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F680F" w:rsidRPr="00F62AE0" w:rsidRDefault="001F680F" w:rsidP="001F680F">
      <w:pPr>
        <w:spacing w:line="480" w:lineRule="auto"/>
        <w:rPr>
          <w:rFonts w:ascii="Times New Roman" w:hAnsi="Times New Roman" w:cs="Times New Roman"/>
          <w:b/>
        </w:rPr>
      </w:pPr>
      <w:bookmarkStart w:id="0" w:name="_GoBack"/>
      <w:bookmarkEnd w:id="0"/>
      <w:r w:rsidRPr="00F62AE0">
        <w:rPr>
          <w:rFonts w:ascii="Times New Roman" w:hAnsi="Times New Roman" w:cs="Times New Roman"/>
          <w:b/>
        </w:rPr>
        <w:t xml:space="preserve">DO </w:t>
      </w:r>
      <w:r>
        <w:rPr>
          <w:rFonts w:ascii="Times New Roman" w:hAnsi="Times New Roman" w:cs="Times New Roman"/>
          <w:b/>
        </w:rPr>
        <w:t xml:space="preserve">NURSES’ </w:t>
      </w:r>
      <w:r w:rsidRPr="00F62AE0">
        <w:rPr>
          <w:rFonts w:ascii="Times New Roman" w:hAnsi="Times New Roman" w:cs="Times New Roman"/>
          <w:b/>
        </w:rPr>
        <w:t>PERSONAL HEALTH BEHAVIOURS IMPACT ON THEIR HEALTH PROMOTION PRACTICE? A SYSTEMATIC REVIEW</w:t>
      </w:r>
    </w:p>
    <w:p w:rsidR="001F680F" w:rsidRDefault="001F680F" w:rsidP="001F680F">
      <w:pPr>
        <w:spacing w:line="480" w:lineRule="auto"/>
        <w:rPr>
          <w:rFonts w:ascii="Times New Roman" w:hAnsi="Times New Roman" w:cs="Times New Roman"/>
          <w:b/>
        </w:rPr>
      </w:pPr>
      <w:r w:rsidRPr="00F62AE0">
        <w:rPr>
          <w:rFonts w:ascii="Times New Roman" w:hAnsi="Times New Roman" w:cs="Times New Roman"/>
          <w:b/>
        </w:rPr>
        <w:t>Abstract (N=</w:t>
      </w:r>
      <w:r w:rsidR="00AD5575">
        <w:rPr>
          <w:rFonts w:ascii="Times New Roman" w:hAnsi="Times New Roman" w:cs="Times New Roman"/>
          <w:b/>
        </w:rPr>
        <w:t>299</w:t>
      </w:r>
      <w:r>
        <w:rPr>
          <w:rFonts w:ascii="Times New Roman" w:hAnsi="Times New Roman" w:cs="Times New Roman"/>
          <w:b/>
        </w:rPr>
        <w:t>)</w:t>
      </w:r>
    </w:p>
    <w:p w:rsidR="001F680F" w:rsidRPr="00F62AE0" w:rsidRDefault="001F680F" w:rsidP="001F680F">
      <w:pPr>
        <w:spacing w:line="480" w:lineRule="auto"/>
        <w:rPr>
          <w:rFonts w:ascii="Times New Roman" w:hAnsi="Times New Roman" w:cs="Times New Roman"/>
        </w:rPr>
      </w:pPr>
      <w:r w:rsidRPr="00F62AE0">
        <w:rPr>
          <w:rFonts w:ascii="Times New Roman" w:hAnsi="Times New Roman" w:cs="Times New Roman"/>
          <w:b/>
        </w:rPr>
        <w:t xml:space="preserve">Background: </w:t>
      </w:r>
      <w:r w:rsidRPr="00F62AE0">
        <w:rPr>
          <w:rFonts w:ascii="Times New Roman" w:hAnsi="Times New Roman" w:cs="Times New Roman"/>
        </w:rPr>
        <w:t xml:space="preserve">There is a growing expectation in national and international policy and from professional bodies that </w:t>
      </w:r>
      <w:r>
        <w:rPr>
          <w:rFonts w:ascii="Times New Roman" w:hAnsi="Times New Roman" w:cs="Times New Roman"/>
        </w:rPr>
        <w:t xml:space="preserve">nurses </w:t>
      </w:r>
      <w:r w:rsidRPr="00F62AE0">
        <w:rPr>
          <w:rFonts w:ascii="Times New Roman" w:hAnsi="Times New Roman" w:cs="Times New Roman"/>
        </w:rPr>
        <w:t xml:space="preserve">be role models for healthy behaviours, the rationale being that </w:t>
      </w:r>
      <w:r w:rsidRPr="00F62AE0">
        <w:rPr>
          <w:rFonts w:ascii="Times New Roman" w:hAnsi="Times New Roman" w:cs="Times New Roman"/>
          <w:lang w:val="en"/>
        </w:rPr>
        <w:t xml:space="preserve">there is a relationship between </w:t>
      </w:r>
      <w:r>
        <w:rPr>
          <w:rFonts w:ascii="Times New Roman" w:hAnsi="Times New Roman" w:cs="Times New Roman"/>
          <w:lang w:val="en"/>
        </w:rPr>
        <w:t xml:space="preserve">nurses’ </w:t>
      </w:r>
      <w:r w:rsidRPr="00F62AE0">
        <w:rPr>
          <w:rFonts w:ascii="Times New Roman" w:hAnsi="Times New Roman" w:cs="Times New Roman"/>
          <w:lang w:val="en"/>
        </w:rPr>
        <w:t xml:space="preserve">personal health and the adoption of healthier behaviours by patients. This may be from patients being motivated by, and modelling, the visible healthy lifestyle of the </w:t>
      </w:r>
      <w:r>
        <w:rPr>
          <w:rFonts w:ascii="Times New Roman" w:hAnsi="Times New Roman" w:cs="Times New Roman"/>
          <w:lang w:val="en"/>
        </w:rPr>
        <w:t xml:space="preserve">nurse </w:t>
      </w:r>
      <w:r w:rsidRPr="00F62AE0">
        <w:rPr>
          <w:rFonts w:ascii="Times New Roman" w:hAnsi="Times New Roman" w:cs="Times New Roman"/>
          <w:lang w:val="en"/>
        </w:rPr>
        <w:t xml:space="preserve">or that </w:t>
      </w:r>
      <w:r>
        <w:rPr>
          <w:rFonts w:ascii="Times New Roman" w:hAnsi="Times New Roman" w:cs="Times New Roman"/>
          <w:lang w:val="en"/>
        </w:rPr>
        <w:t xml:space="preserve">nurses </w:t>
      </w:r>
      <w:r w:rsidRPr="00F62AE0">
        <w:rPr>
          <w:rFonts w:ascii="Times New Roman" w:hAnsi="Times New Roman" w:cs="Times New Roman"/>
          <w:lang w:val="en"/>
        </w:rPr>
        <w:t xml:space="preserve">are more willing to promote the health of their patients by offering public health or health promotion advice and referring the patient to support services. </w:t>
      </w:r>
    </w:p>
    <w:p w:rsidR="001F680F" w:rsidRPr="00F62AE0" w:rsidRDefault="001F680F" w:rsidP="001F680F">
      <w:pPr>
        <w:spacing w:line="480" w:lineRule="auto"/>
        <w:rPr>
          <w:rFonts w:ascii="Times New Roman" w:hAnsi="Times New Roman" w:cs="Times New Roman"/>
        </w:rPr>
      </w:pPr>
      <w:r w:rsidRPr="00F62AE0">
        <w:rPr>
          <w:rFonts w:ascii="Times New Roman" w:hAnsi="Times New Roman" w:cs="Times New Roman"/>
          <w:b/>
        </w:rPr>
        <w:t xml:space="preserve">Methods:  </w:t>
      </w:r>
      <w:r w:rsidRPr="00F62AE0">
        <w:rPr>
          <w:rFonts w:ascii="Times New Roman" w:hAnsi="Times New Roman" w:cs="Times New Roman"/>
        </w:rPr>
        <w:t>A</w:t>
      </w:r>
      <w:r>
        <w:rPr>
          <w:rFonts w:ascii="Times New Roman" w:hAnsi="Times New Roman" w:cs="Times New Roman"/>
        </w:rPr>
        <w:t>n integrated</w:t>
      </w:r>
      <w:r w:rsidRPr="00F62AE0">
        <w:rPr>
          <w:rFonts w:ascii="Times New Roman" w:hAnsi="Times New Roman" w:cs="Times New Roman"/>
        </w:rPr>
        <w:t xml:space="preserve"> systematic review was conducted to determine if </w:t>
      </w:r>
      <w:r>
        <w:rPr>
          <w:rFonts w:ascii="Times New Roman" w:hAnsi="Times New Roman" w:cs="Times New Roman"/>
        </w:rPr>
        <w:t xml:space="preserve">nurses’ </w:t>
      </w:r>
      <w:r w:rsidRPr="00F62AE0">
        <w:rPr>
          <w:rFonts w:ascii="Times New Roman" w:hAnsi="Times New Roman" w:cs="Times New Roman"/>
          <w:lang w:val="en"/>
        </w:rPr>
        <w:t xml:space="preserve">personal health behaviour impacted on </w:t>
      </w:r>
      <w:r>
        <w:rPr>
          <w:rFonts w:ascii="Times New Roman" w:hAnsi="Times New Roman" w:cs="Times New Roman"/>
        </w:rPr>
        <w:t>(1)</w:t>
      </w:r>
      <w:r w:rsidRPr="00F62AE0">
        <w:rPr>
          <w:rFonts w:ascii="Times New Roman" w:hAnsi="Times New Roman" w:cs="Times New Roman"/>
        </w:rPr>
        <w:t xml:space="preserve"> </w:t>
      </w:r>
      <w:r w:rsidRPr="00F62AE0">
        <w:rPr>
          <w:rFonts w:ascii="Times New Roman" w:hAnsi="Times New Roman" w:cs="Times New Roman"/>
          <w:lang w:val="en"/>
        </w:rPr>
        <w:t xml:space="preserve">their health promotion practices, and </w:t>
      </w:r>
      <w:r>
        <w:rPr>
          <w:rFonts w:ascii="Times New Roman" w:hAnsi="Times New Roman" w:cs="Times New Roman"/>
          <w:lang w:val="en"/>
        </w:rPr>
        <w:t xml:space="preserve">(2) </w:t>
      </w:r>
      <w:r w:rsidRPr="00F62AE0">
        <w:rPr>
          <w:rFonts w:ascii="Times New Roman" w:hAnsi="Times New Roman" w:cs="Times New Roman"/>
          <w:lang w:val="en"/>
        </w:rPr>
        <w:t>patient responses to a health promotion message. Medline, CINAHL, SCOPUS, and PsycINFO databases were searched. A narrative synthesis was conducted.</w:t>
      </w:r>
    </w:p>
    <w:p w:rsidR="001F680F" w:rsidRPr="00F62AE0" w:rsidRDefault="001F680F" w:rsidP="001F680F">
      <w:pPr>
        <w:spacing w:line="480" w:lineRule="auto"/>
        <w:rPr>
          <w:rFonts w:ascii="Times New Roman" w:hAnsi="Times New Roman" w:cs="Times New Roman"/>
        </w:rPr>
      </w:pPr>
      <w:r w:rsidRPr="00F62AE0">
        <w:rPr>
          <w:rFonts w:ascii="Times New Roman" w:hAnsi="Times New Roman" w:cs="Times New Roman"/>
          <w:b/>
        </w:rPr>
        <w:t xml:space="preserve">Results: </w:t>
      </w:r>
      <w:r>
        <w:rPr>
          <w:rFonts w:ascii="Times New Roman" w:hAnsi="Times New Roman" w:cs="Times New Roman"/>
        </w:rPr>
        <w:t>31</w:t>
      </w:r>
      <w:r w:rsidRPr="00F62AE0">
        <w:rPr>
          <w:rFonts w:ascii="Times New Roman" w:hAnsi="Times New Roman" w:cs="Times New Roman"/>
        </w:rPr>
        <w:t xml:space="preserve"> studies were included in the review</w:t>
      </w:r>
      <w:r>
        <w:rPr>
          <w:rFonts w:ascii="Times New Roman" w:hAnsi="Times New Roman" w:cs="Times New Roman"/>
        </w:rPr>
        <w:t>.</w:t>
      </w:r>
      <w:r w:rsidRPr="00F62AE0">
        <w:rPr>
          <w:rFonts w:ascii="Times New Roman" w:hAnsi="Times New Roman" w:cs="Times New Roman"/>
        </w:rPr>
        <w:t xml:space="preserve"> </w:t>
      </w:r>
      <w:r w:rsidRPr="00F62AE0">
        <w:rPr>
          <w:rFonts w:ascii="Times New Roman" w:hAnsi="Times New Roman" w:cs="Times New Roman"/>
          <w:lang w:val="en-US"/>
        </w:rPr>
        <w:t xml:space="preserve">No consistent associations were noted between </w:t>
      </w:r>
      <w:r>
        <w:rPr>
          <w:rFonts w:ascii="Times New Roman" w:hAnsi="Times New Roman" w:cs="Times New Roman"/>
          <w:lang w:val="en-US"/>
        </w:rPr>
        <w:t xml:space="preserve">nurses’ </w:t>
      </w:r>
      <w:r w:rsidRPr="00F62AE0">
        <w:rPr>
          <w:rFonts w:ascii="Times New Roman" w:hAnsi="Times New Roman" w:cs="Times New Roman"/>
          <w:lang w:val="en-US"/>
        </w:rPr>
        <w:t xml:space="preserve">weight, alcohol use, or physical activity level and their health promotion practice, although smoking appeared to negatively impact on the likelihood of discussing and engaging in cessation counselling. </w:t>
      </w:r>
      <w:r w:rsidR="00AD5575">
        <w:rPr>
          <w:rFonts w:ascii="Times New Roman" w:hAnsi="Times New Roman" w:cs="Times New Roman"/>
          <w:lang w:val="en-US"/>
        </w:rPr>
        <w:t xml:space="preserve">Nurses who reported confidence and skills around health promotion practice were more likely to raise lifestyle issues with patients, irrespective of their own personal health behaviours.  </w:t>
      </w:r>
      <w:r w:rsidRPr="00F62AE0">
        <w:rPr>
          <w:rFonts w:ascii="Times New Roman" w:hAnsi="Times New Roman" w:cs="Times New Roman"/>
          <w:lang w:val="en-US"/>
        </w:rPr>
        <w:t xml:space="preserve">The </w:t>
      </w:r>
      <w:r>
        <w:rPr>
          <w:rFonts w:ascii="Times New Roman" w:hAnsi="Times New Roman" w:cs="Times New Roman"/>
          <w:lang w:val="en-US"/>
        </w:rPr>
        <w:t xml:space="preserve">two studies included in the </w:t>
      </w:r>
      <w:r w:rsidR="00AD5575">
        <w:rPr>
          <w:rFonts w:ascii="Times New Roman" w:hAnsi="Times New Roman" w:cs="Times New Roman"/>
          <w:lang w:val="en-US"/>
        </w:rPr>
        <w:t>review that examined patient responses</w:t>
      </w:r>
      <w:r>
        <w:rPr>
          <w:rFonts w:ascii="Times New Roman" w:hAnsi="Times New Roman" w:cs="Times New Roman"/>
          <w:lang w:val="en-US"/>
        </w:rPr>
        <w:t xml:space="preserve"> noted that the </w:t>
      </w:r>
      <w:r w:rsidRPr="00F62AE0">
        <w:rPr>
          <w:rFonts w:ascii="Times New Roman" w:hAnsi="Times New Roman" w:cs="Times New Roman"/>
          <w:lang w:val="en-US"/>
        </w:rPr>
        <w:t xml:space="preserve">perceived credibility of a public health message was not enhanced by being delivered by a </w:t>
      </w:r>
      <w:r>
        <w:rPr>
          <w:rFonts w:ascii="Times New Roman" w:hAnsi="Times New Roman" w:cs="Times New Roman"/>
          <w:lang w:val="en-US"/>
        </w:rPr>
        <w:t xml:space="preserve">nurse </w:t>
      </w:r>
      <w:r w:rsidRPr="00F62AE0">
        <w:rPr>
          <w:rFonts w:ascii="Times New Roman" w:hAnsi="Times New Roman" w:cs="Times New Roman"/>
          <w:lang w:val="en-US"/>
        </w:rPr>
        <w:t>who reported adopting healthy behaviours</w:t>
      </w:r>
      <w:r>
        <w:rPr>
          <w:rFonts w:ascii="Times New Roman" w:hAnsi="Times New Roman" w:cs="Times New Roman"/>
          <w:lang w:val="en-US"/>
        </w:rPr>
        <w:t>.</w:t>
      </w:r>
    </w:p>
    <w:p w:rsidR="001F680F" w:rsidRPr="00F62AE0" w:rsidRDefault="001F680F" w:rsidP="001F680F">
      <w:pPr>
        <w:spacing w:line="480" w:lineRule="auto"/>
        <w:rPr>
          <w:rFonts w:ascii="Times New Roman" w:hAnsi="Times New Roman" w:cs="Times New Roman"/>
        </w:rPr>
      </w:pPr>
      <w:r w:rsidRPr="00F62AE0">
        <w:rPr>
          <w:rFonts w:ascii="Times New Roman" w:hAnsi="Times New Roman" w:cs="Times New Roman"/>
          <w:b/>
        </w:rPr>
        <w:t xml:space="preserve">Conclusions: </w:t>
      </w:r>
      <w:r w:rsidRPr="00F62AE0">
        <w:rPr>
          <w:rFonts w:ascii="Times New Roman" w:hAnsi="Times New Roman" w:cs="Times New Roman"/>
        </w:rPr>
        <w:t xml:space="preserve">Although it is assumed that </w:t>
      </w:r>
      <w:r>
        <w:rPr>
          <w:rFonts w:ascii="Times New Roman" w:hAnsi="Times New Roman" w:cs="Times New Roman"/>
        </w:rPr>
        <w:t xml:space="preserve">nurse’s </w:t>
      </w:r>
      <w:r w:rsidRPr="00F62AE0">
        <w:rPr>
          <w:rFonts w:ascii="Times New Roman" w:hAnsi="Times New Roman" w:cs="Times New Roman"/>
        </w:rPr>
        <w:t xml:space="preserve">personal health behaviour influences their health promotion practice, there is little evidence to support this. The assertion in health care policy that </w:t>
      </w:r>
      <w:r>
        <w:rPr>
          <w:rFonts w:ascii="Times New Roman" w:hAnsi="Times New Roman" w:cs="Times New Roman"/>
        </w:rPr>
        <w:t xml:space="preserve">nurses </w:t>
      </w:r>
      <w:r w:rsidRPr="00F62AE0">
        <w:rPr>
          <w:rFonts w:ascii="Times New Roman" w:hAnsi="Times New Roman" w:cs="Times New Roman"/>
        </w:rPr>
        <w:t xml:space="preserve">should be role models for healthy behaviours assumes a causal relationship between their health behaviours and the patient response and adoption of public health messages that is not borne out by the research evidence. </w:t>
      </w:r>
    </w:p>
    <w:p w:rsidR="001F680F" w:rsidRPr="00F62AE0" w:rsidRDefault="001F680F" w:rsidP="001F680F">
      <w:pPr>
        <w:spacing w:line="480" w:lineRule="auto"/>
        <w:rPr>
          <w:rFonts w:ascii="Times New Roman" w:hAnsi="Times New Roman" w:cs="Times New Roman"/>
          <w:b/>
        </w:rPr>
      </w:pPr>
      <w:r w:rsidRPr="00F62AE0">
        <w:rPr>
          <w:rFonts w:ascii="Times New Roman" w:hAnsi="Times New Roman" w:cs="Times New Roman"/>
          <w:b/>
        </w:rPr>
        <w:lastRenderedPageBreak/>
        <w:t>Keywords</w:t>
      </w:r>
    </w:p>
    <w:p w:rsidR="001F680F" w:rsidRPr="00F62AE0" w:rsidRDefault="001F680F" w:rsidP="001F680F">
      <w:pPr>
        <w:spacing w:line="480" w:lineRule="auto"/>
        <w:rPr>
          <w:rFonts w:ascii="Times New Roman" w:hAnsi="Times New Roman" w:cs="Times New Roman"/>
          <w:b/>
        </w:rPr>
      </w:pPr>
      <w:r w:rsidRPr="00F62AE0">
        <w:rPr>
          <w:rFonts w:ascii="Times New Roman" w:hAnsi="Times New Roman" w:cs="Times New Roman"/>
        </w:rPr>
        <w:t>Behaviour change; health behavio</w:t>
      </w:r>
      <w:r>
        <w:rPr>
          <w:rFonts w:ascii="Times New Roman" w:hAnsi="Times New Roman" w:cs="Times New Roman"/>
        </w:rPr>
        <w:t>u</w:t>
      </w:r>
      <w:r w:rsidRPr="00F62AE0">
        <w:rPr>
          <w:rFonts w:ascii="Times New Roman" w:hAnsi="Times New Roman" w:cs="Times New Roman"/>
        </w:rPr>
        <w:t>r</w:t>
      </w:r>
      <w:r>
        <w:rPr>
          <w:rFonts w:ascii="Times New Roman" w:hAnsi="Times New Roman" w:cs="Times New Roman"/>
        </w:rPr>
        <w:t>s</w:t>
      </w:r>
      <w:r w:rsidRPr="00F62AE0">
        <w:rPr>
          <w:rFonts w:ascii="Times New Roman" w:hAnsi="Times New Roman" w:cs="Times New Roman"/>
        </w:rPr>
        <w:t>;</w:t>
      </w:r>
      <w:r>
        <w:rPr>
          <w:rFonts w:ascii="Times New Roman" w:hAnsi="Times New Roman" w:cs="Times New Roman"/>
        </w:rPr>
        <w:t xml:space="preserve"> nurse </w:t>
      </w:r>
      <w:r w:rsidRPr="00F62AE0">
        <w:rPr>
          <w:rFonts w:ascii="Times New Roman" w:hAnsi="Times New Roman" w:cs="Times New Roman"/>
        </w:rPr>
        <w:t xml:space="preserve">; health promotion; systematic review </w:t>
      </w:r>
    </w:p>
    <w:p w:rsidR="004314A5" w:rsidRPr="00F62AE0" w:rsidRDefault="004314A5" w:rsidP="004314A5">
      <w:pPr>
        <w:spacing w:line="480" w:lineRule="auto"/>
        <w:rPr>
          <w:rFonts w:ascii="Times New Roman" w:hAnsi="Times New Roman" w:cs="Times New Roman"/>
          <w:b/>
        </w:rPr>
      </w:pPr>
      <w:r w:rsidRPr="00F62AE0">
        <w:rPr>
          <w:rFonts w:ascii="Times New Roman" w:hAnsi="Times New Roman" w:cs="Times New Roman"/>
          <w:b/>
        </w:rPr>
        <w:t>BACKGROUND</w:t>
      </w:r>
    </w:p>
    <w:p w:rsidR="004314A5" w:rsidRDefault="004314A5" w:rsidP="004314A5">
      <w:pPr>
        <w:spacing w:line="480" w:lineRule="auto"/>
        <w:rPr>
          <w:rFonts w:ascii="Times New Roman" w:hAnsi="Times New Roman" w:cs="Times New Roman"/>
          <w:lang w:val="en"/>
        </w:rPr>
      </w:pPr>
      <w:r w:rsidRPr="00F62AE0">
        <w:rPr>
          <w:rFonts w:ascii="Times New Roman" w:hAnsi="Times New Roman" w:cs="Times New Roman"/>
          <w:lang w:val="en"/>
        </w:rPr>
        <w:t>Health promotion practice is a very broad concept encompassing a wide range of approaches with the same goal, which is to enable people to have better control over, and improve their health</w:t>
      </w:r>
      <w:r>
        <w:rPr>
          <w:rFonts w:ascii="Times New Roman" w:hAnsi="Times New Roman" w:cs="Times New Roman"/>
          <w:lang w:val="en"/>
        </w:rPr>
        <w:t xml:space="preserve"> </w:t>
      </w:r>
      <w:r>
        <w:rPr>
          <w:rFonts w:ascii="Times New Roman" w:hAnsi="Times New Roman" w:cs="Times New Roman"/>
          <w:lang w:val="en"/>
        </w:rPr>
        <w:fldChar w:fldCharType="begin" w:fldLock="1"/>
      </w:r>
      <w:r>
        <w:rPr>
          <w:rFonts w:ascii="Times New Roman" w:hAnsi="Times New Roman" w:cs="Times New Roman"/>
          <w:lang w:val="en"/>
        </w:rPr>
        <w:instrText>ADDIN CSL_CITATION { "citationItems" : [ { "id" : "ITEM-1", "itemData" : { "author" : [ { "dropping-particle" : "", "family" : "Naidoo", "given" : "J", "non-dropping-particle" : "", "parse-names" : false, "suffix" : "" }, { "dropping-particle" : "", "family" : "Wills", "given" : "Jane", "non-dropping-particle" : "", "parse-names" : false, "suffix" : "" } ], "edition" : "4th", "id" : "ITEM-1", "issued" : { "date-parts" : [ [ "2016" ] ] }, "publisher" : "Elsevier", "publisher-place" : "Oxford, UK", "title" : "Foundations for health promotion", "type" : "book" }, "uris" : [ "http://www.mendeley.com/documents/?uuid=79f12919-68a9-4622-887d-091a29c6bfa9" ] } ], "mendeley" : { "formattedCitation" : "(Naidoo and Wills, 2016)", "plainTextFormattedCitation" : "(Naidoo and Wills, 2016)", "previouslyFormattedCitation" : "(Naidoo and Wills, 2016)" }, "properties" : { "noteIndex" : 0 }, "schema" : "https://github.com/citation-style-language/schema/raw/master/csl-citation.json" }</w:instrText>
      </w:r>
      <w:r>
        <w:rPr>
          <w:rFonts w:ascii="Times New Roman" w:hAnsi="Times New Roman" w:cs="Times New Roman"/>
          <w:lang w:val="en"/>
        </w:rPr>
        <w:fldChar w:fldCharType="separate"/>
      </w:r>
      <w:r w:rsidRPr="00E65F6F">
        <w:rPr>
          <w:rFonts w:ascii="Times New Roman" w:hAnsi="Times New Roman" w:cs="Times New Roman"/>
          <w:noProof/>
          <w:lang w:val="en"/>
        </w:rPr>
        <w:t>(Naidoo and Wills, 2016)</w:t>
      </w:r>
      <w:r>
        <w:rPr>
          <w:rFonts w:ascii="Times New Roman" w:hAnsi="Times New Roman" w:cs="Times New Roman"/>
          <w:lang w:val="en"/>
        </w:rPr>
        <w:fldChar w:fldCharType="end"/>
      </w:r>
      <w:r w:rsidRPr="00F62AE0">
        <w:rPr>
          <w:rFonts w:ascii="Times New Roman" w:hAnsi="Times New Roman" w:cs="Times New Roman"/>
          <w:lang w:val="en"/>
        </w:rPr>
        <w:t xml:space="preserve">. </w:t>
      </w:r>
      <w:r>
        <w:rPr>
          <w:rFonts w:ascii="Times New Roman" w:hAnsi="Times New Roman" w:cs="Times New Roman"/>
          <w:lang w:val="en"/>
        </w:rPr>
        <w:t>Reducing</w:t>
      </w:r>
      <w:r w:rsidRPr="00F62AE0">
        <w:rPr>
          <w:rFonts w:ascii="Times New Roman" w:hAnsi="Times New Roman" w:cs="Times New Roman"/>
          <w:lang w:val="en"/>
        </w:rPr>
        <w:t xml:space="preserve"> the unhealthy lifestyle behaviours that contribute to non-communicable diseases (such as smoking, obesity, poor diet, and lack of exercise) is a major global goal for public health and health care </w:t>
      </w:r>
      <w:r w:rsidRPr="00F62AE0">
        <w:rPr>
          <w:rFonts w:ascii="Times New Roman" w:hAnsi="Times New Roman" w:cs="Times New Roman"/>
          <w:lang w:val="en"/>
        </w:rPr>
        <w:fldChar w:fldCharType="begin" w:fldLock="1"/>
      </w:r>
      <w:r>
        <w:rPr>
          <w:rFonts w:ascii="Times New Roman" w:hAnsi="Times New Roman" w:cs="Times New Roman"/>
          <w:lang w:val="en"/>
        </w:rPr>
        <w:instrText>ADDIN CSL_CITATION { "citationItems" : [ { "id" : "ITEM-1", "itemData" : { "author" : [ { "dropping-particle" : "", "family" : "World Health Organisation", "given" : "", "non-dropping-particle" : "", "parse-names" : false, "suffix" : "" } ], "id" : "ITEM-1", "issued" : { "date-parts" : [ [ "2008" ] ] }, "publisher-place" : "Geneva, Switzerland", "title" : "Closing the gap in a generation: Health equity through action on the social determinants of health", "type" : "report" }, "uris" : [ "http://www.mendeley.com/documents/?uuid=1933ac96-5b33-485b-ac1a-ea5ed996d446" ] } ], "mendeley" : { "formattedCitation" : "(World Health Organisation, 2008)", "manualFormatting" : "(World Health Organisation (WHO), 2008)", "plainTextFormattedCitation" : "(World Health Organisation, 2008)", "previouslyFormattedCitation" : "(World Health Organisation, 2008)" }, "properties" : { "noteIndex" : 0 }, "schema" : "https://github.com/citation-style-language/schema/raw/master/csl-citation.json" }</w:instrText>
      </w:r>
      <w:r w:rsidRPr="00F62AE0">
        <w:rPr>
          <w:rFonts w:ascii="Times New Roman" w:hAnsi="Times New Roman" w:cs="Times New Roman"/>
          <w:lang w:val="en"/>
        </w:rPr>
        <w:fldChar w:fldCharType="separate"/>
      </w:r>
      <w:r w:rsidRPr="00E65F6F">
        <w:rPr>
          <w:rFonts w:ascii="Times New Roman" w:hAnsi="Times New Roman" w:cs="Times New Roman"/>
          <w:noProof/>
          <w:lang w:val="en"/>
        </w:rPr>
        <w:t>(World Health Organisation</w:t>
      </w:r>
      <w:r>
        <w:rPr>
          <w:rFonts w:ascii="Times New Roman" w:hAnsi="Times New Roman" w:cs="Times New Roman"/>
          <w:noProof/>
          <w:lang w:val="en"/>
        </w:rPr>
        <w:t xml:space="preserve"> (WHO)</w:t>
      </w:r>
      <w:r w:rsidRPr="00E65F6F">
        <w:rPr>
          <w:rFonts w:ascii="Times New Roman" w:hAnsi="Times New Roman" w:cs="Times New Roman"/>
          <w:noProof/>
          <w:lang w:val="en"/>
        </w:rPr>
        <w:t>, 2008)</w:t>
      </w:r>
      <w:r w:rsidRPr="00F62AE0">
        <w:rPr>
          <w:rFonts w:ascii="Times New Roman" w:hAnsi="Times New Roman" w:cs="Times New Roman"/>
          <w:lang w:val="en"/>
        </w:rPr>
        <w:fldChar w:fldCharType="end"/>
      </w:r>
      <w:r w:rsidRPr="00F62AE0">
        <w:rPr>
          <w:rFonts w:ascii="Times New Roman" w:hAnsi="Times New Roman" w:cs="Times New Roman"/>
          <w:lang w:val="en"/>
        </w:rPr>
        <w:t xml:space="preserve">, and health education to support individual behaviour change is widely accepted as a core part of the role of most </w:t>
      </w:r>
      <w:r>
        <w:rPr>
          <w:rFonts w:ascii="Times New Roman" w:hAnsi="Times New Roman" w:cs="Times New Roman"/>
          <w:lang w:val="en"/>
        </w:rPr>
        <w:t xml:space="preserve">nurses </w:t>
      </w:r>
      <w:r w:rsidRPr="00F62AE0">
        <w:rPr>
          <w:rFonts w:ascii="Times New Roman" w:hAnsi="Times New Roman" w:cs="Times New Roman"/>
          <w:lang w:val="en"/>
        </w:rPr>
        <w:fldChar w:fldCharType="begin" w:fldLock="1"/>
      </w:r>
      <w:r>
        <w:rPr>
          <w:rFonts w:ascii="Times New Roman" w:hAnsi="Times New Roman" w:cs="Times New Roman"/>
          <w:lang w:val="en"/>
        </w:rPr>
        <w:instrText>ADDIN CSL_CITATION { "citationItems" : [ { "id" : "ITEM-1", "itemData" : { "author" : [ { "dropping-particle" : "", "family" : "Whitehead", "given" : "D", "non-dropping-particle" : "", "parse-names" : false, "suffix" : "" } ], "container-title" : "Health Promotion International", "id" : "ITEM-1", "issue" : "1", "issued" : { "date-parts" : [ [ "2010" ] ] }, "page" : "117-127", "title" : "Health promotion in nursing: A Derridean discourse analysis", "type" : "article-journal", "volume" : "26" }, "uris" : [ "http://www.mendeley.com/documents/?uuid=1e9b1eb9-2b21-4183-bccc-11ed45b8a74f" ] } ], "mendeley" : { "formattedCitation" : "(Whitehead, 2010)", "plainTextFormattedCitation" : "(Whitehead, 2010)", "previouslyFormattedCitation" : "(Whitehead, 2010)" }, "properties" : { "noteIndex" : 0 }, "schema" : "https://github.com/citation-style-language/schema/raw/master/csl-citation.json" }</w:instrText>
      </w:r>
      <w:r w:rsidRPr="00F62AE0">
        <w:rPr>
          <w:rFonts w:ascii="Times New Roman" w:hAnsi="Times New Roman" w:cs="Times New Roman"/>
          <w:lang w:val="en"/>
        </w:rPr>
        <w:fldChar w:fldCharType="separate"/>
      </w:r>
      <w:r w:rsidRPr="00E65F6F">
        <w:rPr>
          <w:rFonts w:ascii="Times New Roman" w:hAnsi="Times New Roman" w:cs="Times New Roman"/>
          <w:noProof/>
          <w:lang w:val="en"/>
        </w:rPr>
        <w:t>(Whitehead, 2010)</w:t>
      </w:r>
      <w:r w:rsidRPr="00F62AE0">
        <w:rPr>
          <w:rFonts w:ascii="Times New Roman" w:hAnsi="Times New Roman" w:cs="Times New Roman"/>
          <w:lang w:val="en"/>
        </w:rPr>
        <w:fldChar w:fldCharType="end"/>
      </w:r>
      <w:r w:rsidRPr="00F62AE0">
        <w:rPr>
          <w:rFonts w:ascii="Times New Roman" w:hAnsi="Times New Roman" w:cs="Times New Roman"/>
          <w:lang w:val="en"/>
        </w:rPr>
        <w:t xml:space="preserve">. </w:t>
      </w:r>
      <w:r>
        <w:rPr>
          <w:rFonts w:ascii="Times New Roman" w:hAnsi="Times New Roman" w:cs="Times New Roman"/>
          <w:lang w:val="en"/>
        </w:rPr>
        <w:t>Increasingly, nurses and other health care professionals (HCPs) are expected to take on and effectively incorporate health promotion into their clinical practice. For example, t</w:t>
      </w:r>
      <w:r w:rsidRPr="00F62AE0">
        <w:rPr>
          <w:rFonts w:ascii="Times New Roman" w:hAnsi="Times New Roman" w:cs="Times New Roman"/>
          <w:lang w:val="en"/>
        </w:rPr>
        <w:t xml:space="preserve">he standard </w:t>
      </w:r>
      <w:r w:rsidRPr="00F62AE0">
        <w:rPr>
          <w:rFonts w:ascii="Times New Roman" w:hAnsi="Times New Roman" w:cs="Times New Roman"/>
        </w:rPr>
        <w:t xml:space="preserve">National Health Service </w:t>
      </w:r>
      <w:r>
        <w:rPr>
          <w:rFonts w:ascii="Times New Roman" w:hAnsi="Times New Roman" w:cs="Times New Roman"/>
        </w:rPr>
        <w:t>(</w:t>
      </w:r>
      <w:r w:rsidRPr="00F62AE0">
        <w:rPr>
          <w:rFonts w:ascii="Times New Roman" w:hAnsi="Times New Roman" w:cs="Times New Roman"/>
          <w:lang w:val="en"/>
        </w:rPr>
        <w:t>NHS</w:t>
      </w:r>
      <w:r>
        <w:rPr>
          <w:rFonts w:ascii="Times New Roman" w:hAnsi="Times New Roman" w:cs="Times New Roman"/>
          <w:lang w:val="en"/>
        </w:rPr>
        <w:t>)</w:t>
      </w:r>
      <w:r w:rsidRPr="00F62AE0">
        <w:rPr>
          <w:rFonts w:ascii="Times New Roman" w:hAnsi="Times New Roman" w:cs="Times New Roman"/>
          <w:lang w:val="en"/>
        </w:rPr>
        <w:t xml:space="preserve"> Contract </w:t>
      </w:r>
      <w:r>
        <w:rPr>
          <w:rFonts w:ascii="Times New Roman" w:hAnsi="Times New Roman" w:cs="Times New Roman"/>
          <w:lang w:val="en"/>
        </w:rPr>
        <w:t xml:space="preserve">(section 8.6) </w:t>
      </w:r>
      <w:r w:rsidRPr="00F62AE0">
        <w:rPr>
          <w:rFonts w:ascii="Times New Roman" w:hAnsi="Times New Roman" w:cs="Times New Roman"/>
          <w:lang w:val="en"/>
        </w:rPr>
        <w:t>requires providers to develop an organisational plan for “making every contact count” (MECC) – using day-to-day interactions that HCPs have with individuals to support them in making changes to their physical and mental health and wellbeing</w:t>
      </w:r>
      <w:r>
        <w:rPr>
          <w:rFonts w:ascii="Times New Roman" w:hAnsi="Times New Roman" w:cs="Times New Roman"/>
          <w:lang w:val="en"/>
        </w:rPr>
        <w:t xml:space="preserve"> </w:t>
      </w:r>
      <w:r>
        <w:rPr>
          <w:rFonts w:ascii="Times New Roman" w:hAnsi="Times New Roman" w:cs="Times New Roman"/>
          <w:lang w:val="en"/>
        </w:rPr>
        <w:fldChar w:fldCharType="begin" w:fldLock="1"/>
      </w:r>
      <w:r>
        <w:rPr>
          <w:rFonts w:ascii="Times New Roman" w:hAnsi="Times New Roman" w:cs="Times New Roman"/>
          <w:lang w:val="en"/>
        </w:rPr>
        <w:instrText>ADDIN CSL_CITATION { "citationItems" : [ { "id" : "ITEM-1", "itemData" : { "author" : [ { "dropping-particle" : "", "family" : "NHS England", "given" : "", "non-dropping-particle" : "", "parse-names" : false, "suffix" : "" } ], "id" : "ITEM-1", "issued" : { "date-parts" : [ [ "2016" ] ] }, "publisher-place" : "London, UK", "title" : "NHS Standard Contract 2017/18 and 2018/19 Service Conditions", "type" : "report" }, "uris" : [ "http://www.mendeley.com/documents/?uuid=262a7cba-6b8a-4fb8-b071-280752ae291e" ] } ], "mendeley" : { "formattedCitation" : "(NHS England, 2016)", "plainTextFormattedCitation" : "(NHS England, 2016)", "previouslyFormattedCitation" : "(NHS England, 2016)" }, "properties" : { "noteIndex" : 0 }, "schema" : "https://github.com/citation-style-language/schema/raw/master/csl-citation.json" }</w:instrText>
      </w:r>
      <w:r>
        <w:rPr>
          <w:rFonts w:ascii="Times New Roman" w:hAnsi="Times New Roman" w:cs="Times New Roman"/>
          <w:lang w:val="en"/>
        </w:rPr>
        <w:fldChar w:fldCharType="separate"/>
      </w:r>
      <w:r w:rsidRPr="00E65F6F">
        <w:rPr>
          <w:rFonts w:ascii="Times New Roman" w:hAnsi="Times New Roman" w:cs="Times New Roman"/>
          <w:noProof/>
          <w:lang w:val="en"/>
        </w:rPr>
        <w:t>(NHS England, 2016)</w:t>
      </w:r>
      <w:r>
        <w:rPr>
          <w:rFonts w:ascii="Times New Roman" w:hAnsi="Times New Roman" w:cs="Times New Roman"/>
          <w:lang w:val="en"/>
        </w:rPr>
        <w:fldChar w:fldCharType="end"/>
      </w:r>
      <w:r>
        <w:rPr>
          <w:rFonts w:ascii="Times New Roman" w:hAnsi="Times New Roman" w:cs="Times New Roman"/>
          <w:lang w:val="en"/>
        </w:rPr>
        <w:t xml:space="preserve">. </w:t>
      </w:r>
    </w:p>
    <w:p w:rsidR="004314A5" w:rsidRDefault="004314A5" w:rsidP="004314A5">
      <w:pPr>
        <w:spacing w:line="480" w:lineRule="auto"/>
        <w:rPr>
          <w:rFonts w:ascii="Times New Roman" w:hAnsi="Times New Roman" w:cs="Times New Roman"/>
        </w:rPr>
      </w:pPr>
      <w:r>
        <w:rPr>
          <w:rFonts w:ascii="Times New Roman" w:hAnsi="Times New Roman" w:cs="Times New Roman"/>
        </w:rPr>
        <w:t>In a bid to improve unhealthy lifestyles among its own workforce, t</w:t>
      </w:r>
      <w:r w:rsidRPr="00F62AE0">
        <w:rPr>
          <w:rFonts w:ascii="Times New Roman" w:hAnsi="Times New Roman" w:cs="Times New Roman"/>
        </w:rPr>
        <w:t xml:space="preserve">he “Five Year Forward View” in England requests that all </w:t>
      </w:r>
      <w:r>
        <w:rPr>
          <w:rFonts w:ascii="Times New Roman" w:hAnsi="Times New Roman" w:cs="Times New Roman"/>
        </w:rPr>
        <w:t>NHS</w:t>
      </w:r>
      <w:r w:rsidRPr="00F62AE0">
        <w:rPr>
          <w:rFonts w:ascii="Times New Roman" w:hAnsi="Times New Roman" w:cs="Times New Roman"/>
        </w:rPr>
        <w:t xml:space="preserve"> staff </w:t>
      </w:r>
      <w:r>
        <w:rPr>
          <w:rFonts w:ascii="Times New Roman" w:hAnsi="Times New Roman" w:cs="Times New Roman"/>
        </w:rPr>
        <w:t xml:space="preserve"> </w:t>
      </w:r>
      <w:r w:rsidRPr="00F62AE0">
        <w:rPr>
          <w:rFonts w:ascii="Times New Roman" w:hAnsi="Times New Roman" w:cs="Times New Roman"/>
        </w:rPr>
        <w:t>“stay healthy, and serve as health ambassadors in their local communities”</w:t>
      </w:r>
      <w:r w:rsidRPr="00CD49C4">
        <w:rPr>
          <w:rFonts w:ascii="Times New Roman" w:hAnsi="Times New Roman" w:cs="Times New Roman"/>
        </w:rPr>
        <w:t xml:space="preserve"> </w:t>
      </w:r>
      <w:r w:rsidRPr="00F62AE0">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NHS England", "given" : "", "non-dropping-particle" : "", "parse-names" : false, "suffix" : "" }, { "dropping-particle" : "", "family" : "Care Quality Commission", "given" : "", "non-dropping-particle" : "", "parse-names" : false, "suffix" : "" }, { "dropping-particle" : "", "family" : "Health Education England", "given" : "", "non-dropping-particle" : "", "parse-names" : false, "suffix" : "" }, { "dropping-particle" : "", "family" : "Monitor", "given" : "", "non-dropping-particle" : "", "parse-names" : false, "suffix" : "" }, { "dropping-particle" : "", "family" : "Public Health England", "given" : "", "non-dropping-particle" : "", "parse-names" : false, "suffix" : "" }, { "dropping-particle" : "", "family" : "Trust Development Authority", "given" : "", "non-dropping-particle" : "", "parse-names" : false, "suffix" : "" } ], "id" : "ITEM-1", "issued" : { "date-parts" : [ [ "2014" ] ] }, "publisher" : "NHS England", "publisher-place" : "London", "title" : "NHS five year forward view", "type" : "book" }, "uris" : [ "http://www.mendeley.com/documents/?uuid=dbe96c45-7a40-4f45-892c-63561398060e" ] } ], "mendeley" : { "formattedCitation" : "(NHS England &lt;i&gt;et al.&lt;/i&gt;, 2014)", "manualFormatting" : "(NHS England et al., 2014, p.11)", "plainTextFormattedCitation" : "(NHS England et al., 2014)", "previouslyFormattedCitation" : "(NHS England &lt;i&gt;et al.&lt;/i&gt;, 2014)" }, "properties" : { "noteIndex" : 0 }, "schema" : "https://github.com/citation-style-language/schema/raw/master/csl-citation.json" }</w:instrText>
      </w:r>
      <w:r w:rsidRPr="00F62AE0">
        <w:rPr>
          <w:rFonts w:ascii="Times New Roman" w:hAnsi="Times New Roman" w:cs="Times New Roman"/>
        </w:rPr>
        <w:fldChar w:fldCharType="separate"/>
      </w:r>
      <w:r w:rsidRPr="00E65F6F">
        <w:rPr>
          <w:rFonts w:ascii="Times New Roman" w:hAnsi="Times New Roman" w:cs="Times New Roman"/>
          <w:noProof/>
        </w:rPr>
        <w:t xml:space="preserve">(NHS England </w:t>
      </w:r>
      <w:r w:rsidRPr="00E65F6F">
        <w:rPr>
          <w:rFonts w:ascii="Times New Roman" w:hAnsi="Times New Roman" w:cs="Times New Roman"/>
          <w:i/>
          <w:noProof/>
        </w:rPr>
        <w:t>et al.</w:t>
      </w:r>
      <w:r w:rsidRPr="00E65F6F">
        <w:rPr>
          <w:rFonts w:ascii="Times New Roman" w:hAnsi="Times New Roman" w:cs="Times New Roman"/>
          <w:noProof/>
        </w:rPr>
        <w:t>, 2014</w:t>
      </w:r>
      <w:r>
        <w:rPr>
          <w:rFonts w:ascii="Times New Roman" w:hAnsi="Times New Roman" w:cs="Times New Roman"/>
          <w:noProof/>
        </w:rPr>
        <w:t>, p.11</w:t>
      </w:r>
      <w:r w:rsidRPr="00E65F6F">
        <w:rPr>
          <w:rFonts w:ascii="Times New Roman" w:hAnsi="Times New Roman" w:cs="Times New Roman"/>
          <w:noProof/>
        </w:rPr>
        <w:t>)</w:t>
      </w:r>
      <w:r w:rsidRPr="00F62AE0">
        <w:rPr>
          <w:rFonts w:ascii="Times New Roman" w:hAnsi="Times New Roman" w:cs="Times New Roman"/>
        </w:rPr>
        <w:fldChar w:fldCharType="end"/>
      </w:r>
      <w:r w:rsidRPr="00F62AE0">
        <w:rPr>
          <w:rFonts w:ascii="Times New Roman" w:hAnsi="Times New Roman" w:cs="Times New Roman"/>
        </w:rPr>
        <w:t>.</w:t>
      </w:r>
      <w:r>
        <w:rPr>
          <w:rFonts w:ascii="Times New Roman" w:hAnsi="Times New Roman" w:cs="Times New Roman"/>
        </w:rPr>
        <w:t xml:space="preserve"> </w:t>
      </w:r>
      <w:r w:rsidRPr="00F62AE0">
        <w:rPr>
          <w:rFonts w:ascii="Times New Roman" w:hAnsi="Times New Roman" w:cs="Times New Roman"/>
        </w:rPr>
        <w:t xml:space="preserve">In particular, there has been a steer </w:t>
      </w:r>
      <w:r>
        <w:rPr>
          <w:rFonts w:ascii="Times New Roman" w:hAnsi="Times New Roman" w:cs="Times New Roman"/>
        </w:rPr>
        <w:t>in p</w:t>
      </w:r>
      <w:r w:rsidRPr="00F62AE0">
        <w:rPr>
          <w:rFonts w:ascii="Times New Roman" w:hAnsi="Times New Roman" w:cs="Times New Roman"/>
        </w:rPr>
        <w:t xml:space="preserve">olicy discourse on workforce health and public health towards encouraging nurses to be role models for healthy behaviours. </w:t>
      </w:r>
      <w:r>
        <w:rPr>
          <w:rFonts w:ascii="Times New Roman" w:hAnsi="Times New Roman" w:cs="Times New Roman"/>
        </w:rPr>
        <w:t>The</w:t>
      </w:r>
      <w:r w:rsidRPr="00F62AE0">
        <w:rPr>
          <w:rFonts w:ascii="Times New Roman" w:hAnsi="Times New Roman" w:cs="Times New Roman"/>
        </w:rPr>
        <w:t xml:space="preserve"> Nursing and Midwifery Council (NMC) Code of practice asks for nurses to be a “model of integrity and leadership for others to aspire to” (p.15) as well as to “be aware at all times of how your behaviour can affect and influence the behaviour of other people” </w:t>
      </w:r>
      <w:r w:rsidRPr="00F62AE0">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Nursing and Midwifery Council", "given" : "", "non-dropping-particle" : "", "parse-names" : false, "suffix" : "" } ], "id" : "ITEM-1", "issued" : { "date-parts" : [ [ "2015" ] ] }, "publisher-place" : "London, UK", "title" : "The Code: Professional standards of practice and behaviour for nurses and midwives", "type" : "report" }, "uris" : [ "http://www.mendeley.com/documents/?uuid=c4dd13d2-63a8-48e4-87be-dc8740f6f8e6" ] } ], "mendeley" : { "formattedCitation" : "(Nursing and Midwifery Council, 2015)", "manualFormatting" : "(NMC, 2015, ibid.)", "plainTextFormattedCitation" : "(Nursing and Midwifery Council, 2015)", "previouslyFormattedCitation" : "(Nursing and Midwifery Council, 2015)" }, "properties" : { "noteIndex" : 0 }, "schema" : "https://github.com/citation-style-language/schema/raw/master/csl-citation.json" }</w:instrText>
      </w:r>
      <w:r w:rsidRPr="00F62AE0">
        <w:rPr>
          <w:rFonts w:ascii="Times New Roman" w:hAnsi="Times New Roman" w:cs="Times New Roman"/>
        </w:rPr>
        <w:fldChar w:fldCharType="separate"/>
      </w:r>
      <w:r w:rsidRPr="00E65F6F">
        <w:rPr>
          <w:rFonts w:ascii="Times New Roman" w:hAnsi="Times New Roman" w:cs="Times New Roman"/>
          <w:noProof/>
        </w:rPr>
        <w:t>(N</w:t>
      </w:r>
      <w:r>
        <w:rPr>
          <w:rFonts w:ascii="Times New Roman" w:hAnsi="Times New Roman" w:cs="Times New Roman"/>
          <w:noProof/>
        </w:rPr>
        <w:t>MC</w:t>
      </w:r>
      <w:r w:rsidRPr="00E65F6F">
        <w:rPr>
          <w:rFonts w:ascii="Times New Roman" w:hAnsi="Times New Roman" w:cs="Times New Roman"/>
          <w:noProof/>
        </w:rPr>
        <w:t>, 2015</w:t>
      </w:r>
      <w:r>
        <w:rPr>
          <w:rFonts w:ascii="Times New Roman" w:hAnsi="Times New Roman" w:cs="Times New Roman"/>
          <w:noProof/>
        </w:rPr>
        <w:t xml:space="preserve">, </w:t>
      </w:r>
      <w:r w:rsidRPr="00F62AE0">
        <w:rPr>
          <w:rFonts w:ascii="Times New Roman" w:hAnsi="Times New Roman" w:cs="Times New Roman"/>
          <w:noProof/>
        </w:rPr>
        <w:t>ibid.)</w:t>
      </w:r>
      <w:r w:rsidRPr="00F62AE0">
        <w:rPr>
          <w:rFonts w:ascii="Times New Roman" w:hAnsi="Times New Roman" w:cs="Times New Roman"/>
        </w:rPr>
        <w:fldChar w:fldCharType="end"/>
      </w:r>
      <w:r w:rsidRPr="00F62AE0">
        <w:rPr>
          <w:rFonts w:ascii="Times New Roman" w:hAnsi="Times New Roman" w:cs="Times New Roman"/>
        </w:rPr>
        <w:t xml:space="preserve">.  Internationally, professional nursing bodies have also raised concerns about nurses’ lifestyles. The International Council of Nurses (ICN) has noted that “If each of the world’s 13 million nurses… acted as role models, educators and change agents among their families, friends, workplaces and local communities to promote healthier lifestyles, together we could help to halt the tide of chronic </w:t>
      </w:r>
      <w:r w:rsidRPr="00F62AE0">
        <w:rPr>
          <w:rFonts w:ascii="Times New Roman" w:hAnsi="Times New Roman" w:cs="Times New Roman"/>
        </w:rPr>
        <w:lastRenderedPageBreak/>
        <w:t xml:space="preserve">disease.” (p.41) </w:t>
      </w:r>
      <w:r w:rsidRPr="00F62AE0">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9789295094000", "abstract" : "International Nurses Day is celebrated around the world every May 12, the anniversary of Florence Nightingale's birth.\"Delivering Quality, Serving Communities: Nurses Leading Care Innovations\"is this year's theme for International Nurses Day. The International Council of Nurses commemorates this important day each year with the production and distribution of the International Nurses' Day (IND) kit. The IND kit contains educational and public information materials, for use by nurses everywhere.", "author" : [ { "dropping-particle" : "", "family" : "International Council of Nurses", "given" : "", "non-dropping-particle" : "", "parse-names" : false, "suffix" : "" } ], "id" : "ITEM-1", "issued" : { "date-parts" : [ [ "2010" ] ] }, "number-of-pages" : "69", "publisher" : "ICN", "publisher-place" : "Geneva, Switzerland", "title" : "Delivering Quality, Serving Communitites: Nurses Leading Chronic Care", "type" : "report" }, "uris" : [ "http://www.mendeley.com/documents/?uuid=7df06f12-dd1b-4947-9b5e-549d0c296fa7" ] } ], "mendeley" : { "formattedCitation" : "(International Council of Nurses, 2010)", "manualFormatting" : "(ICN, 2010)", "plainTextFormattedCitation" : "(International Council of Nurses, 2010)", "previouslyFormattedCitation" : "(International Council of Nurses, 2010)" }, "properties" : { "noteIndex" : 0 }, "schema" : "https://github.com/citation-style-language/schema/raw/master/csl-citation.json" }</w:instrText>
      </w:r>
      <w:r w:rsidRPr="00F62AE0">
        <w:rPr>
          <w:rFonts w:ascii="Times New Roman" w:hAnsi="Times New Roman" w:cs="Times New Roman"/>
        </w:rPr>
        <w:fldChar w:fldCharType="separate"/>
      </w:r>
      <w:r w:rsidRPr="00E65F6F">
        <w:rPr>
          <w:rFonts w:ascii="Times New Roman" w:hAnsi="Times New Roman" w:cs="Times New Roman"/>
          <w:noProof/>
        </w:rPr>
        <w:t>(</w:t>
      </w:r>
      <w:r>
        <w:rPr>
          <w:rFonts w:ascii="Times New Roman" w:hAnsi="Times New Roman" w:cs="Times New Roman"/>
          <w:noProof/>
        </w:rPr>
        <w:t>ICN</w:t>
      </w:r>
      <w:r w:rsidRPr="00E65F6F">
        <w:rPr>
          <w:rFonts w:ascii="Times New Roman" w:hAnsi="Times New Roman" w:cs="Times New Roman"/>
          <w:noProof/>
        </w:rPr>
        <w:t>, 2010)</w:t>
      </w:r>
      <w:r w:rsidRPr="00F62AE0">
        <w:rPr>
          <w:rFonts w:ascii="Times New Roman" w:hAnsi="Times New Roman" w:cs="Times New Roman"/>
        </w:rPr>
        <w:fldChar w:fldCharType="end"/>
      </w:r>
      <w:r w:rsidRPr="00F62AE0">
        <w:rPr>
          <w:rFonts w:ascii="Times New Roman" w:hAnsi="Times New Roman" w:cs="Times New Roman"/>
        </w:rPr>
        <w:t xml:space="preserve">. </w:t>
      </w:r>
      <w:r>
        <w:rPr>
          <w:rFonts w:ascii="Times New Roman" w:hAnsi="Times New Roman" w:cs="Times New Roman"/>
        </w:rPr>
        <w:t xml:space="preserve">Nurses themselves perceive an expectation to be healthy role model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77/0193945904270082", "ISSN" : "0193-9459", "PMID" : "15695573", "abstract" : "The purpose of this qualitative study was to discover ways in which nurses describe themselves as health-promoting role models. Focus groups and individual interviews were conducted with nurses working in a variety of settings. Transcribed interviews were analyzed thematically. Nurses defined themselves as role models of health promotion according to the meaning they gave the term, their perceptions of societal expectations, and their self-constructed personal and professional domains. The term role model evoked diverse interpretations ranging from negative perceptions of the idealized image to a humanized, authentic representation. Nurses perceived that society expected them as role models to be informational resources and to practice what they preached. Nurses defined themselves independently of societal expectations according to personal and professional domains. Valuing health, accepting imperfections, and self-reflecting were aspects of the personal domain, whereas gaining trust, caring, and partnering were facets of the professional domain.", "author" : [ { "dropping-particle" : "", "family" : "Rush", "given" : "Kathy L", "non-dropping-particle" : "", "parse-names" : false, "suffix" : "" }, { "dropping-particle" : "", "family" : "Kee", "given" : "Carolyn C", "non-dropping-particle" : "", "parse-names" : false, "suffix" : "" }, { "dropping-particle" : "", "family" : "Rice", "given" : "Marti", "non-dropping-particle" : "", "parse-names" : false, "suffix" : "" } ], "container-title" : "Western Journal of Nursing Research", "id" : "ITEM-1", "issue" : "2", "issued" : { "date-parts" : [ [ "2005", "3" ] ] }, "page" : "166-83; discussion 184-7", "title" : "Nurses as imperfect role models for health promotion.", "type" : "article-journal", "volume" : "27" }, "uris" : [ "http://www.mendeley.com/documents/?uuid=f9ea3384-706b-4745-bf75-63e60ee8d8fa" ] } ], "mendeley" : { "formattedCitation" : "(Rush &lt;i&gt;et al.&lt;/i&gt;, 2005)", "plainTextFormattedCitation" : "(Rush et al., 2005)", "previouslyFormattedCitation" : "(Rush &lt;i&gt;et al.&lt;/i&gt;, 2005)" }, "properties" : { "noteIndex" : 0 }, "schema" : "https://github.com/citation-style-language/schema/raw/master/csl-citation.json" }</w:instrText>
      </w:r>
      <w:r>
        <w:rPr>
          <w:rFonts w:ascii="Times New Roman" w:hAnsi="Times New Roman" w:cs="Times New Roman"/>
        </w:rPr>
        <w:fldChar w:fldCharType="separate"/>
      </w:r>
      <w:r w:rsidRPr="00E65F6F">
        <w:rPr>
          <w:rFonts w:ascii="Times New Roman" w:hAnsi="Times New Roman" w:cs="Times New Roman"/>
          <w:noProof/>
        </w:rPr>
        <w:t xml:space="preserve">(Rush </w:t>
      </w:r>
      <w:r w:rsidRPr="00E65F6F">
        <w:rPr>
          <w:rFonts w:ascii="Times New Roman" w:hAnsi="Times New Roman" w:cs="Times New Roman"/>
          <w:i/>
          <w:noProof/>
        </w:rPr>
        <w:t>et al.</w:t>
      </w:r>
      <w:r w:rsidRPr="00E65F6F">
        <w:rPr>
          <w:rFonts w:ascii="Times New Roman" w:hAnsi="Times New Roman" w:cs="Times New Roman"/>
          <w:noProof/>
        </w:rPr>
        <w:t>, 2005)</w:t>
      </w:r>
      <w:r>
        <w:rPr>
          <w:rFonts w:ascii="Times New Roman" w:hAnsi="Times New Roman" w:cs="Times New Roman"/>
        </w:rPr>
        <w:fldChar w:fldCharType="end"/>
      </w:r>
      <w:r>
        <w:rPr>
          <w:rFonts w:ascii="Times New Roman" w:hAnsi="Times New Roman" w:cs="Times New Roman"/>
        </w:rPr>
        <w:t xml:space="preserve">, yet this expectation is not borne out by research which shows that nurses worldwide exhibit a poor health profile </w:t>
      </w:r>
      <w:r w:rsidRPr="00C36B5D">
        <w:rPr>
          <w:rFonts w:ascii="Times New Roman" w:hAnsi="Times New Roman" w:cs="Times New Roman"/>
        </w:rPr>
        <w:t>(Perdikaris et al. 2010, Lobelo &amp; de Quevedo 2013).</w:t>
      </w:r>
      <w:r>
        <w:rPr>
          <w:rFonts w:ascii="Times New Roman" w:hAnsi="Times New Roman" w:cs="Times New Roman"/>
        </w:rPr>
        <w:t xml:space="preserve"> </w:t>
      </w:r>
    </w:p>
    <w:p w:rsidR="004314A5" w:rsidRPr="00762564" w:rsidRDefault="004314A5" w:rsidP="004314A5">
      <w:pPr>
        <w:spacing w:line="480" w:lineRule="auto"/>
        <w:rPr>
          <w:rFonts w:ascii="Times New Roman" w:hAnsi="Times New Roman" w:cs="Times New Roman"/>
        </w:rPr>
      </w:pPr>
      <w:r>
        <w:rPr>
          <w:rFonts w:ascii="Times New Roman" w:hAnsi="Times New Roman" w:cs="Times New Roman"/>
        </w:rPr>
        <w:t xml:space="preserve">Despite the expectation that nurses should “practise what they preach”, </w:t>
      </w:r>
      <w:r>
        <w:rPr>
          <w:rFonts w:ascii="Times New Roman" w:hAnsi="Times New Roman" w:cs="Times New Roman"/>
          <w:lang w:val="en"/>
        </w:rPr>
        <w:t xml:space="preserve">the effects of nurses’ health behaviours on patients are not known. </w:t>
      </w:r>
      <w:r>
        <w:rPr>
          <w:rFonts w:ascii="Times New Roman" w:hAnsi="Times New Roman" w:cs="Times New Roman"/>
        </w:rPr>
        <w:t>Two arguments</w:t>
      </w:r>
      <w:r w:rsidRPr="004F0AF9">
        <w:rPr>
          <w:rFonts w:ascii="Times New Roman" w:hAnsi="Times New Roman" w:cs="Times New Roman"/>
        </w:rPr>
        <w:t xml:space="preserve"> are proffered for why a </w:t>
      </w:r>
      <w:r w:rsidRPr="008765AD">
        <w:rPr>
          <w:rFonts w:ascii="Times New Roman" w:hAnsi="Times New Roman" w:cs="Times New Roman"/>
        </w:rPr>
        <w:t>nurse</w:t>
      </w:r>
      <w:r>
        <w:rPr>
          <w:rFonts w:ascii="Times New Roman" w:hAnsi="Times New Roman" w:cs="Times New Roman"/>
        </w:rPr>
        <w:t>’</w:t>
      </w:r>
      <w:r w:rsidRPr="004F0AF9">
        <w:rPr>
          <w:rFonts w:ascii="Times New Roman" w:hAnsi="Times New Roman" w:cs="Times New Roman"/>
        </w:rPr>
        <w:t>s own</w:t>
      </w:r>
      <w:r>
        <w:rPr>
          <w:rFonts w:ascii="Times New Roman" w:hAnsi="Times New Roman" w:cs="Times New Roman"/>
        </w:rPr>
        <w:t xml:space="preserve"> health behaviours</w:t>
      </w:r>
      <w:r w:rsidRPr="004F0AF9">
        <w:rPr>
          <w:rFonts w:ascii="Times New Roman" w:hAnsi="Times New Roman" w:cs="Times New Roman"/>
        </w:rPr>
        <w:t xml:space="preserve"> might matter in relation to </w:t>
      </w:r>
      <w:r>
        <w:rPr>
          <w:rFonts w:ascii="Times New Roman" w:hAnsi="Times New Roman" w:cs="Times New Roman"/>
        </w:rPr>
        <w:t xml:space="preserve">their </w:t>
      </w:r>
      <w:r w:rsidRPr="004F0AF9">
        <w:rPr>
          <w:rFonts w:ascii="Times New Roman" w:hAnsi="Times New Roman" w:cs="Times New Roman"/>
        </w:rPr>
        <w:t xml:space="preserve">health promotion practice. First, that a </w:t>
      </w:r>
      <w:r w:rsidRPr="008765AD">
        <w:rPr>
          <w:rFonts w:ascii="Times New Roman" w:hAnsi="Times New Roman" w:cs="Times New Roman"/>
        </w:rPr>
        <w:t>nurse</w:t>
      </w:r>
      <w:r w:rsidRPr="004F0AF9">
        <w:rPr>
          <w:rFonts w:ascii="Times New Roman" w:hAnsi="Times New Roman" w:cs="Times New Roman"/>
        </w:rPr>
        <w:t xml:space="preserve"> may be less willing to attempt to </w:t>
      </w:r>
      <w:r w:rsidRPr="004F0AF9">
        <w:rPr>
          <w:rFonts w:ascii="Times New Roman" w:hAnsi="Times New Roman" w:cs="Times New Roman"/>
          <w:lang w:val="en"/>
        </w:rPr>
        <w:t xml:space="preserve">promote healthy lifestyles if they do not have a healthy lifestyle themselves. Second, </w:t>
      </w:r>
      <w:r>
        <w:rPr>
          <w:rFonts w:ascii="Times New Roman" w:hAnsi="Times New Roman" w:cs="Times New Roman"/>
          <w:lang w:val="en"/>
        </w:rPr>
        <w:t>advice given by a visibly unhealthy nurse</w:t>
      </w:r>
      <w:r w:rsidRPr="004F0AF9">
        <w:rPr>
          <w:rFonts w:ascii="Times New Roman" w:hAnsi="Times New Roman" w:cs="Times New Roman"/>
          <w:lang w:val="en"/>
        </w:rPr>
        <w:t xml:space="preserve"> may be less credible and patients may be less willing to follow it</w:t>
      </w:r>
      <w:r>
        <w:rPr>
          <w:rFonts w:ascii="Times New Roman" w:hAnsi="Times New Roman" w:cs="Times New Roman"/>
          <w:lang w:val="en"/>
        </w:rPr>
        <w:t xml:space="preserve">. </w:t>
      </w:r>
      <w:r w:rsidRPr="008765AD">
        <w:rPr>
          <w:rFonts w:ascii="Times New Roman" w:hAnsi="Times New Roman" w:cs="Times New Roman"/>
          <w:lang w:val="en"/>
        </w:rPr>
        <w:t>Health</w:t>
      </w:r>
      <w:r w:rsidRPr="004F0AF9">
        <w:rPr>
          <w:rFonts w:ascii="Times New Roman" w:hAnsi="Times New Roman" w:cs="Times New Roman"/>
          <w:lang w:val="en"/>
        </w:rPr>
        <w:t xml:space="preserve"> behaviours which have visibly not been adopted by a nurse are less likely to be valued. </w:t>
      </w:r>
      <w:r w:rsidRPr="007B4388">
        <w:rPr>
          <w:rFonts w:ascii="Times New Roman" w:hAnsi="Times New Roman" w:cs="Times New Roman"/>
        </w:rPr>
        <w:t xml:space="preserve">Social learning theory </w:t>
      </w:r>
      <w:r w:rsidRPr="007B4388">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Bandura", "given" : "A.", "non-dropping-particle" : "", "parse-names" : false, "suffix" : "" } ], "id" : "ITEM-1", "issued" : { "date-parts" : [ [ "1986" ] ] }, "publisher" : "Prentice-Hall", "publisher-place" : "Englewood Cliffs, NJ", "title" : "Social Foundations of Thought and Action: A Social Cognitive Theory", "type" : "book" }, "uris" : [ "http://www.mendeley.com/documents/?uuid=f88ed477-5e16-4a88-80bf-8bceffa65353" ] }, { "id" : "ITEM-2", "itemData" : { "author" : [ { "dropping-particle" : "", "family" : "Bandura", "given" : "A.", "non-dropping-particle" : "", "parse-names" : false, "suffix" : "" } ], "container-title" : "Psychological Review", "id" : "ITEM-2", "issue" : "2", "issued" : { "date-parts" : [ [ "1977" ] ] }, "page" : "191-215", "title" : "Self-efficacy: Toward a unifying theory of behavioral change.", "type" : "article-journal", "volume" : "84" }, "uris" : [ "http://www.mendeley.com/documents/?uuid=fcec87d4-8fc1-4b15-b050-6794bb226ffe" ] } ], "mendeley" : { "formattedCitation" : "(Bandura, 1977, 1986)", "manualFormatting" : "(Bandura 1986; 1977)", "plainTextFormattedCitation" : "(Bandura, 1977, 1986)", "previouslyFormattedCitation" : "(Bandura, 1977, 1986)" }, "properties" : { "noteIndex" : 0 }, "schema" : "https://github.com/citation-style-language/schema/raw/master/csl-citation.json" }</w:instrText>
      </w:r>
      <w:r w:rsidRPr="007B4388">
        <w:rPr>
          <w:rFonts w:ascii="Times New Roman" w:hAnsi="Times New Roman" w:cs="Times New Roman"/>
        </w:rPr>
        <w:fldChar w:fldCharType="separate"/>
      </w:r>
      <w:r w:rsidRPr="007B4388">
        <w:rPr>
          <w:rFonts w:ascii="Times New Roman" w:hAnsi="Times New Roman" w:cs="Times New Roman"/>
          <w:noProof/>
        </w:rPr>
        <w:t>(Bandura 1986; 1977)</w:t>
      </w:r>
      <w:r w:rsidRPr="007B4388">
        <w:rPr>
          <w:rFonts w:ascii="Times New Roman" w:hAnsi="Times New Roman" w:cs="Times New Roman"/>
        </w:rPr>
        <w:fldChar w:fldCharType="end"/>
      </w:r>
      <w:r w:rsidRPr="007B4388">
        <w:rPr>
          <w:rFonts w:ascii="Times New Roman" w:hAnsi="Times New Roman" w:cs="Times New Roman"/>
        </w:rPr>
        <w:t xml:space="preserve"> asserts that when an individual sees a model who they identify with or admire, the model’s behaviours may serve as a cue for the individual t</w:t>
      </w:r>
      <w:r w:rsidR="006462C2">
        <w:rPr>
          <w:rFonts w:ascii="Times New Roman" w:hAnsi="Times New Roman" w:cs="Times New Roman"/>
        </w:rPr>
        <w:t>o initiate similar behaviours. So i</w:t>
      </w:r>
      <w:r w:rsidRPr="007B4388">
        <w:rPr>
          <w:rFonts w:ascii="Times New Roman" w:hAnsi="Times New Roman" w:cs="Times New Roman"/>
        </w:rPr>
        <w:t xml:space="preserve">f an individual identifies with a nurse </w:t>
      </w:r>
      <w:r w:rsidR="006462C2">
        <w:rPr>
          <w:rFonts w:ascii="Times New Roman" w:hAnsi="Times New Roman" w:cs="Times New Roman"/>
        </w:rPr>
        <w:t>in some way</w:t>
      </w:r>
      <w:r w:rsidRPr="007B4388">
        <w:rPr>
          <w:rFonts w:ascii="Times New Roman" w:hAnsi="Times New Roman" w:cs="Times New Roman"/>
        </w:rPr>
        <w:t xml:space="preserve"> and sees that nurse practising a healthy behaviour, they are more likely to follow suit.</w:t>
      </w:r>
      <w:r w:rsidRPr="00BB6C91">
        <w:rPr>
          <w:rFonts w:ascii="Times New Roman" w:hAnsi="Times New Roman" w:cs="Times New Roman"/>
        </w:rPr>
        <w:t xml:space="preserve"> A source with high credibility is generally more persuasive </w:t>
      </w:r>
      <w:r>
        <w:rPr>
          <w:rFonts w:ascii="Times New Roman" w:hAnsi="Times New Roman" w:cs="Times New Roman"/>
        </w:rPr>
        <w:t xml:space="preserve">in encouraging individuals </w:t>
      </w:r>
      <w:r w:rsidRPr="007B4388">
        <w:rPr>
          <w:rFonts w:ascii="Times New Roman" w:hAnsi="Times New Roman" w:cs="Times New Roman"/>
        </w:rPr>
        <w:t xml:space="preserve">to change their beliefs, attitudes, or behaviours </w:t>
      </w:r>
      <w:r w:rsidRPr="00BB6C91">
        <w:rPr>
          <w:rFonts w:ascii="Times New Roman" w:hAnsi="Times New Roman" w:cs="Times New Roman"/>
        </w:rPr>
        <w:t xml:space="preserve"> than a lo</w:t>
      </w:r>
      <w:r w:rsidRPr="009B3D5A">
        <w:rPr>
          <w:rFonts w:ascii="Times New Roman" w:hAnsi="Times New Roman" w:cs="Times New Roman"/>
        </w:rPr>
        <w:t>w</w:t>
      </w:r>
      <w:r>
        <w:rPr>
          <w:rFonts w:ascii="Times New Roman" w:hAnsi="Times New Roman" w:cs="Times New Roman"/>
        </w:rPr>
        <w:t xml:space="preserve"> </w:t>
      </w:r>
      <w:r w:rsidRPr="009B3D5A">
        <w:rPr>
          <w:rFonts w:ascii="Times New Roman" w:hAnsi="Times New Roman" w:cs="Times New Roman"/>
        </w:rPr>
        <w:t>credibility one</w:t>
      </w:r>
      <w:r>
        <w:rPr>
          <w:rFonts w:ascii="Times New Roman" w:hAnsi="Times New Roman" w:cs="Times New Roman"/>
        </w:rPr>
        <w:t xml:space="preserve"> </w:t>
      </w:r>
      <w:r w:rsidRPr="009B3D5A">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Hovland", "given" : "C.I", "non-dropping-particle" : "", "parse-names" : false, "suffix" : "" }, { "dropping-particle" : "", "family" : "Weiss", "given" : "W", "non-dropping-particle" : "", "parse-names" : false, "suffix" : "" } ], "container-title" : "Public Opinion Quarterly", "id" : "ITEM-1", "issue" : "4", "issued" : { "date-parts" : [ [ "1951" ] ] }, "page" : "635-50", "title" : "The influence of source credibility on communication effectiveness", "type" : "article-journal", "volume" : "15" }, "uris" : [ "http://www.mendeley.com/documents/?uuid=b629a0f8-eb85-4984-ae25-b2b1a5f7f372" ] } ], "mendeley" : { "formattedCitation" : "(Hovland and Weiss, 1951)", "plainTextFormattedCitation" : "(Hovland and Weiss, 1951)", "previouslyFormattedCitation" : "(Hovland and Weiss, 1951)" }, "properties" : { "noteIndex" : 0 }, "schema" : "https://github.com/citation-style-language/schema/raw/master/csl-citation.json" }</w:instrText>
      </w:r>
      <w:r w:rsidRPr="009B3D5A">
        <w:rPr>
          <w:rFonts w:ascii="Times New Roman" w:hAnsi="Times New Roman" w:cs="Times New Roman"/>
        </w:rPr>
        <w:fldChar w:fldCharType="separate"/>
      </w:r>
      <w:r w:rsidRPr="00E65F6F">
        <w:rPr>
          <w:rFonts w:ascii="Times New Roman" w:hAnsi="Times New Roman" w:cs="Times New Roman"/>
          <w:noProof/>
        </w:rPr>
        <w:t>(Hovland and Weiss, 1951)</w:t>
      </w:r>
      <w:r w:rsidRPr="009B3D5A">
        <w:rPr>
          <w:rFonts w:ascii="Times New Roman" w:hAnsi="Times New Roman" w:cs="Times New Roman"/>
        </w:rPr>
        <w:fldChar w:fldCharType="end"/>
      </w:r>
      <w:r w:rsidRPr="009B3D5A">
        <w:rPr>
          <w:rFonts w:ascii="Times New Roman" w:hAnsi="Times New Roman" w:cs="Times New Roman"/>
        </w:rPr>
        <w:t xml:space="preserve">. The </w:t>
      </w:r>
      <w:r>
        <w:rPr>
          <w:rFonts w:ascii="Times New Roman" w:hAnsi="Times New Roman" w:cs="Times New Roman"/>
        </w:rPr>
        <w:t xml:space="preserve">greater </w:t>
      </w:r>
      <w:r w:rsidRPr="009B3D5A">
        <w:rPr>
          <w:rFonts w:ascii="Times New Roman" w:hAnsi="Times New Roman" w:cs="Times New Roman"/>
        </w:rPr>
        <w:t>the perceived trust and expertise of the source of a communication, the more likely that a recipient will accept it and</w:t>
      </w:r>
      <w:r w:rsidRPr="00C20DEF">
        <w:rPr>
          <w:rFonts w:ascii="Times New Roman" w:hAnsi="Times New Roman" w:cs="Times New Roman"/>
        </w:rPr>
        <w:t xml:space="preserve"> be persuaded</w:t>
      </w:r>
      <w:r>
        <w:rPr>
          <w:rFonts w:ascii="Times New Roman" w:hAnsi="Times New Roman" w:cs="Times New Roman"/>
        </w:rPr>
        <w:t xml:space="preserve"> by </w:t>
      </w:r>
      <w:r w:rsidRPr="00C20DEF">
        <w:rPr>
          <w:rFonts w:ascii="Times New Roman" w:hAnsi="Times New Roman" w:cs="Times New Roman"/>
        </w:rPr>
        <w:t>it</w:t>
      </w:r>
      <w:r>
        <w:rPr>
          <w:rFonts w:ascii="Times New Roman" w:hAnsi="Times New Roman" w:cs="Times New Roman"/>
        </w:rPr>
        <w:t>. In a similar way, should the nurse’s health promotion actions not be well received</w:t>
      </w:r>
      <w:r w:rsidR="006462C2">
        <w:rPr>
          <w:rFonts w:ascii="Times New Roman" w:hAnsi="Times New Roman" w:cs="Times New Roman"/>
        </w:rPr>
        <w:t xml:space="preserve"> by patients</w:t>
      </w:r>
      <w:r>
        <w:rPr>
          <w:rFonts w:ascii="Times New Roman" w:hAnsi="Times New Roman" w:cs="Times New Roman"/>
        </w:rPr>
        <w:t xml:space="preserve">, their motivation to engage in health promotion </w:t>
      </w:r>
      <w:r w:rsidR="006462C2">
        <w:rPr>
          <w:rFonts w:ascii="Times New Roman" w:hAnsi="Times New Roman" w:cs="Times New Roman"/>
        </w:rPr>
        <w:t xml:space="preserve">in future </w:t>
      </w:r>
      <w:r>
        <w:rPr>
          <w:rFonts w:ascii="Times New Roman" w:hAnsi="Times New Roman" w:cs="Times New Roman"/>
        </w:rPr>
        <w:t xml:space="preserve">will be lessened. </w:t>
      </w:r>
    </w:p>
    <w:p w:rsidR="007754FF" w:rsidRPr="00F62AE0" w:rsidRDefault="007754FF" w:rsidP="007754FF">
      <w:pPr>
        <w:spacing w:line="480" w:lineRule="auto"/>
        <w:rPr>
          <w:rFonts w:ascii="Times New Roman" w:hAnsi="Times New Roman" w:cs="Times New Roman"/>
          <w:b/>
        </w:rPr>
      </w:pPr>
      <w:r w:rsidRPr="00F62AE0">
        <w:rPr>
          <w:rFonts w:ascii="Times New Roman" w:hAnsi="Times New Roman" w:cs="Times New Roman"/>
          <w:b/>
        </w:rPr>
        <w:t>REVIEW AIM</w:t>
      </w:r>
    </w:p>
    <w:p w:rsidR="00E25EC9" w:rsidRDefault="00E25EC9" w:rsidP="00E25EC9">
      <w:pPr>
        <w:pStyle w:val="ListParagraph"/>
        <w:spacing w:line="480" w:lineRule="auto"/>
        <w:ind w:left="0"/>
        <w:rPr>
          <w:rFonts w:ascii="Times New Roman" w:hAnsi="Times New Roman" w:cs="Times New Roman"/>
          <w:szCs w:val="22"/>
          <w:lang w:val="en"/>
        </w:rPr>
      </w:pPr>
      <w:r w:rsidRPr="00E25EC9">
        <w:rPr>
          <w:rFonts w:ascii="Times New Roman" w:hAnsi="Times New Roman" w:cs="Times New Roman"/>
          <w:szCs w:val="22"/>
          <w:lang w:val="en"/>
        </w:rPr>
        <w:t xml:space="preserve">Figure 1 shows a logic model developed to provide a framework for the review and </w:t>
      </w:r>
      <w:r w:rsidRPr="00E25EC9">
        <w:rPr>
          <w:rFonts w:ascii="Times New Roman" w:eastAsia="Times New Roman" w:hAnsi="Times New Roman" w:cs="Times New Roman"/>
          <w:szCs w:val="22"/>
          <w:lang w:eastAsia="en-GB"/>
        </w:rPr>
        <w:t xml:space="preserve">which (i) makes explicit the underlying theories of change and assumptions about causal pathways between the personal health behaviours and the outcome of patient behaviour change </w:t>
      </w:r>
      <w:r w:rsidRPr="00E25EC9">
        <w:rPr>
          <w:rFonts w:ascii="Times New Roman" w:eastAsia="Times New Roman" w:hAnsi="Times New Roman" w:cs="Times New Roman"/>
          <w:szCs w:val="22"/>
          <w:lang w:eastAsia="en-GB"/>
        </w:rPr>
        <w:fldChar w:fldCharType="begin" w:fldLock="1"/>
      </w:r>
      <w:r w:rsidRPr="00E25EC9">
        <w:rPr>
          <w:rFonts w:ascii="Times New Roman" w:eastAsia="Times New Roman" w:hAnsi="Times New Roman" w:cs="Times New Roman"/>
          <w:szCs w:val="22"/>
          <w:lang w:eastAsia="en-GB"/>
        </w:rPr>
        <w:instrText>ADDIN CSL_CITATION { "citationItems" : [ { "id" : "ITEM-1", "itemData" : { "author" : [ { "dropping-particle" : "", "family" : "Anderson", "given" : "L.M.", "non-dropping-particle" : "", "parse-names" : false, "suffix" : "" }, { "dropping-particle" : "", "family" : "Petticrew", "given" : "M.", "non-dropping-particle" : "", "parse-names" : false, "suffix" : "" }, { "dropping-particle" : "", "family" : "Rehfuess", "given" : "E.", "non-dropping-particle" : "", "parse-names" : false, "suffix" : "" }, { "dropping-particle" : "", "family" : "Armstrong", "given" : "R.", "non-dropping-particle" : "", "parse-names" : false, "suffix" : "" }, { "dropping-particle" : "", "family" : "Ueffing", "given" : "E.", "non-dropping-particle" : "", "parse-names" : false, "suffix" : "" }, { "dropping-particle" : "", "family" : "Baker", "given" : "P.", "non-dropping-particle" : "", "parse-names" : false, "suffix" : "" }, { "dropping-particle" : "", "family" : "Francis", "given" : "D.", "non-dropping-particle" : "", "parse-names" : false, "suffix" : "" }, { "dropping-particle" : "", "family" : "Tugwell", "given" : "P", "non-dropping-particle" : "", "parse-names" : false, "suffix" : "" } ], "container-title" : "Research Synthesis Methods", "id" : "ITEM-1", "issue" : "2", "issued" : { "date-parts" : [ [ "2011" ] ] }, "page" : "33-42", "title" : "Using logic models to capture complexity in systematic reviews", "type" : "article-journal" }, "uris" : [ "http://www.mendeley.com/documents/?uuid=a9b71250-c25b-4d24-8700-6e43eb12b43b" ] } ], "mendeley" : { "formattedCitation" : "(Anderson &lt;i&gt;et al.&lt;/i&gt;, 2011)", "plainTextFormattedCitation" : "(Anderson et al., 2011)", "previouslyFormattedCitation" : "(Anderson &lt;i&gt;et al.&lt;/i&gt;, 2011)" }, "properties" : { "noteIndex" : 0 }, "schema" : "https://github.com/citation-style-language/schema/raw/master/csl-citation.json" }</w:instrText>
      </w:r>
      <w:r w:rsidRPr="00E25EC9">
        <w:rPr>
          <w:rFonts w:ascii="Times New Roman" w:eastAsia="Times New Roman" w:hAnsi="Times New Roman" w:cs="Times New Roman"/>
          <w:szCs w:val="22"/>
          <w:lang w:eastAsia="en-GB"/>
        </w:rPr>
        <w:fldChar w:fldCharType="separate"/>
      </w:r>
      <w:r w:rsidRPr="00E25EC9">
        <w:rPr>
          <w:rFonts w:ascii="Times New Roman" w:eastAsia="Times New Roman" w:hAnsi="Times New Roman" w:cs="Times New Roman"/>
          <w:noProof/>
          <w:szCs w:val="22"/>
          <w:lang w:eastAsia="en-GB"/>
        </w:rPr>
        <w:t xml:space="preserve">(Anderson </w:t>
      </w:r>
      <w:r w:rsidRPr="00E25EC9">
        <w:rPr>
          <w:rFonts w:ascii="Times New Roman" w:eastAsia="Times New Roman" w:hAnsi="Times New Roman" w:cs="Times New Roman"/>
          <w:i/>
          <w:noProof/>
          <w:szCs w:val="22"/>
          <w:lang w:eastAsia="en-GB"/>
        </w:rPr>
        <w:t>et al.</w:t>
      </w:r>
      <w:r w:rsidRPr="00E25EC9">
        <w:rPr>
          <w:rFonts w:ascii="Times New Roman" w:eastAsia="Times New Roman" w:hAnsi="Times New Roman" w:cs="Times New Roman"/>
          <w:noProof/>
          <w:szCs w:val="22"/>
          <w:lang w:eastAsia="en-GB"/>
        </w:rPr>
        <w:t>, 2011)</w:t>
      </w:r>
      <w:r w:rsidRPr="00E25EC9">
        <w:rPr>
          <w:rFonts w:ascii="Times New Roman" w:eastAsia="Times New Roman" w:hAnsi="Times New Roman" w:cs="Times New Roman"/>
          <w:szCs w:val="22"/>
          <w:lang w:eastAsia="en-GB"/>
        </w:rPr>
        <w:fldChar w:fldCharType="end"/>
      </w:r>
      <w:r w:rsidRPr="00E25EC9">
        <w:rPr>
          <w:rFonts w:ascii="Times New Roman" w:eastAsia="Times New Roman" w:hAnsi="Times New Roman" w:cs="Times New Roman"/>
          <w:szCs w:val="22"/>
          <w:lang w:eastAsia="en-GB"/>
        </w:rPr>
        <w:t xml:space="preserve">, (ii) identifies relevant outcomes and indicates the type of evidence that might therefore be included, and (iii) provides a rationale for the analysis of differences among studies and along dimensions of interest such as the behaviour, the context/specialty of the nurse. </w:t>
      </w:r>
      <w:r w:rsidRPr="00E25EC9">
        <w:rPr>
          <w:rFonts w:ascii="Times New Roman" w:hAnsi="Times New Roman" w:cs="Times New Roman"/>
          <w:szCs w:val="22"/>
          <w:lang w:val="en"/>
        </w:rPr>
        <w:t>This review takes a broad approach integrating various types of research evidence</w:t>
      </w:r>
      <w:r w:rsidRPr="00E25EC9" w:rsidDel="008765AD">
        <w:rPr>
          <w:rFonts w:ascii="Times New Roman" w:hAnsi="Times New Roman" w:cs="Times New Roman"/>
          <w:szCs w:val="22"/>
          <w:lang w:val="en"/>
        </w:rPr>
        <w:t xml:space="preserve"> </w:t>
      </w:r>
      <w:r w:rsidRPr="00E25EC9">
        <w:rPr>
          <w:rFonts w:ascii="Times New Roman" w:hAnsi="Times New Roman" w:cs="Times New Roman"/>
          <w:szCs w:val="22"/>
          <w:lang w:val="en"/>
        </w:rPr>
        <w:t xml:space="preserve">to understand this complex relationship. The logic </w:t>
      </w:r>
      <w:r>
        <w:rPr>
          <w:rFonts w:ascii="Times New Roman" w:hAnsi="Times New Roman" w:cs="Times New Roman"/>
          <w:szCs w:val="22"/>
          <w:lang w:val="en"/>
        </w:rPr>
        <w:lastRenderedPageBreak/>
        <w:t>model makes clear the assumptions of current policy and the explanations from social learning and communication theories about the relationship between health behavior and health promotion practice, whereby nurses’ health behaviours may moderate their ability to show emapthy or develop rapport with patients, their confidence and knowledge in health promotion practice, how important they perceive the behaviour to be,</w:t>
      </w:r>
      <w:r w:rsidRPr="00E25EC9">
        <w:rPr>
          <w:rFonts w:ascii="Times New Roman" w:hAnsi="Times New Roman" w:cs="Times New Roman"/>
          <w:szCs w:val="22"/>
          <w:lang w:val="en"/>
        </w:rPr>
        <w:t xml:space="preserve"> </w:t>
      </w:r>
      <w:r>
        <w:rPr>
          <w:rFonts w:ascii="Times New Roman" w:hAnsi="Times New Roman" w:cs="Times New Roman"/>
          <w:szCs w:val="22"/>
          <w:lang w:val="en"/>
        </w:rPr>
        <w:t xml:space="preserve">their willingness to raise the issue and their credibility. The logic model identifies a range of nurse outputs based on the “Making Every Contact Count” (MECC) approach </w:t>
      </w:r>
      <w:r>
        <w:rPr>
          <w:rFonts w:ascii="Times New Roman" w:hAnsi="Times New Roman" w:cs="Times New Roman"/>
          <w:szCs w:val="22"/>
          <w:lang w:val="en"/>
        </w:rPr>
        <w:fldChar w:fldCharType="begin" w:fldLock="1"/>
      </w:r>
      <w:r>
        <w:rPr>
          <w:rFonts w:ascii="Times New Roman" w:hAnsi="Times New Roman" w:cs="Times New Roman"/>
          <w:szCs w:val="22"/>
          <w:lang w:val="en"/>
        </w:rPr>
        <w:instrText>ADDIN CSL_CITATION { "citationItems" : [ { "id" : "ITEM-1", "itemData" : { "ISBN" : "9781409835677", "author" : [ { "dropping-particle" : "", "family" : "Public Health England", "given" : "", "non-dropping-particle" : "", "parse-names" : false, "suffix" : "" }, { "dropping-particle" : "", "family" : "NHS England", "given" : "", "non-dropping-particle" : "", "parse-names" : false, "suffix" : "" }, { "dropping-particle" : "", "family" : "Health Education England", "given" : "", "non-dropping-particle" : "", "parse-names" : false, "suffix" : "" } ], "id" : "ITEM-1", "issued" : { "date-parts" : [ [ "2016" ] ] }, "publisher-place" : "London, UK", "title" : "Making Every Contact Count: Consensus statement", "type" : "report" }, "uris" : [ "http://www.mendeley.com/documents/?uuid=e7e61dfa-3976-4c03-a580-3e45cbd80e7a" ] } ], "mendeley" : { "formattedCitation" : "(Public Health England &lt;i&gt;et al.&lt;/i&gt;, 2016)", "plainTextFormattedCitation" : "(Public Health England et al., 2016)", "previouslyFormattedCitation" : "(Public Health England &lt;i&gt;et al.&lt;/i&gt;, 2016)" }, "properties" : { "noteIndex" : 0 }, "schema" : "https://github.com/citation-style-language/schema/raw/master/csl-citation.json" }</w:instrText>
      </w:r>
      <w:r>
        <w:rPr>
          <w:rFonts w:ascii="Times New Roman" w:hAnsi="Times New Roman" w:cs="Times New Roman"/>
          <w:szCs w:val="22"/>
          <w:lang w:val="en"/>
        </w:rPr>
        <w:fldChar w:fldCharType="separate"/>
      </w:r>
      <w:r w:rsidRPr="00E65F6F">
        <w:rPr>
          <w:rFonts w:ascii="Times New Roman" w:hAnsi="Times New Roman" w:cs="Times New Roman"/>
          <w:noProof/>
          <w:szCs w:val="22"/>
          <w:lang w:val="en"/>
        </w:rPr>
        <w:t xml:space="preserve">(Public Health England </w:t>
      </w:r>
      <w:r w:rsidRPr="00E65F6F">
        <w:rPr>
          <w:rFonts w:ascii="Times New Roman" w:hAnsi="Times New Roman" w:cs="Times New Roman"/>
          <w:i/>
          <w:noProof/>
          <w:szCs w:val="22"/>
          <w:lang w:val="en"/>
        </w:rPr>
        <w:t>et al.</w:t>
      </w:r>
      <w:r w:rsidRPr="00E65F6F">
        <w:rPr>
          <w:rFonts w:ascii="Times New Roman" w:hAnsi="Times New Roman" w:cs="Times New Roman"/>
          <w:noProof/>
          <w:szCs w:val="22"/>
          <w:lang w:val="en"/>
        </w:rPr>
        <w:t>, 2016)</w:t>
      </w:r>
      <w:r>
        <w:rPr>
          <w:rFonts w:ascii="Times New Roman" w:hAnsi="Times New Roman" w:cs="Times New Roman"/>
          <w:szCs w:val="22"/>
          <w:lang w:val="en"/>
        </w:rPr>
        <w:fldChar w:fldCharType="end"/>
      </w:r>
      <w:r>
        <w:rPr>
          <w:rFonts w:ascii="Times New Roman" w:hAnsi="Times New Roman" w:cs="Times New Roman"/>
          <w:szCs w:val="22"/>
          <w:lang w:val="en"/>
        </w:rPr>
        <w:t xml:space="preserve"> which includes the 5 As of Ask, Advise, Assess, Assist, Arrange </w:t>
      </w:r>
      <w:r>
        <w:rPr>
          <w:rFonts w:ascii="Times New Roman" w:hAnsi="Times New Roman" w:cs="Times New Roman"/>
          <w:szCs w:val="22"/>
          <w:lang w:val="en"/>
        </w:rPr>
        <w:fldChar w:fldCharType="begin" w:fldLock="1"/>
      </w:r>
      <w:r>
        <w:rPr>
          <w:rFonts w:ascii="Times New Roman" w:hAnsi="Times New Roman" w:cs="Times New Roman"/>
          <w:szCs w:val="22"/>
          <w:lang w:val="en"/>
        </w:rPr>
        <w:instrText>ADDIN CSL_CITATION { "citationItems" : [ { "id" : "ITEM-1", "itemData" : { "author" : [ { "dropping-particle" : "", "family" : "Agency for Healthcare Research and Quality", "given" : "", "non-dropping-particle" : "", "parse-names" : false, "suffix" : "" } ], "id" : "ITEM-1", "issued" : { "date-parts" : [ [ "2012" ] ] }, "publisher-place" : "Rockville, MD.", "title" : "Five Major Steps to Intervention (The \"5 A's\")", "type" : "article" }, "uris" : [ "http://www.mendeley.com/documents/?uuid=f954001b-9c19-4ef6-b59c-9c8ad6f9cb21" ] } ], "mendeley" : { "formattedCitation" : "(Agency for Healthcare Research and Quality, 2012)", "plainTextFormattedCitation" : "(Agency for Healthcare Research and Quality, 2012)", "previouslyFormattedCitation" : "(Agency for Healthcare Research and Quality, 2012)" }, "properties" : { "noteIndex" : 0 }, "schema" : "https://github.com/citation-style-language/schema/raw/master/csl-citation.json" }</w:instrText>
      </w:r>
      <w:r>
        <w:rPr>
          <w:rFonts w:ascii="Times New Roman" w:hAnsi="Times New Roman" w:cs="Times New Roman"/>
          <w:szCs w:val="22"/>
          <w:lang w:val="en"/>
        </w:rPr>
        <w:fldChar w:fldCharType="separate"/>
      </w:r>
      <w:r w:rsidRPr="00E65F6F">
        <w:rPr>
          <w:rFonts w:ascii="Times New Roman" w:hAnsi="Times New Roman" w:cs="Times New Roman"/>
          <w:noProof/>
          <w:szCs w:val="22"/>
          <w:lang w:val="en"/>
        </w:rPr>
        <w:t>(Agency for Healthcare Research and Quality, 2012)</w:t>
      </w:r>
      <w:r>
        <w:rPr>
          <w:rFonts w:ascii="Times New Roman" w:hAnsi="Times New Roman" w:cs="Times New Roman"/>
          <w:szCs w:val="22"/>
          <w:lang w:val="en"/>
        </w:rPr>
        <w:fldChar w:fldCharType="end"/>
      </w:r>
      <w:r>
        <w:rPr>
          <w:rFonts w:ascii="Times New Roman" w:hAnsi="Times New Roman" w:cs="Times New Roman"/>
          <w:szCs w:val="22"/>
          <w:lang w:val="en"/>
        </w:rPr>
        <w:t xml:space="preserve">. The patient outputs are the patient’s attenion to the nurse and the receptiveness of the patient to any health promotion message or actions. </w:t>
      </w:r>
    </w:p>
    <w:p w:rsidR="00E25EC9" w:rsidRDefault="00E25EC9" w:rsidP="00E25EC9">
      <w:pPr>
        <w:pStyle w:val="ListParagraph"/>
        <w:spacing w:line="480" w:lineRule="auto"/>
        <w:ind w:left="0"/>
        <w:rPr>
          <w:rFonts w:ascii="Times New Roman" w:eastAsia="Times New Roman" w:hAnsi="Times New Roman" w:cs="Times New Roman"/>
          <w:szCs w:val="22"/>
          <w:lang w:eastAsia="en-GB"/>
        </w:rPr>
      </w:pPr>
      <w:r>
        <w:rPr>
          <w:rFonts w:ascii="Times New Roman" w:hAnsi="Times New Roman" w:cs="Times New Roman"/>
          <w:szCs w:val="22"/>
          <w:lang w:val="en"/>
        </w:rPr>
        <w:t>The logic model uses the term ‘outcome’ to describe any impact on patient behaviours related to this health promotion practice, and the impact of the encounter on the nurse’s likelihood of engaging in future health promotion actions.</w:t>
      </w:r>
    </w:p>
    <w:p w:rsidR="007754FF" w:rsidRPr="00AD5575" w:rsidRDefault="007754FF" w:rsidP="007754FF">
      <w:pPr>
        <w:rPr>
          <w:rFonts w:ascii="Times New Roman" w:eastAsia="Times New Roman" w:hAnsi="Times New Roman" w:cs="Times New Roman"/>
          <w:szCs w:val="22"/>
          <w:lang w:eastAsia="en-GB"/>
        </w:rPr>
      </w:pPr>
      <w:r w:rsidRPr="00AD5575">
        <w:rPr>
          <w:rFonts w:ascii="Times New Roman" w:eastAsia="Times New Roman" w:hAnsi="Times New Roman" w:cs="Times New Roman"/>
          <w:szCs w:val="22"/>
          <w:lang w:eastAsia="en-GB"/>
        </w:rPr>
        <w:t>The review questions were:</w:t>
      </w:r>
    </w:p>
    <w:p w:rsidR="007754FF" w:rsidRPr="00AD5575" w:rsidRDefault="007754FF" w:rsidP="007754FF">
      <w:pPr>
        <w:pStyle w:val="ListParagraph"/>
        <w:numPr>
          <w:ilvl w:val="0"/>
          <w:numId w:val="13"/>
        </w:numPr>
        <w:spacing w:line="480" w:lineRule="auto"/>
        <w:rPr>
          <w:rFonts w:ascii="Times New Roman" w:hAnsi="Times New Roman" w:cs="Times New Roman"/>
          <w:szCs w:val="22"/>
          <w:lang w:val="en"/>
        </w:rPr>
      </w:pPr>
      <w:r w:rsidRPr="00AD5575">
        <w:rPr>
          <w:rFonts w:ascii="Times New Roman" w:hAnsi="Times New Roman" w:cs="Times New Roman"/>
          <w:szCs w:val="22"/>
        </w:rPr>
        <w:t xml:space="preserve">Do nurses’ </w:t>
      </w:r>
      <w:r w:rsidRPr="00AD5575">
        <w:rPr>
          <w:rFonts w:ascii="Times New Roman" w:hAnsi="Times New Roman" w:cs="Times New Roman"/>
          <w:szCs w:val="22"/>
          <w:lang w:val="en"/>
        </w:rPr>
        <w:t>personal health behaviours impact on</w:t>
      </w:r>
      <w:r w:rsidRPr="00AD5575">
        <w:rPr>
          <w:rFonts w:ascii="Times New Roman" w:hAnsi="Times New Roman" w:cs="Times New Roman"/>
          <w:szCs w:val="22"/>
        </w:rPr>
        <w:t xml:space="preserve"> </w:t>
      </w:r>
      <w:r w:rsidRPr="00AD5575">
        <w:rPr>
          <w:rFonts w:ascii="Times New Roman" w:hAnsi="Times New Roman" w:cs="Times New Roman"/>
          <w:szCs w:val="22"/>
          <w:lang w:val="en"/>
        </w:rPr>
        <w:t>their health promotion practices? and;</w:t>
      </w:r>
    </w:p>
    <w:p w:rsidR="007754FF" w:rsidRPr="00AD5575" w:rsidRDefault="007754FF" w:rsidP="007754FF">
      <w:pPr>
        <w:pStyle w:val="ListParagraph"/>
        <w:numPr>
          <w:ilvl w:val="0"/>
          <w:numId w:val="13"/>
        </w:numPr>
        <w:spacing w:line="480" w:lineRule="auto"/>
        <w:rPr>
          <w:rFonts w:ascii="Times New Roman" w:eastAsia="Times New Roman" w:hAnsi="Times New Roman" w:cs="Times New Roman"/>
          <w:szCs w:val="22"/>
          <w:lang w:eastAsia="en-GB"/>
        </w:rPr>
      </w:pPr>
      <w:r w:rsidRPr="00AD5575">
        <w:rPr>
          <w:rFonts w:ascii="Times New Roman" w:hAnsi="Times New Roman" w:cs="Times New Roman"/>
          <w:szCs w:val="22"/>
        </w:rPr>
        <w:t xml:space="preserve">Do nurses’ </w:t>
      </w:r>
      <w:r w:rsidRPr="00AD5575">
        <w:rPr>
          <w:rFonts w:ascii="Times New Roman" w:hAnsi="Times New Roman" w:cs="Times New Roman"/>
          <w:szCs w:val="22"/>
          <w:lang w:val="en"/>
        </w:rPr>
        <w:t>personal health behaviours impact on patient responses to a health promotion message?</w:t>
      </w:r>
    </w:p>
    <w:p w:rsidR="004314A5" w:rsidRDefault="004314A5" w:rsidP="004314A5">
      <w:pPr>
        <w:pStyle w:val="ListParagraph"/>
        <w:sectPr w:rsidR="004314A5" w:rsidSect="002A6400">
          <w:footerReference w:type="default" r:id="rId9"/>
          <w:pgSz w:w="11906" w:h="16838"/>
          <w:pgMar w:top="1440" w:right="1440" w:bottom="1440" w:left="1440" w:header="709" w:footer="709" w:gutter="0"/>
          <w:cols w:space="708"/>
          <w:docGrid w:linePitch="360"/>
        </w:sectPr>
      </w:pPr>
    </w:p>
    <w:p w:rsidR="004314A5" w:rsidRDefault="004314A5" w:rsidP="004314A5">
      <w:pPr>
        <w:pStyle w:val="ListParagraph"/>
      </w:pPr>
      <w:r>
        <w:rPr>
          <w:noProof/>
          <w:lang w:eastAsia="en-GB"/>
        </w:rPr>
        <w:lastRenderedPageBreak/>
        <mc:AlternateContent>
          <mc:Choice Requires="wps">
            <w:drawing>
              <wp:anchor distT="0" distB="0" distL="114300" distR="114300" simplePos="0" relativeHeight="251687936" behindDoc="0" locked="0" layoutInCell="1" allowOverlap="1">
                <wp:simplePos x="0" y="0"/>
                <wp:positionH relativeFrom="column">
                  <wp:posOffset>733425</wp:posOffset>
                </wp:positionH>
                <wp:positionV relativeFrom="paragraph">
                  <wp:posOffset>5539740</wp:posOffset>
                </wp:positionV>
                <wp:extent cx="7142480" cy="265430"/>
                <wp:effectExtent l="0" t="0" r="1270" b="0"/>
                <wp:wrapNone/>
                <wp:docPr id="87"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2480" cy="2654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25EC9" w:rsidRPr="004314A5" w:rsidRDefault="00E25EC9">
                            <w:pPr>
                              <w:rPr>
                                <w:rFonts w:ascii="Times New Roman" w:hAnsi="Times New Roman" w:cs="Times New Roman"/>
                                <w:b/>
                              </w:rPr>
                            </w:pPr>
                            <w:r w:rsidRPr="004314A5">
                              <w:rPr>
                                <w:rFonts w:ascii="Times New Roman" w:hAnsi="Times New Roman" w:cs="Times New Roman"/>
                                <w:b/>
                              </w:rPr>
                              <w:t>Figure 1 Logic model for understanding how nurses’ personal health behaviours influence patient outcom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202" coordsize="21600,21600" o:spt="202" path="m,l,21600r21600,l21600,xe">
                <v:stroke joinstyle="miter"/>
                <v:path gradientshapeok="t" o:connecttype="rect"/>
              </v:shapetype>
              <v:shape id="Text Box 89" o:spid="_x0000_s1026" type="#_x0000_t202" style="position:absolute;left:0;text-align:left;margin-left:57.75pt;margin-top:436.2pt;width:562.4pt;height:20.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" stroked="f">
                <v:textbox>
                  <w:txbxContent>
                    <w:p w:rsidR="009A34BC" w:rsidRPr="004314A5" w:rsidRDefault="009A34BC">
                      <w:pPr>
                        <w:rPr>
                          <w:rFonts w:ascii="Times New Roman" w:hAnsi="Times New Roman" w:cs="Times New Roman"/>
                          <w:b/>
                        </w:rPr>
                      </w:pPr>
                      <w:r w:rsidRPr="004314A5">
                        <w:rPr>
                          <w:rFonts w:ascii="Times New Roman" w:hAnsi="Times New Roman" w:cs="Times New Roman"/>
                          <w:b/>
                        </w:rPr>
                        <w:t>Figure 1 Logic model for understanding how nurses’ personal health behaviours influence patient outcomes</w:t>
                      </w:r>
                    </w:p>
                  </w:txbxContent>
                </v:textbox>
              </v:shape>
            </w:pict>
          </mc:Fallback>
        </mc:AlternateContent>
      </w:r>
      <w:r>
        <w:rPr>
          <w:noProof/>
          <w:lang w:eastAsia="en-GB"/>
        </w:rPr>
        <mc:AlternateContent>
          <mc:Choice Requires="wpg">
            <w:drawing>
              <wp:anchor distT="0" distB="0" distL="114300" distR="114300" simplePos="0" relativeHeight="251686912" behindDoc="0" locked="0" layoutInCell="1" allowOverlap="1">
                <wp:simplePos x="0" y="0"/>
                <wp:positionH relativeFrom="column">
                  <wp:posOffset>914400</wp:posOffset>
                </wp:positionH>
                <wp:positionV relativeFrom="paragraph">
                  <wp:posOffset>238125</wp:posOffset>
                </wp:positionV>
                <wp:extent cx="8131175" cy="3851275"/>
                <wp:effectExtent l="0" t="9525" r="3175" b="0"/>
                <wp:wrapNone/>
                <wp:docPr id="78" name="Group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131175" cy="3851275"/>
                          <a:chOff x="2177" y="1842"/>
                          <a:chExt cx="12805" cy="6065"/>
                        </a:xfrm>
                      </wpg:grpSpPr>
                      <wps:wsp>
                        <wps:cNvPr id="79" name="Text Box 81"/>
                        <wps:cNvSpPr txBox="1">
                          <a:spLocks noChangeArrowheads="1"/>
                        </wps:cNvSpPr>
                        <wps:spPr bwMode="auto">
                          <a:xfrm>
                            <a:off x="13140" y="7497"/>
                            <a:ext cx="1842" cy="3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25EC9" w:rsidRPr="002E207A" w:rsidRDefault="00E25EC9" w:rsidP="004314A5">
                              <w:pPr>
                                <w:rPr>
                                  <w:rFonts w:ascii="Times New Roman" w:hAnsi="Times New Roman" w:cs="Times New Roman"/>
                                  <w:b/>
                                </w:rPr>
                              </w:pPr>
                              <w:r w:rsidRPr="002E207A">
                                <w:rPr>
                                  <w:rFonts w:ascii="Times New Roman" w:hAnsi="Times New Roman" w:cs="Times New Roman"/>
                                  <w:b/>
                                </w:rPr>
                                <w:t>OUTCOMES</w:t>
                              </w:r>
                            </w:p>
                          </w:txbxContent>
                        </wps:txbx>
                        <wps:bodyPr rot="0" vert="horz" wrap="square" lIns="91440" tIns="45720" rIns="91440" bIns="45720" anchor="t" anchorCtr="0" upright="1">
                          <a:noAutofit/>
                        </wps:bodyPr>
                      </wps:wsp>
                      <wps:wsp>
                        <wps:cNvPr id="80" name="Text Box 82"/>
                        <wps:cNvSpPr txBox="1">
                          <a:spLocks noChangeArrowheads="1"/>
                        </wps:cNvSpPr>
                        <wps:spPr bwMode="auto">
                          <a:xfrm>
                            <a:off x="5426" y="7523"/>
                            <a:ext cx="3566" cy="35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25EC9" w:rsidRPr="002E207A" w:rsidRDefault="00E25EC9" w:rsidP="004314A5">
                              <w:pPr>
                                <w:rPr>
                                  <w:rFonts w:ascii="Times New Roman" w:hAnsi="Times New Roman" w:cs="Times New Roman"/>
                                  <w:b/>
                                </w:rPr>
                              </w:pPr>
                              <w:r w:rsidRPr="002E207A">
                                <w:rPr>
                                  <w:rFonts w:ascii="Times New Roman" w:hAnsi="Times New Roman" w:cs="Times New Roman"/>
                                  <w:b/>
                                </w:rPr>
                                <w:t>EFFECT MODERATORS</w:t>
                              </w:r>
                            </w:p>
                          </w:txbxContent>
                        </wps:txbx>
                        <wps:bodyPr rot="0" vert="horz" wrap="square" lIns="91440" tIns="45720" rIns="91440" bIns="45720" anchor="t" anchorCtr="0" upright="1">
                          <a:noAutofit/>
                        </wps:bodyPr>
                      </wps:wsp>
                      <wps:wsp>
                        <wps:cNvPr id="81" name="Text Box 83"/>
                        <wps:cNvSpPr txBox="1">
                          <a:spLocks noChangeArrowheads="1"/>
                        </wps:cNvSpPr>
                        <wps:spPr bwMode="auto">
                          <a:xfrm>
                            <a:off x="2177" y="7525"/>
                            <a:ext cx="1825" cy="3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25EC9" w:rsidRPr="002E207A" w:rsidRDefault="00E25EC9" w:rsidP="004314A5">
                              <w:pPr>
                                <w:rPr>
                                  <w:rFonts w:ascii="Times New Roman" w:hAnsi="Times New Roman" w:cs="Times New Roman"/>
                                  <w:b/>
                                </w:rPr>
                              </w:pPr>
                              <w:r w:rsidRPr="002E207A">
                                <w:rPr>
                                  <w:rFonts w:ascii="Times New Roman" w:hAnsi="Times New Roman" w:cs="Times New Roman"/>
                                  <w:b/>
                                </w:rPr>
                                <w:t>INPUTS</w:t>
                              </w:r>
                            </w:p>
                          </w:txbxContent>
                        </wps:txbx>
                        <wps:bodyPr rot="0" vert="horz" wrap="square" lIns="91440" tIns="45720" rIns="91440" bIns="45720" anchor="t" anchorCtr="0" upright="1">
                          <a:noAutofit/>
                        </wps:bodyPr>
                      </wps:wsp>
                      <wps:wsp>
                        <wps:cNvPr id="82" name="Text Box 84"/>
                        <wps:cNvSpPr txBox="1">
                          <a:spLocks noChangeArrowheads="1"/>
                        </wps:cNvSpPr>
                        <wps:spPr bwMode="auto">
                          <a:xfrm>
                            <a:off x="9795" y="7552"/>
                            <a:ext cx="2428" cy="3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25EC9" w:rsidRPr="002E207A" w:rsidRDefault="00E25EC9" w:rsidP="004314A5">
                              <w:pPr>
                                <w:rPr>
                                  <w:rFonts w:ascii="Times New Roman" w:hAnsi="Times New Roman" w:cs="Times New Roman"/>
                                  <w:b/>
                                </w:rPr>
                              </w:pPr>
                              <w:r w:rsidRPr="002E207A">
                                <w:rPr>
                                  <w:rFonts w:ascii="Times New Roman" w:hAnsi="Times New Roman" w:cs="Times New Roman"/>
                                  <w:b/>
                                </w:rPr>
                                <w:t>OUTPUTS</w:t>
                              </w:r>
                            </w:p>
                          </w:txbxContent>
                        </wps:txbx>
                        <wps:bodyPr rot="0" vert="horz" wrap="square" lIns="91440" tIns="45720" rIns="91440" bIns="45720" anchor="t" anchorCtr="0" upright="1">
                          <a:noAutofit/>
                        </wps:bodyPr>
                      </wps:wsp>
                      <wps:wsp>
                        <wps:cNvPr id="83" name="AutoShape 85"/>
                        <wps:cNvSpPr>
                          <a:spLocks/>
                        </wps:cNvSpPr>
                        <wps:spPr bwMode="auto">
                          <a:xfrm>
                            <a:off x="11694" y="1842"/>
                            <a:ext cx="312" cy="4464"/>
                          </a:xfrm>
                          <a:prstGeom prst="rightBracket">
                            <a:avLst>
                              <a:gd name="adj" fmla="val 119231"/>
                            </a:avLst>
                          </a:prstGeom>
                          <a:noFill/>
                          <a:ln w="952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4" name="AutoShape 86"/>
                        <wps:cNvCnPr>
                          <a:cxnSpLocks noChangeShapeType="1"/>
                        </wps:cNvCnPr>
                        <wps:spPr bwMode="auto">
                          <a:xfrm>
                            <a:off x="12006" y="2438"/>
                            <a:ext cx="518" cy="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85" name="AutoShape 87"/>
                        <wps:cNvCnPr>
                          <a:cxnSpLocks noChangeShapeType="1"/>
                        </wps:cNvCnPr>
                        <wps:spPr bwMode="auto">
                          <a:xfrm>
                            <a:off x="12006" y="4955"/>
                            <a:ext cx="811" cy="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86" name="AutoShape 88"/>
                        <wps:cNvCnPr>
                          <a:cxnSpLocks noChangeShapeType="1"/>
                        </wps:cNvCnPr>
                        <wps:spPr bwMode="auto">
                          <a:xfrm flipV="1">
                            <a:off x="14040" y="6965"/>
                            <a:ext cx="0" cy="532"/>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Group 80" o:spid="_x0000_s1027" style="position:absolute;left:0;text-align:left;margin-left:1in;margin-top:18.75pt;width:640.25pt;height:303.25pt;z-index:251686912" coordorigin="2177,1842" coordsize="12805,60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">
                <v:shape id="Text Box 81" o:spid="_x0000_s1028" type="#_x0000_t202" style="position:absolute;left:13140;top:7497;width:1842;height:3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S3QMMA&#10;AADbAAAADwAAAGRycy9kb3ducmV2LnhtbESP0WrCQBRE3wX/YbmFvohulJrU1FW00JJXNR9wzV6T&#10;0OzdkF1N8vfdQsHHYWbOMNv9YBrxoM7VlhUsFxEI4sLqmksF+eVr/g7CeWSNjWVSMJKD/W462WKq&#10;bc8nepx9KQKEXYoKKu/bVEpXVGTQLWxLHLyb7Qz6ILtS6g77ADeNXEVRLA3WHBYqbOmzouLnfDcK&#10;blk/W2/667fPk9NbfMQ6udpRqdeX4fABwtPgn+H/dqYVJBv4+xJ+gN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YS3QMMAAADbAAAADwAAAAAAAAAAAAAAAACYAgAAZHJzL2Rv&#10;d25yZXYueG1sUEsFBgAAAAAEAAQA9QAAAIgDAAAAAA==&#10;" stroked="f">
                  <v:textbox>
                    <w:txbxContent>
                      <w:p w:rsidR="009A34BC" w:rsidRPr="002E207A" w:rsidRDefault="009A34BC" w:rsidP="004314A5">
                        <w:pPr>
                          <w:rPr>
                            <w:rFonts w:ascii="Times New Roman" w:hAnsi="Times New Roman" w:cs="Times New Roman"/>
                            <w:b/>
                          </w:rPr>
                        </w:pPr>
                        <w:r w:rsidRPr="002E207A">
                          <w:rPr>
                            <w:rFonts w:ascii="Times New Roman" w:hAnsi="Times New Roman" w:cs="Times New Roman"/>
                            <w:b/>
                          </w:rPr>
                          <w:t>OUTCOMES</w:t>
                        </w:r>
                      </w:p>
                    </w:txbxContent>
                  </v:textbox>
                </v:shape>
                <v:shape id="Text Box 82" o:spid="_x0000_s1029" type="#_x0000_t202" style="position:absolute;left:5426;top:7523;width:3566;height:3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tu+rwA&#10;AADbAAAADwAAAGRycy9kb3ducmV2LnhtbERPSwrCMBDdC94hjOBGNFX8VqOooLj1c4CxGdtiMylN&#10;tPX2ZiG4fLz/atOYQrypcrllBcNBBII4sTrnVMHteujPQTiPrLGwTAo+5GCzbrdWGGtb85neF5+K&#10;EMIuRgWZ92UspUsyMugGtiQO3MNWBn2AVSp1hXUIN4UcRdFUGsw5NGRY0j6j5Hl5GQWPU92bLOr7&#10;0d9m5/F0h/nsbj9KdTvNdgnCU+P/4p/7pBXMw/r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la276vAAAANsAAAAPAAAAAAAAAAAAAAAAAJgCAABkcnMvZG93bnJldi54&#10;bWxQSwUGAAAAAAQABAD1AAAAgQMAAAAA&#10;" stroked="f">
                  <v:textbox>
                    <w:txbxContent>
                      <w:p w:rsidR="009A34BC" w:rsidRPr="002E207A" w:rsidRDefault="009A34BC" w:rsidP="004314A5">
                        <w:pPr>
                          <w:rPr>
                            <w:rFonts w:ascii="Times New Roman" w:hAnsi="Times New Roman" w:cs="Times New Roman"/>
                            <w:b/>
                          </w:rPr>
                        </w:pPr>
                        <w:r w:rsidRPr="002E207A">
                          <w:rPr>
                            <w:rFonts w:ascii="Times New Roman" w:hAnsi="Times New Roman" w:cs="Times New Roman"/>
                            <w:b/>
                          </w:rPr>
                          <w:t>EFFECT MODERATORS</w:t>
                        </w:r>
                      </w:p>
                    </w:txbxContent>
                  </v:textbox>
                </v:shape>
                <v:shape id="Text Box 83" o:spid="_x0000_s1030" type="#_x0000_t202" style="position:absolute;left:2177;top:7525;width:1825;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fLYcMA&#10;AADbAAAADwAAAGRycy9kb3ducmV2LnhtbESP0WrCQBRE34X+w3ILfRHdKDZqmo1ooeKr0Q+4Zq9J&#10;aPZuyK4m/n1XEPo4zMwZJt0MphF36lxtWcFsGoEgLqyuuVRwPv1MViCcR9bYWCYFD3Kwyd5GKSba&#10;9nyke+5LESDsElRQed8mUrqiIoNualvi4F1tZ9AH2ZVSd9gHuGnkPIpiabDmsFBhS98VFb/5zSi4&#10;Hvrx57q/7P15eVzEO6yXF/tQ6uN92H6B8DT4//CrfdAKVjN4fgk/QG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ifLYcMAAADbAAAADwAAAAAAAAAAAAAAAACYAgAAZHJzL2Rv&#10;d25yZXYueG1sUEsFBgAAAAAEAAQA9QAAAIgDAAAAAA==&#10;" stroked="f">
                  <v:textbox>
                    <w:txbxContent>
                      <w:p w:rsidR="009A34BC" w:rsidRPr="002E207A" w:rsidRDefault="009A34BC" w:rsidP="004314A5">
                        <w:pPr>
                          <w:rPr>
                            <w:rFonts w:ascii="Times New Roman" w:hAnsi="Times New Roman" w:cs="Times New Roman"/>
                            <w:b/>
                          </w:rPr>
                        </w:pPr>
                        <w:r w:rsidRPr="002E207A">
                          <w:rPr>
                            <w:rFonts w:ascii="Times New Roman" w:hAnsi="Times New Roman" w:cs="Times New Roman"/>
                            <w:b/>
                          </w:rPr>
                          <w:t>INPUTS</w:t>
                        </w:r>
                      </w:p>
                    </w:txbxContent>
                  </v:textbox>
                </v:shape>
                <v:shape id="Text Box 84" o:spid="_x0000_s1031" type="#_x0000_t202" style="position:absolute;left:9795;top:7552;width:2428;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VFsEA&#10;AADbAAAADwAAAGRycy9kb3ducmV2LnhtbESP3arCMBCE7wXfIazgjWiqePypRlFB8dafB1ibtS02&#10;m9JEW9/eCMK5HGbmG2a5bkwhXlS53LKC4SACQZxYnXOq4HrZ92cgnEfWWFgmBW9ysF61W0uMta35&#10;RK+zT0WAsItRQeZ9GUvpkowMuoEtiYN3t5VBH2SVSl1hHeCmkKMomkiDOYeFDEvaZZQ8zk+j4H6s&#10;e3/z+nbw1+lpPNliPr3Zt1LdTrNZgPDU+P/wr33UCmYj+H4JP0Cu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r1VRbBAAAA2wAAAA8AAAAAAAAAAAAAAAAAmAIAAGRycy9kb3du&#10;cmV2LnhtbFBLBQYAAAAABAAEAPUAAACGAwAAAAA=&#10;" stroked="f">
                  <v:textbox>
                    <w:txbxContent>
                      <w:p w:rsidR="009A34BC" w:rsidRPr="002E207A" w:rsidRDefault="009A34BC" w:rsidP="004314A5">
                        <w:pPr>
                          <w:rPr>
                            <w:rFonts w:ascii="Times New Roman" w:hAnsi="Times New Roman" w:cs="Times New Roman"/>
                            <w:b/>
                          </w:rPr>
                        </w:pPr>
                        <w:r w:rsidRPr="002E207A">
                          <w:rPr>
                            <w:rFonts w:ascii="Times New Roman" w:hAnsi="Times New Roman" w:cs="Times New Roman"/>
                            <w:b/>
                          </w:rPr>
                          <w:t>OUTPUTS</w:t>
                        </w:r>
                      </w:p>
                    </w:txbxContent>
                  </v:textbox>
                </v:shape>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AutoShape 85" o:spid="_x0000_s1032" type="#_x0000_t86" style="position:absolute;left:11694;top:1842;width:312;height:4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yK88MA&#10;AADbAAAADwAAAGRycy9kb3ducmV2LnhtbESPQYvCMBSE78L+h/AW9qapuyDdahR1EcWDoit4fTTP&#10;tti81CbW+u+NIHgcZuYbZjRpTSkaql1hWUG/F4EgTq0uOFNw+F90YxDOI2ssLZOCOzmYjD86I0y0&#10;vfGOmr3PRICwS1BB7n2VSOnSnAy6nq2Ig3eytUEfZJ1JXeMtwE0pv6NoIA0WHBZyrGieU3reX42C&#10;WXz4a37729bSaRFvqtV6ebxclPr6bKdDEJ5a/w6/2iutIP6B55fwA+T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IyK88MAAADbAAAADwAAAAAAAAAAAAAAAACYAgAAZHJzL2Rv&#10;d25yZXYueG1sUEsFBgAAAAAEAAQA9QAAAIgDAAAAAA==&#10;" strokecolor="black [3213]"/>
                <v:shapetype id="_x0000_t32" coordsize="21600,21600" o:spt="32" o:oned="t" path="m,l21600,21600e" filled="f">
                  <v:path arrowok="t" fillok="f" o:connecttype="none"/>
                  <o:lock v:ext="edit" shapetype="t"/>
                </v:shapetype>
                <v:shape id="AutoShape 86" o:spid="_x0000_s1033" type="#_x0000_t32" style="position:absolute;left:12006;top:2438;width:51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B7/cQAAADbAAAADwAAAGRycy9kb3ducmV2LnhtbESPQWvCQBSE7wX/w/KE3urGUkSjq4hg&#10;KZYeNCXo7ZF9JsHs27C7avTXdwWhx2FmvmFmi8404kLO15YVDAcJCOLC6ppLBb/Z+m0MwgdkjY1l&#10;UnAjD4t572WGqbZX3tJlF0oRIexTVFCF0KZS+qIig35gW+LoHa0zGKJ0pdQOrxFuGvmeJCNpsOa4&#10;UGFLq4qK0+5sFOy/J+f8lv/QJh9ONgd0xt+zT6Ve+91yCiJQF/7Dz/aXVjD+gMeX+APk/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MHv9xAAAANsAAAAPAAAAAAAAAAAA&#10;AAAAAKECAABkcnMvZG93bnJldi54bWxQSwUGAAAAAAQABAD5AAAAkgMAAAAA&#10;">
                  <v:stroke endarrow="block"/>
                </v:shape>
                <v:shape id="AutoShape 87" o:spid="_x0000_s1034" type="#_x0000_t32" style="position:absolute;left:12006;top:4955;width:81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3zeZsQAAADbAAAADwAAAGRycy9kb3ducmV2LnhtbESPQWvCQBSE7wX/w/KE3urGQkWjq4hg&#10;KZYeNCXo7ZF9JsHs27C7avTXdwWhx2FmvmFmi8404kLO15YVDAcJCOLC6ppLBb/Z+m0MwgdkjY1l&#10;UnAjD4t572WGqbZX3tJlF0oRIexTVFCF0KZS+qIig35gW+LoHa0zGKJ0pdQOrxFuGvmeJCNpsOa4&#10;UGFLq4qK0+5sFOy/J+f8lv/QJh9ONgd0xt+zT6Ve+91yCiJQF/7Dz/aXVjD+gMeX+APk/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fN5mxAAAANsAAAAPAAAAAAAAAAAA&#10;AAAAAKECAABkcnMvZG93bnJldi54bWxQSwUGAAAAAAQABAD5AAAAkgMAAAAA&#10;">
                  <v:stroke endarrow="block"/>
                </v:shape>
                <v:shape id="AutoShape 88" o:spid="_x0000_s1035" type="#_x0000_t32" style="position:absolute;left:14040;top:6965;width:0;height:53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9W4M8EAAADbAAAADwAAAGRycy9kb3ducmV2LnhtbESPQYvCMBSE78L+h/AWvGm6wopUo6iw&#10;IHsRXUGPj+bZBpuX0sSm/nsjCHscZuYbZrHqbS06ar1xrOBrnIEgLpw2XCo4/f2MZiB8QNZYOyYF&#10;D/KwWn4MFphrF/lA3TGUIkHY56igCqHJpfRFRRb92DXEybu61mJIsi2lbjEmuK3lJMum0qLhtFBh&#10;Q9uKitvxbhWYuDdds9vGze/54nUk8/h2RqnhZ7+egwjUh//wu73TCmZTeH1JP0Au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1bgzwQAAANsAAAAPAAAAAAAAAAAAAAAA&#10;AKECAABkcnMvZG93bnJldi54bWxQSwUGAAAAAAQABAD5AAAAjwMAAAAA&#10;">
                  <v:stroke endarrow="block"/>
                </v:shape>
              </v:group>
            </w:pict>
          </mc:Fallback>
        </mc:AlternateContent>
      </w:r>
      <w:r>
        <w:rPr>
          <w:noProof/>
          <w:lang w:eastAsia="en-GB"/>
        </w:rPr>
        <mc:AlternateContent>
          <mc:Choice Requires="wpg">
            <w:drawing>
              <wp:inline distT="0" distB="0" distL="0" distR="0">
                <wp:extent cx="8773160" cy="5253355"/>
                <wp:effectExtent l="9525" t="9525" r="8890" b="13970"/>
                <wp:docPr id="64"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773160" cy="5253355"/>
                          <a:chOff x="1170" y="1849"/>
                          <a:chExt cx="14189" cy="9634"/>
                        </a:xfrm>
                      </wpg:grpSpPr>
                      <wps:wsp>
                        <wps:cNvPr id="65" name="Text Box 2"/>
                        <wps:cNvSpPr txBox="1">
                          <a:spLocks noChangeArrowheads="1"/>
                        </wps:cNvSpPr>
                        <wps:spPr bwMode="auto">
                          <a:xfrm>
                            <a:off x="4770" y="1849"/>
                            <a:ext cx="3240" cy="5563"/>
                          </a:xfrm>
                          <a:prstGeom prst="rect">
                            <a:avLst/>
                          </a:prstGeom>
                          <a:solidFill>
                            <a:srgbClr val="FFFFFF"/>
                          </a:solidFill>
                          <a:ln w="9525">
                            <a:solidFill>
                              <a:srgbClr val="000000"/>
                            </a:solidFill>
                            <a:prstDash val="solid"/>
                            <a:miter lim="800000"/>
                            <a:headEnd/>
                            <a:tailEnd/>
                          </a:ln>
                        </wps:spPr>
                        <wps:txbx>
                          <w:txbxContent>
                            <w:p w:rsidR="00E25EC9" w:rsidRPr="002E207A" w:rsidRDefault="00E25EC9" w:rsidP="004314A5">
                              <w:pPr>
                                <w:rPr>
                                  <w:rFonts w:ascii="Times New Roman" w:hAnsi="Times New Roman" w:cs="Times New Roman"/>
                                </w:rPr>
                              </w:pPr>
                              <w:r w:rsidRPr="002E207A">
                                <w:rPr>
                                  <w:rFonts w:ascii="Times New Roman" w:hAnsi="Times New Roman" w:cs="Times New Roman"/>
                                </w:rPr>
                                <w:t>Interpersonal factors:</w:t>
                              </w:r>
                            </w:p>
                            <w:p w:rsidR="00E25EC9" w:rsidRPr="002E207A" w:rsidRDefault="00E25EC9" w:rsidP="004314A5">
                              <w:pPr>
                                <w:pStyle w:val="ListParagraph"/>
                                <w:numPr>
                                  <w:ilvl w:val="0"/>
                                  <w:numId w:val="17"/>
                                </w:numPr>
                                <w:spacing w:line="360" w:lineRule="auto"/>
                                <w:rPr>
                                  <w:rFonts w:ascii="Times New Roman" w:hAnsi="Times New Roman" w:cs="Times New Roman"/>
                                </w:rPr>
                              </w:pPr>
                              <w:r w:rsidRPr="002E207A">
                                <w:rPr>
                                  <w:rFonts w:ascii="Times New Roman" w:hAnsi="Times New Roman" w:cs="Times New Roman"/>
                                </w:rPr>
                                <w:t xml:space="preserve">Empathy </w:t>
                              </w:r>
                            </w:p>
                            <w:p w:rsidR="00E25EC9" w:rsidRPr="002E207A" w:rsidRDefault="00E25EC9" w:rsidP="004314A5">
                              <w:pPr>
                                <w:pStyle w:val="ListParagraph"/>
                                <w:numPr>
                                  <w:ilvl w:val="0"/>
                                  <w:numId w:val="17"/>
                                </w:numPr>
                                <w:spacing w:line="360" w:lineRule="auto"/>
                                <w:rPr>
                                  <w:rFonts w:ascii="Times New Roman" w:hAnsi="Times New Roman" w:cs="Times New Roman"/>
                                </w:rPr>
                              </w:pPr>
                              <w:r w:rsidRPr="002E207A">
                                <w:rPr>
                                  <w:rFonts w:ascii="Times New Roman" w:hAnsi="Times New Roman" w:cs="Times New Roman"/>
                                </w:rPr>
                                <w:t>Rapport with patients</w:t>
                              </w:r>
                            </w:p>
                            <w:p w:rsidR="00E25EC9" w:rsidRPr="002E207A" w:rsidRDefault="00E25EC9" w:rsidP="004314A5">
                              <w:pPr>
                                <w:rPr>
                                  <w:rFonts w:ascii="Times New Roman" w:hAnsi="Times New Roman" w:cs="Times New Roman"/>
                                </w:rPr>
                              </w:pPr>
                              <w:r w:rsidRPr="002E207A">
                                <w:rPr>
                                  <w:rFonts w:ascii="Times New Roman" w:hAnsi="Times New Roman" w:cs="Times New Roman"/>
                                </w:rPr>
                                <w:t>Confidence</w:t>
                              </w:r>
                            </w:p>
                            <w:p w:rsidR="00E25EC9" w:rsidRPr="002E207A" w:rsidRDefault="00E25EC9" w:rsidP="004314A5">
                              <w:pPr>
                                <w:rPr>
                                  <w:rFonts w:ascii="Times New Roman" w:hAnsi="Times New Roman" w:cs="Times New Roman"/>
                                </w:rPr>
                              </w:pPr>
                              <w:r w:rsidRPr="002E207A">
                                <w:rPr>
                                  <w:rFonts w:ascii="Times New Roman" w:hAnsi="Times New Roman" w:cs="Times New Roman"/>
                                </w:rPr>
                                <w:t xml:space="preserve">Knowledge </w:t>
                              </w:r>
                            </w:p>
                            <w:p w:rsidR="00E25EC9" w:rsidRPr="002E207A" w:rsidRDefault="00E25EC9" w:rsidP="004314A5">
                              <w:pPr>
                                <w:rPr>
                                  <w:rFonts w:ascii="Times New Roman" w:hAnsi="Times New Roman" w:cs="Times New Roman"/>
                                </w:rPr>
                              </w:pPr>
                              <w:r w:rsidRPr="002E207A">
                                <w:rPr>
                                  <w:rFonts w:ascii="Times New Roman" w:hAnsi="Times New Roman" w:cs="Times New Roman"/>
                                </w:rPr>
                                <w:t>Importance attached to the behaviour</w:t>
                              </w:r>
                            </w:p>
                            <w:p w:rsidR="00E25EC9" w:rsidRPr="002E207A" w:rsidRDefault="00E25EC9" w:rsidP="004314A5">
                              <w:pPr>
                                <w:rPr>
                                  <w:rFonts w:ascii="Times New Roman" w:hAnsi="Times New Roman" w:cs="Times New Roman"/>
                                </w:rPr>
                              </w:pPr>
                              <w:r w:rsidRPr="002E207A">
                                <w:rPr>
                                  <w:rFonts w:ascii="Times New Roman" w:hAnsi="Times New Roman" w:cs="Times New Roman"/>
                                </w:rPr>
                                <w:t>Willingness to raise the issue</w:t>
                              </w:r>
                            </w:p>
                            <w:p w:rsidR="00E25EC9" w:rsidRPr="002E207A" w:rsidRDefault="00E25EC9" w:rsidP="004314A5">
                              <w:pPr>
                                <w:rPr>
                                  <w:rFonts w:ascii="Times New Roman" w:hAnsi="Times New Roman" w:cs="Times New Roman"/>
                                </w:rPr>
                              </w:pPr>
                              <w:r w:rsidRPr="002E207A">
                                <w:rPr>
                                  <w:rFonts w:ascii="Times New Roman" w:hAnsi="Times New Roman" w:cs="Times New Roman"/>
                                </w:rPr>
                                <w:t>Credibility</w:t>
                              </w:r>
                            </w:p>
                            <w:p w:rsidR="00E25EC9" w:rsidRPr="002E207A" w:rsidRDefault="00E25EC9" w:rsidP="004314A5">
                              <w:pPr>
                                <w:rPr>
                                  <w:rFonts w:ascii="Times New Roman" w:hAnsi="Times New Roman" w:cs="Times New Roman"/>
                                </w:rPr>
                              </w:pPr>
                              <w:r w:rsidRPr="002E207A">
                                <w:rPr>
                                  <w:rFonts w:ascii="Times New Roman" w:hAnsi="Times New Roman" w:cs="Times New Roman"/>
                                </w:rPr>
                                <w:tab/>
                              </w:r>
                              <w:r w:rsidRPr="002E207A">
                                <w:rPr>
                                  <w:rFonts w:ascii="Times New Roman" w:hAnsi="Times New Roman" w:cs="Times New Roman"/>
                                </w:rPr>
                                <w:tab/>
                              </w:r>
                            </w:p>
                          </w:txbxContent>
                        </wps:txbx>
                        <wps:bodyPr rot="0" vert="horz" wrap="square" lIns="91440" tIns="45720" rIns="91440" bIns="45720" anchor="t" anchorCtr="0" upright="1">
                          <a:noAutofit/>
                        </wps:bodyPr>
                      </wps:wsp>
                      <wps:wsp>
                        <wps:cNvPr id="66" name="Text Box 5"/>
                        <wps:cNvSpPr txBox="1">
                          <a:spLocks noChangeArrowheads="1"/>
                        </wps:cNvSpPr>
                        <wps:spPr bwMode="auto">
                          <a:xfrm>
                            <a:off x="1170" y="3616"/>
                            <a:ext cx="2775" cy="3590"/>
                          </a:xfrm>
                          <a:prstGeom prst="rect">
                            <a:avLst/>
                          </a:prstGeom>
                          <a:solidFill>
                            <a:srgbClr val="FFFFFF"/>
                          </a:solidFill>
                          <a:ln w="9525">
                            <a:solidFill>
                              <a:srgbClr val="000000"/>
                            </a:solidFill>
                            <a:miter lim="800000"/>
                            <a:headEnd/>
                            <a:tailEnd/>
                          </a:ln>
                        </wps:spPr>
                        <wps:txbx>
                          <w:txbxContent>
                            <w:p w:rsidR="00E25EC9" w:rsidRPr="002E207A" w:rsidRDefault="00E25EC9" w:rsidP="004314A5">
                              <w:pPr>
                                <w:spacing w:line="360" w:lineRule="auto"/>
                                <w:rPr>
                                  <w:rFonts w:ascii="Times New Roman" w:hAnsi="Times New Roman" w:cs="Times New Roman"/>
                                  <w:sz w:val="6"/>
                                </w:rPr>
                              </w:pPr>
                              <w:r w:rsidRPr="002E207A">
                                <w:rPr>
                                  <w:rFonts w:ascii="Times New Roman" w:hAnsi="Times New Roman" w:cs="Times New Roman"/>
                                </w:rPr>
                                <w:t>Nurses’ health behaviours:</w:t>
                              </w:r>
                              <w:r w:rsidRPr="002E207A">
                                <w:rPr>
                                  <w:rFonts w:ascii="Times New Roman" w:hAnsi="Times New Roman" w:cs="Times New Roman"/>
                                </w:rPr>
                                <w:tab/>
                              </w:r>
                            </w:p>
                            <w:p w:rsidR="00E25EC9" w:rsidRPr="002E207A" w:rsidRDefault="00E25EC9" w:rsidP="004314A5">
                              <w:pPr>
                                <w:pStyle w:val="ListParagraph"/>
                                <w:numPr>
                                  <w:ilvl w:val="0"/>
                                  <w:numId w:val="15"/>
                                </w:numPr>
                                <w:spacing w:line="360" w:lineRule="auto"/>
                                <w:rPr>
                                  <w:rFonts w:ascii="Times New Roman" w:hAnsi="Times New Roman" w:cs="Times New Roman"/>
                                </w:rPr>
                              </w:pPr>
                              <w:r w:rsidRPr="002E207A">
                                <w:rPr>
                                  <w:rFonts w:ascii="Times New Roman" w:hAnsi="Times New Roman" w:cs="Times New Roman"/>
                                </w:rPr>
                                <w:t>Smoking</w:t>
                              </w:r>
                            </w:p>
                            <w:p w:rsidR="00E25EC9" w:rsidRPr="002E207A" w:rsidRDefault="00E25EC9" w:rsidP="004314A5">
                              <w:pPr>
                                <w:pStyle w:val="ListParagraph"/>
                                <w:numPr>
                                  <w:ilvl w:val="0"/>
                                  <w:numId w:val="15"/>
                                </w:numPr>
                                <w:spacing w:line="360" w:lineRule="auto"/>
                                <w:rPr>
                                  <w:rFonts w:ascii="Times New Roman" w:hAnsi="Times New Roman" w:cs="Times New Roman"/>
                                </w:rPr>
                              </w:pPr>
                              <w:r w:rsidRPr="002E207A">
                                <w:rPr>
                                  <w:rFonts w:ascii="Times New Roman" w:hAnsi="Times New Roman" w:cs="Times New Roman"/>
                                </w:rPr>
                                <w:t>Alcohol use</w:t>
                              </w:r>
                            </w:p>
                            <w:p w:rsidR="00E25EC9" w:rsidRPr="002E207A" w:rsidRDefault="00E25EC9" w:rsidP="004314A5">
                              <w:pPr>
                                <w:pStyle w:val="ListParagraph"/>
                                <w:numPr>
                                  <w:ilvl w:val="0"/>
                                  <w:numId w:val="15"/>
                                </w:numPr>
                                <w:spacing w:line="360" w:lineRule="auto"/>
                                <w:rPr>
                                  <w:rFonts w:ascii="Times New Roman" w:hAnsi="Times New Roman" w:cs="Times New Roman"/>
                                </w:rPr>
                              </w:pPr>
                              <w:r w:rsidRPr="002E207A">
                                <w:rPr>
                                  <w:rFonts w:ascii="Times New Roman" w:hAnsi="Times New Roman" w:cs="Times New Roman"/>
                                </w:rPr>
                                <w:t>Physical activity</w:t>
                              </w:r>
                            </w:p>
                            <w:p w:rsidR="00E25EC9" w:rsidRPr="002E207A" w:rsidRDefault="00E25EC9" w:rsidP="004314A5">
                              <w:pPr>
                                <w:pStyle w:val="ListParagraph"/>
                                <w:numPr>
                                  <w:ilvl w:val="0"/>
                                  <w:numId w:val="15"/>
                                </w:numPr>
                                <w:spacing w:line="360" w:lineRule="auto"/>
                                <w:rPr>
                                  <w:rFonts w:ascii="Times New Roman" w:hAnsi="Times New Roman" w:cs="Times New Roman"/>
                                </w:rPr>
                              </w:pPr>
                              <w:r w:rsidRPr="002E207A">
                                <w:rPr>
                                  <w:rFonts w:ascii="Times New Roman" w:hAnsi="Times New Roman" w:cs="Times New Roman"/>
                                </w:rPr>
                                <w:t>Diet and weight</w:t>
                              </w:r>
                            </w:p>
                          </w:txbxContent>
                        </wps:txbx>
                        <wps:bodyPr rot="0" vert="horz" wrap="square" lIns="91440" tIns="45720" rIns="91440" bIns="45720" anchor="t" anchorCtr="0" upright="1">
                          <a:noAutofit/>
                        </wps:bodyPr>
                      </wps:wsp>
                      <wps:wsp>
                        <wps:cNvPr id="67" name="Text Box 6"/>
                        <wps:cNvSpPr txBox="1">
                          <a:spLocks noChangeArrowheads="1"/>
                        </wps:cNvSpPr>
                        <wps:spPr bwMode="auto">
                          <a:xfrm>
                            <a:off x="8910" y="3866"/>
                            <a:ext cx="2775" cy="4317"/>
                          </a:xfrm>
                          <a:prstGeom prst="rect">
                            <a:avLst/>
                          </a:prstGeom>
                          <a:solidFill>
                            <a:srgbClr val="FFFFFF"/>
                          </a:solidFill>
                          <a:ln w="9525">
                            <a:solidFill>
                              <a:srgbClr val="000000"/>
                            </a:solidFill>
                            <a:miter lim="800000"/>
                            <a:headEnd/>
                            <a:tailEnd/>
                          </a:ln>
                        </wps:spPr>
                        <wps:txbx>
                          <w:txbxContent>
                            <w:p w:rsidR="00E25EC9" w:rsidRPr="002E207A" w:rsidRDefault="00E25EC9" w:rsidP="004314A5">
                              <w:pPr>
                                <w:rPr>
                                  <w:rFonts w:ascii="Times New Roman" w:hAnsi="Times New Roman" w:cs="Times New Roman"/>
                                  <w:b/>
                                </w:rPr>
                              </w:pPr>
                              <w:r w:rsidRPr="002E207A">
                                <w:rPr>
                                  <w:rFonts w:ascii="Times New Roman" w:hAnsi="Times New Roman" w:cs="Times New Roman"/>
                                  <w:b/>
                                </w:rPr>
                                <w:t>NURSE OUTPUTS</w:t>
                              </w:r>
                            </w:p>
                            <w:p w:rsidR="00E25EC9" w:rsidRPr="002E207A" w:rsidRDefault="00E25EC9" w:rsidP="004314A5">
                              <w:pPr>
                                <w:rPr>
                                  <w:rFonts w:ascii="Times New Roman" w:hAnsi="Times New Roman" w:cs="Times New Roman"/>
                                  <w:b/>
                                </w:rPr>
                              </w:pPr>
                              <w:r w:rsidRPr="002E207A">
                                <w:rPr>
                                  <w:rFonts w:ascii="Times New Roman" w:hAnsi="Times New Roman" w:cs="Times New Roman"/>
                                </w:rPr>
                                <w:t xml:space="preserve">Health promotion practice: </w:t>
                              </w:r>
                              <w:r w:rsidRPr="002E207A">
                                <w:rPr>
                                  <w:rFonts w:ascii="Times New Roman" w:hAnsi="Times New Roman" w:cs="Times New Roman"/>
                                </w:rPr>
                                <w:tab/>
                              </w:r>
                            </w:p>
                            <w:p w:rsidR="00E25EC9" w:rsidRPr="002E207A" w:rsidRDefault="00E25EC9" w:rsidP="004314A5">
                              <w:pPr>
                                <w:pStyle w:val="ListParagraph"/>
                                <w:numPr>
                                  <w:ilvl w:val="0"/>
                                  <w:numId w:val="14"/>
                                </w:numPr>
                                <w:spacing w:line="360" w:lineRule="auto"/>
                                <w:rPr>
                                  <w:rFonts w:ascii="Times New Roman" w:hAnsi="Times New Roman" w:cs="Times New Roman"/>
                                </w:rPr>
                              </w:pPr>
                              <w:r w:rsidRPr="002E207A">
                                <w:rPr>
                                  <w:rFonts w:ascii="Times New Roman" w:hAnsi="Times New Roman" w:cs="Times New Roman"/>
                                </w:rPr>
                                <w:t>Ask</w:t>
                              </w:r>
                            </w:p>
                            <w:p w:rsidR="00E25EC9" w:rsidRPr="002E207A" w:rsidRDefault="00E25EC9" w:rsidP="004314A5">
                              <w:pPr>
                                <w:pStyle w:val="ListParagraph"/>
                                <w:numPr>
                                  <w:ilvl w:val="0"/>
                                  <w:numId w:val="14"/>
                                </w:numPr>
                                <w:spacing w:line="360" w:lineRule="auto"/>
                                <w:rPr>
                                  <w:rFonts w:ascii="Times New Roman" w:hAnsi="Times New Roman" w:cs="Times New Roman"/>
                                </w:rPr>
                              </w:pPr>
                              <w:r w:rsidRPr="002E207A">
                                <w:rPr>
                                  <w:rFonts w:ascii="Times New Roman" w:hAnsi="Times New Roman" w:cs="Times New Roman"/>
                                </w:rPr>
                                <w:t>Advise</w:t>
                              </w:r>
                            </w:p>
                            <w:p w:rsidR="00E25EC9" w:rsidRPr="002E207A" w:rsidRDefault="00E25EC9" w:rsidP="004314A5">
                              <w:pPr>
                                <w:pStyle w:val="ListParagraph"/>
                                <w:numPr>
                                  <w:ilvl w:val="0"/>
                                  <w:numId w:val="14"/>
                                </w:numPr>
                                <w:spacing w:line="360" w:lineRule="auto"/>
                                <w:rPr>
                                  <w:rFonts w:ascii="Times New Roman" w:hAnsi="Times New Roman" w:cs="Times New Roman"/>
                                </w:rPr>
                              </w:pPr>
                              <w:r w:rsidRPr="002E207A">
                                <w:rPr>
                                  <w:rFonts w:ascii="Times New Roman" w:hAnsi="Times New Roman" w:cs="Times New Roman"/>
                                </w:rPr>
                                <w:t>Assess</w:t>
                              </w:r>
                            </w:p>
                            <w:p w:rsidR="00E25EC9" w:rsidRPr="002E207A" w:rsidRDefault="00E25EC9" w:rsidP="004314A5">
                              <w:pPr>
                                <w:pStyle w:val="ListParagraph"/>
                                <w:numPr>
                                  <w:ilvl w:val="0"/>
                                  <w:numId w:val="14"/>
                                </w:numPr>
                                <w:spacing w:line="360" w:lineRule="auto"/>
                                <w:rPr>
                                  <w:rFonts w:ascii="Times New Roman" w:hAnsi="Times New Roman" w:cs="Times New Roman"/>
                                </w:rPr>
                              </w:pPr>
                              <w:r w:rsidRPr="002E207A">
                                <w:rPr>
                                  <w:rFonts w:ascii="Times New Roman" w:hAnsi="Times New Roman" w:cs="Times New Roman"/>
                                </w:rPr>
                                <w:t>Assist (refer, intervene)</w:t>
                              </w:r>
                            </w:p>
                            <w:p w:rsidR="00E25EC9" w:rsidRPr="002E207A" w:rsidRDefault="00E25EC9" w:rsidP="004314A5">
                              <w:pPr>
                                <w:pStyle w:val="ListParagraph"/>
                                <w:numPr>
                                  <w:ilvl w:val="0"/>
                                  <w:numId w:val="14"/>
                                </w:numPr>
                                <w:spacing w:line="360" w:lineRule="auto"/>
                                <w:rPr>
                                  <w:rFonts w:ascii="Times New Roman" w:hAnsi="Times New Roman" w:cs="Times New Roman"/>
                                </w:rPr>
                              </w:pPr>
                              <w:r w:rsidRPr="002E207A">
                                <w:rPr>
                                  <w:rFonts w:ascii="Times New Roman" w:hAnsi="Times New Roman" w:cs="Times New Roman"/>
                                </w:rPr>
                                <w:t>Arrange (support)</w:t>
                              </w:r>
                              <w:r w:rsidRPr="002E207A">
                                <w:rPr>
                                  <w:rFonts w:ascii="Times New Roman" w:hAnsi="Times New Roman" w:cs="Times New Roman"/>
                                </w:rPr>
                                <w:tab/>
                              </w:r>
                              <w:r w:rsidRPr="002E207A">
                                <w:rPr>
                                  <w:rFonts w:ascii="Times New Roman" w:hAnsi="Times New Roman" w:cs="Times New Roman"/>
                                </w:rPr>
                                <w:tab/>
                              </w:r>
                              <w:r w:rsidRPr="002E207A">
                                <w:rPr>
                                  <w:rFonts w:ascii="Times New Roman" w:hAnsi="Times New Roman" w:cs="Times New Roman"/>
                                </w:rPr>
                                <w:tab/>
                              </w:r>
                            </w:p>
                            <w:p w:rsidR="00E25EC9" w:rsidRPr="002E207A" w:rsidRDefault="00E25EC9" w:rsidP="004314A5">
                              <w:pPr>
                                <w:rPr>
                                  <w:rFonts w:ascii="Times New Roman" w:hAnsi="Times New Roman" w:cs="Times New Roman"/>
                                </w:rPr>
                              </w:pPr>
                              <w:r w:rsidRPr="002E207A">
                                <w:rPr>
                                  <w:rFonts w:ascii="Times New Roman" w:hAnsi="Times New Roman" w:cs="Times New Roman"/>
                                </w:rPr>
                                <w:tab/>
                              </w:r>
                              <w:r w:rsidRPr="002E207A">
                                <w:rPr>
                                  <w:rFonts w:ascii="Times New Roman" w:hAnsi="Times New Roman" w:cs="Times New Roman"/>
                                </w:rPr>
                                <w:tab/>
                              </w:r>
                              <w:r w:rsidRPr="002E207A">
                                <w:rPr>
                                  <w:rFonts w:ascii="Times New Roman" w:hAnsi="Times New Roman" w:cs="Times New Roman"/>
                                </w:rPr>
                                <w:tab/>
                              </w:r>
                              <w:r w:rsidRPr="002E207A">
                                <w:rPr>
                                  <w:rFonts w:ascii="Times New Roman" w:hAnsi="Times New Roman" w:cs="Times New Roman"/>
                                </w:rPr>
                                <w:tab/>
                              </w:r>
                            </w:p>
                            <w:p w:rsidR="00E25EC9" w:rsidRPr="002E207A" w:rsidRDefault="00E25EC9" w:rsidP="004314A5">
                              <w:pPr>
                                <w:rPr>
                                  <w:rFonts w:ascii="Times New Roman" w:hAnsi="Times New Roman" w:cs="Times New Roman"/>
                                </w:rPr>
                              </w:pPr>
                            </w:p>
                            <w:p w:rsidR="00E25EC9" w:rsidRPr="002E207A" w:rsidRDefault="00E25EC9" w:rsidP="004314A5">
                              <w:pPr>
                                <w:rPr>
                                  <w:rFonts w:ascii="Times New Roman" w:hAnsi="Times New Roman" w:cs="Times New Roman"/>
                                </w:rPr>
                              </w:pPr>
                            </w:p>
                          </w:txbxContent>
                        </wps:txbx>
                        <wps:bodyPr rot="0" vert="horz" wrap="square" lIns="91440" tIns="45720" rIns="91440" bIns="45720" anchor="t" anchorCtr="0" upright="1">
                          <a:noAutofit/>
                        </wps:bodyPr>
                      </wps:wsp>
                      <wps:wsp>
                        <wps:cNvPr id="68" name="Text Box 7"/>
                        <wps:cNvSpPr txBox="1">
                          <a:spLocks noChangeArrowheads="1"/>
                        </wps:cNvSpPr>
                        <wps:spPr bwMode="auto">
                          <a:xfrm>
                            <a:off x="12538" y="1933"/>
                            <a:ext cx="2821" cy="3439"/>
                          </a:xfrm>
                          <a:prstGeom prst="rect">
                            <a:avLst/>
                          </a:prstGeom>
                          <a:solidFill>
                            <a:srgbClr val="FFFFFF"/>
                          </a:solidFill>
                          <a:ln w="9525">
                            <a:solidFill>
                              <a:srgbClr val="000000"/>
                            </a:solidFill>
                            <a:miter lim="800000"/>
                            <a:headEnd/>
                            <a:tailEnd/>
                          </a:ln>
                        </wps:spPr>
                        <wps:txbx>
                          <w:txbxContent>
                            <w:p w:rsidR="00E25EC9" w:rsidRPr="002E207A" w:rsidRDefault="00E25EC9" w:rsidP="004314A5">
                              <w:pPr>
                                <w:rPr>
                                  <w:rFonts w:ascii="Times New Roman" w:hAnsi="Times New Roman" w:cs="Times New Roman"/>
                                  <w:b/>
                                </w:rPr>
                              </w:pPr>
                              <w:r w:rsidRPr="002E207A">
                                <w:rPr>
                                  <w:rFonts w:ascii="Times New Roman" w:hAnsi="Times New Roman" w:cs="Times New Roman"/>
                                  <w:b/>
                                </w:rPr>
                                <w:t>PATIENT OUTCOMES</w:t>
                              </w:r>
                            </w:p>
                            <w:p w:rsidR="00E25EC9" w:rsidRPr="002E207A" w:rsidRDefault="00E25EC9" w:rsidP="004314A5">
                              <w:pPr>
                                <w:pStyle w:val="ListParagraph"/>
                                <w:numPr>
                                  <w:ilvl w:val="0"/>
                                  <w:numId w:val="16"/>
                                </w:numPr>
                                <w:spacing w:line="360" w:lineRule="auto"/>
                                <w:rPr>
                                  <w:rFonts w:ascii="Times New Roman" w:hAnsi="Times New Roman" w:cs="Times New Roman"/>
                                </w:rPr>
                              </w:pPr>
                              <w:r w:rsidRPr="002E207A">
                                <w:rPr>
                                  <w:rFonts w:ascii="Times New Roman" w:hAnsi="Times New Roman" w:cs="Times New Roman"/>
                                </w:rPr>
                                <w:t>Motivation</w:t>
                              </w:r>
                            </w:p>
                            <w:p w:rsidR="00E25EC9" w:rsidRPr="002E207A" w:rsidRDefault="00E25EC9" w:rsidP="004314A5">
                              <w:pPr>
                                <w:pStyle w:val="ListParagraph"/>
                                <w:numPr>
                                  <w:ilvl w:val="0"/>
                                  <w:numId w:val="16"/>
                                </w:numPr>
                                <w:spacing w:line="360" w:lineRule="auto"/>
                                <w:rPr>
                                  <w:rFonts w:ascii="Times New Roman" w:hAnsi="Times New Roman" w:cs="Times New Roman"/>
                                </w:rPr>
                              </w:pPr>
                              <w:r w:rsidRPr="002E207A">
                                <w:rPr>
                                  <w:rFonts w:ascii="Times New Roman" w:hAnsi="Times New Roman" w:cs="Times New Roman"/>
                                </w:rPr>
                                <w:t>Learning</w:t>
                              </w:r>
                            </w:p>
                            <w:p w:rsidR="00E25EC9" w:rsidRPr="002E207A" w:rsidRDefault="00E25EC9" w:rsidP="004314A5">
                              <w:pPr>
                                <w:pStyle w:val="ListParagraph"/>
                                <w:numPr>
                                  <w:ilvl w:val="0"/>
                                  <w:numId w:val="16"/>
                                </w:numPr>
                                <w:spacing w:line="360" w:lineRule="auto"/>
                                <w:rPr>
                                  <w:rFonts w:ascii="Times New Roman" w:hAnsi="Times New Roman" w:cs="Times New Roman"/>
                                </w:rPr>
                              </w:pPr>
                              <w:r w:rsidRPr="002E207A">
                                <w:rPr>
                                  <w:rFonts w:ascii="Times New Roman" w:hAnsi="Times New Roman" w:cs="Times New Roman"/>
                                </w:rPr>
                                <w:t>Intention to change</w:t>
                              </w:r>
                            </w:p>
                            <w:p w:rsidR="00E25EC9" w:rsidRPr="002E207A" w:rsidRDefault="00E25EC9" w:rsidP="004314A5">
                              <w:pPr>
                                <w:pStyle w:val="ListParagraph"/>
                                <w:numPr>
                                  <w:ilvl w:val="0"/>
                                  <w:numId w:val="16"/>
                                </w:numPr>
                                <w:spacing w:line="360" w:lineRule="auto"/>
                                <w:rPr>
                                  <w:rFonts w:ascii="Times New Roman" w:hAnsi="Times New Roman" w:cs="Times New Roman"/>
                                </w:rPr>
                              </w:pPr>
                              <w:r w:rsidRPr="002E207A">
                                <w:rPr>
                                  <w:rFonts w:ascii="Times New Roman" w:hAnsi="Times New Roman" w:cs="Times New Roman"/>
                                </w:rPr>
                                <w:t>Behaviour change</w:t>
                              </w:r>
                            </w:p>
                            <w:p w:rsidR="00E25EC9" w:rsidRPr="002E207A" w:rsidRDefault="00E25EC9" w:rsidP="004314A5">
                              <w:pPr>
                                <w:pStyle w:val="ListParagraph"/>
                                <w:numPr>
                                  <w:ilvl w:val="0"/>
                                  <w:numId w:val="16"/>
                                </w:numPr>
                                <w:spacing w:line="360" w:lineRule="auto"/>
                                <w:rPr>
                                  <w:rFonts w:ascii="Times New Roman" w:hAnsi="Times New Roman" w:cs="Times New Roman"/>
                                </w:rPr>
                              </w:pPr>
                              <w:r w:rsidRPr="002E207A">
                                <w:rPr>
                                  <w:rFonts w:ascii="Times New Roman" w:hAnsi="Times New Roman" w:cs="Times New Roman"/>
                                </w:rPr>
                                <w:t>No change</w:t>
                              </w:r>
                            </w:p>
                          </w:txbxContent>
                        </wps:txbx>
                        <wps:bodyPr rot="0" vert="horz" wrap="square" lIns="91440" tIns="45720" rIns="91440" bIns="45720" anchor="t" anchorCtr="0" upright="1">
                          <a:noAutofit/>
                        </wps:bodyPr>
                      </wps:wsp>
                      <wps:wsp>
                        <wps:cNvPr id="69" name="Text Box 3"/>
                        <wps:cNvSpPr txBox="1">
                          <a:spLocks noChangeArrowheads="1"/>
                        </wps:cNvSpPr>
                        <wps:spPr bwMode="auto">
                          <a:xfrm>
                            <a:off x="1425" y="9430"/>
                            <a:ext cx="13934" cy="2053"/>
                          </a:xfrm>
                          <a:prstGeom prst="rect">
                            <a:avLst/>
                          </a:prstGeom>
                          <a:solidFill>
                            <a:srgbClr val="FFFFFF"/>
                          </a:solidFill>
                          <a:ln w="9525">
                            <a:solidFill>
                              <a:srgbClr val="000000"/>
                            </a:solidFill>
                            <a:miter lim="800000"/>
                            <a:headEnd/>
                            <a:tailEnd/>
                          </a:ln>
                        </wps:spPr>
                        <wps:txbx>
                          <w:txbxContent>
                            <w:p w:rsidR="00E25EC9" w:rsidRPr="002E207A" w:rsidRDefault="00E25EC9" w:rsidP="004314A5">
                              <w:pPr>
                                <w:spacing w:line="240" w:lineRule="auto"/>
                                <w:jc w:val="center"/>
                                <w:rPr>
                                  <w:rFonts w:ascii="Times New Roman" w:hAnsi="Times New Roman" w:cs="Times New Roman"/>
                                  <w:b/>
                                </w:rPr>
                              </w:pPr>
                              <w:r w:rsidRPr="002E207A">
                                <w:rPr>
                                  <w:rFonts w:ascii="Times New Roman" w:hAnsi="Times New Roman" w:cs="Times New Roman"/>
                                  <w:b/>
                                </w:rPr>
                                <w:t>MEDIATING FACTORS</w:t>
                              </w:r>
                            </w:p>
                            <w:p w:rsidR="00E25EC9" w:rsidRPr="002E207A" w:rsidRDefault="00E25EC9" w:rsidP="004314A5">
                              <w:pPr>
                                <w:spacing w:line="240" w:lineRule="auto"/>
                                <w:rPr>
                                  <w:rFonts w:ascii="Times New Roman" w:hAnsi="Times New Roman" w:cs="Times New Roman"/>
                                </w:rPr>
                              </w:pPr>
                              <w:r w:rsidRPr="002E207A">
                                <w:rPr>
                                  <w:rFonts w:ascii="Times New Roman" w:hAnsi="Times New Roman" w:cs="Times New Roman"/>
                                </w:rPr>
                                <w:t>Setting/context/speciality</w:t>
                              </w:r>
                            </w:p>
                            <w:p w:rsidR="00E25EC9" w:rsidRPr="002E207A" w:rsidRDefault="00E25EC9" w:rsidP="004314A5">
                              <w:pPr>
                                <w:spacing w:line="240" w:lineRule="auto"/>
                                <w:rPr>
                                  <w:rFonts w:ascii="Times New Roman" w:hAnsi="Times New Roman" w:cs="Times New Roman"/>
                                </w:rPr>
                              </w:pPr>
                              <w:r w:rsidRPr="002E207A">
                                <w:rPr>
                                  <w:rFonts w:ascii="Times New Roman" w:hAnsi="Times New Roman" w:cs="Times New Roman"/>
                                </w:rPr>
                                <w:t>Training and skills</w:t>
                              </w:r>
                            </w:p>
                            <w:p w:rsidR="00E25EC9" w:rsidRPr="002E207A" w:rsidRDefault="00E25EC9" w:rsidP="004314A5">
                              <w:pPr>
                                <w:spacing w:line="240" w:lineRule="auto"/>
                                <w:rPr>
                                  <w:rFonts w:ascii="Times New Roman" w:hAnsi="Times New Roman" w:cs="Times New Roman"/>
                                </w:rPr>
                              </w:pPr>
                              <w:r w:rsidRPr="002E207A">
                                <w:rPr>
                                  <w:rFonts w:ascii="Times New Roman" w:hAnsi="Times New Roman" w:cs="Times New Roman"/>
                                </w:rPr>
                                <w:t>Guidelines</w:t>
                              </w:r>
                            </w:p>
                          </w:txbxContent>
                        </wps:txbx>
                        <wps:bodyPr rot="0" vert="horz" wrap="square" lIns="91440" tIns="45720" rIns="91440" bIns="45720" anchor="t" anchorCtr="0" upright="1">
                          <a:noAutofit/>
                        </wps:bodyPr>
                      </wps:wsp>
                      <wps:wsp>
                        <wps:cNvPr id="70" name="Text Box 9"/>
                        <wps:cNvSpPr txBox="1">
                          <a:spLocks noChangeArrowheads="1"/>
                        </wps:cNvSpPr>
                        <wps:spPr bwMode="auto">
                          <a:xfrm>
                            <a:off x="8910" y="1849"/>
                            <a:ext cx="2778" cy="1855"/>
                          </a:xfrm>
                          <a:prstGeom prst="rect">
                            <a:avLst/>
                          </a:prstGeom>
                          <a:solidFill>
                            <a:srgbClr val="FFFFFF"/>
                          </a:solidFill>
                          <a:ln w="9525">
                            <a:solidFill>
                              <a:srgbClr val="000000"/>
                            </a:solidFill>
                            <a:miter lim="800000"/>
                            <a:headEnd/>
                            <a:tailEnd/>
                          </a:ln>
                        </wps:spPr>
                        <wps:txbx>
                          <w:txbxContent>
                            <w:p w:rsidR="00E25EC9" w:rsidRPr="002E207A" w:rsidRDefault="00E25EC9" w:rsidP="004314A5">
                              <w:pPr>
                                <w:rPr>
                                  <w:rFonts w:ascii="Times New Roman" w:hAnsi="Times New Roman" w:cs="Times New Roman"/>
                                  <w:b/>
                                </w:rPr>
                              </w:pPr>
                              <w:r w:rsidRPr="002E207A">
                                <w:rPr>
                                  <w:rFonts w:ascii="Times New Roman" w:hAnsi="Times New Roman" w:cs="Times New Roman"/>
                                  <w:b/>
                                </w:rPr>
                                <w:t>PATIENT OUTPUTS</w:t>
                              </w:r>
                            </w:p>
                            <w:p w:rsidR="00E25EC9" w:rsidRPr="002E207A" w:rsidRDefault="00E25EC9" w:rsidP="004314A5">
                              <w:pPr>
                                <w:rPr>
                                  <w:rFonts w:ascii="Times New Roman" w:hAnsi="Times New Roman" w:cs="Times New Roman"/>
                                </w:rPr>
                              </w:pPr>
                              <w:r w:rsidRPr="002E207A">
                                <w:rPr>
                                  <w:rFonts w:ascii="Times New Roman" w:hAnsi="Times New Roman" w:cs="Times New Roman"/>
                                </w:rPr>
                                <w:t>Attention to source</w:t>
                              </w:r>
                            </w:p>
                            <w:p w:rsidR="00E25EC9" w:rsidRPr="002E207A" w:rsidRDefault="00E25EC9" w:rsidP="004314A5">
                              <w:pPr>
                                <w:rPr>
                                  <w:rFonts w:ascii="Times New Roman" w:hAnsi="Times New Roman" w:cs="Times New Roman"/>
                                </w:rPr>
                              </w:pPr>
                              <w:r w:rsidRPr="002E207A">
                                <w:rPr>
                                  <w:rFonts w:ascii="Times New Roman" w:hAnsi="Times New Roman" w:cs="Times New Roman"/>
                                </w:rPr>
                                <w:t>Reception to message</w:t>
                              </w:r>
                            </w:p>
                          </w:txbxContent>
                        </wps:txbx>
                        <wps:bodyPr rot="0" vert="horz" wrap="square" lIns="91440" tIns="45720" rIns="91440" bIns="45720" anchor="t" anchorCtr="0" upright="1">
                          <a:noAutofit/>
                        </wps:bodyPr>
                      </wps:wsp>
                      <wps:wsp>
                        <wps:cNvPr id="71" name="Text Box 10"/>
                        <wps:cNvSpPr txBox="1">
                          <a:spLocks noChangeArrowheads="1"/>
                        </wps:cNvSpPr>
                        <wps:spPr bwMode="auto">
                          <a:xfrm>
                            <a:off x="12839" y="5676"/>
                            <a:ext cx="2520" cy="2507"/>
                          </a:xfrm>
                          <a:prstGeom prst="rect">
                            <a:avLst/>
                          </a:prstGeom>
                          <a:solidFill>
                            <a:srgbClr val="FFFFFF"/>
                          </a:solidFill>
                          <a:ln w="9525">
                            <a:solidFill>
                              <a:srgbClr val="000000"/>
                            </a:solidFill>
                            <a:miter lim="800000"/>
                            <a:headEnd/>
                            <a:tailEnd/>
                          </a:ln>
                        </wps:spPr>
                        <wps:txbx>
                          <w:txbxContent>
                            <w:p w:rsidR="00E25EC9" w:rsidRPr="002E207A" w:rsidRDefault="00E25EC9" w:rsidP="004314A5">
                              <w:pPr>
                                <w:spacing w:line="360" w:lineRule="auto"/>
                                <w:rPr>
                                  <w:rFonts w:ascii="Times New Roman" w:hAnsi="Times New Roman" w:cs="Times New Roman"/>
                                  <w:b/>
                                </w:rPr>
                              </w:pPr>
                              <w:r w:rsidRPr="002E207A">
                                <w:rPr>
                                  <w:rFonts w:ascii="Times New Roman" w:hAnsi="Times New Roman" w:cs="Times New Roman"/>
                                  <w:b/>
                                </w:rPr>
                                <w:t>NURSE OUTCOMES</w:t>
                              </w:r>
                            </w:p>
                            <w:p w:rsidR="00E25EC9" w:rsidRPr="002E207A" w:rsidRDefault="00E25EC9" w:rsidP="004314A5">
                              <w:pPr>
                                <w:spacing w:line="360" w:lineRule="auto"/>
                                <w:rPr>
                                  <w:rFonts w:ascii="Times New Roman" w:hAnsi="Times New Roman" w:cs="Times New Roman"/>
                                </w:rPr>
                              </w:pPr>
                              <w:r>
                                <w:rPr>
                                  <w:rFonts w:ascii="Times New Roman" w:hAnsi="Times New Roman" w:cs="Times New Roman"/>
                                </w:rPr>
                                <w:t>Likelihood of future health promotion actions</w:t>
                              </w:r>
                              <w:r w:rsidRPr="002E207A">
                                <w:rPr>
                                  <w:rFonts w:ascii="Times New Roman" w:hAnsi="Times New Roman" w:cs="Times New Roman"/>
                                </w:rPr>
                                <w:t xml:space="preserve"> </w:t>
                              </w:r>
                            </w:p>
                          </w:txbxContent>
                        </wps:txbx>
                        <wps:bodyPr rot="0" vert="horz" wrap="square" lIns="91440" tIns="45720" rIns="91440" bIns="45720" anchor="t" anchorCtr="0" upright="1">
                          <a:noAutofit/>
                        </wps:bodyPr>
                      </wps:wsp>
                      <wps:wsp>
                        <wps:cNvPr id="72" name="AutoShape 14"/>
                        <wps:cNvCnPr>
                          <a:cxnSpLocks noChangeShapeType="1"/>
                        </wps:cNvCnPr>
                        <wps:spPr bwMode="auto">
                          <a:xfrm>
                            <a:off x="8010" y="2994"/>
                            <a:ext cx="765" cy="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73" name="AutoShape 15"/>
                        <wps:cNvCnPr>
                          <a:cxnSpLocks noChangeShapeType="1"/>
                        </wps:cNvCnPr>
                        <wps:spPr bwMode="auto">
                          <a:xfrm>
                            <a:off x="8010" y="5925"/>
                            <a:ext cx="765" cy="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74" name="AutoShape 16"/>
                        <wps:cNvCnPr>
                          <a:cxnSpLocks noChangeShapeType="1"/>
                        </wps:cNvCnPr>
                        <wps:spPr bwMode="auto">
                          <a:xfrm flipV="1">
                            <a:off x="6390" y="7498"/>
                            <a:ext cx="0" cy="1451"/>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75" name="AutoShape 24"/>
                        <wps:cNvCnPr>
                          <a:cxnSpLocks noChangeShapeType="1"/>
                        </wps:cNvCnPr>
                        <wps:spPr bwMode="auto">
                          <a:xfrm flipV="1">
                            <a:off x="10350" y="8266"/>
                            <a:ext cx="0" cy="75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76" name="AutoShape 26"/>
                        <wps:cNvCnPr>
                          <a:cxnSpLocks noChangeShapeType="1"/>
                        </wps:cNvCnPr>
                        <wps:spPr bwMode="auto">
                          <a:xfrm>
                            <a:off x="3975" y="5925"/>
                            <a:ext cx="795" cy="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77" name="AutoShape 11"/>
                        <wps:cNvCnPr>
                          <a:cxnSpLocks noChangeShapeType="1"/>
                        </wps:cNvCnPr>
                        <wps:spPr bwMode="auto">
                          <a:xfrm flipV="1">
                            <a:off x="2430" y="7340"/>
                            <a:ext cx="0" cy="1578"/>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xmlns:mv="urn:schemas-microsoft-com:mac:vml" xmlns:mo="http://schemas.microsoft.com/office/mac/office/2008/main">
            <w:pict>
              <v:group id="Group 27" o:spid="_x0000_s1036" style="width:690.8pt;height:413.65pt;mso-position-horizontal-relative:char;mso-position-vertical-relative:line" coordorigin="1170,1849" coordsize="14189,9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">
                <v:shape id="Text Box 2" o:spid="_x0000_s1037" type="#_x0000_t202" style="position:absolute;left:4770;top:1849;width:3240;height:55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ZcM8UA&#10;AADbAAAADwAAAGRycy9kb3ducmV2LnhtbESPT2vCQBTE7wW/w/KEXopuamvU6CpSaNGb/9DrI/tM&#10;gtm36e42pt++Wyj0OMzMb5jFqjO1aMn5yrKC52ECgji3uuJCwen4PpiC8AFZY22ZFHyTh9Wy97DA&#10;TNs776k9hEJECPsMFZQhNJmUPi/JoB/ahjh6V+sMhihdIbXDe4SbWo6SJJUGK44LJTb0VlJ+O3wZ&#10;BdPXTXvx25fdOU+v9Sw8TdqPT6fUY79bz0EE6sJ/+K+90QrSMfx+iT9AL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BlwzxQAAANsAAAAPAAAAAAAAAAAAAAAAAJgCAABkcnMv&#10;ZG93bnJldi54bWxQSwUGAAAAAAQABAD1AAAAigMAAAAA&#10;">
                  <v:textbox>
                    <w:txbxContent>
                      <w:p w:rsidR="009A34BC" w:rsidRPr="002E207A" w:rsidRDefault="009A34BC" w:rsidP="004314A5">
                        <w:pPr>
                          <w:rPr>
                            <w:rFonts w:ascii="Times New Roman" w:hAnsi="Times New Roman" w:cs="Times New Roman"/>
                          </w:rPr>
                        </w:pPr>
                        <w:r w:rsidRPr="002E207A">
                          <w:rPr>
                            <w:rFonts w:ascii="Times New Roman" w:hAnsi="Times New Roman" w:cs="Times New Roman"/>
                          </w:rPr>
                          <w:t>Interpersonal factors:</w:t>
                        </w:r>
                      </w:p>
                      <w:p w:rsidR="009A34BC" w:rsidRPr="002E207A" w:rsidRDefault="009A34BC" w:rsidP="004314A5">
                        <w:pPr>
                          <w:pStyle w:val="ListParagraph"/>
                          <w:numPr>
                            <w:ilvl w:val="0"/>
                            <w:numId w:val="17"/>
                          </w:numPr>
                          <w:spacing w:line="360" w:lineRule="auto"/>
                          <w:rPr>
                            <w:rFonts w:ascii="Times New Roman" w:hAnsi="Times New Roman" w:cs="Times New Roman"/>
                          </w:rPr>
                        </w:pPr>
                        <w:r w:rsidRPr="002E207A">
                          <w:rPr>
                            <w:rFonts w:ascii="Times New Roman" w:hAnsi="Times New Roman" w:cs="Times New Roman"/>
                          </w:rPr>
                          <w:t xml:space="preserve">Empathy </w:t>
                        </w:r>
                      </w:p>
                      <w:p w:rsidR="009A34BC" w:rsidRPr="002E207A" w:rsidRDefault="009A34BC" w:rsidP="004314A5">
                        <w:pPr>
                          <w:pStyle w:val="ListParagraph"/>
                          <w:numPr>
                            <w:ilvl w:val="0"/>
                            <w:numId w:val="17"/>
                          </w:numPr>
                          <w:spacing w:line="360" w:lineRule="auto"/>
                          <w:rPr>
                            <w:rFonts w:ascii="Times New Roman" w:hAnsi="Times New Roman" w:cs="Times New Roman"/>
                          </w:rPr>
                        </w:pPr>
                        <w:r w:rsidRPr="002E207A">
                          <w:rPr>
                            <w:rFonts w:ascii="Times New Roman" w:hAnsi="Times New Roman" w:cs="Times New Roman"/>
                          </w:rPr>
                          <w:t>Rapport with patients</w:t>
                        </w:r>
                      </w:p>
                      <w:p w:rsidR="009A34BC" w:rsidRPr="002E207A" w:rsidRDefault="009A34BC" w:rsidP="004314A5">
                        <w:pPr>
                          <w:rPr>
                            <w:rFonts w:ascii="Times New Roman" w:hAnsi="Times New Roman" w:cs="Times New Roman"/>
                          </w:rPr>
                        </w:pPr>
                        <w:r w:rsidRPr="002E207A">
                          <w:rPr>
                            <w:rFonts w:ascii="Times New Roman" w:hAnsi="Times New Roman" w:cs="Times New Roman"/>
                          </w:rPr>
                          <w:t>Confidence</w:t>
                        </w:r>
                      </w:p>
                      <w:p w:rsidR="009A34BC" w:rsidRPr="002E207A" w:rsidRDefault="009A34BC" w:rsidP="004314A5">
                        <w:pPr>
                          <w:rPr>
                            <w:rFonts w:ascii="Times New Roman" w:hAnsi="Times New Roman" w:cs="Times New Roman"/>
                          </w:rPr>
                        </w:pPr>
                        <w:r w:rsidRPr="002E207A">
                          <w:rPr>
                            <w:rFonts w:ascii="Times New Roman" w:hAnsi="Times New Roman" w:cs="Times New Roman"/>
                          </w:rPr>
                          <w:t xml:space="preserve">Knowledge </w:t>
                        </w:r>
                      </w:p>
                      <w:p w:rsidR="009A34BC" w:rsidRPr="002E207A" w:rsidRDefault="009A34BC" w:rsidP="004314A5">
                        <w:pPr>
                          <w:rPr>
                            <w:rFonts w:ascii="Times New Roman" w:hAnsi="Times New Roman" w:cs="Times New Roman"/>
                          </w:rPr>
                        </w:pPr>
                        <w:r w:rsidRPr="002E207A">
                          <w:rPr>
                            <w:rFonts w:ascii="Times New Roman" w:hAnsi="Times New Roman" w:cs="Times New Roman"/>
                          </w:rPr>
                          <w:t>Importance attached to the behaviour</w:t>
                        </w:r>
                      </w:p>
                      <w:p w:rsidR="009A34BC" w:rsidRPr="002E207A" w:rsidRDefault="009A34BC" w:rsidP="004314A5">
                        <w:pPr>
                          <w:rPr>
                            <w:rFonts w:ascii="Times New Roman" w:hAnsi="Times New Roman" w:cs="Times New Roman"/>
                          </w:rPr>
                        </w:pPr>
                        <w:r w:rsidRPr="002E207A">
                          <w:rPr>
                            <w:rFonts w:ascii="Times New Roman" w:hAnsi="Times New Roman" w:cs="Times New Roman"/>
                          </w:rPr>
                          <w:t>Willingness to raise the issue</w:t>
                        </w:r>
                      </w:p>
                      <w:p w:rsidR="009A34BC" w:rsidRPr="002E207A" w:rsidRDefault="009A34BC" w:rsidP="004314A5">
                        <w:pPr>
                          <w:rPr>
                            <w:rFonts w:ascii="Times New Roman" w:hAnsi="Times New Roman" w:cs="Times New Roman"/>
                          </w:rPr>
                        </w:pPr>
                        <w:r w:rsidRPr="002E207A">
                          <w:rPr>
                            <w:rFonts w:ascii="Times New Roman" w:hAnsi="Times New Roman" w:cs="Times New Roman"/>
                          </w:rPr>
                          <w:t>Credibility</w:t>
                        </w:r>
                      </w:p>
                      <w:p w:rsidR="009A34BC" w:rsidRPr="002E207A" w:rsidRDefault="009A34BC" w:rsidP="004314A5">
                        <w:pPr>
                          <w:rPr>
                            <w:rFonts w:ascii="Times New Roman" w:hAnsi="Times New Roman" w:cs="Times New Roman"/>
                          </w:rPr>
                        </w:pPr>
                        <w:r w:rsidRPr="002E207A">
                          <w:rPr>
                            <w:rFonts w:ascii="Times New Roman" w:hAnsi="Times New Roman" w:cs="Times New Roman"/>
                          </w:rPr>
                          <w:tab/>
                        </w:r>
                        <w:r w:rsidRPr="002E207A">
                          <w:rPr>
                            <w:rFonts w:ascii="Times New Roman" w:hAnsi="Times New Roman" w:cs="Times New Roman"/>
                          </w:rPr>
                          <w:tab/>
                        </w:r>
                      </w:p>
                    </w:txbxContent>
                  </v:textbox>
                </v:shape>
                <v:shape id="Text Box 5" o:spid="_x0000_s1038" type="#_x0000_t202" style="position:absolute;left:1170;top:3616;width:2775;height:35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TCRMQA&#10;AADbAAAADwAAAGRycy9kb3ducmV2LnhtbESPQWvCQBSE70L/w/IKXkQ3tSVq6ioiWPTWWtHrI/tM&#10;QrNv0901xn/vCoUeh5n5hpkvO1OLlpyvLCt4GSUgiHOrKy4UHL43wykIH5A11pZJwY08LBdPvTlm&#10;2l75i9p9KESEsM9QQRlCk0np85IM+pFtiKN3ts5giNIVUju8Rrip5ThJUmmw4rhQYkPrkvKf/cUo&#10;mL5t25PfvX4e8/Rcz8Jg0n78OqX6z93qHUSgLvyH/9pbrSBN4fEl/gC5u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7UwkTEAAAA2wAAAA8AAAAAAAAAAAAAAAAAmAIAAGRycy9k&#10;b3ducmV2LnhtbFBLBQYAAAAABAAEAPUAAACJAwAAAAA=&#10;">
                  <v:textbox>
                    <w:txbxContent>
                      <w:p w:rsidR="009A34BC" w:rsidRPr="002E207A" w:rsidRDefault="009A34BC" w:rsidP="004314A5">
                        <w:pPr>
                          <w:spacing w:line="360" w:lineRule="auto"/>
                          <w:rPr>
                            <w:rFonts w:ascii="Times New Roman" w:hAnsi="Times New Roman" w:cs="Times New Roman"/>
                            <w:sz w:val="6"/>
                          </w:rPr>
                        </w:pPr>
                        <w:r w:rsidRPr="002E207A">
                          <w:rPr>
                            <w:rFonts w:ascii="Times New Roman" w:hAnsi="Times New Roman" w:cs="Times New Roman"/>
                          </w:rPr>
                          <w:t>Nurses’ health behaviours:</w:t>
                        </w:r>
                        <w:r w:rsidRPr="002E207A">
                          <w:rPr>
                            <w:rFonts w:ascii="Times New Roman" w:hAnsi="Times New Roman" w:cs="Times New Roman"/>
                          </w:rPr>
                          <w:tab/>
                        </w:r>
                      </w:p>
                      <w:p w:rsidR="009A34BC" w:rsidRPr="002E207A" w:rsidRDefault="009A34BC" w:rsidP="004314A5">
                        <w:pPr>
                          <w:pStyle w:val="ListParagraph"/>
                          <w:numPr>
                            <w:ilvl w:val="0"/>
                            <w:numId w:val="15"/>
                          </w:numPr>
                          <w:spacing w:line="360" w:lineRule="auto"/>
                          <w:rPr>
                            <w:rFonts w:ascii="Times New Roman" w:hAnsi="Times New Roman" w:cs="Times New Roman"/>
                          </w:rPr>
                        </w:pPr>
                        <w:r w:rsidRPr="002E207A">
                          <w:rPr>
                            <w:rFonts w:ascii="Times New Roman" w:hAnsi="Times New Roman" w:cs="Times New Roman"/>
                          </w:rPr>
                          <w:t>Smoking</w:t>
                        </w:r>
                      </w:p>
                      <w:p w:rsidR="009A34BC" w:rsidRPr="002E207A" w:rsidRDefault="009A34BC" w:rsidP="004314A5">
                        <w:pPr>
                          <w:pStyle w:val="ListParagraph"/>
                          <w:numPr>
                            <w:ilvl w:val="0"/>
                            <w:numId w:val="15"/>
                          </w:numPr>
                          <w:spacing w:line="360" w:lineRule="auto"/>
                          <w:rPr>
                            <w:rFonts w:ascii="Times New Roman" w:hAnsi="Times New Roman" w:cs="Times New Roman"/>
                          </w:rPr>
                        </w:pPr>
                        <w:r w:rsidRPr="002E207A">
                          <w:rPr>
                            <w:rFonts w:ascii="Times New Roman" w:hAnsi="Times New Roman" w:cs="Times New Roman"/>
                          </w:rPr>
                          <w:t>Alcohol use</w:t>
                        </w:r>
                      </w:p>
                      <w:p w:rsidR="009A34BC" w:rsidRPr="002E207A" w:rsidRDefault="009A34BC" w:rsidP="004314A5">
                        <w:pPr>
                          <w:pStyle w:val="ListParagraph"/>
                          <w:numPr>
                            <w:ilvl w:val="0"/>
                            <w:numId w:val="15"/>
                          </w:numPr>
                          <w:spacing w:line="360" w:lineRule="auto"/>
                          <w:rPr>
                            <w:rFonts w:ascii="Times New Roman" w:hAnsi="Times New Roman" w:cs="Times New Roman"/>
                          </w:rPr>
                        </w:pPr>
                        <w:r w:rsidRPr="002E207A">
                          <w:rPr>
                            <w:rFonts w:ascii="Times New Roman" w:hAnsi="Times New Roman" w:cs="Times New Roman"/>
                          </w:rPr>
                          <w:t>Physical activity</w:t>
                        </w:r>
                      </w:p>
                      <w:p w:rsidR="009A34BC" w:rsidRPr="002E207A" w:rsidRDefault="009A34BC" w:rsidP="004314A5">
                        <w:pPr>
                          <w:pStyle w:val="ListParagraph"/>
                          <w:numPr>
                            <w:ilvl w:val="0"/>
                            <w:numId w:val="15"/>
                          </w:numPr>
                          <w:spacing w:line="360" w:lineRule="auto"/>
                          <w:rPr>
                            <w:rFonts w:ascii="Times New Roman" w:hAnsi="Times New Roman" w:cs="Times New Roman"/>
                          </w:rPr>
                        </w:pPr>
                        <w:r w:rsidRPr="002E207A">
                          <w:rPr>
                            <w:rFonts w:ascii="Times New Roman" w:hAnsi="Times New Roman" w:cs="Times New Roman"/>
                          </w:rPr>
                          <w:t>Diet and weight</w:t>
                        </w:r>
                      </w:p>
                    </w:txbxContent>
                  </v:textbox>
                </v:shape>
                <v:shape id="Text Box 6" o:spid="_x0000_s1039" type="#_x0000_t202" style="position:absolute;left:8910;top:3866;width:2775;height:43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hn38QA&#10;AADbAAAADwAAAGRycy9kb3ducmV2LnhtbESPQWvCQBSE7wX/w/IEL0U3tRJt6ioitOjNqtjrI/tM&#10;QrNv091tjP/eFYQeh5n5hpkvO1OLlpyvLCt4GSUgiHOrKy4UHA8fwxkIH5A11pZJwZU8LBe9pzlm&#10;2l74i9p9KESEsM9QQRlCk0np85IM+pFtiKN3ts5giNIVUju8RLip5ThJUmmw4rhQYkPrkvKf/Z9R&#10;MJts2m+/fd2d8vRcv4Xnafv565Qa9LvVO4hAXfgPP9obrSCdwv1L/AF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YZ9/EAAAA2wAAAA8AAAAAAAAAAAAAAAAAmAIAAGRycy9k&#10;b3ducmV2LnhtbFBLBQYAAAAABAAEAPUAAACJAwAAAAA=&#10;">
                  <v:textbox>
                    <w:txbxContent>
                      <w:p w:rsidR="009A34BC" w:rsidRPr="002E207A" w:rsidRDefault="009A34BC" w:rsidP="004314A5">
                        <w:pPr>
                          <w:rPr>
                            <w:rFonts w:ascii="Times New Roman" w:hAnsi="Times New Roman" w:cs="Times New Roman"/>
                            <w:b/>
                          </w:rPr>
                        </w:pPr>
                        <w:r w:rsidRPr="002E207A">
                          <w:rPr>
                            <w:rFonts w:ascii="Times New Roman" w:hAnsi="Times New Roman" w:cs="Times New Roman"/>
                            <w:b/>
                          </w:rPr>
                          <w:t>NURSE OUTPUTS</w:t>
                        </w:r>
                      </w:p>
                      <w:p w:rsidR="009A34BC" w:rsidRPr="002E207A" w:rsidRDefault="009A34BC" w:rsidP="004314A5">
                        <w:pPr>
                          <w:rPr>
                            <w:rFonts w:ascii="Times New Roman" w:hAnsi="Times New Roman" w:cs="Times New Roman"/>
                            <w:b/>
                          </w:rPr>
                        </w:pPr>
                        <w:r w:rsidRPr="002E207A">
                          <w:rPr>
                            <w:rFonts w:ascii="Times New Roman" w:hAnsi="Times New Roman" w:cs="Times New Roman"/>
                          </w:rPr>
                          <w:t xml:space="preserve">Health promotion practice: </w:t>
                        </w:r>
                        <w:r w:rsidRPr="002E207A">
                          <w:rPr>
                            <w:rFonts w:ascii="Times New Roman" w:hAnsi="Times New Roman" w:cs="Times New Roman"/>
                          </w:rPr>
                          <w:tab/>
                        </w:r>
                      </w:p>
                      <w:p w:rsidR="009A34BC" w:rsidRPr="002E207A" w:rsidRDefault="009A34BC" w:rsidP="004314A5">
                        <w:pPr>
                          <w:pStyle w:val="ListParagraph"/>
                          <w:numPr>
                            <w:ilvl w:val="0"/>
                            <w:numId w:val="14"/>
                          </w:numPr>
                          <w:spacing w:line="360" w:lineRule="auto"/>
                          <w:rPr>
                            <w:rFonts w:ascii="Times New Roman" w:hAnsi="Times New Roman" w:cs="Times New Roman"/>
                          </w:rPr>
                        </w:pPr>
                        <w:r w:rsidRPr="002E207A">
                          <w:rPr>
                            <w:rFonts w:ascii="Times New Roman" w:hAnsi="Times New Roman" w:cs="Times New Roman"/>
                          </w:rPr>
                          <w:t>Ask</w:t>
                        </w:r>
                      </w:p>
                      <w:p w:rsidR="009A34BC" w:rsidRPr="002E207A" w:rsidRDefault="009A34BC" w:rsidP="004314A5">
                        <w:pPr>
                          <w:pStyle w:val="ListParagraph"/>
                          <w:numPr>
                            <w:ilvl w:val="0"/>
                            <w:numId w:val="14"/>
                          </w:numPr>
                          <w:spacing w:line="360" w:lineRule="auto"/>
                          <w:rPr>
                            <w:rFonts w:ascii="Times New Roman" w:hAnsi="Times New Roman" w:cs="Times New Roman"/>
                          </w:rPr>
                        </w:pPr>
                        <w:r w:rsidRPr="002E207A">
                          <w:rPr>
                            <w:rFonts w:ascii="Times New Roman" w:hAnsi="Times New Roman" w:cs="Times New Roman"/>
                          </w:rPr>
                          <w:t>Advise</w:t>
                        </w:r>
                      </w:p>
                      <w:p w:rsidR="009A34BC" w:rsidRPr="002E207A" w:rsidRDefault="009A34BC" w:rsidP="004314A5">
                        <w:pPr>
                          <w:pStyle w:val="ListParagraph"/>
                          <w:numPr>
                            <w:ilvl w:val="0"/>
                            <w:numId w:val="14"/>
                          </w:numPr>
                          <w:spacing w:line="360" w:lineRule="auto"/>
                          <w:rPr>
                            <w:rFonts w:ascii="Times New Roman" w:hAnsi="Times New Roman" w:cs="Times New Roman"/>
                          </w:rPr>
                        </w:pPr>
                        <w:r w:rsidRPr="002E207A">
                          <w:rPr>
                            <w:rFonts w:ascii="Times New Roman" w:hAnsi="Times New Roman" w:cs="Times New Roman"/>
                          </w:rPr>
                          <w:t>Assess</w:t>
                        </w:r>
                      </w:p>
                      <w:p w:rsidR="009A34BC" w:rsidRPr="002E207A" w:rsidRDefault="009A34BC" w:rsidP="004314A5">
                        <w:pPr>
                          <w:pStyle w:val="ListParagraph"/>
                          <w:numPr>
                            <w:ilvl w:val="0"/>
                            <w:numId w:val="14"/>
                          </w:numPr>
                          <w:spacing w:line="360" w:lineRule="auto"/>
                          <w:rPr>
                            <w:rFonts w:ascii="Times New Roman" w:hAnsi="Times New Roman" w:cs="Times New Roman"/>
                          </w:rPr>
                        </w:pPr>
                        <w:r w:rsidRPr="002E207A">
                          <w:rPr>
                            <w:rFonts w:ascii="Times New Roman" w:hAnsi="Times New Roman" w:cs="Times New Roman"/>
                          </w:rPr>
                          <w:t>Assist (refer, intervene)</w:t>
                        </w:r>
                      </w:p>
                      <w:p w:rsidR="009A34BC" w:rsidRPr="002E207A" w:rsidRDefault="009A34BC" w:rsidP="004314A5">
                        <w:pPr>
                          <w:pStyle w:val="ListParagraph"/>
                          <w:numPr>
                            <w:ilvl w:val="0"/>
                            <w:numId w:val="14"/>
                          </w:numPr>
                          <w:spacing w:line="360" w:lineRule="auto"/>
                          <w:rPr>
                            <w:rFonts w:ascii="Times New Roman" w:hAnsi="Times New Roman" w:cs="Times New Roman"/>
                          </w:rPr>
                        </w:pPr>
                        <w:r w:rsidRPr="002E207A">
                          <w:rPr>
                            <w:rFonts w:ascii="Times New Roman" w:hAnsi="Times New Roman" w:cs="Times New Roman"/>
                          </w:rPr>
                          <w:t>Arrange (support)</w:t>
                        </w:r>
                        <w:r w:rsidRPr="002E207A">
                          <w:rPr>
                            <w:rFonts w:ascii="Times New Roman" w:hAnsi="Times New Roman" w:cs="Times New Roman"/>
                          </w:rPr>
                          <w:tab/>
                        </w:r>
                        <w:r w:rsidRPr="002E207A">
                          <w:rPr>
                            <w:rFonts w:ascii="Times New Roman" w:hAnsi="Times New Roman" w:cs="Times New Roman"/>
                          </w:rPr>
                          <w:tab/>
                        </w:r>
                        <w:r w:rsidRPr="002E207A">
                          <w:rPr>
                            <w:rFonts w:ascii="Times New Roman" w:hAnsi="Times New Roman" w:cs="Times New Roman"/>
                          </w:rPr>
                          <w:tab/>
                        </w:r>
                      </w:p>
                      <w:p w:rsidR="009A34BC" w:rsidRPr="002E207A" w:rsidRDefault="009A34BC" w:rsidP="004314A5">
                        <w:pPr>
                          <w:rPr>
                            <w:rFonts w:ascii="Times New Roman" w:hAnsi="Times New Roman" w:cs="Times New Roman"/>
                          </w:rPr>
                        </w:pPr>
                        <w:r w:rsidRPr="002E207A">
                          <w:rPr>
                            <w:rFonts w:ascii="Times New Roman" w:hAnsi="Times New Roman" w:cs="Times New Roman"/>
                          </w:rPr>
                          <w:tab/>
                        </w:r>
                        <w:r w:rsidRPr="002E207A">
                          <w:rPr>
                            <w:rFonts w:ascii="Times New Roman" w:hAnsi="Times New Roman" w:cs="Times New Roman"/>
                          </w:rPr>
                          <w:tab/>
                        </w:r>
                        <w:r w:rsidRPr="002E207A">
                          <w:rPr>
                            <w:rFonts w:ascii="Times New Roman" w:hAnsi="Times New Roman" w:cs="Times New Roman"/>
                          </w:rPr>
                          <w:tab/>
                        </w:r>
                        <w:r w:rsidRPr="002E207A">
                          <w:rPr>
                            <w:rFonts w:ascii="Times New Roman" w:hAnsi="Times New Roman" w:cs="Times New Roman"/>
                          </w:rPr>
                          <w:tab/>
                        </w:r>
                      </w:p>
                      <w:p w:rsidR="009A34BC" w:rsidRPr="002E207A" w:rsidRDefault="009A34BC" w:rsidP="004314A5">
                        <w:pPr>
                          <w:rPr>
                            <w:rFonts w:ascii="Times New Roman" w:hAnsi="Times New Roman" w:cs="Times New Roman"/>
                          </w:rPr>
                        </w:pPr>
                      </w:p>
                      <w:p w:rsidR="009A34BC" w:rsidRPr="002E207A" w:rsidRDefault="009A34BC" w:rsidP="004314A5">
                        <w:pPr>
                          <w:rPr>
                            <w:rFonts w:ascii="Times New Roman" w:hAnsi="Times New Roman" w:cs="Times New Roman"/>
                          </w:rPr>
                        </w:pPr>
                      </w:p>
                    </w:txbxContent>
                  </v:textbox>
                </v:shape>
                <v:shape id="Text Box 7" o:spid="_x0000_s1040" type="#_x0000_t202" style="position:absolute;left:12538;top:1933;width:2821;height:34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fzrcEA&#10;AADbAAAADwAAAGRycy9kb3ducmV2LnhtbERPz2vCMBS+C/4P4QlexkzV0bnOKCIo7uacuOujebZl&#10;zUtNYq3/vTkMPH58v+fLztSiJecrywrGowQEcW51xYWC48/mdQbCB2SNtWVScCcPy0W/N8dM2xt/&#10;U3sIhYgh7DNUUIbQZFL6vCSDfmQb4sidrTMYInSF1A5vMdzUcpIkqTRYcWwosaF1Sfnf4WoUzN52&#10;7a//mu5PeXquP8LLe7u9OKWGg271CSJQF57if/dOK0jj2Pgl/gC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AH863BAAAA2wAAAA8AAAAAAAAAAAAAAAAAmAIAAGRycy9kb3du&#10;cmV2LnhtbFBLBQYAAAAABAAEAPUAAACGAwAAAAA=&#10;">
                  <v:textbox>
                    <w:txbxContent>
                      <w:p w:rsidR="009A34BC" w:rsidRPr="002E207A" w:rsidRDefault="009A34BC" w:rsidP="004314A5">
                        <w:pPr>
                          <w:rPr>
                            <w:rFonts w:ascii="Times New Roman" w:hAnsi="Times New Roman" w:cs="Times New Roman"/>
                            <w:b/>
                          </w:rPr>
                        </w:pPr>
                        <w:r w:rsidRPr="002E207A">
                          <w:rPr>
                            <w:rFonts w:ascii="Times New Roman" w:hAnsi="Times New Roman" w:cs="Times New Roman"/>
                            <w:b/>
                          </w:rPr>
                          <w:t>PATIENT OUTCOMES</w:t>
                        </w:r>
                      </w:p>
                      <w:p w:rsidR="009A34BC" w:rsidRPr="002E207A" w:rsidRDefault="009A34BC" w:rsidP="004314A5">
                        <w:pPr>
                          <w:pStyle w:val="ListParagraph"/>
                          <w:numPr>
                            <w:ilvl w:val="0"/>
                            <w:numId w:val="16"/>
                          </w:numPr>
                          <w:spacing w:line="360" w:lineRule="auto"/>
                          <w:rPr>
                            <w:rFonts w:ascii="Times New Roman" w:hAnsi="Times New Roman" w:cs="Times New Roman"/>
                          </w:rPr>
                        </w:pPr>
                        <w:r w:rsidRPr="002E207A">
                          <w:rPr>
                            <w:rFonts w:ascii="Times New Roman" w:hAnsi="Times New Roman" w:cs="Times New Roman"/>
                          </w:rPr>
                          <w:t>Motivation</w:t>
                        </w:r>
                      </w:p>
                      <w:p w:rsidR="009A34BC" w:rsidRPr="002E207A" w:rsidRDefault="009A34BC" w:rsidP="004314A5">
                        <w:pPr>
                          <w:pStyle w:val="ListParagraph"/>
                          <w:numPr>
                            <w:ilvl w:val="0"/>
                            <w:numId w:val="16"/>
                          </w:numPr>
                          <w:spacing w:line="360" w:lineRule="auto"/>
                          <w:rPr>
                            <w:rFonts w:ascii="Times New Roman" w:hAnsi="Times New Roman" w:cs="Times New Roman"/>
                          </w:rPr>
                        </w:pPr>
                        <w:r w:rsidRPr="002E207A">
                          <w:rPr>
                            <w:rFonts w:ascii="Times New Roman" w:hAnsi="Times New Roman" w:cs="Times New Roman"/>
                          </w:rPr>
                          <w:t>Learning</w:t>
                        </w:r>
                      </w:p>
                      <w:p w:rsidR="009A34BC" w:rsidRPr="002E207A" w:rsidRDefault="009A34BC" w:rsidP="004314A5">
                        <w:pPr>
                          <w:pStyle w:val="ListParagraph"/>
                          <w:numPr>
                            <w:ilvl w:val="0"/>
                            <w:numId w:val="16"/>
                          </w:numPr>
                          <w:spacing w:line="360" w:lineRule="auto"/>
                          <w:rPr>
                            <w:rFonts w:ascii="Times New Roman" w:hAnsi="Times New Roman" w:cs="Times New Roman"/>
                          </w:rPr>
                        </w:pPr>
                        <w:r w:rsidRPr="002E207A">
                          <w:rPr>
                            <w:rFonts w:ascii="Times New Roman" w:hAnsi="Times New Roman" w:cs="Times New Roman"/>
                          </w:rPr>
                          <w:t>Intention to change</w:t>
                        </w:r>
                      </w:p>
                      <w:p w:rsidR="009A34BC" w:rsidRPr="002E207A" w:rsidRDefault="009A34BC" w:rsidP="004314A5">
                        <w:pPr>
                          <w:pStyle w:val="ListParagraph"/>
                          <w:numPr>
                            <w:ilvl w:val="0"/>
                            <w:numId w:val="16"/>
                          </w:numPr>
                          <w:spacing w:line="360" w:lineRule="auto"/>
                          <w:rPr>
                            <w:rFonts w:ascii="Times New Roman" w:hAnsi="Times New Roman" w:cs="Times New Roman"/>
                          </w:rPr>
                        </w:pPr>
                        <w:r w:rsidRPr="002E207A">
                          <w:rPr>
                            <w:rFonts w:ascii="Times New Roman" w:hAnsi="Times New Roman" w:cs="Times New Roman"/>
                          </w:rPr>
                          <w:t>Behaviour change</w:t>
                        </w:r>
                      </w:p>
                      <w:p w:rsidR="009A34BC" w:rsidRPr="002E207A" w:rsidRDefault="009A34BC" w:rsidP="004314A5">
                        <w:pPr>
                          <w:pStyle w:val="ListParagraph"/>
                          <w:numPr>
                            <w:ilvl w:val="0"/>
                            <w:numId w:val="16"/>
                          </w:numPr>
                          <w:spacing w:line="360" w:lineRule="auto"/>
                          <w:rPr>
                            <w:rFonts w:ascii="Times New Roman" w:hAnsi="Times New Roman" w:cs="Times New Roman"/>
                          </w:rPr>
                        </w:pPr>
                        <w:r w:rsidRPr="002E207A">
                          <w:rPr>
                            <w:rFonts w:ascii="Times New Roman" w:hAnsi="Times New Roman" w:cs="Times New Roman"/>
                          </w:rPr>
                          <w:t>No change</w:t>
                        </w:r>
                      </w:p>
                    </w:txbxContent>
                  </v:textbox>
                </v:shape>
                <v:shape id="Text Box 3" o:spid="_x0000_s1041" type="#_x0000_t202" style="position:absolute;left:1425;top:9430;width:13934;height:20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tWNsQA&#10;AADbAAAADwAAAGRycy9kb3ducmV2LnhtbESPQWvCQBSE7wX/w/IEL0U3tZJq6ioitOjNWtHrI/tM&#10;QrNv091tjP/eFYQeh5n5hpkvO1OLlpyvLCt4GSUgiHOrKy4UHL4/hlMQPiBrrC2Tgit5WC56T3PM&#10;tL3wF7X7UIgIYZ+hgjKEJpPS5yUZ9CPbEEfvbJ3BEKUrpHZ4iXBTy3GSpNJgxXGhxIbWJeU/+z+j&#10;YDrZtCe/fd0d8/Rcz8LzW/v565Qa9LvVO4hAXfgPP9obrSCdwf1L/AF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9LVjbEAAAA2wAAAA8AAAAAAAAAAAAAAAAAmAIAAGRycy9k&#10;b3ducmV2LnhtbFBLBQYAAAAABAAEAPUAAACJAwAAAAA=&#10;">
                  <v:textbox>
                    <w:txbxContent>
                      <w:p w:rsidR="009A34BC" w:rsidRPr="002E207A" w:rsidRDefault="009A34BC" w:rsidP="004314A5">
                        <w:pPr>
                          <w:spacing w:line="240" w:lineRule="auto"/>
                          <w:jc w:val="center"/>
                          <w:rPr>
                            <w:rFonts w:ascii="Times New Roman" w:hAnsi="Times New Roman" w:cs="Times New Roman"/>
                            <w:b/>
                          </w:rPr>
                        </w:pPr>
                        <w:r w:rsidRPr="002E207A">
                          <w:rPr>
                            <w:rFonts w:ascii="Times New Roman" w:hAnsi="Times New Roman" w:cs="Times New Roman"/>
                            <w:b/>
                          </w:rPr>
                          <w:t>MEDIATING FACTORS</w:t>
                        </w:r>
                      </w:p>
                      <w:p w:rsidR="009A34BC" w:rsidRPr="002E207A" w:rsidRDefault="009A34BC" w:rsidP="004314A5">
                        <w:pPr>
                          <w:spacing w:line="240" w:lineRule="auto"/>
                          <w:rPr>
                            <w:rFonts w:ascii="Times New Roman" w:hAnsi="Times New Roman" w:cs="Times New Roman"/>
                          </w:rPr>
                        </w:pPr>
                        <w:r w:rsidRPr="002E207A">
                          <w:rPr>
                            <w:rFonts w:ascii="Times New Roman" w:hAnsi="Times New Roman" w:cs="Times New Roman"/>
                          </w:rPr>
                          <w:t>Setting/context/speciality</w:t>
                        </w:r>
                      </w:p>
                      <w:p w:rsidR="009A34BC" w:rsidRPr="002E207A" w:rsidRDefault="009A34BC" w:rsidP="004314A5">
                        <w:pPr>
                          <w:spacing w:line="240" w:lineRule="auto"/>
                          <w:rPr>
                            <w:rFonts w:ascii="Times New Roman" w:hAnsi="Times New Roman" w:cs="Times New Roman"/>
                          </w:rPr>
                        </w:pPr>
                        <w:r w:rsidRPr="002E207A">
                          <w:rPr>
                            <w:rFonts w:ascii="Times New Roman" w:hAnsi="Times New Roman" w:cs="Times New Roman"/>
                          </w:rPr>
                          <w:t>Training and skills</w:t>
                        </w:r>
                      </w:p>
                      <w:p w:rsidR="009A34BC" w:rsidRPr="002E207A" w:rsidRDefault="009A34BC" w:rsidP="004314A5">
                        <w:pPr>
                          <w:spacing w:line="240" w:lineRule="auto"/>
                          <w:rPr>
                            <w:rFonts w:ascii="Times New Roman" w:hAnsi="Times New Roman" w:cs="Times New Roman"/>
                          </w:rPr>
                        </w:pPr>
                        <w:r w:rsidRPr="002E207A">
                          <w:rPr>
                            <w:rFonts w:ascii="Times New Roman" w:hAnsi="Times New Roman" w:cs="Times New Roman"/>
                          </w:rPr>
                          <w:t>Guidelines</w:t>
                        </w:r>
                      </w:p>
                    </w:txbxContent>
                  </v:textbox>
                </v:shape>
                <v:shape id="Text Box 9" o:spid="_x0000_s1042" type="#_x0000_t202" style="position:absolute;left:8910;top:1849;width:2778;height:18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hpdsIA&#10;AADbAAAADwAAAGRycy9kb3ducmV2LnhtbERPy2rCQBTdF/yH4QrdFDOxLTGNjiKCxe58lHZ7yVyT&#10;YOZOnBlj+vedRaHLw3kvVoNpRU/ON5YVTJMUBHFpdcOVgs/TdpKD8AFZY2uZFPyQh9Vy9LDAQts7&#10;H6g/hkrEEPYFKqhD6AopfVmTQZ/YjjhyZ+sMhghdJbXDeww3rXxO00wabDg21NjRpqbycrwZBfnr&#10;rv/2Hy/7rzI7t2/hada/X51Sj+NhPQcRaAj/4j/3TiuYxfXxS/wB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qGl2wgAAANsAAAAPAAAAAAAAAAAAAAAAAJgCAABkcnMvZG93&#10;bnJldi54bWxQSwUGAAAAAAQABAD1AAAAhwMAAAAA&#10;">
                  <v:textbox>
                    <w:txbxContent>
                      <w:p w:rsidR="009A34BC" w:rsidRPr="002E207A" w:rsidRDefault="009A34BC" w:rsidP="004314A5">
                        <w:pPr>
                          <w:rPr>
                            <w:rFonts w:ascii="Times New Roman" w:hAnsi="Times New Roman" w:cs="Times New Roman"/>
                            <w:b/>
                          </w:rPr>
                        </w:pPr>
                        <w:r w:rsidRPr="002E207A">
                          <w:rPr>
                            <w:rFonts w:ascii="Times New Roman" w:hAnsi="Times New Roman" w:cs="Times New Roman"/>
                            <w:b/>
                          </w:rPr>
                          <w:t>PATIENT OUTPUTS</w:t>
                        </w:r>
                      </w:p>
                      <w:p w:rsidR="009A34BC" w:rsidRPr="002E207A" w:rsidRDefault="009A34BC" w:rsidP="004314A5">
                        <w:pPr>
                          <w:rPr>
                            <w:rFonts w:ascii="Times New Roman" w:hAnsi="Times New Roman" w:cs="Times New Roman"/>
                          </w:rPr>
                        </w:pPr>
                        <w:r w:rsidRPr="002E207A">
                          <w:rPr>
                            <w:rFonts w:ascii="Times New Roman" w:hAnsi="Times New Roman" w:cs="Times New Roman"/>
                          </w:rPr>
                          <w:t>Attention to source</w:t>
                        </w:r>
                      </w:p>
                      <w:p w:rsidR="009A34BC" w:rsidRPr="002E207A" w:rsidRDefault="009A34BC" w:rsidP="004314A5">
                        <w:pPr>
                          <w:rPr>
                            <w:rFonts w:ascii="Times New Roman" w:hAnsi="Times New Roman" w:cs="Times New Roman"/>
                          </w:rPr>
                        </w:pPr>
                        <w:r w:rsidRPr="002E207A">
                          <w:rPr>
                            <w:rFonts w:ascii="Times New Roman" w:hAnsi="Times New Roman" w:cs="Times New Roman"/>
                          </w:rPr>
                          <w:t>Reception to message</w:t>
                        </w:r>
                      </w:p>
                    </w:txbxContent>
                  </v:textbox>
                </v:shape>
                <v:shape id="Text Box 10" o:spid="_x0000_s1043" type="#_x0000_t202" style="position:absolute;left:12839;top:5676;width:2520;height:25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OTM7cUA&#10;AADbAAAADwAAAGRycy9kb3ducmV2LnhtbESPT2sCMRTE70K/Q3iCF9GstqjdbpRSaNFba0Wvj83b&#10;P7h52Sbpun57IxR6HGbmN0y26U0jOnK+tqxgNk1AEOdW11wqOHy/T1YgfEDW2FgmBVfysFk/DDJM&#10;tb3wF3X7UIoIYZ+igiqENpXS5xUZ9FPbEkevsM5giNKVUju8RLhp5DxJFtJgzXGhwpbeKsrP+1+j&#10;YPW07U5+9/h5zBdF8xzGy+7jxyk1GvavLyAC9eE//NfeagXLGdy/xB8g1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5MztxQAAANsAAAAPAAAAAAAAAAAAAAAAAJgCAABkcnMv&#10;ZG93bnJldi54bWxQSwUGAAAAAAQABAD1AAAAigMAAAAA&#10;">
                  <v:textbox>
                    <w:txbxContent>
                      <w:p w:rsidR="009A34BC" w:rsidRPr="002E207A" w:rsidRDefault="009A34BC" w:rsidP="004314A5">
                        <w:pPr>
                          <w:spacing w:line="360" w:lineRule="auto"/>
                          <w:rPr>
                            <w:rFonts w:ascii="Times New Roman" w:hAnsi="Times New Roman" w:cs="Times New Roman"/>
                            <w:b/>
                          </w:rPr>
                        </w:pPr>
                        <w:r w:rsidRPr="002E207A">
                          <w:rPr>
                            <w:rFonts w:ascii="Times New Roman" w:hAnsi="Times New Roman" w:cs="Times New Roman"/>
                            <w:b/>
                          </w:rPr>
                          <w:t>NURSE OUTCOMES</w:t>
                        </w:r>
                      </w:p>
                      <w:p w:rsidR="009A34BC" w:rsidRPr="002E207A" w:rsidRDefault="009A34BC" w:rsidP="004314A5">
                        <w:pPr>
                          <w:spacing w:line="360" w:lineRule="auto"/>
                          <w:rPr>
                            <w:rFonts w:ascii="Times New Roman" w:hAnsi="Times New Roman" w:cs="Times New Roman"/>
                          </w:rPr>
                        </w:pPr>
                        <w:r>
                          <w:rPr>
                            <w:rFonts w:ascii="Times New Roman" w:hAnsi="Times New Roman" w:cs="Times New Roman"/>
                          </w:rPr>
                          <w:t>Likelihood of future health promotion actions</w:t>
                        </w:r>
                        <w:r w:rsidRPr="002E207A">
                          <w:rPr>
                            <w:rFonts w:ascii="Times New Roman" w:hAnsi="Times New Roman" w:cs="Times New Roman"/>
                          </w:rPr>
                          <w:t xml:space="preserve"> </w:t>
                        </w:r>
                      </w:p>
                    </w:txbxContent>
                  </v:textbox>
                </v:shape>
                <v:shape id="AutoShape 14" o:spid="_x0000_s1044" type="#_x0000_t32" style="position:absolute;left:8010;top:2994;width:76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A2NcUAAADbAAAADwAAAGRycy9kb3ducmV2LnhtbESPQWvCQBSE74X+h+UVvNWNHmyNrlIK&#10;FbF4qJGgt0f2mYRm34bdVaO/3hUEj8PMfMNM551pxImcry0rGPQTEMSF1TWXCrbZz/snCB+QNTaW&#10;ScGFPMxnry9TTLU98x+dNqEUEcI+RQVVCG0qpS8qMuj7tiWO3sE6gyFKV0rt8BzhppHDJBlJgzXH&#10;hQpb+q6o+N8cjYLd7/iYX/I1rfLBeLVHZ/w1WyjVe+u+JiACdeEZfrSXWsHHEO5f4g+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UA2NcUAAADbAAAADwAAAAAAAAAA&#10;AAAAAAChAgAAZHJzL2Rvd25yZXYueG1sUEsFBgAAAAAEAAQA+QAAAJMDAAAAAA==&#10;">
                  <v:stroke endarrow="block"/>
                </v:shape>
                <v:shape id="AutoShape 15" o:spid="_x0000_s1045" type="#_x0000_t32" style="position:absolute;left:8010;top:5925;width:76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gyTrsYAAADbAAAADwAAAGRycy9kb3ducmV2LnhtbESPT2vCQBTE7wW/w/KE3urGFlqNriJC&#10;S7H04B+C3h7ZZxLMvg27axL76buFgsdhZn7DzJe9qUVLzleWFYxHCQji3OqKCwWH/fvTBIQPyBpr&#10;y6TgRh6Wi8HDHFNtO95SuwuFiBD2KSooQ2hSKX1ekkE/sg1x9M7WGQxRukJqh12Em1o+J8mrNFhx&#10;XCixoXVJ+WV3NQqOX9Nrdsu+aZONp5sTOuN/9h9KPQ771QxEoD7cw//tT63g7Q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IMk67GAAAA2wAAAA8AAAAAAAAA&#10;AAAAAAAAoQIAAGRycy9kb3ducmV2LnhtbFBLBQYAAAAABAAEAPkAAACUAwAAAAA=&#10;">
                  <v:stroke endarrow="block"/>
                </v:shape>
                <v:shape id="AutoShape 16" o:spid="_x0000_s1046" type="#_x0000_t32" style="position:absolute;left:6390;top:7498;width:0;height:145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7z+MIAAADbAAAADwAAAGRycy9kb3ducmV2LnhtbESPQWsCMRSE74L/ITyhN81arMrWKCoI&#10;0ouohXp8bF53g5uXZZNu1n/fCIUeh5n5hllteluLjlpvHCuYTjIQxIXThksFn9fDeAnCB2SNtWNS&#10;8CAPm/VwsMJcu8hn6i6hFAnCPkcFVQhNLqUvKrLoJ64hTt63ay2GJNtS6hZjgttavmbZXFo0nBYq&#10;bGhfUXG//FgFJp5M1xz3cffxdfM6knm8OaPUy6jfvoMI1If/8F/7qBUsZvD8kn6AX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Z7z+MIAAADbAAAADwAAAAAAAAAAAAAA&#10;AAChAgAAZHJzL2Rvd25yZXYueG1sUEsFBgAAAAAEAAQA+QAAAJADAAAAAA==&#10;">
                  <v:stroke endarrow="block"/>
                </v:shape>
                <v:shape id="AutoShape 24" o:spid="_x0000_s1047" type="#_x0000_t32" style="position:absolute;left:10350;top:8266;width:0;height:75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JWY8MAAADbAAAADwAAAGRycy9kb3ducmV2LnhtbESPT2sCMRTE74V+h/AK3rrZFrSyGqUV&#10;BPFS/AN6fGyeu8HNy7KJm/XbN4LQ4zAzv2Hmy8E2oqfOG8cKPrIcBHHptOFKwfGwfp+C8AFZY+OY&#10;FNzJw3Lx+jLHQrvIO+r3oRIJwr5ABXUIbSGlL2uy6DPXEifv4jqLIcmukrrDmOC2kZ95PpEWDaeF&#10;Glta1VRe9zerwMRf07ebVfzZns5eRzL3sTNKjd6G7xmIQEP4Dz/bG63gawyPL+kHyM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rSVmPDAAAA2wAAAA8AAAAAAAAAAAAA&#10;AAAAoQIAAGRycy9kb3ducmV2LnhtbFBLBQYAAAAABAAEAPkAAACRAwAAAAA=&#10;">
                  <v:stroke endarrow="block"/>
                </v:shape>
                <v:shape id="AutoShape 26" o:spid="_x0000_s1048" type="#_x0000_t32" style="position:absolute;left:3975;top:5925;width:79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nswNsUAAADbAAAADwAAAGRycy9kb3ducmV2LnhtbESPQWvCQBSE74X+h+UVvNWNHmyNrlIK&#10;FbF4qJGgt0f2mYRm34bdVaO/3hUEj8PMfMNM551pxImcry0rGPQTEMSF1TWXCrbZz/snCB+QNTaW&#10;ScGFPMxnry9TTLU98x+dNqEUEcI+RQVVCG0qpS8qMuj7tiWO3sE6gyFKV0rt8BzhppHDJBlJgzXH&#10;hQpb+q6o+N8cjYLd7/iYX/I1rfLBeLVHZ/w1WyjVe+u+JiACdeEZfrSXWsHHCO5f4g+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nswNsUAAADbAAAADwAAAAAAAAAA&#10;AAAAAAChAgAAZHJzL2Rvd25yZXYueG1sUEsFBgAAAAAEAAQA+QAAAJMDAAAAAA==&#10;">
                  <v:stroke endarrow="block"/>
                </v:shape>
                <v:shape id="AutoShape 11" o:spid="_x0000_s1049" type="#_x0000_t32" style="position:absolute;left:2430;top:7340;width:0;height:15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xtj8MAAADbAAAADwAAAGRycy9kb3ducmV2LnhtbESPwWrDMBBE74X8g9hAb7WcQJPiRjGJ&#10;oRB6CUkL7XGxNraItTKWajl/XxUKOQ4z84bZlJPtxEiDN44VLLIcBHHttOFGwefH29MLCB+QNXaO&#10;ScGNPJTb2cMGC+0in2g8h0YkCPsCFbQh9IWUvm7Jos9cT5y8ixsshiSHRuoBY4LbTi7zfCUtGk4L&#10;LfZUtVRfzz9WgYlHM/aHKu7fv769jmRuz84o9Tifdq8gAk3hHv5vH7SC9Rr+vqQfIL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VMbY/DAAAA2wAAAA8AAAAAAAAAAAAA&#10;AAAAoQIAAGRycy9kb3ducmV2LnhtbFBLBQYAAAAABAAEAPkAAACRAwAAAAA=&#10;">
                  <v:stroke endarrow="block"/>
                </v:shape>
                <w10:anchorlock/>
              </v:group>
            </w:pict>
          </mc:Fallback>
        </mc:AlternateContent>
      </w:r>
    </w:p>
    <w:p w:rsidR="004314A5" w:rsidRDefault="004314A5" w:rsidP="007754FF">
      <w:pPr>
        <w:spacing w:line="480" w:lineRule="auto"/>
        <w:rPr>
          <w:rFonts w:ascii="Times New Roman" w:hAnsi="Times New Roman" w:cs="Times New Roman"/>
          <w:b/>
        </w:rPr>
        <w:sectPr w:rsidR="004314A5" w:rsidSect="004314A5">
          <w:pgSz w:w="16838" w:h="11906" w:orient="landscape"/>
          <w:pgMar w:top="1440" w:right="1440" w:bottom="1440" w:left="1440" w:header="709" w:footer="709" w:gutter="0"/>
          <w:cols w:space="708"/>
          <w:docGrid w:linePitch="360"/>
        </w:sectPr>
      </w:pPr>
    </w:p>
    <w:p w:rsidR="007754FF" w:rsidRPr="00F62AE0" w:rsidRDefault="007754FF" w:rsidP="007754FF">
      <w:pPr>
        <w:spacing w:line="480" w:lineRule="auto"/>
        <w:rPr>
          <w:rFonts w:ascii="Times New Roman" w:hAnsi="Times New Roman" w:cs="Times New Roman"/>
          <w:b/>
        </w:rPr>
      </w:pPr>
      <w:r w:rsidRPr="00F62AE0">
        <w:rPr>
          <w:rFonts w:ascii="Times New Roman" w:hAnsi="Times New Roman" w:cs="Times New Roman"/>
          <w:b/>
        </w:rPr>
        <w:lastRenderedPageBreak/>
        <w:t>METHODS</w:t>
      </w:r>
    </w:p>
    <w:p w:rsidR="007754FF" w:rsidRPr="006462C2" w:rsidRDefault="007754FF" w:rsidP="007754FF">
      <w:pPr>
        <w:spacing w:line="480" w:lineRule="auto"/>
        <w:rPr>
          <w:rFonts w:ascii="Times New Roman" w:hAnsi="Times New Roman" w:cs="Times New Roman"/>
          <w:b/>
        </w:rPr>
      </w:pPr>
      <w:r w:rsidRPr="006462C2">
        <w:rPr>
          <w:rFonts w:ascii="Times New Roman" w:hAnsi="Times New Roman" w:cs="Times New Roman"/>
          <w:b/>
        </w:rPr>
        <w:t>Identification of studies</w:t>
      </w:r>
    </w:p>
    <w:p w:rsidR="007754FF" w:rsidRDefault="007754FF" w:rsidP="007754FF">
      <w:pPr>
        <w:spacing w:line="480" w:lineRule="auto"/>
        <w:rPr>
          <w:rFonts w:ascii="Times New Roman" w:hAnsi="Times New Roman" w:cs="Times New Roman"/>
          <w:lang w:val="en"/>
        </w:rPr>
      </w:pPr>
      <w:r w:rsidRPr="00F62AE0">
        <w:rPr>
          <w:rFonts w:ascii="Times New Roman" w:hAnsi="Times New Roman" w:cs="Times New Roman"/>
          <w:lang w:val="en"/>
        </w:rPr>
        <w:t xml:space="preserve">Searches were conducted on Medline, CINAHL, SCOPUS, and PsycINFO databases over a two-week period in </w:t>
      </w:r>
      <w:r>
        <w:rPr>
          <w:rFonts w:ascii="Times New Roman" w:hAnsi="Times New Roman" w:cs="Times New Roman"/>
          <w:lang w:val="en"/>
        </w:rPr>
        <w:t>June 2017</w:t>
      </w:r>
      <w:r w:rsidRPr="00F62AE0">
        <w:rPr>
          <w:rFonts w:ascii="Times New Roman" w:hAnsi="Times New Roman" w:cs="Times New Roman"/>
          <w:lang w:val="en"/>
        </w:rPr>
        <w:t xml:space="preserve"> by the principal researcher. Following the focused research questions, the search strategy was assembled using a PEO framework (population, exposure, and outcome), combining terms within each concept of </w:t>
      </w:r>
      <w:r>
        <w:rPr>
          <w:rFonts w:ascii="Times New Roman" w:hAnsi="Times New Roman" w:cs="Times New Roman"/>
          <w:lang w:val="en"/>
        </w:rPr>
        <w:t xml:space="preserve">nurse </w:t>
      </w:r>
      <w:r w:rsidRPr="00F62AE0">
        <w:rPr>
          <w:rFonts w:ascii="Times New Roman" w:hAnsi="Times New Roman" w:cs="Times New Roman"/>
          <w:lang w:val="en"/>
        </w:rPr>
        <w:t>and the patient population as the population groups, and health behaviours as the exposure</w:t>
      </w:r>
      <w:r>
        <w:rPr>
          <w:rFonts w:ascii="Times New Roman" w:hAnsi="Times New Roman" w:cs="Times New Roman"/>
          <w:lang w:val="en"/>
        </w:rPr>
        <w:t xml:space="preserve"> as shown in Table 1</w:t>
      </w:r>
      <w:r w:rsidRPr="00F62AE0">
        <w:rPr>
          <w:rFonts w:ascii="Times New Roman" w:hAnsi="Times New Roman" w:cs="Times New Roman"/>
          <w:lang w:val="en"/>
        </w:rPr>
        <w:t xml:space="preserve">. </w:t>
      </w:r>
      <w:r>
        <w:rPr>
          <w:rFonts w:ascii="Times New Roman" w:hAnsi="Times New Roman" w:cs="Times New Roman"/>
          <w:lang w:val="en"/>
        </w:rPr>
        <w:t xml:space="preserve">Synonyms and truncation symbols were used to be as comprehensive as possible. </w:t>
      </w:r>
      <w:r w:rsidRPr="00F62AE0">
        <w:rPr>
          <w:rFonts w:ascii="Times New Roman" w:hAnsi="Times New Roman" w:cs="Times New Roman"/>
          <w:lang w:val="en"/>
        </w:rPr>
        <w:t xml:space="preserve">These were then combined using the Boolean operator ‘and’ with </w:t>
      </w:r>
      <w:r>
        <w:rPr>
          <w:rFonts w:ascii="Times New Roman" w:hAnsi="Times New Roman" w:cs="Times New Roman"/>
          <w:lang w:val="en"/>
        </w:rPr>
        <w:t xml:space="preserve">the </w:t>
      </w:r>
      <w:r w:rsidRPr="00F62AE0">
        <w:rPr>
          <w:rFonts w:ascii="Times New Roman" w:hAnsi="Times New Roman" w:cs="Times New Roman"/>
          <w:lang w:val="en"/>
        </w:rPr>
        <w:t xml:space="preserve">outcomes associated with health promotion practice. </w:t>
      </w:r>
    </w:p>
    <w:p w:rsidR="007754FF" w:rsidRPr="007754FF" w:rsidRDefault="007754FF" w:rsidP="007754FF">
      <w:pPr>
        <w:pStyle w:val="Caption"/>
        <w:keepNext/>
        <w:rPr>
          <w:rFonts w:ascii="Times New Roman" w:hAnsi="Times New Roman" w:cs="Times New Roman"/>
          <w:color w:val="auto"/>
          <w:sz w:val="22"/>
          <w:szCs w:val="22"/>
        </w:rPr>
      </w:pPr>
      <w:r w:rsidRPr="007754FF">
        <w:rPr>
          <w:rFonts w:ascii="Times New Roman" w:hAnsi="Times New Roman" w:cs="Times New Roman"/>
          <w:color w:val="auto"/>
          <w:sz w:val="22"/>
          <w:szCs w:val="22"/>
        </w:rPr>
        <w:t xml:space="preserve">Table </w:t>
      </w:r>
      <w:r w:rsidRPr="007754FF">
        <w:rPr>
          <w:rFonts w:ascii="Times New Roman" w:hAnsi="Times New Roman" w:cs="Times New Roman"/>
          <w:color w:val="auto"/>
          <w:sz w:val="22"/>
          <w:szCs w:val="22"/>
        </w:rPr>
        <w:fldChar w:fldCharType="begin"/>
      </w:r>
      <w:r w:rsidRPr="007754FF">
        <w:rPr>
          <w:rFonts w:ascii="Times New Roman" w:hAnsi="Times New Roman" w:cs="Times New Roman"/>
          <w:color w:val="auto"/>
          <w:sz w:val="22"/>
          <w:szCs w:val="22"/>
        </w:rPr>
        <w:instrText xml:space="preserve"> SEQ Table \* ARABIC </w:instrText>
      </w:r>
      <w:r w:rsidRPr="007754FF">
        <w:rPr>
          <w:rFonts w:ascii="Times New Roman" w:hAnsi="Times New Roman" w:cs="Times New Roman"/>
          <w:color w:val="auto"/>
          <w:sz w:val="22"/>
          <w:szCs w:val="22"/>
        </w:rPr>
        <w:fldChar w:fldCharType="separate"/>
      </w:r>
      <w:r w:rsidR="00D24F27">
        <w:rPr>
          <w:rFonts w:ascii="Times New Roman" w:hAnsi="Times New Roman" w:cs="Times New Roman"/>
          <w:noProof/>
          <w:color w:val="auto"/>
          <w:sz w:val="22"/>
          <w:szCs w:val="22"/>
        </w:rPr>
        <w:t>1</w:t>
      </w:r>
      <w:r w:rsidRPr="007754FF">
        <w:rPr>
          <w:rFonts w:ascii="Times New Roman" w:hAnsi="Times New Roman" w:cs="Times New Roman"/>
          <w:color w:val="auto"/>
          <w:sz w:val="22"/>
          <w:szCs w:val="22"/>
        </w:rPr>
        <w:fldChar w:fldCharType="end"/>
      </w:r>
      <w:r w:rsidRPr="007754FF">
        <w:rPr>
          <w:rFonts w:ascii="Times New Roman" w:hAnsi="Times New Roman" w:cs="Times New Roman"/>
          <w:color w:val="auto"/>
          <w:sz w:val="22"/>
          <w:szCs w:val="22"/>
        </w:rPr>
        <w:t xml:space="preserve"> PEO framework used in the review</w:t>
      </w:r>
    </w:p>
    <w:tbl>
      <w:tblPr>
        <w:tblStyle w:val="TableGrid"/>
        <w:tblW w:w="0" w:type="auto"/>
        <w:tblLook w:val="04A0" w:firstRow="1" w:lastRow="0" w:firstColumn="1" w:lastColumn="0" w:noHBand="0" w:noVBand="1"/>
      </w:tblPr>
      <w:tblGrid>
        <w:gridCol w:w="1242"/>
        <w:gridCol w:w="2835"/>
        <w:gridCol w:w="5165"/>
      </w:tblGrid>
      <w:tr w:rsidR="007754FF" w:rsidRPr="00097359" w:rsidTr="007754FF">
        <w:trPr>
          <w:trHeight w:val="500"/>
        </w:trPr>
        <w:tc>
          <w:tcPr>
            <w:tcW w:w="1242" w:type="dxa"/>
          </w:tcPr>
          <w:p w:rsidR="007754FF" w:rsidRPr="00097359" w:rsidRDefault="007754FF" w:rsidP="009A34BC">
            <w:pPr>
              <w:spacing w:line="480" w:lineRule="auto"/>
              <w:rPr>
                <w:rFonts w:ascii="Times New Roman" w:hAnsi="Times New Roman" w:cs="Times New Roman"/>
                <w:szCs w:val="22"/>
                <w:lang w:val="en"/>
              </w:rPr>
            </w:pPr>
            <w:r w:rsidRPr="00097359">
              <w:rPr>
                <w:rFonts w:ascii="Times New Roman" w:hAnsi="Times New Roman" w:cs="Times New Roman"/>
                <w:szCs w:val="22"/>
                <w:lang w:val="en"/>
              </w:rPr>
              <w:t>Population</w:t>
            </w:r>
          </w:p>
        </w:tc>
        <w:tc>
          <w:tcPr>
            <w:tcW w:w="2835" w:type="dxa"/>
          </w:tcPr>
          <w:p w:rsidR="007754FF" w:rsidRPr="007754FF" w:rsidRDefault="007754FF" w:rsidP="009A34BC">
            <w:pPr>
              <w:spacing w:line="480" w:lineRule="auto"/>
              <w:rPr>
                <w:rFonts w:ascii="Times New Roman" w:hAnsi="Times New Roman" w:cs="Times New Roman"/>
                <w:szCs w:val="22"/>
                <w:lang w:val="en"/>
              </w:rPr>
            </w:pPr>
            <w:r w:rsidRPr="007754FF">
              <w:rPr>
                <w:rFonts w:ascii="Times New Roman" w:hAnsi="Times New Roman" w:cs="Times New Roman"/>
                <w:szCs w:val="22"/>
                <w:lang w:val="en"/>
              </w:rPr>
              <w:t>Exposure</w:t>
            </w:r>
          </w:p>
        </w:tc>
        <w:tc>
          <w:tcPr>
            <w:tcW w:w="5165" w:type="dxa"/>
          </w:tcPr>
          <w:p w:rsidR="007754FF" w:rsidRPr="007754FF" w:rsidRDefault="007754FF" w:rsidP="009A34BC">
            <w:pPr>
              <w:spacing w:line="480" w:lineRule="auto"/>
              <w:rPr>
                <w:rFonts w:ascii="Times New Roman" w:hAnsi="Times New Roman" w:cs="Times New Roman"/>
                <w:szCs w:val="22"/>
                <w:lang w:val="en"/>
              </w:rPr>
            </w:pPr>
            <w:r w:rsidRPr="007754FF">
              <w:rPr>
                <w:rFonts w:ascii="Times New Roman" w:hAnsi="Times New Roman" w:cs="Times New Roman"/>
                <w:szCs w:val="22"/>
                <w:lang w:val="en"/>
              </w:rPr>
              <w:t>Outcome</w:t>
            </w:r>
          </w:p>
        </w:tc>
      </w:tr>
      <w:tr w:rsidR="007754FF" w:rsidRPr="00097359" w:rsidTr="007754FF">
        <w:trPr>
          <w:trHeight w:val="2533"/>
        </w:trPr>
        <w:tc>
          <w:tcPr>
            <w:tcW w:w="1242" w:type="dxa"/>
            <w:vMerge w:val="restart"/>
          </w:tcPr>
          <w:p w:rsidR="007754FF" w:rsidRPr="003363CB" w:rsidRDefault="007754FF" w:rsidP="009A34BC">
            <w:pPr>
              <w:spacing w:line="480" w:lineRule="auto"/>
              <w:rPr>
                <w:rFonts w:ascii="Times New Roman" w:hAnsi="Times New Roman" w:cs="Times New Roman"/>
                <w:szCs w:val="22"/>
                <w:lang w:val="en"/>
              </w:rPr>
            </w:pPr>
            <w:r w:rsidRPr="003363CB">
              <w:rPr>
                <w:rFonts w:ascii="Times New Roman" w:hAnsi="Times New Roman" w:cs="Times New Roman"/>
                <w:szCs w:val="22"/>
                <w:lang w:val="en"/>
              </w:rPr>
              <w:t>Nurse</w:t>
            </w:r>
          </w:p>
        </w:tc>
        <w:tc>
          <w:tcPr>
            <w:tcW w:w="2835" w:type="dxa"/>
            <w:vMerge w:val="restart"/>
          </w:tcPr>
          <w:p w:rsidR="007754FF" w:rsidRPr="008067D4" w:rsidRDefault="007754FF" w:rsidP="009A34BC">
            <w:pPr>
              <w:spacing w:line="480" w:lineRule="auto"/>
              <w:rPr>
                <w:rFonts w:ascii="Times New Roman" w:hAnsi="Times New Roman" w:cs="Times New Roman"/>
                <w:szCs w:val="22"/>
                <w:lang w:val="en"/>
              </w:rPr>
            </w:pPr>
            <w:r w:rsidRPr="001C0F87">
              <w:rPr>
                <w:rFonts w:ascii="Times New Roman" w:hAnsi="Times New Roman" w:cs="Times New Roman"/>
                <w:szCs w:val="22"/>
                <w:lang w:val="en"/>
              </w:rPr>
              <w:t>Smoking</w:t>
            </w:r>
            <w:r w:rsidRPr="008067D4">
              <w:rPr>
                <w:rFonts w:ascii="Times New Roman" w:hAnsi="Times New Roman" w:cs="Times New Roman"/>
                <w:szCs w:val="22"/>
                <w:lang w:val="en"/>
              </w:rPr>
              <w:t xml:space="preserve"> or tobacco</w:t>
            </w:r>
          </w:p>
          <w:p w:rsidR="007754FF" w:rsidRPr="008067D4" w:rsidRDefault="007754FF" w:rsidP="009A34BC">
            <w:pPr>
              <w:spacing w:line="480" w:lineRule="auto"/>
              <w:rPr>
                <w:rFonts w:ascii="Times New Roman" w:hAnsi="Times New Roman" w:cs="Times New Roman"/>
                <w:szCs w:val="22"/>
                <w:lang w:val="en"/>
              </w:rPr>
            </w:pPr>
            <w:r w:rsidRPr="001C0F87">
              <w:rPr>
                <w:rFonts w:ascii="Times New Roman" w:hAnsi="Times New Roman" w:cs="Times New Roman"/>
                <w:szCs w:val="22"/>
                <w:lang w:val="en"/>
              </w:rPr>
              <w:t>Alcohol or drinking</w:t>
            </w:r>
          </w:p>
          <w:p w:rsidR="007754FF" w:rsidRPr="008067D4" w:rsidRDefault="007754FF" w:rsidP="009A34BC">
            <w:pPr>
              <w:spacing w:line="480" w:lineRule="auto"/>
              <w:rPr>
                <w:rFonts w:ascii="Times New Roman" w:hAnsi="Times New Roman" w:cs="Times New Roman"/>
                <w:szCs w:val="22"/>
                <w:lang w:val="en"/>
              </w:rPr>
            </w:pPr>
            <w:r w:rsidRPr="001C0F87">
              <w:rPr>
                <w:rFonts w:ascii="Times New Roman" w:hAnsi="Times New Roman" w:cs="Times New Roman"/>
                <w:szCs w:val="22"/>
                <w:lang w:val="en"/>
              </w:rPr>
              <w:t>Physical activity or exercise</w:t>
            </w:r>
          </w:p>
          <w:p w:rsidR="007754FF" w:rsidRPr="008067D4" w:rsidRDefault="007754FF" w:rsidP="009A34BC">
            <w:pPr>
              <w:spacing w:line="480" w:lineRule="auto"/>
              <w:rPr>
                <w:rFonts w:ascii="Times New Roman" w:hAnsi="Times New Roman" w:cs="Times New Roman"/>
                <w:szCs w:val="22"/>
                <w:lang w:val="en"/>
              </w:rPr>
            </w:pPr>
            <w:r w:rsidRPr="001C0F87">
              <w:rPr>
                <w:rFonts w:ascii="Times New Roman" w:hAnsi="Times New Roman" w:cs="Times New Roman"/>
                <w:szCs w:val="22"/>
                <w:lang w:val="en"/>
              </w:rPr>
              <w:t>Diet, nutrition</w:t>
            </w:r>
            <w:r>
              <w:rPr>
                <w:rFonts w:ascii="Times New Roman" w:hAnsi="Times New Roman" w:cs="Times New Roman"/>
                <w:szCs w:val="22"/>
                <w:lang w:val="en"/>
              </w:rPr>
              <w:t>, weight</w:t>
            </w:r>
          </w:p>
          <w:p w:rsidR="007754FF" w:rsidRPr="008067D4" w:rsidRDefault="007754FF" w:rsidP="009A34BC">
            <w:pPr>
              <w:spacing w:line="480" w:lineRule="auto"/>
              <w:rPr>
                <w:rFonts w:ascii="Times New Roman" w:hAnsi="Times New Roman" w:cs="Times New Roman"/>
                <w:szCs w:val="22"/>
                <w:lang w:val="en"/>
              </w:rPr>
            </w:pPr>
          </w:p>
        </w:tc>
        <w:tc>
          <w:tcPr>
            <w:tcW w:w="5165" w:type="dxa"/>
          </w:tcPr>
          <w:p w:rsidR="007754FF" w:rsidRPr="00A54B81" w:rsidRDefault="007754FF" w:rsidP="009A34BC">
            <w:pPr>
              <w:spacing w:line="480" w:lineRule="auto"/>
              <w:rPr>
                <w:rFonts w:ascii="Times New Roman" w:hAnsi="Times New Roman" w:cs="Times New Roman"/>
                <w:szCs w:val="22"/>
                <w:lang w:val="en"/>
              </w:rPr>
            </w:pPr>
            <w:r>
              <w:rPr>
                <w:rFonts w:ascii="Times New Roman" w:hAnsi="Times New Roman" w:cs="Times New Roman"/>
                <w:szCs w:val="22"/>
                <w:lang w:val="en"/>
              </w:rPr>
              <w:t>Nurses’ a</w:t>
            </w:r>
            <w:r w:rsidRPr="00A54B81">
              <w:rPr>
                <w:rFonts w:ascii="Times New Roman" w:hAnsi="Times New Roman" w:cs="Times New Roman"/>
                <w:szCs w:val="22"/>
                <w:lang w:val="en"/>
              </w:rPr>
              <w:t>ttitudes to health promotion:</w:t>
            </w:r>
          </w:p>
          <w:p w:rsidR="007754FF" w:rsidRPr="00762564" w:rsidRDefault="007754FF" w:rsidP="007754FF">
            <w:pPr>
              <w:spacing w:line="480" w:lineRule="auto"/>
              <w:rPr>
                <w:rFonts w:ascii="Times New Roman" w:hAnsi="Times New Roman" w:cs="Times New Roman"/>
                <w:b/>
                <w:szCs w:val="22"/>
                <w:lang w:val="en"/>
              </w:rPr>
            </w:pPr>
            <w:r>
              <w:rPr>
                <w:rFonts w:ascii="Times New Roman" w:hAnsi="Times New Roman" w:cs="Times New Roman"/>
                <w:szCs w:val="22"/>
                <w:lang w:val="en"/>
              </w:rPr>
              <w:t xml:space="preserve">Self-efficacy, willingness, confidence, importance attached to the behaviour, perception of being a role model, attitudes towards the behaviour, attitudes towards health promotion practice </w:t>
            </w:r>
          </w:p>
        </w:tc>
      </w:tr>
      <w:tr w:rsidR="007754FF" w:rsidRPr="00097359" w:rsidTr="007754FF">
        <w:tc>
          <w:tcPr>
            <w:tcW w:w="1242" w:type="dxa"/>
            <w:vMerge/>
          </w:tcPr>
          <w:p w:rsidR="007754FF" w:rsidRPr="003363CB" w:rsidRDefault="007754FF" w:rsidP="009A34BC">
            <w:pPr>
              <w:spacing w:line="480" w:lineRule="auto"/>
              <w:rPr>
                <w:rFonts w:ascii="Times New Roman" w:hAnsi="Times New Roman" w:cs="Times New Roman"/>
                <w:szCs w:val="22"/>
                <w:lang w:val="en"/>
              </w:rPr>
            </w:pPr>
          </w:p>
        </w:tc>
        <w:tc>
          <w:tcPr>
            <w:tcW w:w="2835" w:type="dxa"/>
            <w:vMerge/>
          </w:tcPr>
          <w:p w:rsidR="007754FF" w:rsidRPr="008067D4" w:rsidRDefault="007754FF" w:rsidP="009A34BC">
            <w:pPr>
              <w:spacing w:line="480" w:lineRule="auto"/>
              <w:rPr>
                <w:rFonts w:ascii="Times New Roman" w:hAnsi="Times New Roman" w:cs="Times New Roman"/>
                <w:szCs w:val="22"/>
                <w:lang w:val="en"/>
              </w:rPr>
            </w:pPr>
          </w:p>
        </w:tc>
        <w:tc>
          <w:tcPr>
            <w:tcW w:w="5165" w:type="dxa"/>
          </w:tcPr>
          <w:p w:rsidR="007754FF" w:rsidRDefault="007754FF" w:rsidP="007754FF">
            <w:pPr>
              <w:spacing w:line="480" w:lineRule="auto"/>
              <w:rPr>
                <w:rFonts w:ascii="Times New Roman" w:hAnsi="Times New Roman" w:cs="Times New Roman"/>
                <w:szCs w:val="22"/>
                <w:lang w:val="en"/>
              </w:rPr>
            </w:pPr>
            <w:r>
              <w:rPr>
                <w:rFonts w:ascii="Times New Roman" w:hAnsi="Times New Roman" w:cs="Times New Roman"/>
                <w:szCs w:val="22"/>
                <w:lang w:val="en"/>
              </w:rPr>
              <w:t>Nurses’ h</w:t>
            </w:r>
            <w:r w:rsidRPr="008A59A5">
              <w:rPr>
                <w:rFonts w:ascii="Times New Roman" w:hAnsi="Times New Roman" w:cs="Times New Roman"/>
                <w:szCs w:val="22"/>
                <w:lang w:val="en"/>
              </w:rPr>
              <w:t xml:space="preserve">ealth promotion practice: </w:t>
            </w:r>
          </w:p>
          <w:p w:rsidR="007754FF" w:rsidRPr="00BB6C91" w:rsidRDefault="007754FF" w:rsidP="007754FF">
            <w:pPr>
              <w:spacing w:line="480" w:lineRule="auto"/>
              <w:rPr>
                <w:rFonts w:ascii="Times New Roman" w:hAnsi="Times New Roman" w:cs="Times New Roman"/>
                <w:szCs w:val="22"/>
                <w:lang w:val="en"/>
              </w:rPr>
            </w:pPr>
            <w:r>
              <w:rPr>
                <w:rFonts w:ascii="Times New Roman" w:hAnsi="Times New Roman" w:cs="Times New Roman"/>
                <w:szCs w:val="22"/>
                <w:lang w:val="en"/>
              </w:rPr>
              <w:t xml:space="preserve">Intention to raise the issue, asking, discussing or raising the issue, giving advice or giving a message, referral, health education, referral to smoking </w:t>
            </w:r>
            <w:r w:rsidRPr="008A59A5">
              <w:rPr>
                <w:rFonts w:ascii="Times New Roman" w:hAnsi="Times New Roman" w:cs="Times New Roman"/>
                <w:szCs w:val="22"/>
                <w:lang w:val="en"/>
              </w:rPr>
              <w:t>cessation</w:t>
            </w:r>
            <w:r>
              <w:rPr>
                <w:rFonts w:ascii="Times New Roman" w:hAnsi="Times New Roman" w:cs="Times New Roman"/>
                <w:szCs w:val="22"/>
                <w:lang w:val="en"/>
              </w:rPr>
              <w:t xml:space="preserve"> or </w:t>
            </w:r>
            <w:r w:rsidRPr="008A59A5">
              <w:rPr>
                <w:rFonts w:ascii="Times New Roman" w:hAnsi="Times New Roman" w:cs="Times New Roman"/>
                <w:szCs w:val="22"/>
                <w:lang w:val="en"/>
              </w:rPr>
              <w:t>weight management</w:t>
            </w:r>
          </w:p>
        </w:tc>
      </w:tr>
      <w:tr w:rsidR="007754FF" w:rsidRPr="00097359" w:rsidTr="007754FF">
        <w:tc>
          <w:tcPr>
            <w:tcW w:w="1242" w:type="dxa"/>
            <w:vMerge/>
          </w:tcPr>
          <w:p w:rsidR="007754FF" w:rsidRPr="003363CB" w:rsidRDefault="007754FF" w:rsidP="009A34BC">
            <w:pPr>
              <w:spacing w:line="480" w:lineRule="auto"/>
              <w:rPr>
                <w:rFonts w:ascii="Times New Roman" w:hAnsi="Times New Roman" w:cs="Times New Roman"/>
                <w:szCs w:val="22"/>
                <w:lang w:val="en"/>
              </w:rPr>
            </w:pPr>
          </w:p>
        </w:tc>
        <w:tc>
          <w:tcPr>
            <w:tcW w:w="2835" w:type="dxa"/>
            <w:vMerge/>
          </w:tcPr>
          <w:p w:rsidR="007754FF" w:rsidRPr="008067D4" w:rsidRDefault="007754FF" w:rsidP="009A34BC">
            <w:pPr>
              <w:spacing w:line="480" w:lineRule="auto"/>
              <w:rPr>
                <w:rFonts w:ascii="Times New Roman" w:hAnsi="Times New Roman" w:cs="Times New Roman"/>
                <w:szCs w:val="22"/>
                <w:lang w:val="en"/>
              </w:rPr>
            </w:pPr>
          </w:p>
        </w:tc>
        <w:tc>
          <w:tcPr>
            <w:tcW w:w="5165" w:type="dxa"/>
          </w:tcPr>
          <w:p w:rsidR="007754FF" w:rsidRPr="00097359" w:rsidRDefault="007754FF" w:rsidP="009A34BC">
            <w:pPr>
              <w:spacing w:line="480" w:lineRule="auto"/>
              <w:rPr>
                <w:rFonts w:ascii="Times New Roman" w:hAnsi="Times New Roman" w:cs="Times New Roman"/>
                <w:szCs w:val="22"/>
                <w:lang w:val="en"/>
              </w:rPr>
            </w:pPr>
            <w:r w:rsidRPr="00097359">
              <w:rPr>
                <w:rFonts w:ascii="Times New Roman" w:hAnsi="Times New Roman" w:cs="Times New Roman"/>
                <w:szCs w:val="22"/>
                <w:lang w:val="en"/>
              </w:rPr>
              <w:t>Patient responses:</w:t>
            </w:r>
          </w:p>
          <w:p w:rsidR="007754FF" w:rsidRPr="00BB6C91" w:rsidRDefault="007754FF" w:rsidP="007754FF">
            <w:pPr>
              <w:spacing w:line="480" w:lineRule="auto"/>
              <w:rPr>
                <w:rFonts w:ascii="Times New Roman" w:hAnsi="Times New Roman" w:cs="Times New Roman"/>
                <w:szCs w:val="22"/>
                <w:lang w:val="en"/>
              </w:rPr>
            </w:pPr>
            <w:r>
              <w:rPr>
                <w:rFonts w:ascii="Times New Roman" w:hAnsi="Times New Roman" w:cs="Times New Roman"/>
                <w:szCs w:val="22"/>
                <w:lang w:val="en"/>
              </w:rPr>
              <w:t>Perceived credibility or believability of advice given, c</w:t>
            </w:r>
            <w:r w:rsidRPr="00097359">
              <w:rPr>
                <w:rFonts w:ascii="Times New Roman" w:hAnsi="Times New Roman" w:cs="Times New Roman"/>
                <w:szCs w:val="22"/>
                <w:lang w:val="en"/>
              </w:rPr>
              <w:t xml:space="preserve">onfidence in advice given, </w:t>
            </w:r>
            <w:r>
              <w:rPr>
                <w:rFonts w:ascii="Times New Roman" w:hAnsi="Times New Roman" w:cs="Times New Roman"/>
                <w:szCs w:val="22"/>
                <w:lang w:val="en"/>
              </w:rPr>
              <w:t xml:space="preserve">perceived trustworthiness of advice given, perceived impact of nurses’ health behaviours on advice received, willingness to follow or </w:t>
            </w:r>
            <w:r>
              <w:rPr>
                <w:rFonts w:ascii="Times New Roman" w:hAnsi="Times New Roman" w:cs="Times New Roman"/>
                <w:szCs w:val="22"/>
                <w:lang w:val="en"/>
              </w:rPr>
              <w:lastRenderedPageBreak/>
              <w:t>comply with advice given, willingness to listen or attend to the nurse, acceptance of advice given, receptiveness to advice given, perception of nurses as role models or exemplars</w:t>
            </w:r>
          </w:p>
        </w:tc>
      </w:tr>
    </w:tbl>
    <w:p w:rsidR="007754FF" w:rsidRDefault="007754FF" w:rsidP="007754FF">
      <w:pPr>
        <w:spacing w:line="480" w:lineRule="auto"/>
        <w:rPr>
          <w:rFonts w:ascii="Times New Roman" w:hAnsi="Times New Roman" w:cs="Times New Roman"/>
          <w:lang w:val="en"/>
        </w:rPr>
      </w:pPr>
    </w:p>
    <w:p w:rsidR="007754FF" w:rsidRPr="00F62AE0" w:rsidRDefault="007754FF" w:rsidP="007754FF">
      <w:pPr>
        <w:spacing w:line="480" w:lineRule="auto"/>
        <w:rPr>
          <w:rFonts w:ascii="Times New Roman" w:hAnsi="Times New Roman" w:cs="Times New Roman"/>
          <w:lang w:val="en"/>
        </w:rPr>
      </w:pPr>
      <w:r w:rsidRPr="00F62AE0">
        <w:rPr>
          <w:rFonts w:ascii="Times New Roman" w:hAnsi="Times New Roman" w:cs="Times New Roman"/>
          <w:lang w:val="en"/>
        </w:rPr>
        <w:t xml:space="preserve">Ancillary searching included citation trails from all the included papers. An example of the search string used for MEDLINE is shown in Supplementary File 1. </w:t>
      </w:r>
    </w:p>
    <w:p w:rsidR="007754FF" w:rsidRPr="006462C2" w:rsidRDefault="007754FF" w:rsidP="007754FF">
      <w:pPr>
        <w:spacing w:line="480" w:lineRule="auto"/>
        <w:rPr>
          <w:rFonts w:ascii="Times New Roman" w:hAnsi="Times New Roman" w:cs="Times New Roman"/>
          <w:b/>
        </w:rPr>
      </w:pPr>
      <w:r w:rsidRPr="006462C2">
        <w:rPr>
          <w:rFonts w:ascii="Times New Roman" w:hAnsi="Times New Roman" w:cs="Times New Roman"/>
          <w:b/>
        </w:rPr>
        <w:t xml:space="preserve">Screening </w:t>
      </w:r>
    </w:p>
    <w:p w:rsidR="007754FF" w:rsidRPr="00F62AE0" w:rsidRDefault="007754FF" w:rsidP="007754FF">
      <w:pPr>
        <w:spacing w:line="480" w:lineRule="auto"/>
        <w:rPr>
          <w:rFonts w:ascii="Times New Roman" w:hAnsi="Times New Roman" w:cs="Times New Roman"/>
          <w:szCs w:val="22"/>
          <w:lang w:val="en"/>
        </w:rPr>
      </w:pPr>
      <w:r w:rsidRPr="00F62AE0">
        <w:rPr>
          <w:rFonts w:ascii="Times New Roman" w:hAnsi="Times New Roman" w:cs="Times New Roman"/>
          <w:szCs w:val="22"/>
          <w:lang w:val="en"/>
        </w:rPr>
        <w:t xml:space="preserve">A team of three researchers screened the titles and abstracts for eligibility according to the inclusion/exclusion criteria in Table 1. Quantitative studies that assessed a direct statistical relationship between </w:t>
      </w:r>
      <w:r>
        <w:rPr>
          <w:rFonts w:ascii="Times New Roman" w:hAnsi="Times New Roman" w:cs="Times New Roman"/>
          <w:szCs w:val="22"/>
          <w:lang w:val="en"/>
        </w:rPr>
        <w:t>nurses</w:t>
      </w:r>
      <w:r w:rsidRPr="00F62AE0">
        <w:rPr>
          <w:rFonts w:ascii="Times New Roman" w:hAnsi="Times New Roman" w:cs="Times New Roman"/>
          <w:szCs w:val="22"/>
          <w:lang w:val="en"/>
        </w:rPr>
        <w:t xml:space="preserve">’ personal health behaviours and their health promotion practice or patient responses and outcomes, or qualitative studies that claimed to be reporting on that relationship were included. </w:t>
      </w:r>
    </w:p>
    <w:p w:rsidR="007754FF" w:rsidRPr="007754FF" w:rsidRDefault="007754FF" w:rsidP="007754FF">
      <w:pPr>
        <w:pStyle w:val="Caption"/>
        <w:keepNext/>
        <w:rPr>
          <w:rFonts w:ascii="Times New Roman" w:hAnsi="Times New Roman" w:cs="Times New Roman"/>
          <w:color w:val="auto"/>
          <w:sz w:val="22"/>
          <w:szCs w:val="22"/>
        </w:rPr>
      </w:pPr>
      <w:r w:rsidRPr="007754FF">
        <w:rPr>
          <w:rFonts w:ascii="Times New Roman" w:hAnsi="Times New Roman" w:cs="Times New Roman"/>
          <w:color w:val="auto"/>
          <w:sz w:val="22"/>
          <w:szCs w:val="22"/>
        </w:rPr>
        <w:t xml:space="preserve">Table </w:t>
      </w:r>
      <w:r w:rsidRPr="007754FF">
        <w:rPr>
          <w:rFonts w:ascii="Times New Roman" w:hAnsi="Times New Roman" w:cs="Times New Roman"/>
          <w:color w:val="auto"/>
          <w:sz w:val="22"/>
          <w:szCs w:val="22"/>
        </w:rPr>
        <w:fldChar w:fldCharType="begin"/>
      </w:r>
      <w:r w:rsidRPr="007754FF">
        <w:rPr>
          <w:rFonts w:ascii="Times New Roman" w:hAnsi="Times New Roman" w:cs="Times New Roman"/>
          <w:color w:val="auto"/>
          <w:sz w:val="22"/>
          <w:szCs w:val="22"/>
        </w:rPr>
        <w:instrText xml:space="preserve"> SEQ Table \* ARABIC </w:instrText>
      </w:r>
      <w:r w:rsidRPr="007754FF">
        <w:rPr>
          <w:rFonts w:ascii="Times New Roman" w:hAnsi="Times New Roman" w:cs="Times New Roman"/>
          <w:color w:val="auto"/>
          <w:sz w:val="22"/>
          <w:szCs w:val="22"/>
        </w:rPr>
        <w:fldChar w:fldCharType="separate"/>
      </w:r>
      <w:r w:rsidR="00D24F27">
        <w:rPr>
          <w:rFonts w:ascii="Times New Roman" w:hAnsi="Times New Roman" w:cs="Times New Roman"/>
          <w:noProof/>
          <w:color w:val="auto"/>
          <w:sz w:val="22"/>
          <w:szCs w:val="22"/>
        </w:rPr>
        <w:t>2</w:t>
      </w:r>
      <w:r w:rsidRPr="007754FF">
        <w:rPr>
          <w:rFonts w:ascii="Times New Roman" w:hAnsi="Times New Roman" w:cs="Times New Roman"/>
          <w:color w:val="auto"/>
          <w:sz w:val="22"/>
          <w:szCs w:val="22"/>
        </w:rPr>
        <w:fldChar w:fldCharType="end"/>
      </w:r>
      <w:r w:rsidRPr="007754FF">
        <w:rPr>
          <w:rFonts w:ascii="Times New Roman" w:hAnsi="Times New Roman" w:cs="Times New Roman"/>
          <w:color w:val="auto"/>
          <w:sz w:val="22"/>
          <w:szCs w:val="22"/>
        </w:rPr>
        <w:t xml:space="preserve"> Inclusion and exclusion criteri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03"/>
        <w:gridCol w:w="4739"/>
      </w:tblGrid>
      <w:tr w:rsidR="007754FF" w:rsidRPr="00F62AE0" w:rsidTr="007754FF">
        <w:trPr>
          <w:tblHeader/>
        </w:trPr>
        <w:tc>
          <w:tcPr>
            <w:tcW w:w="4503" w:type="dxa"/>
          </w:tcPr>
          <w:p w:rsidR="007754FF" w:rsidRPr="00F62AE0" w:rsidRDefault="007754FF" w:rsidP="009A34BC">
            <w:pPr>
              <w:spacing w:line="480" w:lineRule="auto"/>
              <w:rPr>
                <w:rFonts w:ascii="Times New Roman" w:hAnsi="Times New Roman" w:cs="Times New Roman"/>
                <w:b/>
                <w:lang w:val="en"/>
              </w:rPr>
            </w:pPr>
            <w:r w:rsidRPr="00F62AE0">
              <w:rPr>
                <w:rFonts w:ascii="Times New Roman" w:hAnsi="Times New Roman" w:cs="Times New Roman"/>
                <w:b/>
                <w:lang w:val="en"/>
              </w:rPr>
              <w:t>Inclusion criteria</w:t>
            </w:r>
          </w:p>
        </w:tc>
        <w:tc>
          <w:tcPr>
            <w:tcW w:w="4739" w:type="dxa"/>
          </w:tcPr>
          <w:p w:rsidR="007754FF" w:rsidRPr="00F62AE0" w:rsidRDefault="007754FF" w:rsidP="009A34BC">
            <w:pPr>
              <w:spacing w:line="480" w:lineRule="auto"/>
              <w:rPr>
                <w:rFonts w:ascii="Times New Roman" w:hAnsi="Times New Roman" w:cs="Times New Roman"/>
                <w:b/>
                <w:lang w:val="en"/>
              </w:rPr>
            </w:pPr>
            <w:r w:rsidRPr="00F62AE0">
              <w:rPr>
                <w:rFonts w:ascii="Times New Roman" w:hAnsi="Times New Roman" w:cs="Times New Roman"/>
                <w:b/>
                <w:lang w:val="en"/>
              </w:rPr>
              <w:t>Exclusion criteria</w:t>
            </w:r>
          </w:p>
        </w:tc>
      </w:tr>
      <w:tr w:rsidR="007754FF" w:rsidRPr="00F62AE0" w:rsidTr="007754FF">
        <w:tc>
          <w:tcPr>
            <w:tcW w:w="4503" w:type="dxa"/>
          </w:tcPr>
          <w:p w:rsidR="007754FF" w:rsidRPr="00F62AE0" w:rsidRDefault="007754FF" w:rsidP="007754FF">
            <w:pPr>
              <w:pStyle w:val="ListParagraph"/>
              <w:numPr>
                <w:ilvl w:val="0"/>
                <w:numId w:val="12"/>
              </w:numPr>
              <w:spacing w:after="0" w:line="480" w:lineRule="auto"/>
              <w:rPr>
                <w:rFonts w:ascii="Times New Roman" w:hAnsi="Times New Roman" w:cs="Times New Roman"/>
                <w:lang w:val="en"/>
              </w:rPr>
            </w:pPr>
            <w:r w:rsidRPr="00F62AE0">
              <w:rPr>
                <w:rFonts w:ascii="Times New Roman" w:hAnsi="Times New Roman" w:cs="Times New Roman"/>
                <w:lang w:val="en"/>
              </w:rPr>
              <w:t xml:space="preserve">Studies that report </w:t>
            </w:r>
            <w:r>
              <w:rPr>
                <w:rFonts w:ascii="Times New Roman" w:hAnsi="Times New Roman" w:cs="Times New Roman"/>
                <w:lang w:val="en"/>
              </w:rPr>
              <w:t>nurses’</w:t>
            </w:r>
            <w:r w:rsidRPr="00F62AE0">
              <w:rPr>
                <w:rFonts w:ascii="Times New Roman" w:hAnsi="Times New Roman" w:cs="Times New Roman"/>
                <w:lang w:val="en"/>
              </w:rPr>
              <w:t xml:space="preserve"> personal health behaviours (smoking, diet, physical activity, weight, alcohol </w:t>
            </w:r>
            <w:r>
              <w:rPr>
                <w:rFonts w:ascii="Times New Roman" w:hAnsi="Times New Roman" w:cs="Times New Roman"/>
                <w:lang w:val="en"/>
              </w:rPr>
              <w:t>use</w:t>
            </w:r>
            <w:r w:rsidRPr="00F62AE0">
              <w:rPr>
                <w:rFonts w:ascii="Times New Roman" w:hAnsi="Times New Roman" w:cs="Times New Roman"/>
                <w:lang w:val="en"/>
              </w:rPr>
              <w:t>) AND their</w:t>
            </w:r>
            <w:r>
              <w:rPr>
                <w:rFonts w:ascii="Times New Roman" w:hAnsi="Times New Roman" w:cs="Times New Roman"/>
                <w:lang w:val="en"/>
              </w:rPr>
              <w:t xml:space="preserve"> health promotion practice, OR</w:t>
            </w:r>
          </w:p>
          <w:p w:rsidR="007754FF" w:rsidRPr="00F62AE0" w:rsidRDefault="007754FF" w:rsidP="007754FF">
            <w:pPr>
              <w:pStyle w:val="ListParagraph"/>
              <w:numPr>
                <w:ilvl w:val="1"/>
                <w:numId w:val="12"/>
              </w:numPr>
              <w:spacing w:after="0" w:line="480" w:lineRule="auto"/>
              <w:rPr>
                <w:rFonts w:ascii="Times New Roman" w:hAnsi="Times New Roman" w:cs="Times New Roman"/>
                <w:lang w:val="en"/>
              </w:rPr>
            </w:pPr>
            <w:r w:rsidRPr="00F62AE0">
              <w:rPr>
                <w:rFonts w:ascii="Times New Roman" w:hAnsi="Times New Roman" w:cs="Times New Roman"/>
                <w:lang w:val="en"/>
              </w:rPr>
              <w:t xml:space="preserve">Studies that report patients’ responses (members of the public recruited in clinical and non-clinical settings) to </w:t>
            </w:r>
            <w:r>
              <w:rPr>
                <w:rFonts w:ascii="Times New Roman" w:hAnsi="Times New Roman" w:cs="Times New Roman"/>
                <w:lang w:val="en"/>
              </w:rPr>
              <w:t>nurses’</w:t>
            </w:r>
            <w:r w:rsidRPr="00F62AE0">
              <w:rPr>
                <w:rFonts w:ascii="Times New Roman" w:hAnsi="Times New Roman" w:cs="Times New Roman"/>
                <w:lang w:val="en"/>
              </w:rPr>
              <w:t xml:space="preserve"> personal health behaviours.</w:t>
            </w:r>
          </w:p>
        </w:tc>
        <w:tc>
          <w:tcPr>
            <w:tcW w:w="4739" w:type="dxa"/>
          </w:tcPr>
          <w:p w:rsidR="007754FF" w:rsidRPr="00F62AE0" w:rsidRDefault="007754FF" w:rsidP="007754FF">
            <w:pPr>
              <w:pStyle w:val="ListParagraph"/>
              <w:numPr>
                <w:ilvl w:val="1"/>
                <w:numId w:val="12"/>
              </w:numPr>
              <w:spacing w:after="0" w:line="480" w:lineRule="auto"/>
              <w:rPr>
                <w:rFonts w:ascii="Times New Roman" w:hAnsi="Times New Roman" w:cs="Times New Roman"/>
                <w:lang w:val="en"/>
              </w:rPr>
            </w:pPr>
            <w:r w:rsidRPr="00F62AE0">
              <w:rPr>
                <w:rFonts w:ascii="Times New Roman" w:hAnsi="Times New Roman" w:cs="Times New Roman"/>
                <w:lang w:val="en"/>
              </w:rPr>
              <w:t xml:space="preserve">Studies that report the prevalence of </w:t>
            </w:r>
            <w:r>
              <w:rPr>
                <w:rFonts w:ascii="Times New Roman" w:hAnsi="Times New Roman" w:cs="Times New Roman"/>
                <w:lang w:val="en"/>
              </w:rPr>
              <w:t xml:space="preserve">nurses’ </w:t>
            </w:r>
            <w:r w:rsidRPr="00F62AE0">
              <w:rPr>
                <w:rFonts w:ascii="Times New Roman" w:hAnsi="Times New Roman" w:cs="Times New Roman"/>
                <w:lang w:val="en"/>
              </w:rPr>
              <w:t xml:space="preserve">personal health behaviours but did not </w:t>
            </w:r>
            <w:r w:rsidRPr="00F62AE0">
              <w:rPr>
                <w:rFonts w:ascii="Times New Roman" w:hAnsi="Times New Roman" w:cs="Times New Roman"/>
                <w:szCs w:val="22"/>
                <w:lang w:val="en"/>
              </w:rPr>
              <w:t>examine the relationship between these health behaviours and participants’ health promotion practice</w:t>
            </w:r>
            <w:r w:rsidRPr="00F62AE0">
              <w:rPr>
                <w:rFonts w:ascii="Times New Roman" w:hAnsi="Times New Roman" w:cs="Times New Roman"/>
                <w:lang w:val="en"/>
              </w:rPr>
              <w:t>.</w:t>
            </w:r>
          </w:p>
        </w:tc>
      </w:tr>
      <w:tr w:rsidR="00085D5D" w:rsidRPr="00F62AE0" w:rsidTr="007754FF">
        <w:tc>
          <w:tcPr>
            <w:tcW w:w="4503" w:type="dxa"/>
          </w:tcPr>
          <w:p w:rsidR="00085D5D" w:rsidRPr="00F62AE0" w:rsidRDefault="00085D5D" w:rsidP="006462C2">
            <w:pPr>
              <w:pStyle w:val="ListParagraph"/>
              <w:numPr>
                <w:ilvl w:val="0"/>
                <w:numId w:val="12"/>
              </w:numPr>
              <w:spacing w:after="0" w:line="480" w:lineRule="auto"/>
              <w:rPr>
                <w:rFonts w:ascii="Times New Roman" w:hAnsi="Times New Roman" w:cs="Times New Roman"/>
                <w:lang w:val="en"/>
              </w:rPr>
            </w:pPr>
            <w:r w:rsidRPr="00F62AE0">
              <w:rPr>
                <w:rFonts w:ascii="Times New Roman" w:hAnsi="Times New Roman" w:cs="Times New Roman"/>
                <w:lang w:val="en"/>
              </w:rPr>
              <w:t>Peer reviewed</w:t>
            </w:r>
          </w:p>
        </w:tc>
        <w:tc>
          <w:tcPr>
            <w:tcW w:w="4739" w:type="dxa"/>
          </w:tcPr>
          <w:p w:rsidR="00085D5D" w:rsidRDefault="00085D5D" w:rsidP="00085D5D">
            <w:pPr>
              <w:pStyle w:val="ListParagraph"/>
              <w:numPr>
                <w:ilvl w:val="1"/>
                <w:numId w:val="12"/>
              </w:numPr>
              <w:spacing w:after="0" w:line="480" w:lineRule="auto"/>
              <w:rPr>
                <w:rFonts w:ascii="Times New Roman" w:hAnsi="Times New Roman" w:cs="Times New Roman"/>
                <w:lang w:val="en"/>
              </w:rPr>
            </w:pPr>
            <w:r>
              <w:rPr>
                <w:rFonts w:ascii="Times New Roman" w:hAnsi="Times New Roman" w:cs="Times New Roman"/>
                <w:lang w:val="en"/>
              </w:rPr>
              <w:t>Examined nurses’ attitudes only and did not examine health promotion practice</w:t>
            </w:r>
          </w:p>
        </w:tc>
      </w:tr>
      <w:tr w:rsidR="00085D5D" w:rsidRPr="00F62AE0" w:rsidTr="007754FF">
        <w:tc>
          <w:tcPr>
            <w:tcW w:w="4503" w:type="dxa"/>
          </w:tcPr>
          <w:p w:rsidR="00085D5D" w:rsidRPr="00F62AE0" w:rsidRDefault="00085D5D" w:rsidP="006462C2">
            <w:pPr>
              <w:pStyle w:val="ListParagraph"/>
              <w:numPr>
                <w:ilvl w:val="0"/>
                <w:numId w:val="12"/>
              </w:numPr>
              <w:spacing w:after="0" w:line="480" w:lineRule="auto"/>
              <w:rPr>
                <w:rFonts w:ascii="Times New Roman" w:hAnsi="Times New Roman" w:cs="Times New Roman"/>
                <w:lang w:val="en"/>
              </w:rPr>
            </w:pPr>
            <w:r w:rsidRPr="00F62AE0">
              <w:rPr>
                <w:rFonts w:ascii="Times New Roman" w:hAnsi="Times New Roman" w:cs="Times New Roman"/>
                <w:lang w:val="en"/>
              </w:rPr>
              <w:lastRenderedPageBreak/>
              <w:t>Studies in English</w:t>
            </w:r>
          </w:p>
        </w:tc>
        <w:tc>
          <w:tcPr>
            <w:tcW w:w="4739" w:type="dxa"/>
          </w:tcPr>
          <w:p w:rsidR="00085D5D" w:rsidRPr="00F62AE0" w:rsidRDefault="00085D5D" w:rsidP="007754FF">
            <w:pPr>
              <w:pStyle w:val="ListParagraph"/>
              <w:numPr>
                <w:ilvl w:val="1"/>
                <w:numId w:val="12"/>
              </w:numPr>
              <w:spacing w:after="0" w:line="480" w:lineRule="auto"/>
              <w:rPr>
                <w:rFonts w:ascii="Times New Roman" w:hAnsi="Times New Roman" w:cs="Times New Roman"/>
                <w:lang w:val="en"/>
              </w:rPr>
            </w:pPr>
            <w:r>
              <w:rPr>
                <w:rFonts w:ascii="Times New Roman" w:hAnsi="Times New Roman" w:cs="Times New Roman"/>
                <w:lang w:val="en"/>
              </w:rPr>
              <w:t>Did not include nurses, or did not stratify findings based on type of HCP</w:t>
            </w:r>
          </w:p>
        </w:tc>
      </w:tr>
      <w:tr w:rsidR="00085D5D" w:rsidRPr="00F62AE0" w:rsidTr="007754FF">
        <w:tc>
          <w:tcPr>
            <w:tcW w:w="4503" w:type="dxa"/>
          </w:tcPr>
          <w:p w:rsidR="00085D5D" w:rsidRPr="00F62AE0" w:rsidRDefault="00085D5D" w:rsidP="006462C2">
            <w:pPr>
              <w:pStyle w:val="ListParagraph"/>
              <w:numPr>
                <w:ilvl w:val="0"/>
                <w:numId w:val="12"/>
              </w:numPr>
              <w:spacing w:after="0" w:line="480" w:lineRule="auto"/>
              <w:rPr>
                <w:rFonts w:ascii="Times New Roman" w:hAnsi="Times New Roman" w:cs="Times New Roman"/>
                <w:lang w:val="en"/>
              </w:rPr>
            </w:pPr>
            <w:r w:rsidRPr="00F62AE0">
              <w:rPr>
                <w:rFonts w:ascii="Times New Roman" w:hAnsi="Times New Roman" w:cs="Times New Roman"/>
                <w:lang w:val="en"/>
              </w:rPr>
              <w:t>Any study design</w:t>
            </w:r>
          </w:p>
        </w:tc>
        <w:tc>
          <w:tcPr>
            <w:tcW w:w="4739" w:type="dxa"/>
          </w:tcPr>
          <w:p w:rsidR="00085D5D" w:rsidRPr="00F62AE0" w:rsidRDefault="00085D5D" w:rsidP="007754FF">
            <w:pPr>
              <w:pStyle w:val="ListParagraph"/>
              <w:numPr>
                <w:ilvl w:val="0"/>
                <w:numId w:val="12"/>
              </w:numPr>
              <w:spacing w:after="0" w:line="480" w:lineRule="auto"/>
              <w:rPr>
                <w:rFonts w:ascii="Times New Roman" w:hAnsi="Times New Roman" w:cs="Times New Roman"/>
                <w:lang w:val="en"/>
              </w:rPr>
            </w:pPr>
            <w:r w:rsidRPr="00F62AE0">
              <w:rPr>
                <w:rFonts w:ascii="Times New Roman" w:hAnsi="Times New Roman" w:cs="Times New Roman"/>
                <w:lang w:val="en"/>
              </w:rPr>
              <w:t>Studies that report only other behaviours such as stress or eating-related disorders</w:t>
            </w:r>
          </w:p>
        </w:tc>
      </w:tr>
      <w:tr w:rsidR="00085D5D" w:rsidRPr="00F62AE0" w:rsidTr="007754FF">
        <w:tc>
          <w:tcPr>
            <w:tcW w:w="4503" w:type="dxa"/>
          </w:tcPr>
          <w:p w:rsidR="00085D5D" w:rsidRPr="00F62AE0" w:rsidRDefault="00085D5D" w:rsidP="006462C2">
            <w:pPr>
              <w:pStyle w:val="ListParagraph"/>
              <w:numPr>
                <w:ilvl w:val="0"/>
                <w:numId w:val="12"/>
              </w:numPr>
              <w:spacing w:after="0" w:line="480" w:lineRule="auto"/>
              <w:rPr>
                <w:rFonts w:ascii="Times New Roman" w:hAnsi="Times New Roman" w:cs="Times New Roman"/>
                <w:lang w:val="en"/>
              </w:rPr>
            </w:pPr>
            <w:r w:rsidRPr="00F62AE0">
              <w:rPr>
                <w:rFonts w:ascii="Times New Roman" w:hAnsi="Times New Roman" w:cs="Times New Roman"/>
                <w:lang w:val="en"/>
              </w:rPr>
              <w:t>Published at any time</w:t>
            </w:r>
          </w:p>
        </w:tc>
        <w:tc>
          <w:tcPr>
            <w:tcW w:w="4739" w:type="dxa"/>
          </w:tcPr>
          <w:p w:rsidR="00085D5D" w:rsidRPr="00F62AE0" w:rsidRDefault="00085D5D" w:rsidP="007754FF">
            <w:pPr>
              <w:pStyle w:val="ListParagraph"/>
              <w:numPr>
                <w:ilvl w:val="0"/>
                <w:numId w:val="12"/>
              </w:numPr>
              <w:spacing w:after="0" w:line="480" w:lineRule="auto"/>
              <w:rPr>
                <w:rFonts w:ascii="Times New Roman" w:hAnsi="Times New Roman" w:cs="Times New Roman"/>
                <w:lang w:val="en"/>
              </w:rPr>
            </w:pPr>
            <w:r w:rsidRPr="00F62AE0">
              <w:rPr>
                <w:rFonts w:ascii="Times New Roman" w:hAnsi="Times New Roman" w:cs="Times New Roman"/>
                <w:lang w:val="en"/>
              </w:rPr>
              <w:t>Opinion or discussion pieces</w:t>
            </w:r>
          </w:p>
        </w:tc>
      </w:tr>
      <w:tr w:rsidR="00085D5D" w:rsidRPr="00F62AE0" w:rsidTr="007754FF">
        <w:tc>
          <w:tcPr>
            <w:tcW w:w="4503" w:type="dxa"/>
          </w:tcPr>
          <w:p w:rsidR="00085D5D" w:rsidRPr="00F62AE0" w:rsidRDefault="00085D5D" w:rsidP="006462C2">
            <w:pPr>
              <w:pStyle w:val="ListParagraph"/>
              <w:numPr>
                <w:ilvl w:val="0"/>
                <w:numId w:val="12"/>
              </w:numPr>
              <w:spacing w:after="0" w:line="480" w:lineRule="auto"/>
              <w:rPr>
                <w:rFonts w:ascii="Times New Roman" w:hAnsi="Times New Roman" w:cs="Times New Roman"/>
                <w:lang w:val="en"/>
              </w:rPr>
            </w:pPr>
            <w:r>
              <w:rPr>
                <w:rFonts w:ascii="Times New Roman" w:hAnsi="Times New Roman" w:cs="Times New Roman"/>
                <w:lang w:val="en"/>
              </w:rPr>
              <w:t>Primary research</w:t>
            </w:r>
          </w:p>
        </w:tc>
        <w:tc>
          <w:tcPr>
            <w:tcW w:w="4739" w:type="dxa"/>
          </w:tcPr>
          <w:p w:rsidR="00085D5D" w:rsidRPr="00F62AE0" w:rsidRDefault="00085D5D" w:rsidP="007754FF">
            <w:pPr>
              <w:pStyle w:val="ListParagraph"/>
              <w:numPr>
                <w:ilvl w:val="0"/>
                <w:numId w:val="12"/>
              </w:numPr>
              <w:spacing w:after="0" w:line="480" w:lineRule="auto"/>
              <w:rPr>
                <w:rFonts w:ascii="Times New Roman" w:hAnsi="Times New Roman" w:cs="Times New Roman"/>
                <w:lang w:val="en"/>
              </w:rPr>
            </w:pPr>
            <w:r w:rsidRPr="00F62AE0">
              <w:rPr>
                <w:rFonts w:ascii="Times New Roman" w:hAnsi="Times New Roman" w:cs="Times New Roman"/>
                <w:lang w:val="en"/>
              </w:rPr>
              <w:t>Grey literature</w:t>
            </w:r>
          </w:p>
        </w:tc>
      </w:tr>
      <w:tr w:rsidR="00085D5D" w:rsidRPr="00F62AE0" w:rsidTr="007754FF">
        <w:tc>
          <w:tcPr>
            <w:tcW w:w="4503" w:type="dxa"/>
          </w:tcPr>
          <w:p w:rsidR="00085D5D" w:rsidRPr="00085D5D" w:rsidRDefault="00085D5D" w:rsidP="00085D5D">
            <w:pPr>
              <w:spacing w:after="0" w:line="480" w:lineRule="auto"/>
              <w:rPr>
                <w:rFonts w:ascii="Times New Roman" w:hAnsi="Times New Roman" w:cs="Times New Roman"/>
                <w:lang w:val="en"/>
              </w:rPr>
            </w:pPr>
          </w:p>
        </w:tc>
        <w:tc>
          <w:tcPr>
            <w:tcW w:w="4739" w:type="dxa"/>
          </w:tcPr>
          <w:p w:rsidR="00085D5D" w:rsidRPr="00F62AE0" w:rsidRDefault="00085D5D" w:rsidP="00085D5D">
            <w:pPr>
              <w:pStyle w:val="ListParagraph"/>
              <w:numPr>
                <w:ilvl w:val="0"/>
                <w:numId w:val="12"/>
              </w:numPr>
              <w:spacing w:line="480" w:lineRule="auto"/>
              <w:rPr>
                <w:rFonts w:ascii="Times New Roman" w:hAnsi="Times New Roman" w:cs="Times New Roman"/>
                <w:lang w:val="en"/>
              </w:rPr>
            </w:pPr>
            <w:r>
              <w:rPr>
                <w:rFonts w:ascii="Times New Roman" w:hAnsi="Times New Roman" w:cs="Times New Roman"/>
                <w:lang w:val="en"/>
              </w:rPr>
              <w:t>Not primary research</w:t>
            </w:r>
          </w:p>
        </w:tc>
      </w:tr>
    </w:tbl>
    <w:p w:rsidR="007754FF" w:rsidRPr="007754FF" w:rsidRDefault="007754FF" w:rsidP="007754FF">
      <w:pPr>
        <w:rPr>
          <w:rFonts w:ascii="Times New Roman" w:hAnsi="Times New Roman" w:cs="Times New Roman"/>
        </w:rPr>
      </w:pPr>
    </w:p>
    <w:p w:rsidR="007754FF" w:rsidRPr="006462C2" w:rsidRDefault="007754FF" w:rsidP="007754FF">
      <w:pPr>
        <w:rPr>
          <w:rFonts w:ascii="Times New Roman" w:hAnsi="Times New Roman" w:cs="Times New Roman"/>
          <w:b/>
        </w:rPr>
      </w:pPr>
      <w:r w:rsidRPr="006462C2">
        <w:rPr>
          <w:rFonts w:ascii="Times New Roman" w:hAnsi="Times New Roman" w:cs="Times New Roman"/>
          <w:b/>
        </w:rPr>
        <w:t>Data extraction</w:t>
      </w:r>
    </w:p>
    <w:p w:rsidR="007754FF" w:rsidRPr="00F62AE0" w:rsidRDefault="007754FF" w:rsidP="007754FF">
      <w:pPr>
        <w:spacing w:line="480" w:lineRule="auto"/>
        <w:rPr>
          <w:rFonts w:ascii="Times New Roman" w:hAnsi="Times New Roman" w:cs="Times New Roman"/>
          <w:lang w:val="en"/>
        </w:rPr>
      </w:pPr>
      <w:r w:rsidRPr="00F62AE0">
        <w:rPr>
          <w:rFonts w:ascii="Times New Roman" w:hAnsi="Times New Roman" w:cs="Times New Roman"/>
          <w:lang w:val="en"/>
        </w:rPr>
        <w:t xml:space="preserve">A data extraction form was developed and piloted with three studies. Data extracted included </w:t>
      </w:r>
      <w:r>
        <w:rPr>
          <w:rFonts w:ascii="Times New Roman" w:hAnsi="Times New Roman" w:cs="Times New Roman"/>
          <w:lang w:val="en"/>
        </w:rPr>
        <w:t xml:space="preserve">study title, country, setting, behaviour, outcome measure and </w:t>
      </w:r>
      <w:r w:rsidRPr="00F62AE0">
        <w:rPr>
          <w:rFonts w:ascii="Times New Roman" w:hAnsi="Times New Roman" w:cs="Times New Roman"/>
          <w:lang w:val="en"/>
        </w:rPr>
        <w:t>whether the study showed a relationship between</w:t>
      </w:r>
      <w:r>
        <w:rPr>
          <w:rFonts w:ascii="Times New Roman" w:hAnsi="Times New Roman" w:cs="Times New Roman"/>
          <w:lang w:val="en"/>
        </w:rPr>
        <w:t xml:space="preserve"> nurses’</w:t>
      </w:r>
      <w:r w:rsidRPr="00F62AE0">
        <w:rPr>
          <w:rFonts w:ascii="Times New Roman" w:hAnsi="Times New Roman" w:cs="Times New Roman"/>
          <w:lang w:val="en"/>
        </w:rPr>
        <w:t xml:space="preserve"> personal health behaviours and health promotion practice or patient responses. </w:t>
      </w:r>
    </w:p>
    <w:p w:rsidR="007754FF" w:rsidRPr="006462C2" w:rsidRDefault="007754FF" w:rsidP="007754FF">
      <w:pPr>
        <w:spacing w:line="480" w:lineRule="auto"/>
        <w:rPr>
          <w:rFonts w:ascii="Times New Roman" w:hAnsi="Times New Roman" w:cs="Times New Roman"/>
          <w:b/>
        </w:rPr>
      </w:pPr>
      <w:r w:rsidRPr="006462C2">
        <w:rPr>
          <w:rFonts w:ascii="Times New Roman" w:hAnsi="Times New Roman" w:cs="Times New Roman"/>
          <w:b/>
        </w:rPr>
        <w:t>Study appraisal</w:t>
      </w:r>
    </w:p>
    <w:p w:rsidR="007754FF" w:rsidRPr="00F62AE0" w:rsidRDefault="007754FF" w:rsidP="007754FF">
      <w:pPr>
        <w:spacing w:line="480" w:lineRule="auto"/>
        <w:rPr>
          <w:rFonts w:ascii="Times New Roman" w:hAnsi="Times New Roman" w:cs="Times New Roman"/>
        </w:rPr>
      </w:pPr>
      <w:r w:rsidRPr="00F62AE0">
        <w:rPr>
          <w:rFonts w:ascii="Times New Roman" w:hAnsi="Times New Roman" w:cs="Times New Roman"/>
          <w:lang w:val="en-US"/>
        </w:rPr>
        <w:t xml:space="preserve">Critical </w:t>
      </w:r>
      <w:r w:rsidRPr="00F62AE0">
        <w:rPr>
          <w:rFonts w:ascii="Times New Roman" w:hAnsi="Times New Roman" w:cs="Times New Roman"/>
        </w:rPr>
        <w:t>appraisal checklists</w:t>
      </w:r>
      <w:r w:rsidRPr="00F62AE0">
        <w:rPr>
          <w:rFonts w:ascii="Times New Roman" w:hAnsi="Times New Roman" w:cs="Times New Roman"/>
          <w:lang w:val="en-US"/>
        </w:rPr>
        <w:t xml:space="preserve"> from the </w:t>
      </w:r>
      <w:r w:rsidRPr="00F62AE0">
        <w:rPr>
          <w:rFonts w:ascii="Times New Roman" w:hAnsi="Times New Roman" w:cs="Times New Roman"/>
        </w:rPr>
        <w:t xml:space="preserve">Joanna Briggs Institute (JBI) were used as guides to examine each study. Quantitative studies were examined using the individual checklists for each study design </w:t>
      </w:r>
      <w:r w:rsidRPr="00F62AE0">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9781920684112", "author" : [ { "dropping-particle" : "", "family" : "Joanna Briggs Institute", "given" : "", "non-dropping-particle" : "", "parse-names" : false, "suffix" : "" } ], "id" : "ITEM-1", "issued" : { "date-parts" : [ [ "2014" ] ] }, "publisher" : "The Joanna Briggs Institute", "publisher-place" : "Adelaide", "title" : "Joanna Briggs Institute Reviewers' Manual", "type" : "book" }, "uris" : [ "http://www.mendeley.com/documents/?uuid=96dcc2fc-429c-45e3-a304-1a9300ddf526" ] } ], "mendeley" : { "formattedCitation" : "(Joanna Briggs Institute, 2014b)", "manualFormatting" : "(JBI 2014)", "plainTextFormattedCitation" : "(Joanna Briggs Institute, 2014b)", "previouslyFormattedCitation" : "(Joanna Briggs Institute, 2014b)" }, "properties" : { "noteIndex" : 0 }, "schema" : "https://github.com/citation-style-language/schema/raw/master/csl-citation.json" }</w:instrText>
      </w:r>
      <w:r w:rsidRPr="00F62AE0">
        <w:rPr>
          <w:rFonts w:ascii="Times New Roman" w:hAnsi="Times New Roman" w:cs="Times New Roman"/>
        </w:rPr>
        <w:fldChar w:fldCharType="separate"/>
      </w:r>
      <w:r w:rsidRPr="00F62AE0">
        <w:rPr>
          <w:rFonts w:ascii="Times New Roman" w:hAnsi="Times New Roman" w:cs="Times New Roman"/>
          <w:noProof/>
        </w:rPr>
        <w:t>(JBI 2014)</w:t>
      </w:r>
      <w:r w:rsidRPr="00F62AE0">
        <w:rPr>
          <w:rFonts w:ascii="Times New Roman" w:hAnsi="Times New Roman" w:cs="Times New Roman"/>
        </w:rPr>
        <w:fldChar w:fldCharType="end"/>
      </w:r>
      <w:r w:rsidRPr="00F62AE0">
        <w:rPr>
          <w:rFonts w:ascii="Times New Roman" w:hAnsi="Times New Roman" w:cs="Times New Roman"/>
          <w:lang w:val="en-US"/>
        </w:rPr>
        <w:t xml:space="preserve">. </w:t>
      </w:r>
      <w:r w:rsidRPr="00F62AE0">
        <w:rPr>
          <w:rFonts w:ascii="Times New Roman" w:hAnsi="Times New Roman" w:cs="Times New Roman"/>
        </w:rPr>
        <w:t>No composite score was assigned during appraisal of the studies (Higgins &amp; Green, 2011). Qualitative studies were examined using the JBI Qualitative Assessment an</w:t>
      </w:r>
      <w:r>
        <w:rPr>
          <w:rFonts w:ascii="Times New Roman" w:hAnsi="Times New Roman" w:cs="Times New Roman"/>
        </w:rPr>
        <w:t xml:space="preserve">d Review Instrument (JBI-QARI)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Joanna Briggs Institute", "given" : "", "non-dropping-particle" : "", "parse-names" : false, "suffix" : "" } ], "id" : "ITEM-1", "issued" : { "date-parts" : [ [ "2014" ] ] }, "publisher" : "The Joanna Briggs Institute", "publisher-place" : "Adelaide", "title" : "JBI QARI Critical Appraisal Checklist for Interpretive and Critical Research", "type" : "book" }, "uris" : [ "http://www.mendeley.com/documents/?uuid=d2227b25-463a-417d-b531-cf348a3130e5" ] } ], "mendeley" : { "formattedCitation" : "(Joanna Briggs Institute, 2014a)", "plainTextFormattedCitation" : "(Joanna Briggs Institute, 2014a)", "previouslyFormattedCitation" : "(Joanna Briggs Institute, 2014a)" }, "properties" : { "noteIndex" : 0 }, "schema" : "https://github.com/citation-style-language/schema/raw/master/csl-citation.json" }</w:instrText>
      </w:r>
      <w:r>
        <w:rPr>
          <w:rFonts w:ascii="Times New Roman" w:hAnsi="Times New Roman" w:cs="Times New Roman"/>
        </w:rPr>
        <w:fldChar w:fldCharType="separate"/>
      </w:r>
      <w:r w:rsidRPr="00E65F6F">
        <w:rPr>
          <w:rFonts w:ascii="Times New Roman" w:hAnsi="Times New Roman" w:cs="Times New Roman"/>
          <w:noProof/>
        </w:rPr>
        <w:t>(Joanna Briggs Institute, 2014a)</w:t>
      </w:r>
      <w:r>
        <w:rPr>
          <w:rFonts w:ascii="Times New Roman" w:hAnsi="Times New Roman" w:cs="Times New Roman"/>
        </w:rPr>
        <w:fldChar w:fldCharType="end"/>
      </w:r>
      <w:r w:rsidRPr="00F62AE0">
        <w:rPr>
          <w:rFonts w:ascii="Times New Roman" w:hAnsi="Times New Roman" w:cs="Times New Roman"/>
        </w:rPr>
        <w:t>. No studies were excluded based on quality because of the limited amount of research in this area and the potential valuable insights that may be contained even</w:t>
      </w:r>
      <w:r>
        <w:rPr>
          <w:rFonts w:ascii="Times New Roman" w:hAnsi="Times New Roman" w:cs="Times New Roman"/>
        </w:rPr>
        <w:t xml:space="preserve"> within poorer quality research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Hannes", "given" : "K", "non-dropping-particle" : "", "parse-names" : false, "suffix" : "" } ], "chapter-number" : "4", "container-title" : "Supplementary Guidance for Inclusion of Qualitative Research in Cochrane Systematic Reviews of Interventions Version 1", "editor" : [ { "dropping-particle" : "", "family" : "Noyes", "given" : "J", "non-dropping-particle" : "", "parse-names" : false, "suffix" : "" }, { "dropping-particle" : "", "family" : "Booth", "given" : "A", "non-dropping-particle" : "", "parse-names" : false, "suffix" : "" }, { "dropping-particle" : "", "family" : "Hannes", "given" : "K", "non-dropping-particle" : "", "parse-names" : false, "suffix" : "" }, { "dropping-particle" : "", "family" : "Harden", "given" : "A", "non-dropping-particle" : "", "parse-names" : false, "suffix" : "" }, { "dropping-particle" : "", "family" : "Harris", "given" : "J", "non-dropping-particle" : "", "parse-names" : false, "suffix" : "" }, { "dropping-particle" : "", "family" : "Lewin", "given" : "S", "non-dropping-particle" : "", "parse-names" : false, "suffix" : "" }, { "dropping-particle" : "", "family" : "Lockwood", "given" : "C", "non-dropping-particle" : "", "parse-names" : false, "suffix" : "" } ], "id" : "ITEM-1", "issued" : { "date-parts" : [ [ "2011" ] ] }, "publisher" : "Cochrane Collaboration Qualitative Methods Group", "publisher-place" : "Adelaide", "title" : "Chapter 4. Critical appraisal of qualitative research.", "type" : "chapter" }, "uris" : [ "http://www.mendeley.com/documents/?uuid=750d2a88-24a5-4c40-af53-90af6428ccfd" ] } ], "mendeley" : { "formattedCitation" : "(Hannes, 2011)", "plainTextFormattedCitation" : "(Hannes, 2011)", "previouslyFormattedCitation" : "(Hannes, 2011)" }, "properties" : { "noteIndex" : 0 }, "schema" : "https://github.com/citation-style-language/schema/raw/master/csl-citation.json" }</w:instrText>
      </w:r>
      <w:r>
        <w:rPr>
          <w:rFonts w:ascii="Times New Roman" w:hAnsi="Times New Roman" w:cs="Times New Roman"/>
        </w:rPr>
        <w:fldChar w:fldCharType="separate"/>
      </w:r>
      <w:r w:rsidRPr="00E65F6F">
        <w:rPr>
          <w:rFonts w:ascii="Times New Roman" w:hAnsi="Times New Roman" w:cs="Times New Roman"/>
          <w:noProof/>
        </w:rPr>
        <w:t>(Hannes, 2011)</w:t>
      </w:r>
      <w:r>
        <w:rPr>
          <w:rFonts w:ascii="Times New Roman" w:hAnsi="Times New Roman" w:cs="Times New Roman"/>
        </w:rPr>
        <w:fldChar w:fldCharType="end"/>
      </w:r>
      <w:r w:rsidRPr="00F62AE0">
        <w:rPr>
          <w:rFonts w:ascii="Times New Roman" w:hAnsi="Times New Roman" w:cs="Times New Roman"/>
        </w:rPr>
        <w:t xml:space="preserve">. However study quality was considered while reviewing studies outcomes and summarising the evidence. </w:t>
      </w:r>
    </w:p>
    <w:p w:rsidR="007754FF" w:rsidRPr="006462C2" w:rsidRDefault="007754FF" w:rsidP="007754FF">
      <w:pPr>
        <w:spacing w:line="480" w:lineRule="auto"/>
        <w:rPr>
          <w:rFonts w:ascii="Times New Roman" w:hAnsi="Times New Roman" w:cs="Times New Roman"/>
          <w:b/>
        </w:rPr>
      </w:pPr>
      <w:r w:rsidRPr="006462C2">
        <w:rPr>
          <w:rFonts w:ascii="Times New Roman" w:hAnsi="Times New Roman" w:cs="Times New Roman"/>
          <w:b/>
        </w:rPr>
        <w:t>Data analysis</w:t>
      </w:r>
    </w:p>
    <w:p w:rsidR="007754FF" w:rsidRPr="00F62AE0" w:rsidRDefault="007754FF" w:rsidP="007754FF">
      <w:pPr>
        <w:spacing w:line="480" w:lineRule="auto"/>
        <w:rPr>
          <w:rFonts w:ascii="Times New Roman" w:hAnsi="Times New Roman" w:cs="Times New Roman"/>
        </w:rPr>
      </w:pPr>
      <w:r w:rsidRPr="00F62AE0">
        <w:rPr>
          <w:rFonts w:ascii="Times New Roman" w:hAnsi="Times New Roman" w:cs="Times New Roman"/>
        </w:rPr>
        <w:t xml:space="preserve">The review process identified studies that were heterogeneous in their design, populations studied, </w:t>
      </w:r>
      <w:r w:rsidRPr="00F62AE0">
        <w:rPr>
          <w:rFonts w:ascii="Times New Roman" w:hAnsi="Times New Roman" w:cs="Times New Roman"/>
          <w:lang w:val="en"/>
        </w:rPr>
        <w:t xml:space="preserve">and reporting of findings. Due to this heterogeneity, </w:t>
      </w:r>
      <w:r w:rsidRPr="00F62AE0">
        <w:rPr>
          <w:rFonts w:ascii="Times New Roman" w:hAnsi="Times New Roman" w:cs="Times New Roman"/>
        </w:rPr>
        <w:t xml:space="preserve">a narrative synthesis was undertaken following </w:t>
      </w:r>
      <w:r w:rsidRPr="00F62AE0">
        <w:rPr>
          <w:rFonts w:ascii="Times New Roman" w:hAnsi="Times New Roman" w:cs="Times New Roman"/>
        </w:rPr>
        <w:lastRenderedPageBreak/>
        <w:t>the principles described in the Economic and Social Research Council (ESRC) guideline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Popay", "given" : "JH", "non-dropping-particle" : "", "parse-names" : false, "suffix" : "" }, { "dropping-particle" : "", "family" : "Roberts", "given" : "A", "non-dropping-particle" : "", "parse-names" : false, "suffix" : "" }, { "dropping-particle" : "", "family" : "Sowden", "given" : "M", "non-dropping-particle" : "", "parse-names" : false, "suffix" : "" }, { "dropping-particle" : "", "family" : "Petticrew", "given" : "L", "non-dropping-particle" : "", "parse-names" : false, "suffix" : "" }, { "dropping-particle" : "", "family" : "Arai", "given" : "N", "non-dropping-particle" : "", "parse-names" : false, "suffix" : "" }, { "dropping-particle" : "", "family" : "Britten", "given" : "M", "non-dropping-particle" : "", "parse-names" : false, "suffix" : "" }, { "dropping-particle" : "", "family" : "Rodgers", "given" : "K", "non-dropping-particle" : "", "parse-names" : false, "suffix" : "" }, { "dropping-particle" : "", "family" : "Roen", "given" : "K", "non-dropping-particle" : "", "parse-names" : false, "suffix" : "" }, { "dropping-particle" : "", "family" : "Duffy", "given" : "S", "non-dropping-particle" : "", "parse-names" : false, "suffix" : "" } ], "id" : "ITEM-1", "issued" : { "date-parts" : [ [ "2006" ] ] }, "publisher" : "ESRC Methods Programme", "publisher-place" : "Swindon", "title" : "Guidance on the Conduct of Narrative Synthesis in Systematic Reviews: Final Report.", "type" : "book" }, "uris" : [ "http://www.mendeley.com/documents/?uuid=d5ceb35f-32ee-4b17-ac63-cd38f74b6660" ] } ], "mendeley" : { "formattedCitation" : "(Popay &lt;i&gt;et al.&lt;/i&gt;, 2006)", "plainTextFormattedCitation" : "(Popay et al., 2006)", "previouslyFormattedCitation" : "(Popay &lt;i&gt;et al.&lt;/i&gt;, 2006)" }, "properties" : { "noteIndex" : 0 }, "schema" : "https://github.com/citation-style-language/schema/raw/master/csl-citation.json" }</w:instrText>
      </w:r>
      <w:r>
        <w:rPr>
          <w:rFonts w:ascii="Times New Roman" w:hAnsi="Times New Roman" w:cs="Times New Roman"/>
        </w:rPr>
        <w:fldChar w:fldCharType="separate"/>
      </w:r>
      <w:r w:rsidRPr="00E65F6F">
        <w:rPr>
          <w:rFonts w:ascii="Times New Roman" w:hAnsi="Times New Roman" w:cs="Times New Roman"/>
          <w:noProof/>
        </w:rPr>
        <w:t xml:space="preserve">(Popay </w:t>
      </w:r>
      <w:r w:rsidRPr="00E65F6F">
        <w:rPr>
          <w:rFonts w:ascii="Times New Roman" w:hAnsi="Times New Roman" w:cs="Times New Roman"/>
          <w:i/>
          <w:noProof/>
        </w:rPr>
        <w:t>et al.</w:t>
      </w:r>
      <w:r w:rsidRPr="00E65F6F">
        <w:rPr>
          <w:rFonts w:ascii="Times New Roman" w:hAnsi="Times New Roman" w:cs="Times New Roman"/>
          <w:noProof/>
        </w:rPr>
        <w:t>, 2006)</w:t>
      </w:r>
      <w:r>
        <w:rPr>
          <w:rFonts w:ascii="Times New Roman" w:hAnsi="Times New Roman" w:cs="Times New Roman"/>
        </w:rPr>
        <w:fldChar w:fldCharType="end"/>
      </w:r>
      <w:r w:rsidRPr="00F62AE0">
        <w:rPr>
          <w:rFonts w:ascii="Times New Roman" w:hAnsi="Times New Roman" w:cs="Times New Roman"/>
        </w:rPr>
        <w:t xml:space="preserve">. This approach helped to examine consistencies in the data and elucidate a theory by which the relationship between </w:t>
      </w:r>
      <w:r>
        <w:rPr>
          <w:rFonts w:ascii="Times New Roman" w:hAnsi="Times New Roman" w:cs="Times New Roman"/>
        </w:rPr>
        <w:t>nurses</w:t>
      </w:r>
      <w:r w:rsidRPr="00F62AE0">
        <w:rPr>
          <w:rFonts w:ascii="Times New Roman" w:hAnsi="Times New Roman" w:cs="Times New Roman"/>
        </w:rPr>
        <w:t xml:space="preserve">’ personal health behaviours and their health promotion practice could be seen. </w:t>
      </w:r>
    </w:p>
    <w:p w:rsidR="007754FF" w:rsidRPr="00F62AE0" w:rsidRDefault="007754FF" w:rsidP="007754FF">
      <w:pPr>
        <w:rPr>
          <w:rFonts w:ascii="Times New Roman" w:hAnsi="Times New Roman" w:cs="Times New Roman"/>
          <w:b/>
        </w:rPr>
      </w:pPr>
      <w:r w:rsidRPr="00F62AE0">
        <w:rPr>
          <w:rFonts w:ascii="Times New Roman" w:hAnsi="Times New Roman" w:cs="Times New Roman"/>
          <w:b/>
        </w:rPr>
        <w:t>RESULTS</w:t>
      </w:r>
    </w:p>
    <w:p w:rsidR="007754FF" w:rsidRPr="00F62AE0" w:rsidRDefault="007754FF" w:rsidP="007754FF">
      <w:pPr>
        <w:spacing w:line="480" w:lineRule="auto"/>
        <w:rPr>
          <w:rFonts w:ascii="Times New Roman" w:hAnsi="Times New Roman" w:cs="Times New Roman"/>
          <w:b/>
        </w:rPr>
      </w:pPr>
      <w:r w:rsidRPr="00F62AE0">
        <w:rPr>
          <w:rFonts w:ascii="Times New Roman" w:hAnsi="Times New Roman" w:cs="Times New Roman"/>
          <w:b/>
        </w:rPr>
        <w:t>Identified studies</w:t>
      </w:r>
    </w:p>
    <w:p w:rsidR="007754FF" w:rsidRDefault="006462C2" w:rsidP="007754FF">
      <w:pPr>
        <w:spacing w:line="480" w:lineRule="auto"/>
        <w:rPr>
          <w:rFonts w:ascii="Times New Roman" w:hAnsi="Times New Roman" w:cs="Times New Roman"/>
        </w:rPr>
      </w:pPr>
      <w:r w:rsidRPr="00F62AE0">
        <w:rPr>
          <w:rFonts w:ascii="Times New Roman" w:hAnsi="Times New Roman" w:cs="Times New Roman"/>
          <w:szCs w:val="22"/>
        </w:rPr>
        <w:t xml:space="preserve">The search process is shown in the PRISMA diagram in Figure </w:t>
      </w:r>
      <w:r>
        <w:rPr>
          <w:rFonts w:ascii="Times New Roman" w:hAnsi="Times New Roman" w:cs="Times New Roman"/>
          <w:szCs w:val="22"/>
        </w:rPr>
        <w:t>2</w:t>
      </w:r>
      <w:r w:rsidRPr="00F62AE0">
        <w:rPr>
          <w:rFonts w:ascii="Times New Roman" w:hAnsi="Times New Roman" w:cs="Times New Roman"/>
          <w:szCs w:val="22"/>
        </w:rPr>
        <w:t>.</w:t>
      </w:r>
      <w:r>
        <w:rPr>
          <w:rFonts w:ascii="Times New Roman" w:hAnsi="Times New Roman" w:cs="Times New Roman"/>
          <w:szCs w:val="22"/>
        </w:rPr>
        <w:t xml:space="preserve"> </w:t>
      </w:r>
      <w:r w:rsidR="007754FF" w:rsidRPr="00284B62">
        <w:rPr>
          <w:rFonts w:ascii="Times New Roman" w:hAnsi="Times New Roman" w:cs="Times New Roman"/>
          <w:lang w:val="en"/>
        </w:rPr>
        <w:t xml:space="preserve">A total of </w:t>
      </w:r>
      <w:r w:rsidR="007754FF">
        <w:rPr>
          <w:rFonts w:ascii="Times New Roman" w:hAnsi="Times New Roman" w:cs="Times New Roman"/>
          <w:lang w:val="en"/>
        </w:rPr>
        <w:t>117</w:t>
      </w:r>
      <w:r w:rsidR="007754FF" w:rsidRPr="00284B62">
        <w:rPr>
          <w:rFonts w:ascii="Times New Roman" w:hAnsi="Times New Roman" w:cs="Times New Roman"/>
          <w:lang w:val="en"/>
        </w:rPr>
        <w:t xml:space="preserve"> full-text </w:t>
      </w:r>
      <w:r>
        <w:rPr>
          <w:rFonts w:ascii="Times New Roman" w:hAnsi="Times New Roman" w:cs="Times New Roman"/>
          <w:lang w:val="en"/>
        </w:rPr>
        <w:t xml:space="preserve">studies </w:t>
      </w:r>
      <w:r w:rsidR="007754FF" w:rsidRPr="00284B62">
        <w:rPr>
          <w:rFonts w:ascii="Times New Roman" w:hAnsi="Times New Roman" w:cs="Times New Roman"/>
          <w:lang w:val="en"/>
        </w:rPr>
        <w:t xml:space="preserve">were assessed for eligibility to answer the </w:t>
      </w:r>
      <w:r w:rsidR="007754FF">
        <w:rPr>
          <w:rFonts w:ascii="Times New Roman" w:hAnsi="Times New Roman" w:cs="Times New Roman"/>
          <w:lang w:val="en"/>
        </w:rPr>
        <w:t xml:space="preserve">two </w:t>
      </w:r>
      <w:r w:rsidR="007754FF" w:rsidRPr="00284B62">
        <w:rPr>
          <w:rFonts w:ascii="Times New Roman" w:hAnsi="Times New Roman" w:cs="Times New Roman"/>
          <w:lang w:val="en"/>
        </w:rPr>
        <w:t>research questions</w:t>
      </w:r>
      <w:r w:rsidR="007754FF">
        <w:rPr>
          <w:rFonts w:ascii="Times New Roman" w:hAnsi="Times New Roman" w:cs="Times New Roman"/>
          <w:lang w:val="en"/>
        </w:rPr>
        <w:t xml:space="preserve">. 109 </w:t>
      </w:r>
      <w:r w:rsidR="007754FF" w:rsidRPr="00F62AE0">
        <w:rPr>
          <w:rFonts w:ascii="Times New Roman" w:hAnsi="Times New Roman" w:cs="Times New Roman"/>
          <w:lang w:val="en"/>
        </w:rPr>
        <w:t xml:space="preserve">studies related to the first review question examining the relationship between </w:t>
      </w:r>
      <w:r w:rsidR="007754FF">
        <w:rPr>
          <w:rFonts w:ascii="Times New Roman" w:hAnsi="Times New Roman" w:cs="Times New Roman"/>
        </w:rPr>
        <w:t>nurse</w:t>
      </w:r>
      <w:r w:rsidR="007754FF" w:rsidRPr="00F62AE0">
        <w:rPr>
          <w:rFonts w:ascii="Times New Roman" w:hAnsi="Times New Roman" w:cs="Times New Roman"/>
        </w:rPr>
        <w:t xml:space="preserve">s’ personal health behaviours and their health promotion practice. </w:t>
      </w:r>
      <w:r w:rsidR="007754FF">
        <w:rPr>
          <w:rFonts w:ascii="Times New Roman" w:hAnsi="Times New Roman" w:cs="Times New Roman"/>
        </w:rPr>
        <w:t xml:space="preserve">Eighty </w:t>
      </w:r>
      <w:r w:rsidR="007754FF" w:rsidRPr="00F62AE0">
        <w:rPr>
          <w:rFonts w:ascii="Times New Roman" w:hAnsi="Times New Roman" w:cs="Times New Roman"/>
        </w:rPr>
        <w:t>papers were excluded despite the sensitivity of the search.</w:t>
      </w:r>
      <w:r w:rsidR="007754FF">
        <w:rPr>
          <w:rFonts w:ascii="Times New Roman" w:hAnsi="Times New Roman" w:cs="Times New Roman"/>
        </w:rPr>
        <w:t xml:space="preserve"> Ten studies were excluded as they were not primary research </w:t>
      </w:r>
      <w:r w:rsidR="007754FF">
        <w:rPr>
          <w:rFonts w:ascii="Times New Roman" w:hAnsi="Times New Roman" w:cs="Times New Roman"/>
        </w:rPr>
        <w:fldChar w:fldCharType="begin" w:fldLock="1"/>
      </w:r>
      <w:r w:rsidR="007754FF">
        <w:rPr>
          <w:rFonts w:ascii="Times New Roman" w:hAnsi="Times New Roman" w:cs="Times New Roman"/>
        </w:rPr>
        <w:instrText>ADDIN CSL_CITATION { "citationItems" : [ { "id" : "ITEM-1", "itemData" : { "DOI" : "10.1016/j.ijnurstu.2016.10.011", "ISSN" : "00207489", "PMID" : "27880873", "abstract" : "Background A better understanding of whether nurses??? own smoking behaviours influence their engagement with smoking cessation interventions is needed. Aim To establish whether the smoking status of nurses is associated with their professional smoking cessation practices. Methods Twelve electronic databases covering English and Spanish language publications from 01 Jan, 1996 to 25 Mar, 2015 were systematically searched. Studies were included if they reported nurses??? smoking cessation practices in relation to their personal smoking habits. Proportions of nurses' smoking status and smoking cessation practices were pooled across studies using random effects meta-analysis. Results Fifteen studies were included in this systematic review. Levels of reportedsmoking cessation interventions were generally low across the studies. The meta-analyses suggested that nurses??? personal smoking status was not associated significantly with nurses always asking patients about their smoking, but nurses who smoked were 13% less likely to advise their patients to quit and 25% less likely to arrange smoking cessation follow-up. More intense interventions (assessing motivation and assisting) were not significantly associated with the smoking status of the nurse. Conclusions The smoking status of nurses appears to have a negative impact in the delivery of smoking cessation practices. The overall level of nurses??? engagement with the delivery of smoking cessation interventions requires attention if nurses are to be effective agents of smoking cessation.", "author" : [ { "dropping-particle" : "", "family" : "Duaso", "given" : "Maria J.", "non-dropping-particle" : "", "parse-names" : false, "suffix" : "" }, { "dropping-particle" : "", "family" : "Bakhshi", "given" : "Savita", "non-dropping-particle" : "", "parse-names" : false, "suffix" : "" }, { "dropping-particle" : "", "family" : "Mujika", "given" : "Agurtzane", "non-dropping-particle" : "", "parse-names" : false, "suffix" : "" }, { "dropping-particle" : "", "family" : "Purssell", "given" : "Edward", "non-dropping-particle" : "", "parse-names" : false, "suffix" : "" }, { "dropping-particle" : "", "family" : "While", "given" : "Alison E.", "non-dropping-particle" : "", "parse-names" : false, "suffix" : "" } ], "container-title" : "International Journal of Nursing Studies", "id" : "ITEM-1", "issued" : { "date-parts" : [ [ "2017" ] ] }, "page" : "3-11", "publisher" : "Elsevier Ltd", "title" : "Nurses smoking habits and their professional smoking cessation practices. A systematic review and meta-analysis", "type" : "article-journal", "volume" : "67" }, "uris" : [ "http://www.mendeley.com/documents/?uuid=775956c1-c7a6-4550-91ec-f7aca8dd6112" ] } ], "mendeley" : { "formattedCitation" : "(Duaso &lt;i&gt;et al.&lt;/i&gt;, 2017)", "manualFormatting" : "(e.g. Duaso et al. 2017)", "plainTextFormattedCitation" : "(Duaso et al., 2017)", "previouslyFormattedCitation" : "(Duaso &lt;i&gt;et al.&lt;/i&gt;, 2017)" }, "properties" : { "noteIndex" : 0 }, "schema" : "https://github.com/citation-style-language/schema/raw/master/csl-citation.json" }</w:instrText>
      </w:r>
      <w:r w:rsidR="007754FF">
        <w:rPr>
          <w:rFonts w:ascii="Times New Roman" w:hAnsi="Times New Roman" w:cs="Times New Roman"/>
        </w:rPr>
        <w:fldChar w:fldCharType="separate"/>
      </w:r>
      <w:r w:rsidR="007754FF" w:rsidRPr="004D5D06">
        <w:rPr>
          <w:rFonts w:ascii="Times New Roman" w:hAnsi="Times New Roman" w:cs="Times New Roman"/>
          <w:noProof/>
        </w:rPr>
        <w:t>(</w:t>
      </w:r>
      <w:r w:rsidR="007754FF">
        <w:rPr>
          <w:rFonts w:ascii="Times New Roman" w:hAnsi="Times New Roman" w:cs="Times New Roman"/>
          <w:noProof/>
        </w:rPr>
        <w:t xml:space="preserve">e.g. </w:t>
      </w:r>
      <w:r w:rsidR="007754FF" w:rsidRPr="004D5D06">
        <w:rPr>
          <w:rFonts w:ascii="Times New Roman" w:hAnsi="Times New Roman" w:cs="Times New Roman"/>
          <w:noProof/>
        </w:rPr>
        <w:t>Duaso et al. 2017)</w:t>
      </w:r>
      <w:r w:rsidR="007754FF">
        <w:rPr>
          <w:rFonts w:ascii="Times New Roman" w:hAnsi="Times New Roman" w:cs="Times New Roman"/>
        </w:rPr>
        <w:fldChar w:fldCharType="end"/>
      </w:r>
      <w:r w:rsidR="007754FF">
        <w:rPr>
          <w:rFonts w:ascii="Times New Roman" w:hAnsi="Times New Roman" w:cs="Times New Roman"/>
        </w:rPr>
        <w:t xml:space="preserve">, but the reference lists of these studies were searched for relevant citations. Seven studies that included nurses and other health care professionals but did not stratify the different professions were excluded as it was not possible to distinguish which findings applied to nurses </w:t>
      </w:r>
      <w:r w:rsidR="007754FF">
        <w:rPr>
          <w:rFonts w:ascii="Times New Roman" w:hAnsi="Times New Roman" w:cs="Times New Roman"/>
        </w:rPr>
        <w:fldChar w:fldCharType="begin" w:fldLock="1"/>
      </w:r>
      <w:r w:rsidR="007754FF">
        <w:rPr>
          <w:rFonts w:ascii="Times New Roman" w:hAnsi="Times New Roman" w:cs="Times New Roman"/>
        </w:rPr>
        <w:instrText>ADDIN CSL_CITATION { "citationItems" : [ { "id" : "ITEM-1", "itemData" : { "author" : [ { "dropping-particle" : "", "family" : "Gifford", "given" : "Heather", "non-dropping-particle" : "", "parse-names" : false, "suffix" : "" }, { "dropping-particle" : "", "family" : "Wilson", "given" : "Denise", "non-dropping-particle" : "", "parse-names" : false, "suffix" : "" }, { "dropping-particle" : "", "family" : "Boulton", "given" : "Amohia", "non-dropping-particle" : "", "parse-names" : false, "suffix" : "" } ], "container-title" : "Nursing Praxis in New Zealand", "id" : "ITEM-1", "issue" : "3", "issued" : { "date-parts" : [ [ "2014" ] ] }, "page" : "35-45", "title" : "M\u0101ori perspectives: a deeper understanding of nursing", "type" : "article-journal", "volume" : "30" }, "uris" : [ "http://www.mendeley.com/documents/?uuid=11db1b60-bb05-4f31-b647-ac20524c2300" ] }, { "id" : "ITEM-2", "itemData" : { "ISSN" : "0017-8969", "abstract" : "Background and Objectives: Referring clinicians' experiences of exercise referral schemes (ERS) can provide valuable insights into their uptake. However, most qualitative studies focus on patient views only. This paper explores health professionals' perceptions of their role in promoting physical activity and experiences of a National Exercise Referral Scheme (NERS) in Wales.; Design: Qualitative semi-structured group interviews.; Setting: General practice premises.; Methods: Nine semi-structured group interviews involving 46 health professionals were conducted on general practice premises in six local health board areas. Purposive sampling taking into account area deprivation, practice size and referral rates was employed. Interviews were transcribed verbatim and analysed using the Framework method of thematic analysis.; Results: Health professionals described physical activity promotion as important, although many thought it was outside of their expertise and remit, and less important than other health promotion activities such as smoking cessation. Professionals linked decisions on whether to advise physical activity to patients to their own physical activity levels and to subjective judgements of patient motivation. While some described ERS as a holistic alternative to medication, with potential social benefits, others expressed concerns regarding their limited reach and potential to exacerbate inequalities. Barriers to referral included geographic isolation and uncertainties about patient selection criteria, medico-legal responsibilities and a lack of feedback about patient progress.; Conclusion: Clinicians' concerns about expertise, priority setting and time constraints should be addressed to enhance physical activity promotion in primary care. Further research is needed to fully understand decision making relating to provision of physical activity advice and use of ERS.; ", "author" : [ { "dropping-particle" : "", "family" : "Din", "given" : "Nafees U", "non-dropping-particle" : "", "parse-names" : false, "suffix" : "" }, { "dropping-particle" : "", "family" : "Moore", "given" : "Graham F", "non-dropping-particle" : "", "parse-names" : false, "suffix" : "" }, { "dropping-particle" : "", "family" : "Murphy", "given" : "Simon", "non-dropping-particle" : "", "parse-names" : false, "suffix" : "" }, { "dropping-particle" : "", "family" : "Wilkinson", "given" : "Clare", "non-dropping-particle" : "", "parse-names" : false, "suffix" : "" }, { "dropping-particle" : "", "family" : "Williams", "given" : "Nefyn H", "non-dropping-particle" : "", "parse-names" : false, "suffix" : "" } ], "container-title" : "Health Education Journal", "id" : "ITEM-2", "issue" : "6", "issued" : { "date-parts" : [ [ "2015", "11" ] ] }, "note" : "Accession Number: 26527835. Language: English. Date Revised: 20151105. Date Created: 20151103. Update Code: 20160816. Publication Type: JOURNAL ARTICLE. Journal ID: 0374646. Publication Model: Print. Cited Medium: Print. NLM ISO Abbr: Health Educ J. Linking ISSN: 00178969. Date of Electronic Publication: 20151101. Current Imprints: Publication: 2001- : London : Health Education Journal Ltd.; Original Imprints: Publication: London, Central Council for Health Education.", "page" : "743-757", "publisher" : "Health Education Journal Ltd", "publisher-place" : "North Wales Centre for Primary Care Research, College of Health and Behavioural Sciences, Bangor University, Wales, UK.", "title" : "Health professionals' perspectives on exercise referral and physical activity promotion in primary care: Findings from a process evaluation of the National Exercise Referral Scheme in Wales.", "type" : "article-journal", "volume" : "74" }, "uris" : [ "http://www.mendeley.com/documents/?uuid=6d78b0f1-e3a9-442a-86c0-2a5dc97959a8" ] } ], "mendeley" : { "formattedCitation" : "(Din &lt;i&gt;et al.&lt;/i&gt;, 2015; Gifford &lt;i&gt;et al.&lt;/i&gt;, 2014)", "manualFormatting" : "(e.g. Din et al., 2015; Gifford et al., 2014)", "plainTextFormattedCitation" : "(Din et al., 2015; Gifford et al., 2014)", "previouslyFormattedCitation" : "(Din &lt;i&gt;et al.&lt;/i&gt;, 2015; Gifford &lt;i&gt;et al.&lt;/i&gt;, 2014)" }, "properties" : { "noteIndex" : 0 }, "schema" : "https://github.com/citation-style-language/schema/raw/master/csl-citation.json" }</w:instrText>
      </w:r>
      <w:r w:rsidR="007754FF">
        <w:rPr>
          <w:rFonts w:ascii="Times New Roman" w:hAnsi="Times New Roman" w:cs="Times New Roman"/>
        </w:rPr>
        <w:fldChar w:fldCharType="separate"/>
      </w:r>
      <w:r w:rsidR="007754FF" w:rsidRPr="00375616">
        <w:rPr>
          <w:rFonts w:ascii="Times New Roman" w:hAnsi="Times New Roman" w:cs="Times New Roman"/>
          <w:noProof/>
        </w:rPr>
        <w:t>(</w:t>
      </w:r>
      <w:r w:rsidR="007754FF">
        <w:rPr>
          <w:rFonts w:ascii="Times New Roman" w:hAnsi="Times New Roman" w:cs="Times New Roman"/>
          <w:noProof/>
        </w:rPr>
        <w:t xml:space="preserve">e.g. </w:t>
      </w:r>
      <w:r w:rsidR="007754FF" w:rsidRPr="00375616">
        <w:rPr>
          <w:rFonts w:ascii="Times New Roman" w:hAnsi="Times New Roman" w:cs="Times New Roman"/>
          <w:noProof/>
        </w:rPr>
        <w:t xml:space="preserve">Din </w:t>
      </w:r>
      <w:r w:rsidR="007754FF" w:rsidRPr="00375616">
        <w:rPr>
          <w:rFonts w:ascii="Times New Roman" w:hAnsi="Times New Roman" w:cs="Times New Roman"/>
          <w:i/>
          <w:noProof/>
        </w:rPr>
        <w:t>et al.</w:t>
      </w:r>
      <w:r w:rsidR="007754FF" w:rsidRPr="00375616">
        <w:rPr>
          <w:rFonts w:ascii="Times New Roman" w:hAnsi="Times New Roman" w:cs="Times New Roman"/>
          <w:noProof/>
        </w:rPr>
        <w:t xml:space="preserve">, 2015; Gifford </w:t>
      </w:r>
      <w:r w:rsidR="007754FF" w:rsidRPr="00375616">
        <w:rPr>
          <w:rFonts w:ascii="Times New Roman" w:hAnsi="Times New Roman" w:cs="Times New Roman"/>
          <w:i/>
          <w:noProof/>
        </w:rPr>
        <w:t>et al.</w:t>
      </w:r>
      <w:r w:rsidR="007754FF" w:rsidRPr="00375616">
        <w:rPr>
          <w:rFonts w:ascii="Times New Roman" w:hAnsi="Times New Roman" w:cs="Times New Roman"/>
          <w:noProof/>
        </w:rPr>
        <w:t>, 2014)</w:t>
      </w:r>
      <w:r w:rsidR="007754FF">
        <w:rPr>
          <w:rFonts w:ascii="Times New Roman" w:hAnsi="Times New Roman" w:cs="Times New Roman"/>
        </w:rPr>
        <w:fldChar w:fldCharType="end"/>
      </w:r>
      <w:r w:rsidR="007754FF">
        <w:rPr>
          <w:rFonts w:ascii="Times New Roman" w:hAnsi="Times New Roman" w:cs="Times New Roman"/>
        </w:rPr>
        <w:t xml:space="preserve">, and one study was excluded as it did not report data from nurses although they were sampled in the study </w:t>
      </w:r>
      <w:r w:rsidR="007754FF">
        <w:rPr>
          <w:rFonts w:ascii="Times New Roman" w:hAnsi="Times New Roman" w:cs="Times New Roman"/>
        </w:rPr>
        <w:fldChar w:fldCharType="begin" w:fldLock="1"/>
      </w:r>
      <w:r w:rsidR="007754FF">
        <w:rPr>
          <w:rFonts w:ascii="Times New Roman" w:hAnsi="Times New Roman" w:cs="Times New Roman"/>
        </w:rPr>
        <w:instrText>ADDIN CSL_CITATION { "citationItems" : [ { "id" : "ITEM-1", "itemData" : { "DOI" : "10.1016/j.pec.2010.11.011", "ISBN" : "1873-5134 (Electronic)\\r0738-3991 (Linking)", "ISSN" : "07383991", "PMID" : "21168300", "abstract" : "Objective: To document primary health care (PHC) providers' tobacco use, and how this influences their smoking cessation practices and attitudes towards tobacco-control policies. Methods: Anonymous questionnaires were distributed to PHC providers in 7 randomly selected PHC centers in Aleppo, Syria. Results: All PHC providers completed the questionnaires (100% response rate). A quarter of these providers smoke cigarettes and more than 10% smoke waterpipes. Physicians who smoke were less likely to advise patients to quit (OR = 0.29; 95% CI, 0.09-0.95), assess their motivation to quit (OR = 0.13, 95% CI = 0.02-0.72), or assist them in quitting (OR = 0.24, 95% CI = 0.06-0.99). PHC providers who smoke were less likely to support a ban on smoking in PHC settings (68.2% vs. 89.1%) and in enclosed public places (68.2% vs. 86.1%) or increases in the price of tobacco products (43.2% vs. 77.4%) (P&lt; 0.01 for all comparisons). Conclusions: Smoking, including waterpipe, continues to be widespread among PHC providers in Syria and will negatively influence implementation of anti-smoking program in PHC settings. Practice implications: Smoking awareness and cessation interventions targeted to PHC providers, and training programs to build providers' competency in addressing their patients' smoking is crucial in Syria. ?? 2010.", "author" : [ { "dropping-particle" : "", "family" : "Asfar", "given" : "Taghrid", "non-dropping-particle" : "", "parse-names" : false, "suffix" : "" }, { "dropping-particle" : "", "family" : "Al-Ali", "given" : "Radwan", "non-dropping-particle" : "", "parse-names" : false, "suffix" : "" }, { "dropping-particle" : "", "family" : "Ward", "given" : "Kenneth D.", "non-dropping-particle" : "", "parse-names" : false, "suffix" : "" }, { "dropping-particle" : "Vander", "family" : "Weg", "given" : "Mark W", "non-dropping-particle" : "", "parse-names" : false, "suffix" : "" }, { "dropping-particle" : "", "family" : "Maziak", "given" : "Wasim", "non-dropping-particle" : "", "parse-names" : false, "suffix" : "" } ], "container-title" : "Patient Education and Counseling", "id" : "ITEM-1", "issue" : "2", "issued" : { "date-parts" : [ [ "2011" ] ] }, "page" : "201-205", "publisher" : "Elsevier Ireland Ltd", "title" : "Are primary health care providers prepared to implement an anti-smoking program in Syria?", "type" : "article-journal", "volume" : "85" }, "uris" : [ "http://www.mendeley.com/documents/?uuid=be27bed4-0b95-4f6b-9635-9e7586d8f210" ] } ], "mendeley" : { "formattedCitation" : "(Asfar &lt;i&gt;et al.&lt;/i&gt;, 2011)", "plainTextFormattedCitation" : "(Asfar et al., 2011)", "previouslyFormattedCitation" : "(Asfar &lt;i&gt;et al.&lt;/i&gt;, 2011)" }, "properties" : { "noteIndex" : 0 }, "schema" : "https://github.com/citation-style-language/schema/raw/master/csl-citation.json" }</w:instrText>
      </w:r>
      <w:r w:rsidR="007754FF">
        <w:rPr>
          <w:rFonts w:ascii="Times New Roman" w:hAnsi="Times New Roman" w:cs="Times New Roman"/>
        </w:rPr>
        <w:fldChar w:fldCharType="separate"/>
      </w:r>
      <w:r w:rsidR="007754FF" w:rsidRPr="00E65F6F">
        <w:rPr>
          <w:rFonts w:ascii="Times New Roman" w:hAnsi="Times New Roman" w:cs="Times New Roman"/>
          <w:noProof/>
        </w:rPr>
        <w:t xml:space="preserve">(Asfar </w:t>
      </w:r>
      <w:r w:rsidR="007754FF" w:rsidRPr="00E65F6F">
        <w:rPr>
          <w:rFonts w:ascii="Times New Roman" w:hAnsi="Times New Roman" w:cs="Times New Roman"/>
          <w:i/>
          <w:noProof/>
        </w:rPr>
        <w:t>et al.</w:t>
      </w:r>
      <w:r w:rsidR="007754FF" w:rsidRPr="00E65F6F">
        <w:rPr>
          <w:rFonts w:ascii="Times New Roman" w:hAnsi="Times New Roman" w:cs="Times New Roman"/>
          <w:noProof/>
        </w:rPr>
        <w:t>, 2011)</w:t>
      </w:r>
      <w:r w:rsidR="007754FF">
        <w:rPr>
          <w:rFonts w:ascii="Times New Roman" w:hAnsi="Times New Roman" w:cs="Times New Roman"/>
        </w:rPr>
        <w:fldChar w:fldCharType="end"/>
      </w:r>
      <w:r w:rsidR="007754FF">
        <w:rPr>
          <w:rFonts w:ascii="Times New Roman" w:hAnsi="Times New Roman" w:cs="Times New Roman"/>
        </w:rPr>
        <w:t xml:space="preserve">. </w:t>
      </w:r>
      <w:r w:rsidR="007754FF" w:rsidRPr="00F62AE0">
        <w:rPr>
          <w:rFonts w:ascii="Times New Roman" w:hAnsi="Times New Roman" w:cs="Times New Roman"/>
        </w:rPr>
        <w:t xml:space="preserve">Most studies of health promotion practices and health behaviours are not designed to examine the association between a </w:t>
      </w:r>
      <w:r w:rsidR="007754FF">
        <w:rPr>
          <w:rFonts w:ascii="Times New Roman" w:hAnsi="Times New Roman" w:cs="Times New Roman"/>
        </w:rPr>
        <w:t>nurse</w:t>
      </w:r>
      <w:r w:rsidR="007754FF" w:rsidRPr="00F62AE0">
        <w:rPr>
          <w:rFonts w:ascii="Times New Roman" w:hAnsi="Times New Roman" w:cs="Times New Roman"/>
        </w:rPr>
        <w:t>’s personal health behaviours and their health promotion practice.</w:t>
      </w:r>
      <w:r w:rsidR="007754FF" w:rsidRPr="00284B62">
        <w:rPr>
          <w:rFonts w:ascii="Times New Roman" w:hAnsi="Times New Roman" w:cs="Times New Roman"/>
        </w:rPr>
        <w:t xml:space="preserve"> </w:t>
      </w:r>
      <w:r w:rsidR="007754FF" w:rsidRPr="00F62AE0">
        <w:rPr>
          <w:rFonts w:ascii="Times New Roman" w:hAnsi="Times New Roman" w:cs="Times New Roman"/>
        </w:rPr>
        <w:t xml:space="preserve">For example, </w:t>
      </w:r>
      <w:r w:rsidR="007754FF">
        <w:rPr>
          <w:rFonts w:ascii="Times New Roman" w:hAnsi="Times New Roman" w:cs="Times New Roman"/>
        </w:rPr>
        <w:t xml:space="preserve">35 studies </w:t>
      </w:r>
      <w:r w:rsidR="007754FF" w:rsidRPr="00F62AE0">
        <w:rPr>
          <w:rFonts w:ascii="Times New Roman" w:hAnsi="Times New Roman" w:cs="Times New Roman"/>
        </w:rPr>
        <w:t xml:space="preserve">did not examine the relationship between the personal behaviours of </w:t>
      </w:r>
      <w:r w:rsidR="007754FF">
        <w:rPr>
          <w:rFonts w:ascii="Times New Roman" w:hAnsi="Times New Roman" w:cs="Times New Roman"/>
        </w:rPr>
        <w:t>nurse</w:t>
      </w:r>
      <w:r w:rsidR="007754FF" w:rsidRPr="00F62AE0">
        <w:rPr>
          <w:rFonts w:ascii="Times New Roman" w:hAnsi="Times New Roman" w:cs="Times New Roman"/>
        </w:rPr>
        <w:t>s and their health promotion practice</w:t>
      </w:r>
      <w:r w:rsidR="007754FF">
        <w:rPr>
          <w:rFonts w:ascii="Times New Roman" w:hAnsi="Times New Roman" w:cs="Times New Roman"/>
        </w:rPr>
        <w:t xml:space="preserve"> </w:t>
      </w:r>
      <w:r w:rsidR="007754FF">
        <w:rPr>
          <w:rFonts w:ascii="Times New Roman" w:hAnsi="Times New Roman" w:cs="Times New Roman"/>
        </w:rPr>
        <w:fldChar w:fldCharType="begin" w:fldLock="1"/>
      </w:r>
      <w:r w:rsidR="007754FF">
        <w:rPr>
          <w:rFonts w:ascii="Times New Roman" w:hAnsi="Times New Roman" w:cs="Times New Roman"/>
        </w:rPr>
        <w:instrText>ADDIN CSL_CITATION { "citationItems" : [ { "id" : "ITEM-1", "itemData" : { "DOI" : "10.1071/HE16082", "ISSN" : "1036-1073", "PMID" : "28002718", "abstract" : "Issue addressed: Identification of the factors that facilitate nurses to provide smoking cessation advice to hospitalised patients.Method: Six semistructured focus groups with 26 nurses were conducted in June 2015. Participants completed a structured survey to collect patient demographic data and assess attitudes towards their role in addressing smoking cessation among inpatients.Results: Important themes that emerged from the qualitative data were: nurses' negative perceptions of smokers, nurses' confidence in their knowledge of smoking cessation care and nurses' uncertainty around whose role it is to provide smoking cessation care.Conclusion: Nurses require training in order to confidently and competently address smoking among inpatients as part of routine care. Formal ways to document the smoking status of inpatients and the offer of smoking cessation support from a nurse to an inpatient would enhance the communication between nurses around which inpatients had been asked about their smoking status and which had not. For patients who are resistant to conventional cessation strategies, innovative ways are needed to reduce the harm caused to them by tobacco use.So what?: Nurses need to be provided with education and training around smoking cessation to increase their confidence and skills to provide smoking cessation care to inpatients.", "author" : [ { "dropping-particle" : "", "family" : "Malone", "given" : "V", "non-dropping-particle" : "", "parse-names" : false, "suffix" : "" }, { "dropping-particle" : "", "family" : "Ezard", "given" : "N", "non-dropping-particle" : "", "parse-names" : false, "suffix" : "" }, { "dropping-particle" : "", "family" : "Hodge", "given" : "S", "non-dropping-particle" : "", "parse-names" : false, "suffix" : "" }, { "dropping-particle" : "", "family" : "Ferguson", "given" : "L", "non-dropping-particle" : "", "parse-names" : false, "suffix" : "" }, { "dropping-particle" : "", "family" : "Schembri", "given" : "A", "non-dropping-particle" : "", "parse-names" : false, "suffix" : "" }, { "dropping-particle" : "", "family" : "Bonevski", "given" : "B", "non-dropping-particle" : "", "parse-names" : false, "suffix" : "" } ], "container-title" : "Health Promotion Journal of Australia", "id" : "ITEM-1", "issued" : { "date-parts" : [ [ "2016", "12", "19" ] ] }, "title" : "Nurse provision of support to help inpatients quit smoking.", "type" : "article-journal" }, "uris" : [ "http://www.mendeley.com/documents/?uuid=8498f457-8986-41d4-9fb0-08dec7a09ba8" ] }, { "id" : "ITEM-2", "itemData" : { "DOI" : "10.1016/j.apnr.2017.02.012", "ISSN" : "1532-8201", "PMID" : "28532732", "abstract" : "PURPOSE To examine nurses' health-promoting lifestyle behaviors, describe their self-reported engagement in employee wellness program benefit options, and explore relationships between nurse demographic factors, health characteristics and lifestyle behaviors. BACKGROUND Nurses adopting unhealthy lifestyle behaviors are at significantly higher risk for developing a number of chronic diseases and are at increased susceptibility to exhaustion, job dissatisfaction and turnover. Strengthening professional nurses' abilities to engage in healthy lifestyle behaviors could serve as a valuable tool in combating negative workplace stress, promote improved work-life balance and personal well-being, and help retain qualified health-care providers. METHODS In a 187-bed community hospital in the Washington D.C. metropolitan area, we conducted an IRB-approved exploratory descriptive study. We examined 127 nurses' demographic characteristics, self-reported employer wellness program use, and measured their healthy lifestyle behaviors using the 52-item Health-Promoting Lifestyle Profile-II (HPLP-II) survey instrument. Nurse demographic and HPLP-II scores were analyzed in SPSS v20.0. Inferential univariate statistical testing examined relationships between nurse demographic factors, health and job characteristics, and HPLP-II score outcomes. RESULTS Nurses over 40years old were more likely to report participation in hospital wellness program options. Statistically significant age differences were identified in total HPLP-II score (p=0.005), and two subscale scores-spiritual growth (p=0.002) and interpersonal relations (p=0.000). Post-hoc testing identified nurse participants 40-49years old and \u226550years old experienced slightly lower total HPLP-II score, subscale scores in comparison to younger colleagues. CONCLUSIONS Nurses \u226540years old may benefit from additional employer support and guidance to promote and maintain healthy lifestyles, personal well-being, and positive interpersonal relationships.", "author" : [ { "dropping-particle" : "", "family" : "Kurnat-Thoma", "given" : "Emma", "non-dropping-particle" : "", "parse-names" : false, "suffix" : "" }, { "dropping-particle" : "", "family" : "El-Banna", "given" : "Majeda", "non-dropping-particle" : "", "parse-names" : false, "suffix" : "" }, { "dropping-particle" : "", "family" : "Oakcrum", "given" : "Monica", "non-dropping-particle" : "", "parse-names" : false, "suffix" : "" }, { "dropping-particle" : "", "family" : "Tyroler", "given" : "Jill", "non-dropping-particle" : "", "parse-names" : false, "suffix" : "" } ], "container-title" : "Applied nursing research : ANR", "id" : "ITEM-2", "issued" : { "date-parts" : [ [ "2017", "6" ] ] }, "page" : "77-81", "title" : "Nurses' health promoting lifestyle behaviors in a community hospital.", "type" : "article-journal", "volume" : "35" }, "uris" : [ "http://www.mendeley.com/documents/?uuid=b6476b7a-91b4-4267-8f42-c449bfdd2739" ] }, { "id" : "ITEM-3", "itemData" : { "DOI" : "10.1097/01.EPX.0000461325.97703.8a", "ISSN" : "2090-262X", "abstract" : "Background: An individual's lifestyle influences health, and health-promoting behaviors and a healthy lifestyle are crucial means to maintain health. Nurses play a significant role as models in health-promoting activities.; Objective: The aim of this study was to describe the current health-promoting lifestyle of nurses in private hospitals and investigate possible associations between health behaviors and demographic characteristics.; Participants and Methods: This was a cross-sectional study. A total of 420 nurses were assessed using the Health-Promotion Lifestyle Profile (HPLP-II) scale as a self-administered questionnaire.; Results: The mean age of about 78% women and 22% men was 33.12\u00b18.52 years. Most of them (98%) were non-Saudi, and 50% had a diploma; 38% had 5-10 years of experience, 50% were married, 49% had children, and 64% had a monthly income of less than 3000 Saudi Riyal. 'Spiritual growth' showed the highest mean score and 'physical activity' showed the lowest mean score. Significant differences in nurses' health-promoting lifestyle behaviors and significant correlations were found between the HPLP-II and demographic variables.; Conclusion: Nurses' display of health responsibility, nutrition, interpersonal relations, and stress management behaviors was moderate. Although their physical activity was low, their spiritual growth was high. For older, married, and those nurses whose monthly income was more than 3000 Saudi Riyal, the nutrition score was higher. Age, marital, and economic status were associated significantly with nutritional health behavior.; Recommendation: Development and training programs should be performed to raise awareness of the importance of health education and health promotion, and the necessary facilities should be provided at the work place to encourage healthy behavior.; ", "author" : [ { "dropping-particle" : "", "family" : "Al-Qahtani", "given" : "Mona F", "non-dropping-particle" : "", "parse-names" : false, "suffix" : "" } ], "container-title" : "The Journal Of The Egyptian Public Health Association", "id" : "ITEM-3", "issue" : "1", "issued" : { "date-parts" : [ [ "2015", "3" ] ] }, "note" : "Accession Number: 25853543. Language: English. Date Created: 20150409. Update Code: 20151224. Publication Type: Journal Article. Journal ID: 7505602. Publication Model: Print. Cited Medium: Internet. NLM ISO Abbr: J Egypt Public Health Assoc. Linking ISSN: 00132446. Subset: In-Process; IM; Date of Electronic Publication: 20150301. Current Imprints: Publication: April 2011- : London : Lippincott Williams &amp;amp; Wilkins; Original Imprints: Publication: Cairo : Egyptian Public Health Association", "page" : "29-34", "publisher" : "Lippincott Williams &amp; Wilkins", "publisher-place" : "Department of Health Information Management and Technology, College of Applied Medical Sciences, University of Dammam, Dammam, Kingdom of Saudi Arabia.", "title" : "Health-promoting lifestyle behaviors among nurses in private hospitals in Al-Khobar, Saudi Arabia.", "type" : "article-journal", "volume" : "90" }, "uris" : [ "http://www.mendeley.com/documents/?uuid=bc6a2659-ecac-4509-9344-76872b0f8944" ] }, { "id" : "ITEM-4", "itemData" : { "DOI" : "10.1111/jnu.12086", "ISSN" : "1527-6546", "abstract" : "Purpose: To evaluate a brief educational program about smoking cessation on the frequency of nurses\u2019 interventions with smokers, and impact of nurses\u2019 smoking status on outcomes. Design: Prospective, single group design with prestudy and 3 months poststudy data. Methods: Nurses in the Czech Republic attended hospital-based 1-hr educational programs about helping smokers quit. They completed surveys about the frequency (i.e., always, usually, sometimes, rarely, never) of their smoking cessation interventions with patients using the five A\u2019s framework (i.e., ask, advise, assess, assist, arrange), and their attitudes prior to and 3 months after the course. Demographic data included smoking status. Findings: Among the 98 nurses with prestudy and post-study data, all were female, mean age was 43 years, 33% were current smokers, and 64% worked in a medical or surgical or oncology settings. At 3 months, compared to baseline, significantly (p &lt; .05) more nurses assessed patients\u2019 interest in quitting, assisted with quit attempts, and recommended the use of the quitline for cessation. At 3 months after the program, nurses who smoked were less likely to ask about smoking status (odds ratio [OR] = 4.24, 95% confidence interval [CI; 1.71, 10.53]), advise smokers to quit (OR = 3.03, 95% CI [1.24,7.45]), and refer patients to a quitline (OR = 2.92, 95% CI [0.99, 8.63]) compared to nonsmokers, despite no differences in delivery of interventions at baseline. Conclusions: Three months after attendance at an educational program focused on the nurses\u2019 role in supporting smoking cessation efforts, more nurses engaged in interventions to help smokers quit. However, the program was less effective for nurses who smoked. Clinical Relevance: This program demonstrated promise in building capacity among Czech nurses to assist with smoking cessation, but nurses\u2019 smoking poses a challenge. (PsycINFO Database Record (c) 2016 APA, all rights reserved)", "author" : [ { "dropping-particle" : "", "family" : "Sarna", "given" : "L", "non-dropping-particle" : "", "parse-names" : false, "suffix" : "" }, { "dropping-particle" : "", "family" : "Bialous", "given" : "Stella Aguinaga", "non-dropping-particle" : "", "parse-names" : false, "suffix" : "" }, { "dropping-particle" : "", "family" : "Kralikov\u00e1", "given" : "Eva", "non-dropping-particle" : "", "parse-names" : false, "suffix" : "" }, { "dropping-particle" : "", "family" : "Kmetova", "given" : "Alexandra", "non-dropping-particle" : "", "parse-names" : false, "suffix" : "" }, { "dropping-particle" : "", "family" : "Felbrov\u00e1", "given" : "Vladislava", "non-dropping-particle" : "", "parse-names" : false, "suffix" : "" }, { "dropping-particle" : "", "family" : "Kulovan\u00e1", "given" : "Stanislava", "non-dropping-particle" : "", "parse-names" : false, "suffix" : "" }, { "dropping-particle" : "", "family" : "Mal\u00e1", "given" : "Katerina", "non-dropping-particle" : "", "parse-names" : false, "suffix" : "" }, { "dropping-particle" : "", "family" : "Roubickov\u00e1", "given" : "Eva", "non-dropping-particle" : "", "parse-names" : false, "suffix" : "" }, { "dropping-particle" : "", "family" : "Wells", "given" : "Marjorie J", "non-dropping-particle" : "", "parse-names" : false, "suffix" : "" }, { "dropping-particle" : "", "family" : "Brook", "given" : "Jenny K", "non-dropping-particle" : "", "parse-names" : false, "suffix" : "" } ], "container-title" : "Journal of Nursing Scholarship", "id" : "ITEM-4", "issue" : "5", "issued" : { "date-parts" : [ [ "2014", "9" ] ] }, "note" : "Accession Number: 2014-36197-003. PMID: 24758571 Other Journal Title: IMAGE: Journal of Nursing Scholarship. Partial author list: First Author &amp;amp; Affiliation: Sarna, Linda P.; School of Nursing, University of California, Los Angeles, Los Angeles, CA, US. Other Publishers: Blackwell Publishing. Release Date: 20151207. Publication Type: Journal (0100), Peer Reviewed Journal (0110). Format Covered: Electronic. Document Type: Journal Article. Language: English. Major Descriptor: Educational Programs; Intervention; Smoking Cessation; Tobacco Smoking. Minor Descriptor: Nurses; Oncology. Classification: Drug &amp;amp; Alcohol Rehabilitation (3383). Population: Human (10); Female (40). Location: Czech Republic. Age Group: Adulthood (18 yrs &amp;amp; older) (300). Tests &amp;amp; Measures: Helping Smokers Quit Questionnaire; Czech Republic Helping Smokers Quit Survey. Methodology: Empirical Study; Followup Study; Longitudinal Study; Prospective Study; Quantitative Study. Page Count: 8. Issue Publication Date: Sep, 2014. Publication History: Accepted Date: Mar 1, 2014. Copyright Statement: Sigma Theta Tau International. 2014.", "page" : "314-321", "publisher" : "Wiley-Blackwell Publishing Ltd.", "publisher-place" : "Sarna, Linda P., UCLA School of Nursing, 700 Tiverton Avenue, Los Angeles, CA, US, 90095-6918", "title" : "Impact of a smoking cessation educational program on nurses\u2019 interventions.", "type" : "article-journal", "volume" : "46" }, "uris" : [ "http://www.mendeley.com/documents/?uuid=da896de9-bdb5-4d66-b7fb-291cb195d103" ] } ], "mendeley" : { "formattedCitation" : "(Al-Qahtani, 2015; Kurnat-Thoma &lt;i&gt;et al.&lt;/i&gt;, 2017; Malone &lt;i&gt;et al.&lt;/i&gt;, 2016; Sarna &lt;i&gt;et al.&lt;/i&gt;, 2014)", "manualFormatting" : "(e.g. Al-Qahtani, 2015; Kurnat-Thoma et al., 2017; Malone et al., 2016; Sarna et al., 2014)", "plainTextFormattedCitation" : "(Al-Qahtani, 2015; Kurnat-Thoma et al., 2017; Malone et al., 2016; Sarna et al., 2014)", "previouslyFormattedCitation" : "(Al-Qahtani, 2015; Kurnat-Thoma &lt;i&gt;et al.&lt;/i&gt;, 2017; Malone &lt;i&gt;et al.&lt;/i&gt;, 2016; Sarna &lt;i&gt;et al.&lt;/i&gt;, 2014)" }, "properties" : { "noteIndex" : 0 }, "schema" : "https://github.com/citation-style-language/schema/raw/master/csl-citation.json" }</w:instrText>
      </w:r>
      <w:r w:rsidR="007754FF">
        <w:rPr>
          <w:rFonts w:ascii="Times New Roman" w:hAnsi="Times New Roman" w:cs="Times New Roman"/>
        </w:rPr>
        <w:fldChar w:fldCharType="separate"/>
      </w:r>
      <w:r w:rsidR="007754FF" w:rsidRPr="00C4774D">
        <w:rPr>
          <w:rFonts w:ascii="Times New Roman" w:hAnsi="Times New Roman" w:cs="Times New Roman"/>
          <w:noProof/>
        </w:rPr>
        <w:t>(</w:t>
      </w:r>
      <w:r w:rsidR="007754FF">
        <w:rPr>
          <w:rFonts w:ascii="Times New Roman" w:hAnsi="Times New Roman" w:cs="Times New Roman"/>
          <w:noProof/>
        </w:rPr>
        <w:t xml:space="preserve">e.g. </w:t>
      </w:r>
      <w:r w:rsidR="007754FF" w:rsidRPr="00C4774D">
        <w:rPr>
          <w:rFonts w:ascii="Times New Roman" w:hAnsi="Times New Roman" w:cs="Times New Roman"/>
          <w:noProof/>
        </w:rPr>
        <w:t xml:space="preserve">Al-Qahtani, 2015; Kurnat-Thoma </w:t>
      </w:r>
      <w:r w:rsidR="007754FF" w:rsidRPr="00C4774D">
        <w:rPr>
          <w:rFonts w:ascii="Times New Roman" w:hAnsi="Times New Roman" w:cs="Times New Roman"/>
          <w:i/>
          <w:noProof/>
        </w:rPr>
        <w:t>et al.</w:t>
      </w:r>
      <w:r w:rsidR="007754FF" w:rsidRPr="00C4774D">
        <w:rPr>
          <w:rFonts w:ascii="Times New Roman" w:hAnsi="Times New Roman" w:cs="Times New Roman"/>
          <w:noProof/>
        </w:rPr>
        <w:t xml:space="preserve">, 2017; Malone </w:t>
      </w:r>
      <w:r w:rsidR="007754FF" w:rsidRPr="00C4774D">
        <w:rPr>
          <w:rFonts w:ascii="Times New Roman" w:hAnsi="Times New Roman" w:cs="Times New Roman"/>
          <w:i/>
          <w:noProof/>
        </w:rPr>
        <w:t>et al.</w:t>
      </w:r>
      <w:r w:rsidR="007754FF" w:rsidRPr="00C4774D">
        <w:rPr>
          <w:rFonts w:ascii="Times New Roman" w:hAnsi="Times New Roman" w:cs="Times New Roman"/>
          <w:noProof/>
        </w:rPr>
        <w:t xml:space="preserve">, 2016; Sarna </w:t>
      </w:r>
      <w:r w:rsidR="007754FF" w:rsidRPr="00C4774D">
        <w:rPr>
          <w:rFonts w:ascii="Times New Roman" w:hAnsi="Times New Roman" w:cs="Times New Roman"/>
          <w:i/>
          <w:noProof/>
        </w:rPr>
        <w:t>et al.</w:t>
      </w:r>
      <w:r w:rsidR="007754FF" w:rsidRPr="00C4774D">
        <w:rPr>
          <w:rFonts w:ascii="Times New Roman" w:hAnsi="Times New Roman" w:cs="Times New Roman"/>
          <w:noProof/>
        </w:rPr>
        <w:t>, 2014)</w:t>
      </w:r>
      <w:r w:rsidR="007754FF">
        <w:rPr>
          <w:rFonts w:ascii="Times New Roman" w:hAnsi="Times New Roman" w:cs="Times New Roman"/>
        </w:rPr>
        <w:fldChar w:fldCharType="end"/>
      </w:r>
      <w:r w:rsidR="007754FF">
        <w:rPr>
          <w:rFonts w:ascii="Times New Roman" w:hAnsi="Times New Roman" w:cs="Times New Roman"/>
        </w:rPr>
        <w:t>. Twelve</w:t>
      </w:r>
      <w:r w:rsidR="007754FF" w:rsidRPr="00F62AE0">
        <w:rPr>
          <w:rFonts w:ascii="Times New Roman" w:hAnsi="Times New Roman" w:cs="Times New Roman"/>
        </w:rPr>
        <w:t xml:space="preserve"> studies were excluded because they reported on </w:t>
      </w:r>
      <w:r w:rsidR="007754FF">
        <w:rPr>
          <w:rFonts w:ascii="Times New Roman" w:hAnsi="Times New Roman" w:cs="Times New Roman"/>
        </w:rPr>
        <w:t>nurse</w:t>
      </w:r>
      <w:r w:rsidR="007754FF" w:rsidRPr="00F62AE0">
        <w:rPr>
          <w:rFonts w:ascii="Times New Roman" w:hAnsi="Times New Roman" w:cs="Times New Roman"/>
        </w:rPr>
        <w:t>s’ attitud</w:t>
      </w:r>
      <w:r w:rsidR="007754FF">
        <w:rPr>
          <w:rFonts w:ascii="Times New Roman" w:hAnsi="Times New Roman" w:cs="Times New Roman"/>
        </w:rPr>
        <w:t xml:space="preserve">es only but not their practice </w:t>
      </w:r>
      <w:r w:rsidR="007754FF">
        <w:rPr>
          <w:rFonts w:ascii="Times New Roman" w:hAnsi="Times New Roman" w:cs="Times New Roman"/>
        </w:rPr>
        <w:fldChar w:fldCharType="begin" w:fldLock="1"/>
      </w:r>
      <w:r w:rsidR="007754FF">
        <w:rPr>
          <w:rFonts w:ascii="Times New Roman" w:hAnsi="Times New Roman" w:cs="Times New Roman"/>
        </w:rPr>
        <w:instrText>ADDIN CSL_CITATION { "citationItems" : [ { "id" : "ITEM-1", "itemData" : { "ISSN" : "0263-2136", "abstract" : "Background: Although practice nurses play an important role in implementing smoking cessation strategies in primary care, relatively little is known of their attitudes and beliefs about giving smoking cessation advice.; Objectives: To describe practice nurses' attitudes towards giving smoking cessation advice.; Methods: 152 of 200 (76%) practice nurses randomly selected from Medical Research Council General Practice Research Framework records completed a postal survey. The Attitudes to Smoking Cessation Advice Questionnaire was used.; Results: Overall, nurses were enthusiastic about giving smoking cessation advice and perceived such advice as effective. Nurses who were non-smokers perceived such advice as more effective than current smokers, as did those who had been trained in smoking cessation, who were also more enthusiastic than those who had not been trained.; Conclusion: Training all practice nurses in smoking cessation, and offering nurses who smoke effective smoking cessation services, is likely to help achieve Government targets for smoking cessation.; ", "author" : [ { "dropping-particle" : "", "family" : "Hall", "given" : "Sue", "non-dropping-particle" : "", "parse-names" : false, "suffix" : "" }, { "dropping-particle" : "", "family" : "Vogt", "given" : "Florian", "non-dropping-particle" : "", "parse-names" : false, "suffix" : "" }, { "dropping-particle" : "", "family" : "Marteau", "given" : "Theresa M", "non-dropping-particle" : "", "parse-names" : false, "suffix" : "" } ], "container-title" : "Family Practice", "id" : "ITEM-1", "issue" : "6", "issued" : { "date-parts" : [ [ "2005", "12" ] ] }, "note" : "Accession Number: 16055470. Language: English. Date Revised: 20061115. Date Created: 20051128. Date Completed: 20060214. Update Code: 20151204. Publication Type: Journal Article. Journal ID: 8500875. Publication Model: Print-Electronic. Cited Medium: Print. NLM ISO Abbr: Fam Pract. Linking ISSN: 02632136. Subset: IM; Date of Electronic Publication: 2005 Jul 29. ; Original Imprints: Publication: Oxford : Oxford University Press, [c1983-", "page" : "614-616", "publisher" : "Oxford University Press", "publisher-place" : "King's College London, Institute of Psychiatry, Department of Psychology, Health Psychology Section.", "title" : "A short report: survey of practice nurses' attitudes towards giving smoking cessation advice.", "type" : "article-journal", "volume" : "22" }, "uris" : [ "http://www.mendeley.com/documents/?uuid=95d14d6b-225a-4f7b-940d-50c232985d04" ] }, { "id" : "ITEM-2", "itemData" : { "ISSN" : "0954-7762", "PMID" : "16711288", "abstract" : "AIM: To examine the smoking behaviour, knowledge and attitudes of nurses, their willingness to provide smoking cessation support to patients, the accessibility of training in this area and their willingness to undertake future training in this area. METHOD: A randomised sample of qualified nurses (n = 1,074) in statutory, private and voluntary sectors and across a variety of specialties were surveyed by postal questionnaire. Four focus groups were conducted in various settings before and after the survey. RESULTS: Of those who took part in the survey, 55% had never smoked, 19% were ex-smokers and 26% were smokers. Most agreed that nurses have a responsibility to help those who want to quit smoking. However, nurses who smoked rated their ability to help patients and their effectiveness as a role model lower than nurses who were ex-smokers or non-smokers. CONCLUSION: Smoking prevalence among nurses is no greater than in the general female population. Nurses who smoke are less motivated to provide cessation support for patients, have less positive attitudes to the value of smoking cessation, are less likely to have received smoking cessation training and are less likely to want further training. These results have implications for nurses' own smoking status, as well as their attitudes to cessation training, health promotion practice and future research.", "author" : [ { "dropping-particle" : "", "family" : "Slater", "given" : "Paul", "non-dropping-particle" : "", "parse-names" : false, "suffix" : "" }, { "dropping-particle" : "", "family" : "McElwee", "given" : "Gerard", "non-dropping-particle" : "", "parse-names" : false, "suffix" : "" }, { "dropping-particle" : "", "family" : "Fleming", "given" : "Paul", "non-dropping-particle" : "", "parse-names" : false, "suffix" : "" }, { "dropping-particle" : "", "family" : "McKenna", "given" : "Hugh", "non-dropping-particle" : "", "parse-names" : false, "suffix" : "" } ], "container-title" : "Nursing Times", "id" : "ITEM-2", "issue" : "19", "issued" : { "date-parts" : [ [ "2006", "5", "9" ] ] }, "note" : "From Duplicate 1 (Nurses' smoking behaviour related to cessation practice. - Slater, Paul; McElwee, Gerard; Fleming, Paul; McKenna, Hugh)\n\nAccession Number: 16711288. Language: English. Date Revised: 20151119. Date Created: 20060522. Date Completed: 20060623. Update Code: 20151204. Publication Type: Journal Article. Journal ID: 0423236. Publication Model: Print. Cited Medium: Print. NLM ISO Abbr: Nurs Times. Linking ISSN: 09547762. Subset: N; Date of Electronic Publication: 20060509. Current Imprints: Publication: London : Macmillian Journals; Original Imprints: Publication: London, Emap Healthcare [etc.]", "page" : "32-7", "publisher" : "Macmillian Journals", "publisher-place" : "Royal Group of Hospitals, Belfast, North Ireland.", "title" : "Nurses' smoking behaviour related to cessation practice.", "type" : "article-journal", "volume" : "102" }, "uris" : [ "http://www.mendeley.com/documents/?uuid=fd8809f3-340e-435f-b858-b5f5c2e81288" ] }, { "id" : "ITEM-3", "itemData" : { "DOI" : "10.2298/VSP1305493S", "ISSN" : "0042-8450", "abstract" : "Background/aim: According to the number of active smokers, Serbia occupies a high position in Europe, as well as worldwide. More than 47% of adults are smokers according to WHO data, and 33.6% according to the National Health Survey Serbia in 2006. Smoking physicians are setting a bad example to patients, they are uncritical to this habit, rarely ask patients whether they smoke and rarely advise them not to smoke. These facts contribute to the battle for reducing the number of medical workers who smoke, as well as the number of smokers among general population. The aim of the study was to determine the smoking behavior, knowledge and attitudes and cessation advice given to patients by healthcare professionals in Serbia.; Methods: A stratified random cluster sample of 1,383 participants included all types of health institutions in Serbia excluding Kosovo. The self administrated questionnaire was used to collect data about smoking habits, knowledge, attitudes and cessation advice to patients given by health professionals in Serbia.; Results: Out of 1,383 participants, 45.60% were smokers, of whom 34.13% were physicians and 51.87% nurses. There were 46.4% male and 45.4% female smokers. The differences in agreement with the statements related to the responsibilities of health care professionals and smoking policy are significant between the \"ever\" and \"never\" smokers, and also between physicians and nurses. Twenty-five percent of nurses and 22% of doctors claimed they had received formal training. However, only 35.7% of the healthcare professionals felt very prepared to counsel patients, while 52.7% felt somewhat prepared and 11.6% were not prepared at all.; Conclusions: According to the result of this survey, there are needs for more aggressive nationwide non-smoking campaigns for physicians and medical students. Experiences from countries where physicians smoke less and more effectively carry out smoking cessation practices need to be shared with Serbian physicians in order to improve their smoking behavior and smoking cessation practices.; ", "author" : [ { "dropping-particle" : "", "family" : "Stojanovi\u0107", "given" : "Miodrag", "non-dropping-particle" : "", "parse-names" : false, "suffix" : "" }, { "dropping-particle" : "", "family" : "Musovi\u0107", "given" : "Dijana", "non-dropping-particle" : "", "parse-names" : false, "suffix" : "" }, { "dropping-particle" : "", "family" : "Petrovi\u0107", "given" : "Branislav", "non-dropping-particle" : "", "parse-names" : false, "suffix" : "" }, { "dropping-particle" : "", "family" : "Milosevi\u0107", "given" : "Zoran", "non-dropping-particle" : "", "parse-names" : false, "suffix" : "" }, { "dropping-particle" : "", "family" : "Milosavljevi\u0107", "given" : "Ivica", "non-dropping-particle" : "", "parse-names" : false, "suffix" : "" }, { "dropping-particle" : "", "family" : "Visnji\u0107", "given" : "Aleksandar", "non-dropping-particle" : "", "parse-names" : false, "suffix" : "" }, { "dropping-particle" : "", "family" : "Sokolovi\u0107", "given" : "Dusan", "non-dropping-particle" : "", "parse-names" : false, "suffix" : "" }, { "dropping-particle" : "", "family" : "Stojanovic", "given" : "M", "non-dropping-particle" : "", "parse-names" : false, "suffix" : "" }, { "dropping-particle" : "", "family" : "Mu\u0161ovic", "given" : "D", "non-dropping-particle" : "", "parse-names" : false, "suffix" : "" }, { "dropping-particle" : "", "family" : "Petrovic", "given" : "B", "non-dropping-particle" : "", "parse-names" : false, "suffix" : "" }, { "dropping-particle" : "", "family" : "Milo\u0161evic", "given" : "Z", "non-dropping-particle" : "", "parse-names" : false, "suffix" : "" }, { "dropping-particle" : "", "family" : "Milosavljevic", "given" : "I", "non-dropping-particle" : "", "parse-names" : false, "suffix" : "" }, { "dropping-particle" : "", "family" : "Vi\u0161njic", "given" : "A", "non-dropping-particle" : "", "parse-names" : false, "suffix" : "" }, { "dropping-particle" : "", "family" : "Sokolovic", "given" : "D", "non-dropping-particle" : "", "parse-names" : false, "suffix" : "" } ], "container-title" : "Vojnosanitetski Pregled", "id" : "ITEM-3", "issue" : "5", "issued" : { "date-parts" : [ [ "2013", "5" ] ] }, "note" : "From Duplicate 1 (Smoking habits, knowledge about and attitudes toward smoking among employees in health institutions in Serbia - Stojanovic, M; Mu\u0161ovic, D; Petrovic, B; Milo\u0161evic, Z; Milosavljevic, I; Vi\u0161njic, A; Sokolovic, D)\n\nCited By :1\n\nExport Date: 17 October 2016\n\nFrom Duplicate 2 (Smoking habits, knowledge about and attitudes toward smoking among employees in health institutions in Serbia. - Stojanovi\u0107, Miodrag; Musovi\u0107, Dijana; Petrovi\u0107, Branislav; Milosevi\u0107, Zoran; Milosavljevi\u0107, Ivica; Visnji\u0107, Aleksandar; Sokolovi\u0107, Dusan)\n\nAccession Number: 23789289. Language: English. Date Revised: 20150612. Date Created: 20130624. Date Completed: 20131203. Update Code: 20151204. Publication Type: Journal Article. Journal ID: 21530700R. Publication Model: Print. Cited Medium: Print. NLM ISO Abbr: Vojnosanit Pregl. Linking ISSN: 00428450. Subset: IM; Date of Electronic Publication: 20130501. Current Imprints: Publication: - : Belgrade, Serbia : Military Medical Academy, INI; Original Imprints: Publication: Beograd : Institut Vojnomedicinski Dokumentaciju", "page" : "493-500", "publisher" : "Military Medical Academy, INI", "publisher-place" : "Faculty of Medicine, University of Nis, Nis, Serbia. drmstojanovic@gmail.com", "title" : "Smoking habits, knowledge about and attitudes toward smoking among employees in health institutions in Serbia.", "type" : "article-journal", "volume" : "70" }, "uris" : [ "http://www.mendeley.com/documents/?uuid=1b77d54d-babb-4129-bad8-7b641d437e19" ] } ], "mendeley" : { "formattedCitation" : "(Hall &lt;i&gt;et al.&lt;/i&gt;, 2005; Slater &lt;i&gt;et al.&lt;/i&gt;, 2006; Stojanovi\u0107 &lt;i&gt;et al.&lt;/i&gt;, 2013)", "manualFormatting" : "(e.g. Hall et al., 2005; Slater et al., 2006; Stojanovi\u0107 et al., 2013)", "plainTextFormattedCitation" : "(Hall et al., 2005; Slater et al., 2006; Stojanovi\u0107 et al., 2013)", "previouslyFormattedCitation" : "(Hall &lt;i&gt;et al.&lt;/i&gt;, 2005; Slater &lt;i&gt;et al.&lt;/i&gt;, 2006; Stojanovi\u0107 &lt;i&gt;et al.&lt;/i&gt;, 2013)" }, "properties" : { "noteIndex" : 0 }, "schema" : "https://github.com/citation-style-language/schema/raw/master/csl-citation.json" }</w:instrText>
      </w:r>
      <w:r w:rsidR="007754FF">
        <w:rPr>
          <w:rFonts w:ascii="Times New Roman" w:hAnsi="Times New Roman" w:cs="Times New Roman"/>
        </w:rPr>
        <w:fldChar w:fldCharType="separate"/>
      </w:r>
      <w:r w:rsidR="007754FF" w:rsidRPr="00375616">
        <w:rPr>
          <w:rFonts w:ascii="Times New Roman" w:hAnsi="Times New Roman" w:cs="Times New Roman"/>
          <w:noProof/>
        </w:rPr>
        <w:t>(</w:t>
      </w:r>
      <w:r w:rsidR="007754FF">
        <w:rPr>
          <w:rFonts w:ascii="Times New Roman" w:hAnsi="Times New Roman" w:cs="Times New Roman"/>
          <w:noProof/>
        </w:rPr>
        <w:t xml:space="preserve">e.g. </w:t>
      </w:r>
      <w:r w:rsidR="007754FF" w:rsidRPr="00375616">
        <w:rPr>
          <w:rFonts w:ascii="Times New Roman" w:hAnsi="Times New Roman" w:cs="Times New Roman"/>
          <w:noProof/>
        </w:rPr>
        <w:t xml:space="preserve">Hall </w:t>
      </w:r>
      <w:r w:rsidR="007754FF" w:rsidRPr="00375616">
        <w:rPr>
          <w:rFonts w:ascii="Times New Roman" w:hAnsi="Times New Roman" w:cs="Times New Roman"/>
          <w:i/>
          <w:noProof/>
        </w:rPr>
        <w:t>et al.</w:t>
      </w:r>
      <w:r w:rsidR="007754FF" w:rsidRPr="00375616">
        <w:rPr>
          <w:rFonts w:ascii="Times New Roman" w:hAnsi="Times New Roman" w:cs="Times New Roman"/>
          <w:noProof/>
        </w:rPr>
        <w:t xml:space="preserve">, 2005; Slater </w:t>
      </w:r>
      <w:r w:rsidR="007754FF" w:rsidRPr="00375616">
        <w:rPr>
          <w:rFonts w:ascii="Times New Roman" w:hAnsi="Times New Roman" w:cs="Times New Roman"/>
          <w:i/>
          <w:noProof/>
        </w:rPr>
        <w:t>et al.</w:t>
      </w:r>
      <w:r w:rsidR="007754FF" w:rsidRPr="00375616">
        <w:rPr>
          <w:rFonts w:ascii="Times New Roman" w:hAnsi="Times New Roman" w:cs="Times New Roman"/>
          <w:noProof/>
        </w:rPr>
        <w:t xml:space="preserve">, 2006; Stojanović </w:t>
      </w:r>
      <w:r w:rsidR="007754FF" w:rsidRPr="00375616">
        <w:rPr>
          <w:rFonts w:ascii="Times New Roman" w:hAnsi="Times New Roman" w:cs="Times New Roman"/>
          <w:i/>
          <w:noProof/>
        </w:rPr>
        <w:t>et al.</w:t>
      </w:r>
      <w:r w:rsidR="007754FF" w:rsidRPr="00375616">
        <w:rPr>
          <w:rFonts w:ascii="Times New Roman" w:hAnsi="Times New Roman" w:cs="Times New Roman"/>
          <w:noProof/>
        </w:rPr>
        <w:t>, 2013)</w:t>
      </w:r>
      <w:r w:rsidR="007754FF">
        <w:rPr>
          <w:rFonts w:ascii="Times New Roman" w:hAnsi="Times New Roman" w:cs="Times New Roman"/>
        </w:rPr>
        <w:fldChar w:fldCharType="end"/>
      </w:r>
      <w:r w:rsidR="007754FF">
        <w:rPr>
          <w:rFonts w:ascii="Times New Roman" w:hAnsi="Times New Roman" w:cs="Times New Roman"/>
        </w:rPr>
        <w:t xml:space="preserve">. Seven studies reported on nurses’ health behaviours only </w:t>
      </w:r>
      <w:r w:rsidR="007754FF">
        <w:rPr>
          <w:rFonts w:ascii="Times New Roman" w:hAnsi="Times New Roman" w:cs="Times New Roman"/>
        </w:rPr>
        <w:fldChar w:fldCharType="begin" w:fldLock="1"/>
      </w:r>
      <w:r w:rsidR="007754FF">
        <w:rPr>
          <w:rFonts w:ascii="Times New Roman" w:hAnsi="Times New Roman" w:cs="Times New Roman"/>
        </w:rPr>
        <w:instrText>ADDIN CSL_CITATION { "citationItems" : [ { "id" : "ITEM-1", "itemData" : { "DOI" : "10.1111/j.1525-1446.2009.00787.x", "ISSN" : "1525-1446", "PMID" : "19573211", "abstract" : "BACKGROUND: Smoking among nurses is higher than other health care professionals but nurse-specific cessation programs are limited. Nurses QuitNet, launched in January 2004, provided an evidence-based online smoking cessation program for nurses and nursing students. OBJECTIVES: To describe Nurses QuitNet registrants and relationships among the demographic and smoking characteristics, program dissemination strategies, and site utilization patterns. DESIGN: Cross-sectional study. SAMPLE: 1,790 Nurses QuitNets registrants. MEASUREMENTS: Demographics and smoking characteristics on the Nurses QuitNet intake questionnaire. RESULTS: Most registrants were female (92.5%), 45-54 years old (34.3%), Caucasian (84.5%), and college graduates (57.5%). Over 68% smoked 10-20 cigarettes/day; 66.4% smoked within 30 min of waking. Half of those with previous quit attempts did not use evidence-based methods; 30% had not made a quit attempt in the past year. \"Read-only\" social support was the most frequently used Nurses Quitnet feature. CONCLUSIONS: The Internet can be a viable option to support nurses' cessation and is available to accommodate their work schedules. The sample is similar to the general nursing population, except for higher levels of education. Efforts are needed to assist nurses struggling with nicotine addiction and disseminate cessation resources, particularly targeting nurses with the highest prevalence of current smoking, for example licensed practical nurses.", "author" : [ { "dropping-particle" : "", "family" : "Bialous", "given" : "Stella Aguinaga", "non-dropping-particle" : "", "parse-names" : false, "suffix" : "" }, { "dropping-particle" : "", "family" : "Sarna", "given" : "L", "non-dropping-particle" : "", "parse-names" : false, "suffix" : "" }, { "dropping-particle" : "", "family" : "Wells", "given" : "Marjorie", "non-dropping-particle" : "", "parse-names" : false, "suffix" : "" }, { "dropping-particle" : "", "family" : "Elashoff", "given" : "David", "non-dropping-particle" : "", "parse-names" : false, "suffix" : "" }, { "dropping-particle" : "", "family" : "Wewers", "given" : "Mary Ellen", "non-dropping-particle" : "", "parse-names" : false, "suffix" : "" }, { "dropping-particle" : "", "family" : "Froelicher", "given" : "Erika S", "non-dropping-particle" : "", "parse-names" : false, "suffix" : "" } ], "container-title" : "Public Health Nursing", "id" : "ITEM-1", "issue" : "4", "issued" : { "date-parts" : [ [ "2009" ] ] }, "page" : "329-38", "title" : "Characteristics of nurses who used the Internet-based nurses QuitNet for smoking cessation.", "type" : "article-journal", "volume" : "26" }, "uris" : [ "http://www.mendeley.com/documents/?uuid=0756d40e-957f-4a3e-80e9-beecf13a65d7" ] }, { "id" : "ITEM-2", "itemData" : { "DOI" : "10.1016/j.apnr.2007.07.005", "ISBN" : "1532-8201", "ISSN" : "08971897", "PMID" : "19616170", "abstract" : "The purpose of this pilot study was to examine the health-promoting lifestyle behaviors of acute-care nurses using the Health Promotion Model. Statistical analysis of 149 returned Health-Promoting Lifestyle Profile II surveys indicates areas of weakness in stress management and physical activity. No significant difference is found between unit, demographic factors, and subscale scores at the p &lt; .01 level, but medical-surgical nurses consistently scored better than the critical-care nurses in health promotion. Findings support the need for the development of holistic nursing interventions to promote self-care in the identified areas. Strategies include educational/experiential classes in holistic nursing; individualized unit-based activities fostering stress management, such as massage, reflexology, and imagery; and development of an employee wellness program. ?? 2009 Elsevier Inc. All rights reserved.", "author" : [ { "dropping-particle" : "", "family" : "McElligott", "given" : "Deborah", "non-dropping-particle" : "", "parse-names" : false, "suffix" : "" }, { "dropping-particle" : "", "family" : "Siemers", "given" : "Sarah", "non-dropping-particle" : "", "parse-names" : false, "suffix" : "" }, { "dropping-particle" : "", "family" : "Thomas", "given" : "Lily", "non-dropping-particle" : "", "parse-names" : false, "suffix" : "" }, { "dropping-particle" : "", "family" : "Kohn", "given" : "Nina", "non-dropping-particle" : "", "parse-names" : false, "suffix" : "" } ], "container-title" : "Applied Nursing Research", "id" : "ITEM-2", "issued" : { "date-parts" : [ [ "2009" ] ] }, "page" : "211-215", "title" : "Health promotion in nurses: Is there a healthy nurse in the house?", "type" : "article-journal", "volume" : "22" }, "uris" : [ "http://www.mendeley.com/documents/?uuid=43a815a2-cba9-40f6-81ad-0d0eb547df41" ] }, { "id" : "ITEM-3", "itemData" : { "DOI" : "10.1046/j.1365-2648.1999.00834.x", "ISSN" : "0309-2402", "PMID" : "10064279", "abstract" : "BACKGROUND: Because there is a demonstrated empirical link between nurses' personal health habits and their tendency to raise health issues with clients, researchers suggest that nurses can improve their health promotion role if they adopt health-related behaviours. Few researchers, however, have identified the factors that influence nurses' health-related behaviours. AIMS: To describe nurses' beliefs about the importance of health-related behaviours, and investigate the relationship between these beliefs and their health-related behaviours. DESIGN: A cross-sectional survey from which nested-case control comparisons were made. SAMPLE: One hundred and thirteen nurses attending tertiary level education courses in London and Essex. MEASURES: Health Behaviour Survey and a scale measuring nurses' beliefs about the importance of health-related behaviours. RESULTS: Nurses' health beliefs significantly influenced the practice of 14 health-related behaviours. CONCLUSIONS: The findings from this study support the view that nurses' practice of many behaviours linked to health and longevity are influenced significantly by their beliefs about the importance of these behaviours. Changing nurses' beliefs about the importance of health-related behaviours through specific health promotion sessions are meaningful as they may improve nurses' health promotion role.", "author" : [ { "dropping-particle" : "", "family" : "Callaghan", "given" : "P", "non-dropping-particle" : "", "parse-names" : false, "suffix" : "" } ], "container-title" : "Journal of Advanced Nursing", "id" : "ITEM-3", "issue" : "1", "issued" : { "date-parts" : [ [ "1999", "1" ] ] }, "note" : "From Duplicate 2 (Health beliefs and their influence on United Kingdom nurses' health-related behaviours. - Callaghan, P)\n\nAccession Number: 107178235. Language: English. Entry Date: 20050425. Revision Date: 20150819. Publication Type: Journal Article; research; tables/charts. Journal Subset: Core Nursing; Europe; Nursing; Peer Reviewed; UK &amp;amp; Ireland. Instrumentation: Health and behaviour survey (HBS) (Wardle and Steptoe). NLM UID: 7609811.", "page" : "28-35", "publisher" : "Wiley-Blackwell", "publisher-place" : "Associate Professor, Department of Nursing, Chinese University of Hong Kong, Sha Tin, NT, Hong Kong", "title" : "Health beliefs and their influence on United Kingdom nurses' health-related behaviours.", "type" : "article-journal", "volume" : "29" }, "uris" : [ "http://www.mendeley.com/documents/?uuid=e3e793be-f54e-4d52-927e-2339f0471943" ] }, { "id" : "ITEM-4", "itemData" : { "DOI" : "10.1046/j.1365-2648.2001.01909.x", "ISSN" : "0309-2402", "PMID" : "11529979", "abstract" : "UNLABELLED: AIM AND RATIONALE: The preventable nature of smoking related diseases places a major responsibility for health promotion on all health professionals. This study used a questionnaire to survey qualified nurses in Northern Ireland as to smoking prevalence and their desire to quit the habit. It also explores their knowledge base relating to smoking related diseases and their motivation to act as health promoters with patients who smoke. METHODS: A random sample (n=1074) of qualified nurses employed by the Health and Social Services Trusts, private, and voluntary organizations in the province were surveyed. RESULTS: Results show that 25.8% were smokers, 19% were ex-smokers and 55.2% were nonsmokers. Three quarters expressed a wish to stop within 6-months. Almost all smokers and half of ex-smokers had taken up the habit prior to commencing nursing. 'Addiction' and 'enjoyment' were given as the principle reasons for continued smoking. Health reasons were paramount in smokers' desire to stop smoking. CONCLUSIONS: These findings suggest that smoking prevalence among qualified nurses in no greater than that reported by females in the general Northern Ireland population. Results also indicate that those nurses who smoke were less willing to take on the role of a health promoter with patients who smoke. Implications and recommendations for practice, education and research are explored.", "author" : [ { "dropping-particle" : "", "family" : "McKenna", "given" : "Hugh", "non-dropping-particle" : "", "parse-names" : false, "suffix" : "" }, { "dropping-particle" : "", "family" : "Slater", "given" : "Paul", "non-dropping-particle" : "", "parse-names" : false, "suffix" : "" }, { "dropping-particle" : "", "family" : "McCance", "given" : "T", "non-dropping-particle" : "", "parse-names" : false, "suffix" : "" }, { "dropping-particle" : "", "family" : "Bunting", "given" : "Brendan", "non-dropping-particle" : "", "parse-names" : false, "suffix" : "" }, { "dropping-particle" : "", "family" : "Spiers", "given" : "Arlene", "non-dropping-particle" : "", "parse-names" : false, "suffix" : "" }, { "dropping-particle" : "", "family" : "McElwee", "given" : "Gerard", "non-dropping-particle" : "", "parse-names" : false, "suffix" : "" } ], "container-title" : "Journal of Advanced Nursing", "id" : "ITEM-4", "issue" : "5", "issued" : { "date-parts" : [ [ "2001", "9" ] ] }, "note" : "From Duplicate 2 (Qualified nurses' smoking prevalence: their reasons for smoking and desire to quit. - McKenna, H; Slater, P; McCance, T; Bunting, B; Spiers, A; McElwee, G)\n\nAccession Number: 107069059. Language: English. Entry Date: 20050425. Revision Date: 20151008. Publication Type: Journal Article; research; tables/charts. Journal Subset: Core Nursing; Europe; Nursing; Peer Reviewed; UK &amp;amp; Ireland. NLM UID: 7609811.", "page" : "769-75", "publisher" : "Wiley-Blackwell", "publisher-place" : "Professor, Head of School of Health Sciences, University of Ulster, Jordanstown, County Antrim, UK", "title" : "Qualified nurses' smoking prevalence: their reasons for smoking and desire to quit.", "type" : "article-journal", "volume" : "35" }, "uris" : [ "http://www.mendeley.com/documents/?uuid=779f2044-1ba9-435e-ad11-c5792259712e" ] } ], "mendeley" : { "formattedCitation" : "(Bialous &lt;i&gt;et al.&lt;/i&gt;, 2009; Callaghan, 1999; McElligott &lt;i&gt;et al.&lt;/i&gt;, 2009; H. McKenna &lt;i&gt;et al.&lt;/i&gt;, 2001)", "manualFormatting" : "(e.g. Bialous et al., 2009; Callaghan, 1999; McElligott et al., 2009; McKenna et al., 2001)", "plainTextFormattedCitation" : "(Bialous et al., 2009; Callaghan, 1999; McElligott et al., 2009; H. McKenna et al., 2001)", "previouslyFormattedCitation" : "(Bialous &lt;i&gt;et al.&lt;/i&gt;, 2009; Callaghan, 1999; McElligott &lt;i&gt;et al.&lt;/i&gt;, 2009; H. McKenna &lt;i&gt;et al.&lt;/i&gt;, 2001)" }, "properties" : { "noteIndex" : 0 }, "schema" : "https://github.com/citation-style-language/schema/raw/master/csl-citation.json" }</w:instrText>
      </w:r>
      <w:r w:rsidR="007754FF">
        <w:rPr>
          <w:rFonts w:ascii="Times New Roman" w:hAnsi="Times New Roman" w:cs="Times New Roman"/>
        </w:rPr>
        <w:fldChar w:fldCharType="separate"/>
      </w:r>
      <w:r w:rsidR="007754FF" w:rsidRPr="00C4774D">
        <w:rPr>
          <w:rFonts w:ascii="Times New Roman" w:hAnsi="Times New Roman" w:cs="Times New Roman"/>
          <w:noProof/>
        </w:rPr>
        <w:t>(</w:t>
      </w:r>
      <w:r w:rsidR="007754FF">
        <w:rPr>
          <w:rFonts w:ascii="Times New Roman" w:hAnsi="Times New Roman" w:cs="Times New Roman"/>
          <w:noProof/>
        </w:rPr>
        <w:t xml:space="preserve">e.g. </w:t>
      </w:r>
      <w:r w:rsidR="007754FF" w:rsidRPr="00C4774D">
        <w:rPr>
          <w:rFonts w:ascii="Times New Roman" w:hAnsi="Times New Roman" w:cs="Times New Roman"/>
          <w:noProof/>
        </w:rPr>
        <w:t xml:space="preserve">Bialous </w:t>
      </w:r>
      <w:r w:rsidR="007754FF" w:rsidRPr="00C4774D">
        <w:rPr>
          <w:rFonts w:ascii="Times New Roman" w:hAnsi="Times New Roman" w:cs="Times New Roman"/>
          <w:i/>
          <w:noProof/>
        </w:rPr>
        <w:t>et al.</w:t>
      </w:r>
      <w:r w:rsidR="007754FF" w:rsidRPr="00C4774D">
        <w:rPr>
          <w:rFonts w:ascii="Times New Roman" w:hAnsi="Times New Roman" w:cs="Times New Roman"/>
          <w:noProof/>
        </w:rPr>
        <w:t xml:space="preserve">, 2009; Callaghan, 1999; McElligott </w:t>
      </w:r>
      <w:r w:rsidR="007754FF" w:rsidRPr="00C4774D">
        <w:rPr>
          <w:rFonts w:ascii="Times New Roman" w:hAnsi="Times New Roman" w:cs="Times New Roman"/>
          <w:i/>
          <w:noProof/>
        </w:rPr>
        <w:t>et al.</w:t>
      </w:r>
      <w:r w:rsidR="007754FF" w:rsidRPr="00C4774D">
        <w:rPr>
          <w:rFonts w:ascii="Times New Roman" w:hAnsi="Times New Roman" w:cs="Times New Roman"/>
          <w:noProof/>
        </w:rPr>
        <w:t xml:space="preserve">, 2009; McKenna </w:t>
      </w:r>
      <w:r w:rsidR="007754FF" w:rsidRPr="00C4774D">
        <w:rPr>
          <w:rFonts w:ascii="Times New Roman" w:hAnsi="Times New Roman" w:cs="Times New Roman"/>
          <w:i/>
          <w:noProof/>
        </w:rPr>
        <w:t>et al.</w:t>
      </w:r>
      <w:r w:rsidR="007754FF" w:rsidRPr="00C4774D">
        <w:rPr>
          <w:rFonts w:ascii="Times New Roman" w:hAnsi="Times New Roman" w:cs="Times New Roman"/>
          <w:noProof/>
        </w:rPr>
        <w:t>, 2001)</w:t>
      </w:r>
      <w:r w:rsidR="007754FF">
        <w:rPr>
          <w:rFonts w:ascii="Times New Roman" w:hAnsi="Times New Roman" w:cs="Times New Roman"/>
        </w:rPr>
        <w:fldChar w:fldCharType="end"/>
      </w:r>
      <w:r w:rsidR="007754FF">
        <w:rPr>
          <w:rFonts w:ascii="Times New Roman" w:hAnsi="Times New Roman" w:cs="Times New Roman"/>
        </w:rPr>
        <w:t>. A further seven</w:t>
      </w:r>
      <w:r w:rsidR="007754FF" w:rsidRPr="00F62AE0">
        <w:rPr>
          <w:rFonts w:ascii="Times New Roman" w:hAnsi="Times New Roman" w:cs="Times New Roman"/>
        </w:rPr>
        <w:t xml:space="preserve"> studies were excluded as they reported on attitudes to specific </w:t>
      </w:r>
      <w:r w:rsidR="007754FF">
        <w:rPr>
          <w:rFonts w:ascii="Times New Roman" w:hAnsi="Times New Roman" w:cs="Times New Roman"/>
        </w:rPr>
        <w:t xml:space="preserve">aspects of </w:t>
      </w:r>
      <w:r w:rsidR="007754FF" w:rsidRPr="00F62AE0">
        <w:rPr>
          <w:rFonts w:ascii="Times New Roman" w:hAnsi="Times New Roman" w:cs="Times New Roman"/>
        </w:rPr>
        <w:t>behaviours such as obesity-related stigma</w:t>
      </w:r>
      <w:r w:rsidR="007754FF">
        <w:rPr>
          <w:rFonts w:ascii="Times New Roman" w:hAnsi="Times New Roman" w:cs="Times New Roman"/>
        </w:rPr>
        <w:t xml:space="preserve"> </w:t>
      </w:r>
      <w:r w:rsidR="007754FF">
        <w:rPr>
          <w:rFonts w:ascii="Times New Roman" w:hAnsi="Times New Roman" w:cs="Times New Roman"/>
        </w:rPr>
        <w:fldChar w:fldCharType="begin" w:fldLock="1"/>
      </w:r>
      <w:r w:rsidR="007754FF">
        <w:rPr>
          <w:rFonts w:ascii="Times New Roman" w:hAnsi="Times New Roman" w:cs="Times New Roman"/>
        </w:rPr>
        <w:instrText>ADDIN CSL_CITATION { "citationItems" : [ { "id" : "ITEM-1", "itemData" : { "DOI" : "10.1016/j.pedn.2016.02.004", "ISSN" : "1532-8449", "PMID" : "26948091", "abstract" : "The increasing burden of obesity is prevalent in the pediatric populations. Pediatric nurses are spending increasing amounts of time and effort caring for obese patients however no prior studies have explored how nurses perceive obese patients. The purpose of this study is to identify weight bias in pediatric nurses (RNs) and clinical support staff (CSS) working in a pediatric hospital setting. A convenience sample of RNs and CSS from an urban, pediatric hospital were surveyed using the Nurses' Attitudes toward Obesity and Obese Patients Scale (NATOOPS), which consists of 6 patient-care factors with an additional factor added to assess bias towards the patient's caregiver. Mean factor scores \u226550 indicated bias. Data were summarized using descriptive statistics and means were compared using independent t tests. Multivariate logistic regression models were used to determine the association between putative risk factors and weight bias. RNs and CSS (N=308) demonstrated weight bias toward obese patient characteristics (mean=61.9) and perceived controllability of obesity (mean=65.8). CSS felt negatively about their supportive roles in caring for obese patients (mean=52.5). Respondent weight status and professional title resulted in variability of biased attitudes. Race, employment status, number of obese patients cared for daily, and department were predictive of biased attitudes. Weight biased attitudes toward obese pediatric patients and their caregivers were found among RNs and CSS. Future qualitative research will assist in the understanding the factors that cause nurse weight bias.", "author" : [ { "dropping-particle" : "", "family" : "Garcia", "given" : "Janelle T", "non-dropping-particle" : "", "parse-names" : false, "suffix" : "" }, { "dropping-particle" : "", "family" : "Amankwah", "given" : "Ernest K", "non-dropping-particle" : "", "parse-names" : false, "suffix" : "" }, { "dropping-particle" : "", "family" : "Hernandez", "given" : "Raquel G", "non-dropping-particle" : "", "parse-names" : false, "suffix" : "" } ], "container-title" : "Journal of pediatric nursing", "id" : "ITEM-1", "issue" : "4", "issued" : { "date-parts" : [ [ "2016" ] ] }, "page" : "e244-51", "title" : "Assessment of Weight Bias Among Pediatric Nurses and Clinical Support Staff Toward Obese Patients and Their Caregivers.", "type" : "article-journal", "volume" : "31" }, "uris" : [ "http://www.mendeley.com/documents/?uuid=391537c3-db09-46fe-82e6-a42fd368fb40" ] }, { "id" : "ITEM-2", "itemData" : { "DOI" : "10.1016/j.soard.2011.03.008", "ISSN" : "1878-7533", "abstract" : "Background: Obesity is a growing epidemic in the United States, with waistlines expanding (overweight) for almost 66% of the population (National Health and Nutrition Examination Survey 1999-2004). The attitude of society, which includes healthcare providers, toward people of size has traditionally been negative, regardless of their own gender, age, experience, and occupation. The purpose of the present study was to determine whether bariatric sensitivity training could improve nursing attitudes and beliefs toward adult obese patients and whether nurses' own body mass index (BMI) affected their attitude and belief scores.; Methods: An on-line survey was conducted of nursing attitudes and beliefs regarding adult obese patients. The responses were compared between 1 hospital that offered bariatric sensitivity training and 1 that did not. The primary study measures were 2 scales that have been validated to assess weight bias: Attitudes Toward Obese Persons (ATOP) and Beliefs Against Obese Persons (BAOP). The primary outcome measures were the scores derived from the ATOP and BAOP scales.; Results: Data were obtained from 332 on-line surveys, to which 266 nurses responded with complete data, 145 from hospital 1 (intervention) and 121 from hospital 2 (control). The mean ATOP scores for hospital 1 were modestly greater than those for hospital 2 (18.0 versus 16.1, P = .03). However, no differences were found between the 2 hospitals for the mean BAOP scores (67.1 versus 67.1, P = .86). No statistically significant differences were found between the 2 hospitals among the BMI groups for either ATOP or BAOP. Within each hospital, no statistically significant trend was found among the BMI groups for either ATOP or BAOP. The association of BMI with the overall ATOP (r = .13, P = .04) and BOAP (r = .12, P = .05) scores was very weak, although marginally significant. The association of the overall ATOP score with the BAOP score was weak, although significant (r = .26, P &lt; .001).; Conclusion: Annual bariatric sensitivity training might improve nursing attitudes toward obese patients, but it does not improve nursing beliefs, regardless of the respondent's BMI.; Copyright \u00a9 2011 American Society for Metabolic and Bariatric Surgery. Published by Elsevier Inc. All rights reserved.", "author" : [ { "dropping-particle" : "", "family" : "Gujral", "given" : "Harpreet", "non-dropping-particle" : "", "parse-names" : false, "suffix" : "" }, { "dropping-particle" : "", "family" : "Tea", "given" : "Christine", "non-dropping-particle" : "", "parse-names" : false, "suffix" : "" }, { "dropping-particle" : "", "family" : "Sheridan", "given" : "Michael", "non-dropping-particle" : "", "parse-names" : false, "suffix" : "" } ], "container-title" : "Surgery For Obesity And Related Diseases: Official Journal Of The American Society For Bariatric Surgery", "id" : "ITEM-2", "issue" : "4", "issued" : { "date-parts" : [ [ "2011", "7" ] ] }, "note" : "Accession Number: 21676657. Language: English. Date Revised: 20151119. Date Created: 20110725. Date Completed: 20111207. Update Code: 20151204. Publication Type: Journal Article. Journal ID: 101233161. Publication Model: Print-Electronic. Cited Medium: Internet. NLM ISO Abbr: Surg Obes Relat Dis. Comment: Comment in: Surg Obes Relat Dis. 2012 Jan-Feb;8(1):129. (PMID: 22248434). Erratum in: Surg Obes Relat Dis. 2012 Jan-Feb;8(1):129-30. (PMID: 22138331). Linking ISSN: 15507289. Subset: IM; Date of Electronic Publication: 2011 Mar 28. ; Original Imprints: Publication: New York, N.Y. : Elsevier, c2005-", "page" : "536-540", "publisher" : "Elsevier", "publisher-place" : "Department of Bariatrics, Inova Fair Oaks Hospital, Fairfax, Virginia, USA. harpreet.gujral@inova.org", "title" : "Evaluation of nurse's attitudes toward adult patients of size.", "type" : "article-journal", "volume" : "7" }, "uris" : [ "http://www.mendeley.com/documents/?uuid=708305e1-642a-4383-9417-a5cc7fa069a4" ] } ], "mendeley" : { "formattedCitation" : "(Garcia &lt;i&gt;et al.&lt;/i&gt;, 2016; Gujral &lt;i&gt;et al.&lt;/i&gt;, 2011)", "plainTextFormattedCitation" : "(Garcia et al., 2016; Gujral et al., 2011)", "previouslyFormattedCitation" : "(Garcia &lt;i&gt;et al.&lt;/i&gt;, 2016; Gujral &lt;i&gt;et al.&lt;/i&gt;, 2011)" }, "properties" : { "noteIndex" : 0 }, "schema" : "https://github.com/citation-style-language/schema/raw/master/csl-citation.json" }</w:instrText>
      </w:r>
      <w:r w:rsidR="007754FF">
        <w:rPr>
          <w:rFonts w:ascii="Times New Roman" w:hAnsi="Times New Roman" w:cs="Times New Roman"/>
        </w:rPr>
        <w:fldChar w:fldCharType="separate"/>
      </w:r>
      <w:r w:rsidR="007754FF" w:rsidRPr="00E65F6F">
        <w:rPr>
          <w:rFonts w:ascii="Times New Roman" w:hAnsi="Times New Roman" w:cs="Times New Roman"/>
          <w:noProof/>
        </w:rPr>
        <w:t xml:space="preserve">(Garcia </w:t>
      </w:r>
      <w:r w:rsidR="007754FF" w:rsidRPr="00E65F6F">
        <w:rPr>
          <w:rFonts w:ascii="Times New Roman" w:hAnsi="Times New Roman" w:cs="Times New Roman"/>
          <w:i/>
          <w:noProof/>
        </w:rPr>
        <w:t>et al.</w:t>
      </w:r>
      <w:r w:rsidR="007754FF" w:rsidRPr="00E65F6F">
        <w:rPr>
          <w:rFonts w:ascii="Times New Roman" w:hAnsi="Times New Roman" w:cs="Times New Roman"/>
          <w:noProof/>
        </w:rPr>
        <w:t xml:space="preserve">, 2016; Gujral </w:t>
      </w:r>
      <w:r w:rsidR="007754FF" w:rsidRPr="00E65F6F">
        <w:rPr>
          <w:rFonts w:ascii="Times New Roman" w:hAnsi="Times New Roman" w:cs="Times New Roman"/>
          <w:i/>
          <w:noProof/>
        </w:rPr>
        <w:t>et al.</w:t>
      </w:r>
      <w:r w:rsidR="007754FF" w:rsidRPr="00E65F6F">
        <w:rPr>
          <w:rFonts w:ascii="Times New Roman" w:hAnsi="Times New Roman" w:cs="Times New Roman"/>
          <w:noProof/>
        </w:rPr>
        <w:t>, 2011)</w:t>
      </w:r>
      <w:r w:rsidR="007754FF">
        <w:rPr>
          <w:rFonts w:ascii="Times New Roman" w:hAnsi="Times New Roman" w:cs="Times New Roman"/>
        </w:rPr>
        <w:fldChar w:fldCharType="end"/>
      </w:r>
      <w:r w:rsidR="007754FF">
        <w:rPr>
          <w:rFonts w:ascii="Times New Roman" w:hAnsi="Times New Roman" w:cs="Times New Roman"/>
        </w:rPr>
        <w:t xml:space="preserve">. One study </w:t>
      </w:r>
      <w:r w:rsidR="007754FF">
        <w:rPr>
          <w:rFonts w:ascii="Times New Roman" w:hAnsi="Times New Roman" w:cs="Times New Roman"/>
        </w:rPr>
        <w:fldChar w:fldCharType="begin" w:fldLock="1"/>
      </w:r>
      <w:r w:rsidR="007754FF">
        <w:rPr>
          <w:rFonts w:ascii="Times New Roman" w:hAnsi="Times New Roman" w:cs="Times New Roman"/>
        </w:rPr>
        <w:instrText>ADDIN CSL_CITATION { "citationItems" : [ { "id" : "ITEM-1", "itemData" : { "DOI" : "10.1016/j.ijnurstu.2013.12.001", "ISSN" : "00207489", "PMID" : "24433609", "abstract" : "Background: Despite the important role that health professionals have in reducing tobacco use, many have a smoking habit themselves. The prevalence of smoking is particularly high among nurses. Objective: To test the efficacy, acceptability and feasibility of a motivational interviewing (MI) based smoking cessation intervention with nurses. Design: Two group parallel experimental design with random allocation to groups. Setting: A large teaching hospital in the North of Spain. Participants: Nurses who smoked (n= 30) were randomised into two groups: motivational interviewing based intervention (n= 15) and usual care (n= 15). Methods: Motivational interviewing based intervention consisted of four individual MI sessions. Usual care consisted of brief advice. Variables considered to assess efficacy were biochemically verified smoking cessation, mean cigarettes smoked, stages of change, self-efficacy and depression score. Variables to assess acceptability and feasibility included participant satisfaction, adherence to MI, and duration of sessions. Data were collected at: baseline, end of intervention and three months after the end of the intervention. Results: At three month follow up, compared with the control group, more nurses in the intervention group had quit (absolute difference 33.3%; 95% confidence interval [CI] 2.6-58.2). In the nurses who did not quit, there was no significant difference between the intervention and control groups in the number of cigarettes smoked per day, although progress in the stages of change was greater in the intervention group compared to the control group. Measures of acceptability and feasibility indicated good satisfaction with the intervention, with high levels of attendance and completion. Conclusion: This study found a beneficial effect of motivational interviewing on nurses' smoking cessation. The intervention was acceptable for nurses and a number of aspects were identified that need to be considered prior to conducting a larger scale in order to optimise the intervention. Using MI might be a novel approach to the problem of health professionals who smoke. ?? 2013 Elsevier Ltd.", "author" : [ { "dropping-particle" : "", "family" : "Mujika", "given" : "Agurtzane", "non-dropping-particle" : "", "parse-names" : false, "suffix" : "" }, { "dropping-particle" : "", "family" : "Forbes", "given" : "Angus", "non-dropping-particle" : "", "parse-names" : false, "suffix" : "" }, { "dropping-particle" : "", "family" : "Canga", "given" : "Navidad", "non-dropping-particle" : "", "parse-names" : false, "suffix" : "" }, { "dropping-particle" : "", "family" : "Irala", "given" : "Jokin", "non-dropping-particle" : "de", "parse-names" : false, "suffix" : "" }, { "dropping-particle" : "", "family" : "Serrano", "given" : "Inmaculada", "non-dropping-particle" : "", "parse-names" : false, "suffix" : "" }, { "dropping-particle" : "", "family" : "Gasc??", "given" : "Pl??cido", "non-dropping-particle" : "", "parse-names" : false, "suffix" : "" }, { "dropping-particle" : "", "family" : "Edwards", "given" : "Margaret", "non-dropping-particle" : "", "parse-names" : false, "suffix" : "" } ], "container-title" : "International Journal of Nursing Studies", "id" : "ITEM-1", "issue" : "8", "issued" : { "date-parts" : [ [ "2014" ] ] }, "page" : "1074-1082", "title" : "Motivational interviewing as a smoking cessation strategy with nurses: An exploratory randomised controlled trial", "type" : "article-journal", "volume" : "51" }, "uris" : [ "http://www.mendeley.com/documents/?uuid=d604c239-714c-498d-aa1d-17036fa944e2" ] } ], "mendeley" : { "formattedCitation" : "(Mujika &lt;i&gt;et al.&lt;/i&gt;, 2014)", "plainTextFormattedCitation" : "(Mujika et al., 2014)", "previouslyFormattedCitation" : "(Mujika &lt;i&gt;et al.&lt;/i&gt;, 2014)" }, "properties" : { "noteIndex" : 0 }, "schema" : "https://github.com/citation-style-language/schema/raw/master/csl-citation.json" }</w:instrText>
      </w:r>
      <w:r w:rsidR="007754FF">
        <w:rPr>
          <w:rFonts w:ascii="Times New Roman" w:hAnsi="Times New Roman" w:cs="Times New Roman"/>
        </w:rPr>
        <w:fldChar w:fldCharType="separate"/>
      </w:r>
      <w:r w:rsidR="007754FF" w:rsidRPr="00E65F6F">
        <w:rPr>
          <w:rFonts w:ascii="Times New Roman" w:hAnsi="Times New Roman" w:cs="Times New Roman"/>
          <w:noProof/>
        </w:rPr>
        <w:t xml:space="preserve">(Mujika </w:t>
      </w:r>
      <w:r w:rsidR="007754FF" w:rsidRPr="00E65F6F">
        <w:rPr>
          <w:rFonts w:ascii="Times New Roman" w:hAnsi="Times New Roman" w:cs="Times New Roman"/>
          <w:i/>
          <w:noProof/>
        </w:rPr>
        <w:t>et al.</w:t>
      </w:r>
      <w:r w:rsidR="007754FF" w:rsidRPr="00E65F6F">
        <w:rPr>
          <w:rFonts w:ascii="Times New Roman" w:hAnsi="Times New Roman" w:cs="Times New Roman"/>
          <w:noProof/>
        </w:rPr>
        <w:t>, 2014)</w:t>
      </w:r>
      <w:r w:rsidR="007754FF">
        <w:rPr>
          <w:rFonts w:ascii="Times New Roman" w:hAnsi="Times New Roman" w:cs="Times New Roman"/>
        </w:rPr>
        <w:fldChar w:fldCharType="end"/>
      </w:r>
      <w:r w:rsidR="007754FF">
        <w:rPr>
          <w:rFonts w:ascii="Times New Roman" w:hAnsi="Times New Roman" w:cs="Times New Roman"/>
        </w:rPr>
        <w:t xml:space="preserve"> was excluded as it contained duplicate data to another study included in the review </w:t>
      </w:r>
      <w:r w:rsidR="007754FF">
        <w:rPr>
          <w:rFonts w:ascii="Times New Roman" w:hAnsi="Times New Roman" w:cs="Times New Roman"/>
        </w:rPr>
        <w:fldChar w:fldCharType="begin" w:fldLock="1"/>
      </w:r>
      <w:r w:rsidR="007754FF">
        <w:rPr>
          <w:rFonts w:ascii="Times New Roman" w:hAnsi="Times New Roman" w:cs="Times New Roman"/>
        </w:rPr>
        <w:instrText>ADDIN CSL_CITATION { "citationItems" : [ { "id" : "ITEM-1", "itemData" : { "DOI" : "10.1111/jan.13343", "ISSN" : "1365-2648", "PMID" : "28543954", "abstract" : "AIM To explore the views of current and ex-smoker nurses on their role in supporting patients to stop smoking. BACKGROUND Long-term conditions are closely linked to harmful lifestyle behaviours, including smoking and overeating. Health professionals have an important role to play in promoting healthier lifestyles. It has been described that nurses' health behaviours may be a barrier to their health promotion practice. There is a need to gain further understanding on why nurses' health promotion activity is influenced by their own health behaviour. DESIGN A secondary analysis of qualitative data gathered in 2010 in the context of a project that aimed to develop a smoking cessation intervention for nurses. METHODS Eleven transcripts of semi-structured interviews conducted with nurses (current and ex-smokers) working in one university hospital in Spain. Data were analysed using framework analysis. FINDINGS Nurses who smoked engaged in social justification in terms of social norms and work stress. Only nurses who had quit smoking were able to identify the negative feelings it generated and the effect that it had on their past health promotion practice. This was expressed by ex-smokers as an internal conflict that prevented them from supporting patients with their own habit. CONCLUSION nurses who smoke may be inhibited as health promoters without being aware of it. Interventions that focus on helping these professionals deal with the challenges associated with these encounters are necessary if health promotion practices are to be enhanced. Targeting this conflict might also work to improve their lifestyle, which would expand the potential impact to professionals' own health. This article is protected by copyright. All rights reserved.", "author" : [ { "dropping-particle" : "", "family" : "Mujika", "given" : "Agurtzane", "non-dropping-particle" : "", "parse-names" : false, "suffix" : "" }, { "dropping-particle" : "", "family" : "Arantzamendi", "given" : "Mar\u00eda", "non-dropping-particle" : "", "parse-names" : false, "suffix" : "" }, { "dropping-particle" : "", "family" : "Lopez-Dicastillo", "given" : "Olga", "non-dropping-particle" : "", "parse-names" : false, "suffix" : "" }, { "dropping-particle" : "", "family" : "Forbes", "given" : "Angus", "non-dropping-particle" : "", "parse-names" : false, "suffix" : "" } ], "container-title" : "Journal of advanced nursing", "id" : "ITEM-1", "issue" : "1", "issued" : { "date-parts" : [ [ "2017", "5", "24" ] ] }, "page" : "42-49", "title" : "Health professionals' personal behaviours hindering health promotion: A study of nurses who smoke.", "type" : "article-journal", "volume" : "38" }, "uris" : [ "http://www.mendeley.com/documents/?uuid=0e2ab795-e63d-4f78-89d5-14888bb62e96" ] } ], "mendeley" : { "formattedCitation" : "(Mujika &lt;i&gt;et al.&lt;/i&gt;, 2017)", "plainTextFormattedCitation" : "(Mujika et al., 2017)", "previouslyFormattedCitation" : "(Mujika &lt;i&gt;et al.&lt;/i&gt;, 2017)" }, "properties" : { "noteIndex" : 0 }, "schema" : "https://github.com/citation-style-language/schema/raw/master/csl-citation.json" }</w:instrText>
      </w:r>
      <w:r w:rsidR="007754FF">
        <w:rPr>
          <w:rFonts w:ascii="Times New Roman" w:hAnsi="Times New Roman" w:cs="Times New Roman"/>
        </w:rPr>
        <w:fldChar w:fldCharType="separate"/>
      </w:r>
      <w:r w:rsidR="007754FF" w:rsidRPr="00E65F6F">
        <w:rPr>
          <w:rFonts w:ascii="Times New Roman" w:hAnsi="Times New Roman" w:cs="Times New Roman"/>
          <w:noProof/>
        </w:rPr>
        <w:t xml:space="preserve">(Mujika </w:t>
      </w:r>
      <w:r w:rsidR="007754FF" w:rsidRPr="00E65F6F">
        <w:rPr>
          <w:rFonts w:ascii="Times New Roman" w:hAnsi="Times New Roman" w:cs="Times New Roman"/>
          <w:i/>
          <w:noProof/>
        </w:rPr>
        <w:t>et al.</w:t>
      </w:r>
      <w:r w:rsidR="007754FF" w:rsidRPr="00E65F6F">
        <w:rPr>
          <w:rFonts w:ascii="Times New Roman" w:hAnsi="Times New Roman" w:cs="Times New Roman"/>
          <w:noProof/>
        </w:rPr>
        <w:t>, 2017)</w:t>
      </w:r>
      <w:r w:rsidR="007754FF">
        <w:rPr>
          <w:rFonts w:ascii="Times New Roman" w:hAnsi="Times New Roman" w:cs="Times New Roman"/>
        </w:rPr>
        <w:fldChar w:fldCharType="end"/>
      </w:r>
      <w:r w:rsidR="007754FF">
        <w:rPr>
          <w:rFonts w:ascii="Times New Roman" w:hAnsi="Times New Roman" w:cs="Times New Roman"/>
        </w:rPr>
        <w:t>. Thus, 29 studies were included relating to the first research question.</w:t>
      </w:r>
    </w:p>
    <w:p w:rsidR="007754FF" w:rsidRPr="00284B62" w:rsidRDefault="007754FF" w:rsidP="007754FF">
      <w:pPr>
        <w:spacing w:line="480" w:lineRule="auto"/>
        <w:rPr>
          <w:rFonts w:ascii="Times New Roman" w:hAnsi="Times New Roman" w:cs="Times New Roman"/>
          <w:lang w:val="en"/>
        </w:rPr>
      </w:pPr>
      <w:r w:rsidRPr="00F62AE0">
        <w:rPr>
          <w:rFonts w:ascii="Times New Roman" w:hAnsi="Times New Roman" w:cs="Times New Roman"/>
          <w:szCs w:val="22"/>
          <w:lang w:val="en"/>
        </w:rPr>
        <w:lastRenderedPageBreak/>
        <w:t xml:space="preserve">The second review question examined the </w:t>
      </w:r>
      <w:r w:rsidRPr="00F62AE0">
        <w:rPr>
          <w:rFonts w:ascii="Times New Roman" w:hAnsi="Times New Roman" w:cs="Times New Roman"/>
          <w:szCs w:val="22"/>
        </w:rPr>
        <w:t xml:space="preserve">relationship between the personal behaviours of </w:t>
      </w:r>
      <w:r>
        <w:rPr>
          <w:rFonts w:ascii="Times New Roman" w:hAnsi="Times New Roman" w:cs="Times New Roman"/>
          <w:szCs w:val="22"/>
        </w:rPr>
        <w:t>nurse</w:t>
      </w:r>
      <w:r w:rsidRPr="00F62AE0">
        <w:rPr>
          <w:rFonts w:ascii="Times New Roman" w:hAnsi="Times New Roman" w:cs="Times New Roman"/>
          <w:szCs w:val="22"/>
        </w:rPr>
        <w:t>s and patients’ responses</w:t>
      </w:r>
      <w:r w:rsidRPr="00F62AE0">
        <w:rPr>
          <w:rFonts w:ascii="Times New Roman" w:hAnsi="Times New Roman" w:cs="Times New Roman"/>
          <w:szCs w:val="22"/>
          <w:lang w:val="en"/>
        </w:rPr>
        <w:t xml:space="preserve">. </w:t>
      </w:r>
      <w:r>
        <w:rPr>
          <w:rFonts w:ascii="Times New Roman" w:hAnsi="Times New Roman" w:cs="Times New Roman"/>
          <w:szCs w:val="22"/>
          <w:lang w:val="en"/>
        </w:rPr>
        <w:t xml:space="preserve">Eight </w:t>
      </w:r>
      <w:r w:rsidRPr="00F62AE0">
        <w:rPr>
          <w:rFonts w:ascii="Times New Roman" w:hAnsi="Times New Roman" w:cs="Times New Roman"/>
          <w:szCs w:val="22"/>
          <w:lang w:val="en"/>
        </w:rPr>
        <w:t xml:space="preserve">studies </w:t>
      </w:r>
      <w:r w:rsidR="006462C2">
        <w:rPr>
          <w:rFonts w:ascii="Times New Roman" w:hAnsi="Times New Roman" w:cs="Times New Roman"/>
          <w:szCs w:val="22"/>
          <w:lang w:val="en"/>
        </w:rPr>
        <w:t>were reviewed that related to the second review question,</w:t>
      </w:r>
      <w:r w:rsidRPr="00F62AE0">
        <w:rPr>
          <w:rFonts w:ascii="Times New Roman" w:hAnsi="Times New Roman" w:cs="Times New Roman"/>
          <w:szCs w:val="22"/>
          <w:lang w:val="en"/>
        </w:rPr>
        <w:t xml:space="preserve"> of which </w:t>
      </w:r>
      <w:r>
        <w:rPr>
          <w:rFonts w:ascii="Times New Roman" w:hAnsi="Times New Roman" w:cs="Times New Roman"/>
          <w:szCs w:val="22"/>
          <w:lang w:val="en"/>
        </w:rPr>
        <w:t>six</w:t>
      </w:r>
      <w:r w:rsidRPr="00F62AE0">
        <w:rPr>
          <w:rFonts w:ascii="Times New Roman" w:hAnsi="Times New Roman" w:cs="Times New Roman"/>
          <w:szCs w:val="22"/>
          <w:lang w:val="en"/>
        </w:rPr>
        <w:t xml:space="preserve"> were excluded.</w:t>
      </w:r>
      <w:r>
        <w:rPr>
          <w:rFonts w:ascii="Times New Roman" w:hAnsi="Times New Roman" w:cs="Times New Roman"/>
          <w:szCs w:val="22"/>
          <w:lang w:val="en"/>
        </w:rPr>
        <w:t xml:space="preserve"> One study </w:t>
      </w:r>
      <w:r w:rsidRPr="00F62AE0">
        <w:rPr>
          <w:rFonts w:ascii="Times New Roman" w:hAnsi="Times New Roman" w:cs="Times New Roman"/>
        </w:rPr>
        <w:t>examin</w:t>
      </w:r>
      <w:r>
        <w:rPr>
          <w:rFonts w:ascii="Times New Roman" w:hAnsi="Times New Roman" w:cs="Times New Roman"/>
        </w:rPr>
        <w:t xml:space="preserve">ing </w:t>
      </w:r>
      <w:r w:rsidRPr="00F62AE0">
        <w:rPr>
          <w:rFonts w:ascii="Times New Roman" w:hAnsi="Times New Roman" w:cs="Times New Roman"/>
        </w:rPr>
        <w:t xml:space="preserve">the impact of health </w:t>
      </w:r>
      <w:r>
        <w:rPr>
          <w:rFonts w:ascii="Times New Roman" w:hAnsi="Times New Roman" w:cs="Times New Roman"/>
        </w:rPr>
        <w:t xml:space="preserve">care </w:t>
      </w:r>
      <w:r w:rsidRPr="00F62AE0">
        <w:rPr>
          <w:rFonts w:ascii="Times New Roman" w:hAnsi="Times New Roman" w:cs="Times New Roman"/>
        </w:rPr>
        <w:t>professional</w:t>
      </w:r>
      <w:r>
        <w:rPr>
          <w:rFonts w:ascii="Times New Roman" w:hAnsi="Times New Roman" w:cs="Times New Roman"/>
        </w:rPr>
        <w:t>s’</w:t>
      </w:r>
      <w:r w:rsidRPr="00F62AE0">
        <w:rPr>
          <w:rFonts w:ascii="Times New Roman" w:hAnsi="Times New Roman" w:cs="Times New Roman"/>
        </w:rPr>
        <w:t xml:space="preserve"> body mass index (BMI) perceptions of pati</w:t>
      </w:r>
      <w:r>
        <w:rPr>
          <w:rFonts w:ascii="Times New Roman" w:hAnsi="Times New Roman" w:cs="Times New Roman"/>
        </w:rPr>
        <w:t xml:space="preserve">ent trust in weight loss advice was excluded as it did not stratify by professio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2/oby.20881", "ISSN" : "1930-739X", "abstract" : "Objective: Examine the impact of non-physician health professional body mass index (BMI) on obesity care, self-efficacy, and perceptions of patient trust in weight loss advice.; Methods: A national cross-sectional Internet-based survey of 500 US non-physician health professionals specializing in nutrition, nursing, behavioral/mental health, exercise, and pharmacy collected between January 20 and February 5, 2014 was analyzed.; Results: Normal-BMI professionals were more likely than overweight/obese professionals to report success in helping patients achieve clinically significant weight loss (52% vs. 29%, P = 0.01). No differences by health professional BMI about the appropriate patient body weight for weight-related care (initiate weight loss discussions and success in helping patients lose weight), confidence in ability to help patients lose weight, or in perceived patient trust in their advice were observed. Most health professionals (71%) do not feel successful in helping patients lose weight until they are morbidly obese, regardless of BMI.; Conclusions: Normal-BMI non-physician health professionals report being more successful than overweight and obese health professionals at helping obese patients lose weight. More research is needed to understand how to improve self-efficacy for delivering obesity care, particularly among overweight and class I obese patients.; \u00a9 2014 The Obesity Society.", "author" : [ { "dropping-particle" : "", "family" : "Bleich", "given" : "Sara N", "non-dropping-particle" : "", "parse-names" : false, "suffix" : "" }, { "dropping-particle" : "", "family" : "Bandara", "given" : "Sachini", "non-dropping-particle" : "", "parse-names" : false, "suffix" : "" }, { "dropping-particle" : "", "family" : "Bennett", "given" : "Wendy L", "non-dropping-particle" : "", "parse-names" : false, "suffix" : "" }, { "dropping-particle" : "", "family" : "Cooper", "given" : "Lisa A", "non-dropping-particle" : "", "parse-names" : false, "suffix" : "" }, { "dropping-particle" : "", "family" : "Gudzune", "given" : "Kimberly A", "non-dropping-particle" : "", "parse-names" : false, "suffix" : "" } ], "container-title" : "Obesity (Silver Spring, Md.)", "id" : "ITEM-1", "issue" : "12", "issued" : { "date-parts" : [ [ "2014", "12" ] ] }, "note" : "Accession Number: 25185506. Language: English. Date Revised: 20151201. Date Created: 20141118. Date Completed: 20150715. Update Code: 20151210. Publication Type: Comparative Study. Journal ID: 101264860. Publication Model: Print-Electronic. Cited Medium: Internet. NLM ISO Abbr: Obesity (Silver Spring). PubMed Central ID: PMC4236247. Comment: Cites: JAMA. 2014 Feb 26;311(8):806-14. (PMID: 24570244). Cites: Clin J Sport Med. 2000 Jan;10(1):40-8. (PMID: 10695849). Cites: Pediatrics. 2002 Jul;110(1 Pt 2):210-4. (PMID: 12093997). Cites: Clin Pediatr (Phila). 2003 Apr;42(3):235-45. (PMID: 12739922). Cites: Arch Pediatr Adolesc Med. 1999 Jun;153(6):629-35. (PMID: 10357306). Cites: Obes Res. 2005 Feb;13(2):326-32. (PMID: 15800291). Cites: Ambul Pediatr. 2005 May-Jun;5(3):150-6. (PMID: 15913408). Cites: Am J Clin Nutr. 2006 Sep;84(3):655-62. (PMID: 16960182). Cites: Arch Intern Med. 2009 Feb 9;169(3):313-4. (PMID: 19204224). Cites: Obes Rev. 2009 Mar;10(2):227-36. (PMID: 19021874). Cites: Obesity (Silver Spring). 2009 May;17(5):941-64. (PMID: 19165161). Cites: Health Aff (Millwood). 2009 Sep-Oct;28(5):w822-31. (PMID: 19635784). Cites: Am J Public Health. 2010 Jun;100(6):1019-28. (PMID: 20075322). Cites: Patient Educ Couns. 2011 Jan;82(1):123-9. (PMID: 20303691). Cites: Child Obes. 2013 Jun;9(3):208-15. (PMID: 23635310). Cites: Int J Behav Nutr Phys Act. 2013;10:131. (PMID: 24304903). Cites: Appl Nurs Res. 2011 Aug;24(3):127-37. (PMID: 20974067). Cites: Obesity (Silver Spring). 2012 May;20(5):999-1005. (PMID: 22262162). Linking ISSN: 19307381. Subset: IM; Grant Information: 1K01HL096409 United States HL NHLBI NIH HHS; K01 HL096409 United States HL NHLBI NIH HHS; K24HL083113 United States HL NHLBI NIH HHS; L60 MD003184 United States MD NIMHD NIH HHS; T32HP10025-17-00 United States PHS HHS Date of Electronic Publication: 2014 Sep 04. Current Imprints: Publication: 2013- : Malden, MA : John Wiley &amp;amp; Sons; Original Imprints: Publication: Silver Spring, MD : NAASO, the Obesity Society, c2006-", "page" : "2476-2480", "publisher" : "John Wiley &amp; Sons", "publisher-place" : "Department of Health Policy and Management, Johns Hopkins Bloomberg School of Public Health, Baltimore, Maryland, USA.", "title" : "Impact of non-physician health professionals' BMI on obesity care and beliefs.", "type" : "article-journal", "volume" : "22" }, "uris" : [ "http://www.mendeley.com/documents/?uuid=c8eeecae-ec81-4e18-bb1e-aef16fda83d3" ] } ], "mendeley" : { "formattedCitation" : "(Bleich &lt;i&gt;et al.&lt;/i&gt;, 2014)", "manualFormatting" : "(Bleich et al. 2014)", "plainTextFormattedCitation" : "(Bleich et al., 2014)", "previouslyFormattedCitation" : "(Bleich &lt;i&gt;et al.&lt;/i&gt;, 2014)" }, "properties" : { "noteIndex" : 0 }, "schema" : "https://github.com/citation-style-language/schema/raw/master/csl-citation.json" }</w:instrText>
      </w:r>
      <w:r>
        <w:rPr>
          <w:rFonts w:ascii="Times New Roman" w:hAnsi="Times New Roman" w:cs="Times New Roman"/>
        </w:rPr>
        <w:fldChar w:fldCharType="separate"/>
      </w:r>
      <w:r w:rsidRPr="009B3D5A">
        <w:rPr>
          <w:rFonts w:ascii="Times New Roman" w:hAnsi="Times New Roman" w:cs="Times New Roman"/>
          <w:noProof/>
        </w:rPr>
        <w:t>(Bleich et al. 2014)</w:t>
      </w:r>
      <w:r>
        <w:rPr>
          <w:rFonts w:ascii="Times New Roman" w:hAnsi="Times New Roman" w:cs="Times New Roman"/>
        </w:rPr>
        <w:fldChar w:fldCharType="end"/>
      </w:r>
      <w:r>
        <w:rPr>
          <w:rFonts w:ascii="Times New Roman" w:hAnsi="Times New Roman" w:cs="Times New Roman"/>
        </w:rPr>
        <w:t xml:space="preserve">. Five studies examined the patient response to nurses’ health promotion practice but did not examine nurses’ personal health behaviour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46/j.1365-2354.1999.00166.x", "ISSN" : "0961-5423", "author" : [ { "dropping-particle" : "", "family" : "Bjorklund", "given" : "", "non-dropping-particle" : "", "parse-names" : false, "suffix" : "" }, { "dropping-particle" : "", "family" : "Fridlund", "given" : "", "non-dropping-particle" : "", "parse-names" : false, "suffix" : "" } ], "container-title" : "European Journal of Cancer Care", "id" : "ITEM-1", "issue" : "4", "issued" : { "date-parts" : [ [ "1999", "12" ] ] }, "page" : "204-212", "title" : "Cancer patients' experiences of nurses' behaviour and health promotion activities: a critical incident analysis", "type" : "article-journal", "volume" : "8" }, "uris" : [ "http://www.mendeley.com/documents/?uuid=d04c3206-700e-4f90-8d4b-028f9977a7e7" ] }, { "id" : "ITEM-2", "itemData" : { "DOI" : "10.1111/j.1440-172X.2010.01852.x", "ISSN" : "1322-7114", "abstract" : "The objective of this study was to compare overweight and normal weight pupils\u2019 perceived outcome of the health dialogue with the school nurse. A random sample of schools in Denmark, where pupils age 11.6, 13.6 and 15.6 years old, answered a questionnaire (response rate 88%, n = 5205). The independent variable weight group was measured by self-reported height and weight and calculated as body mass index. Perceived outcome of the dialogue was measured as: (i) reflected on the dialogue; (ii) discussed the content with parents; (iii) followed the advice of the nurse; and (iv) visited the nurse again. Overweight boys reflected (odds ratio (OR) = 1.73), discussed the dialogue with at least one parent (OR = 1.38), followed the nurse\u2019s advice (OR = 1.42) and visited the nurse again (OR = 2.68). There was a significant statistical link between age group and perceived outcome among the boys, but not girls. The 11-year-old overweight boys perceived more positive effects from the dialogue with the school nurse. (PsycINFO Database Record (c) 2016 APA, all rights reserved)", "author" : [ { "dropping-particle" : "", "family" : "Borup", "given" : "Ina K", "non-dropping-particle" : "", "parse-names" : false, "suffix" : "" }, { "dropping-particle" : "", "family" : "Holstein", "given" : "Bj\u00f8rn E", "non-dropping-particle" : "", "parse-names" : false, "suffix" : "" }, { "dropping-particle" : "", "family" : "IK", "given" : "Borup", "non-dropping-particle" : "", "parse-names" : false, "suffix" : "" }, { "dropping-particle" : "", "family" : "BE", "given" : "Holstein", "non-dropping-particle" : "", "parse-names" : false, "suffix" : "" } ], "container-title" : "International Journal of Nursing Practice", "id" : "ITEM-2", "issue" : "4", "issued" : { "date-parts" : [ [ "2010", "8" ] ] }, "note" : "From Duplicate 1 (Overweight children's response to an annual health dialogue with the school nurse. - Borup, Ina K; Holstein, Bj\u00f8rn E; IK, Borup; BE, Holstein)\n\nFrom Duplicate 1 (Overweight children's response to an annual health dialogue with the school nurse. - IK, Borup; BE, Holstein)\n\nAccession Number: 105064460. Language: English. Entry Date: 20100924. Revision Date: 20150819. Publication Type: Journal Article; research; tables/charts. Journal Subset: Australia &amp;amp; New Zealand; Core Nursing; Double Blind Peer Reviewed; Nursing; Peer Reviewed. Special Interest: Pediatric Care. Instrumentation: Health Behaviour in Schoolaged Children (HBSC) questionnaire. Grant Information: Danish Health Insurance Foundation, Rosalia Petersen's Fond, and Nordea foundation.. NLM UID: 9613615.\n\nFrom Duplicate 2 (Overweight children's response to an annual health dialogue with the school nurse. - Borup, Ina K; Holstein, Bj\u00f8rn E)\n\nAccession Number: 2010-15432-006. PMID: 20649667 Partial author list: First Author &amp;amp; Affiliation: Borup, Ina K.; Nordic School of Public Health, Gothenburg, Sweden. Other Publishers: Blackwell Publishing. Release Date: 20110103. Publication Type: Journal (0100), Peer Reviewed Journal (0110). Format Covered: Electronic. Document Type: Journal Article. Language: English. Major Descriptor: Health; Health Attitudes; Overweight; School Nurses. Classification: Curriculum &amp;amp; Programs &amp;amp; Teaching Methods (3530); Eating Disorders (3260). Population: Human (10); Male (30); Female (40). Location: Denmark. Age Group: Childhood (birth-12 yrs) (100); School Age (6-12 yrs) (180); Adolescence (13-17 yrs) (200); Adulthood (18 yrs &amp;amp; older) (300). Methodology: Empirical Study; Quantitative Study. References Available: Y. Page Count: 7. Issue Publication Date: Aug, 2010. Copyright Statement: Blackwell Publishing Asia Pty Ltd. 2010.\n\nFrom Duplicate 2 (Overweight children's response to an annual health dialogue with the school nurse. - Borup, Ina K; Holstein, Bj\u00f8rn E)\n\nAccession Number: 2010-15432-006. PMID: 20649667 Partial author list: First Author &amp;amp; Affiliation: Borup, Ina K.; Nordic School of Public Health, Gothenburg, Sweden. Other Publishers: Blackwell Publishing. Release Date: 20110103. Publication Type: Journal (0100), Peer Reviewed Journal (0110). Format Covered: Electronic. Document Type: Journal Article. Language: English. Major Descriptor: Health; Health Attitudes; Overweight; School Nurses. Classification: Curriculum &amp;amp; Programs &amp;amp; Teaching Methods (3530); Eating Disorders (3260). Population: Human (10); Male (30); Female (40). Location: Denmark. Age Group: Childhood (birth-12 yrs) (100); School Age (6-12 yrs) (180); Adolescence (13-17 yrs) (200); Adulthood (18 yrs &amp;amp; older) (300). Methodology: Empirical Study; Quantitative Study. References Available: Y. Page Count: 7. Issue Publication Date: Aug, 2010. Copyright Statement: Blackwell Publishing Asia Pty Ltd. 2010.", "page" : "359-365", "publisher" : "Wiley-Blackwell Publishing Ltd.", "publisher-place" : "Borup, Ina K., Nordic School of Public Health, P.O. Box 12133, S-402 42, Gothenburg, Sweden", "title" : "Overweight children's response to an annual health dialogue with the school nurse.", "type" : "article-journal", "volume" : "16" }, "uris" : [ "http://www.mendeley.com/documents/?uuid=15e17324-985c-456e-b746-c00e1dbbc699" ] }, { "id" : "ITEM-3", "itemData" : { "DOI" : "10.12968/bjsn.2010.5.3.47458", "ISSN" : "1752-2803", "author" : [ { "dropping-particle" : "", "family" : "Borup", "given" : "Ina K", "non-dropping-particle" : "", "parse-names" : false, "suffix" : "" }, { "dropping-particle" : "", "family" : "Holstein", "given" : "Bj\u00f8rn E", "non-dropping-particle" : "", "parse-names" : false, "suffix" : "" } ], "container-title" : "British Journal of School Nursing", "id" : "ITEM-3", "issue" : "3", "issued" : { "date-parts" : [ [ "2010", "4", "8" ] ] }, "page" : "128-133", "title" : "How do students who smoke and drink respond to the school nurse?", "type" : "article-journal", "volume" : "5" }, "uris" : [ "http://www.mendeley.com/documents/?uuid=6a07895f-65d1-4509-a329-42a9b7f8db74" ] }, { "id" : "ITEM-4", "itemData" : { "DOI" : "10.3109/13814788.2014.990881", "ISSN" : "1381-4788", "abstract" : "Background: Evidence based recommendations for smoking cessation are not followed in routine primary care. A better understanding is needed why smoking cessation treatment is still underutilized.Objectives: To explore barriers and solutions of smoking cessation treatment, from the perspective of smokers and healthcare professionals in Dutch primary care.Methods: Focus groups were conducted with 14 smokers (smokers and ex-smokers) and semi-structured individual interviews with nine healthcare professionals (general practitioners and practice nurses). Data was analysed using the Constant Comparative Method.Results: Barriers that prevented successful smoking cessation treatment were the lack of awareness regarding the available smoking cessation treatments at the healthcare centre among smokers and the resistance against preventive tasks among healthcare professionals. Nonetheless, general practitioners (GPs) did not fear jeopardizing the doctor-patient relationship by discussing smoking. Quitting was regarded as the smokers' own responsibility and GPs felt that merely using medication was no guarantee for successful quitting. Even so, practice nurses and smokers preferred medication use. Proposed solutions were that GPs should advise smokers to quit, whereas someone else should deliver intensive behavioural support, preferably the practice nurse.Conclusion: Smokers and healthcare professionals seem to wait for each other to start smoking cessation. GPs should know that they could discuss smoking cessation with every patient without jeopardizing the doctor-patient relationship, preferably followed by referral to a practice nurse for intensive behavioural support. Furthermore, more patients should know that they could receive pharmacological treatment as well as behavioural support for smoking cessation in their healthcare centre.", "author" : [ { "dropping-particle" : "", "family" : "Rossem", "given" : "Carolien", "non-dropping-particle" : "van", "parse-names" : false, "suffix" : "" }, { "dropping-particle" : "", "family" : "Spigt", "given" : "Mark G", "non-dropping-particle" : "", "parse-names" : false, "suffix" : "" }, { "dropping-particle" : "", "family" : "Kleijsen", "given" : "Jolien Rc", "non-dropping-particle" : "", "parse-names" : false, "suffix" : "" }, { "dropping-particle" : "", "family" : "Hendricx", "given" : "Melanie", "non-dropping-particle" : "", "parse-names" : false, "suffix" : "" }, { "dropping-particle" : "", "family" : "Schayck", "given" : "Constant P", "non-dropping-particle" : "van", "parse-names" : false, "suffix" : "" }, { "dropping-particle" : "", "family" : "Kotz", "given" : "Daniel", "non-dropping-particle" : "", "parse-names" : false, "suffix" : "" }, { "dropping-particle" : "", "family" : "Kleijsen", "given" : "Jolien R C", "non-dropping-particle" : "", "parse-names" : false, "suffix" : "" } ], "container-title" : "European Journal of General Practice", "id" : "ITEM-4", "issue" : "2", "issued" : { "date-parts" : [ [ "2015", "6" ] ] }, "note" : "Accession Number: 109744136. Language: English. Entry Date: 20150923. Revision Date: 20160228. Publication Type: journal article. Journal Subset: Biomedical; Continental Europe; Europe; Peer Reviewed. NLM UID: 9513566.", "page" : "111-117", "publisher" : "Taylor &amp; Francis Ltd", "publisher-place" : "Philadelphia, Pennsylvania", "title" : "Smoking cessation in primary care: Exploration of barriers and solutions in current daily practice from the perspective of smokers and healthcare professionals.", "type" : "article-journal", "volume" : "21" }, "uris" : [ "http://www.mendeley.com/documents/?uuid=f6307d1c-8bd5-40ca-b025-829640992427" ] }, { "id" : "ITEM-5", "itemData" : { "DOI" : "10.1071/PY12127", "ISSN" : "1448-7527", "PMID" : "23428232", "abstract" : "This qualitative study explored individuals' preferences regarding the provision of nutrition care from Australian health professionals and the factors influencing their preferences. Thirty-eight individuals aged 53\u00b18 years, living with a lifestyle-related chronic disease or risk factor for lifestyle-related chronic disease, participated in a semi-structured telephone interview. Participants were asked questions regarding their perceptions of which Australian health professionals provide nutrition care, their preferences for this care and the factors influencing their preferences. Interviews were transcribed verbatim and analysed thematically using a constant-comparison approach. General practitioners were the most recognised health professional that provided nutrition care to patients, followed by dietitians. General practitioners were regarded by most participants as the preferred provider of nutrition care because they were perceived to provide trustworthy and personalised nutrition care. Participants reported confusion regarding the professional differences between dietitians and nutritionists, and appealed for more information to be available to individuals that are considering consulting an Australian health professional for nutrition care. The findings of this study suggest that general practitioners are the preferred providers of nutrition care for many individuals living with a lifestyle-related chronic disease. Considering the increasing presentation of patients with lifestyle-related chronic disease in general practice, it is anticipated that the demand on general practitioners to provide nutrition care to patients will increase in the future.", "author" : [ { "dropping-particle" : "", "family" : "Ball", "given" : "Lauren", "non-dropping-particle" : "", "parse-names" : false, "suffix" : "" }, { "dropping-particle" : "", "family" : "Desbrow", "given" : "Ben", "non-dropping-particle" : "", "parse-names" : false, "suffix" : "" }, { "dropping-particle" : "", "family" : "Leveritt", "given" : "Michael", "non-dropping-particle" : "", "parse-names" : false, "suffix" : "" } ], "container-title" : "Australian journal of primary health", "id" : "ITEM-5", "issue" : "1", "issued" : { "date-parts" : [ [ "2014" ] ] }, "page" : "113-20", "title" : "An exploration of individuals' preferences for nutrition care from Australian primary care health professionals.", "type" : "article-journal", "volume" : "20" }, "uris" : [ "http://www.mendeley.com/documents/?uuid=a8efbbe5-6703-4d07-966a-cb40fdac1f0b" ] } ], "mendeley" : { "formattedCitation" : "(Ball &lt;i&gt;et al.&lt;/i&gt;, 2014; Bjorklund and Fridlund, 1999; Borup &lt;i&gt;et al.&lt;/i&gt;, 2010; Borup and Holstein, 2010; van Rossem &lt;i&gt;et al.&lt;/i&gt;, 2015)", "plainTextFormattedCitation" : "(Ball et al., 2014; Bjorklund and Fridlund, 1999; Borup et al., 2010; Borup and Holstein, 2010; van Rossem et al., 2015)", "previouslyFormattedCitation" : "(Ball &lt;i&gt;et al.&lt;/i&gt;, 2014; Bjorklund and Fridlund, 1999; Borup &lt;i&gt;et al.&lt;/i&gt;, 2010; Borup and Holstein, 2010; van Rossem &lt;i&gt;et al.&lt;/i&gt;, 2015)" }, "properties" : { "noteIndex" : 0 }, "schema" : "https://github.com/citation-style-language/schema/raw/master/csl-citation.json" }</w:instrText>
      </w:r>
      <w:r>
        <w:rPr>
          <w:rFonts w:ascii="Times New Roman" w:hAnsi="Times New Roman" w:cs="Times New Roman"/>
        </w:rPr>
        <w:fldChar w:fldCharType="separate"/>
      </w:r>
      <w:r w:rsidRPr="00E65F6F">
        <w:rPr>
          <w:rFonts w:ascii="Times New Roman" w:hAnsi="Times New Roman" w:cs="Times New Roman"/>
          <w:noProof/>
        </w:rPr>
        <w:t xml:space="preserve">(Ball </w:t>
      </w:r>
      <w:r w:rsidRPr="00E65F6F">
        <w:rPr>
          <w:rFonts w:ascii="Times New Roman" w:hAnsi="Times New Roman" w:cs="Times New Roman"/>
          <w:i/>
          <w:noProof/>
        </w:rPr>
        <w:t>et al.</w:t>
      </w:r>
      <w:r w:rsidRPr="00E65F6F">
        <w:rPr>
          <w:rFonts w:ascii="Times New Roman" w:hAnsi="Times New Roman" w:cs="Times New Roman"/>
          <w:noProof/>
        </w:rPr>
        <w:t xml:space="preserve">, 2014; Bjorklund and Fridlund, 1999; Borup </w:t>
      </w:r>
      <w:r w:rsidRPr="00E65F6F">
        <w:rPr>
          <w:rFonts w:ascii="Times New Roman" w:hAnsi="Times New Roman" w:cs="Times New Roman"/>
          <w:i/>
          <w:noProof/>
        </w:rPr>
        <w:t>et al.</w:t>
      </w:r>
      <w:r w:rsidRPr="00E65F6F">
        <w:rPr>
          <w:rFonts w:ascii="Times New Roman" w:hAnsi="Times New Roman" w:cs="Times New Roman"/>
          <w:noProof/>
        </w:rPr>
        <w:t xml:space="preserve">, 2010; Borup and Holstein, 2010; van Rossem </w:t>
      </w:r>
      <w:r w:rsidRPr="00E65F6F">
        <w:rPr>
          <w:rFonts w:ascii="Times New Roman" w:hAnsi="Times New Roman" w:cs="Times New Roman"/>
          <w:i/>
          <w:noProof/>
        </w:rPr>
        <w:t>et al.</w:t>
      </w:r>
      <w:r w:rsidRPr="00E65F6F">
        <w:rPr>
          <w:rFonts w:ascii="Times New Roman" w:hAnsi="Times New Roman" w:cs="Times New Roman"/>
          <w:noProof/>
        </w:rPr>
        <w:t>, 2015)</w:t>
      </w:r>
      <w:r>
        <w:rPr>
          <w:rFonts w:ascii="Times New Roman" w:hAnsi="Times New Roman" w:cs="Times New Roman"/>
        </w:rPr>
        <w:fldChar w:fldCharType="end"/>
      </w:r>
      <w:r>
        <w:rPr>
          <w:rFonts w:ascii="Times New Roman" w:hAnsi="Times New Roman" w:cs="Times New Roman"/>
        </w:rPr>
        <w:t xml:space="preserve">. Thus two studies were included relating to the second research questio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547-5069.2008.00249.x", "ISSN" : "1547-5069", "PMID" : "19094150", "abstract" : "PURPOSE: To replicate research about confidence level in receiving health teaching from either an overweight or a weight-appropriate RN.\n\nMETHODS: A quasi-experimental post-test only design was used. Participants were randomly assigned to be shown images of a nurse, either overweight or weight-appropriate, then asked to rate their confidence in health teaching received from that nurse. Descriptive statistics, t test for independent samples, and covariate analyses were performed.\n\nRESULTS: A significant difference in confidence p=0.000 was noted between participants who viewed the image of a weight-appropriate nurse and participants who viewed the image of an overweight nurse.\n\nCONCLUSIONS: Weight-appropriate nurses may inspire more confidence in their teaching. Further study is indicated to explore the implications of these findings for practice.\n\nCLINICAL RELEVANCE: Nurses need to be conscious of clients' perceptions of weight when planning teaching interventions.", "author" : [ { "dropping-particle" : "", "family" : "Hicks", "given" : "Mary", "non-dropping-particle" : "", "parse-names" : false, "suffix" : "" }, { "dropping-particle" : "", "family" : "McDermott", "given" : "Laura L", "non-dropping-particle" : "", "parse-names" : false, "suffix" : "" }, { "dropping-particle" : "", "family" : "Rouhana", "given" : "Nicole", "non-dropping-particle" : "", "parse-names" : false, "suffix" : "" }, { "dropping-particle" : "", "family" : "Schmidt", "given" : "Melissa", "non-dropping-particle" : "", "parse-names" : false, "suffix" : "" }, { "dropping-particle" : "", "family" : "Seymour", "given" : "Megan Wood", "non-dropping-particle" : "", "parse-names" : false, "suffix" : "" }, { "dropping-particle" : "", "family" : "Sullivan", "given" : "Tina", "non-dropping-particle" : "", "parse-names" : false, "suffix" : "" } ], "container-title" : "Journal of Nursing Scholarship", "id" : "ITEM-1", "issue" : "4", "issued" : { "date-parts" : [ [ "2008", "1" ] ] }, "page" : "349-54", "title" : "Nurses' body size and public confidence in ability to provide health education.", "type" : "article-journal", "volume" : "40" }, "uris" : [ "http://www.mendeley.com/documents/?uuid=d0daaefc-2790-42b3-8c6c-d07544a11545" ] }, { "id" : "ITEM-2", "itemData" : { "ISSN" : "0033-3549", "PMID" : "1403657", "abstract" : "Do the smoking behaviors of physicians and nurses affect patients' perceptions of the trust and effectiveness of these health professionals? In this exploratory study, a 40-item questionnaire was given to patients discharged from an Air Force hospital during a 4-week period. The survey resulted in 116 usable questionnaires from 40 patients who had never smoked, 44 who no longer smoked, and 32 who still smoked. Analyses of variance in the replies to the questionnaire indicated that nonsmokers felt strongly about health professionals not modeling unhealthy behaviors, while smokers indicated they had no opinion. Regarding the relationship between the smoking habits of physicians and nurses and patients' perceptions of trust and effectiveness, smokers felt strongly there was no relationship, whereas nonsmokers indicated no opinion. A review of the literature suggested that, on the average, health professionals who smoke may not be as effective in counseling patients to quit smoking as health professionals who do not smoke. Health professionals who smoke have the potential to affect unintentionally the smoking behaviors of others through modeling.;", "author" : [ { "dropping-particle" : "", "family" : "Olive", "given" : "K E", "non-dropping-particle" : "", "parse-names" : false, "suffix" : "" }, { "dropping-particle" : "", "family" : "Ballard", "given" : "J A", "non-dropping-particle" : "", "parse-names" : false, "suffix" : "" } ], "container-title" : "Public Health Reports", "id" : "ITEM-2", "issue" : "3", "issued" : { "date-parts" : [ [ "1992", "5" ] ] }, "note" : "Accession Number: 1594744. Language: English. Date Revised: 20151119. Date Created: 19920702. Date Completed: 19920702. Update Code: 20151204. Publication Type: Journal Article. Journal ID: 9716844. Publication Model: Print. Cited Medium: Print. NLM ISO Abbr: Public Health Rep. PubMed Central ID: PMC1403657. Comment: Cites: CA Cancer J Clin. 1986 Jan-Feb;36(1):2-8. (PMID: 3080205). Cites: Am J Public Health. 1987 Oct;77(10):1333-4. (PMID: 3631368). Cites: HSMHA Health Rep. 1971 Mar;86(3):217-21. (PMID: 5102182). Cites: Int J Addict. 1981 Jul;16(5):905-10. (PMID: 7327772). Cites: J R Coll Gen Pract. 1983 Sep;33(254):565-7. (PMID: 6631801). Linking ISSN: 00333549. Subset: AIM; IM; Date of Electronic Publication: 19920501. Current Imprints: Publication: 2005- : Washington, DC : Association of Schools of Public Health; Original Imprints: Publication: Hyattsville, Md. : Washington, D.C. : U.S. Dept. of Health, Education, and Welfare, Public Health Service, Health Resources Administration ; Supt. of Docs., U.S. G.P.O., distributor,", "page" : "335-339", "publisher" : "Association of Schools of Public Health", "publisher-place" : "James H. Quillen College of Medicine, East Tennessee State University, Johnson City 37614-0622.", "title" : "Attitudes of patients toward smoking by health professionals.", "type" : "article-journal", "volume" : "107" }, "uris" : [ "http://www.mendeley.com/documents/?uuid=c3cac86b-8e92-46fb-a207-ac96221f1467" ] } ], "mendeley" : { "formattedCitation" : "(Hicks &lt;i&gt;et al.&lt;/i&gt;, 2008; Olive and Ballard, 1992)", "plainTextFormattedCitation" : "(Hicks et al., 2008; Olive and Ballard, 1992)", "previouslyFormattedCitation" : "(Hicks &lt;i&gt;et al.&lt;/i&gt;, 2008; Olive and Ballard, 1992)" }, "properties" : { "noteIndex" : 0 }, "schema" : "https://github.com/citation-style-language/schema/raw/master/csl-citation.json" }</w:instrText>
      </w:r>
      <w:r>
        <w:rPr>
          <w:rFonts w:ascii="Times New Roman" w:hAnsi="Times New Roman" w:cs="Times New Roman"/>
        </w:rPr>
        <w:fldChar w:fldCharType="separate"/>
      </w:r>
      <w:r w:rsidRPr="00E65F6F">
        <w:rPr>
          <w:rFonts w:ascii="Times New Roman" w:hAnsi="Times New Roman" w:cs="Times New Roman"/>
          <w:noProof/>
        </w:rPr>
        <w:t xml:space="preserve">(Hicks </w:t>
      </w:r>
      <w:r w:rsidRPr="00E65F6F">
        <w:rPr>
          <w:rFonts w:ascii="Times New Roman" w:hAnsi="Times New Roman" w:cs="Times New Roman"/>
          <w:i/>
          <w:noProof/>
        </w:rPr>
        <w:t>et al.</w:t>
      </w:r>
      <w:r w:rsidRPr="00E65F6F">
        <w:rPr>
          <w:rFonts w:ascii="Times New Roman" w:hAnsi="Times New Roman" w:cs="Times New Roman"/>
          <w:noProof/>
        </w:rPr>
        <w:t>, 2008; Olive and Ballard, 1992)</w:t>
      </w:r>
      <w:r>
        <w:rPr>
          <w:rFonts w:ascii="Times New Roman" w:hAnsi="Times New Roman" w:cs="Times New Roman"/>
        </w:rPr>
        <w:fldChar w:fldCharType="end"/>
      </w:r>
      <w:r>
        <w:rPr>
          <w:rFonts w:ascii="Times New Roman" w:hAnsi="Times New Roman" w:cs="Times New Roman"/>
        </w:rPr>
        <w:t xml:space="preserve">. </w:t>
      </w:r>
    </w:p>
    <w:p w:rsidR="007754FF" w:rsidRPr="007754FF" w:rsidRDefault="007754FF" w:rsidP="00A67381">
      <w:pPr>
        <w:spacing w:line="480" w:lineRule="auto"/>
        <w:ind w:left="360"/>
        <w:rPr>
          <w:rFonts w:ascii="Times New Roman" w:hAnsi="Times New Roman" w:cs="Times New Roman"/>
          <w:b/>
          <w:lang w:val="en"/>
        </w:rPr>
      </w:pPr>
    </w:p>
    <w:p w:rsidR="007754FF" w:rsidRDefault="007754FF">
      <w:pPr>
        <w:rPr>
          <w:rFonts w:ascii="Times New Roman" w:hAnsi="Times New Roman" w:cs="Times New Roman"/>
          <w:b/>
          <w:i/>
          <w:lang w:val="en"/>
        </w:rPr>
      </w:pPr>
      <w:r>
        <w:rPr>
          <w:rFonts w:ascii="Times New Roman" w:hAnsi="Times New Roman" w:cs="Times New Roman"/>
          <w:b/>
          <w:i/>
          <w:lang w:val="en"/>
        </w:rPr>
        <w:br w:type="page"/>
      </w:r>
    </w:p>
    <w:p w:rsidR="007754FF" w:rsidRDefault="004314A5" w:rsidP="00A67381">
      <w:pPr>
        <w:spacing w:line="480" w:lineRule="auto"/>
        <w:ind w:left="360"/>
        <w:rPr>
          <w:rFonts w:ascii="Times New Roman" w:hAnsi="Times New Roman" w:cs="Times New Roman"/>
          <w:b/>
          <w:i/>
          <w:lang w:val="en"/>
        </w:rPr>
      </w:pPr>
      <w:r>
        <w:rPr>
          <w:noProof/>
          <w:lang w:eastAsia="en-GB"/>
        </w:rPr>
        <w:lastRenderedPageBreak/>
        <mc:AlternateContent>
          <mc:Choice Requires="wpg">
            <w:drawing>
              <wp:anchor distT="0" distB="0" distL="114300" distR="114300" simplePos="0" relativeHeight="251683840" behindDoc="0" locked="0" layoutInCell="1" allowOverlap="1">
                <wp:simplePos x="0" y="0"/>
                <wp:positionH relativeFrom="column">
                  <wp:posOffset>223520</wp:posOffset>
                </wp:positionH>
                <wp:positionV relativeFrom="paragraph">
                  <wp:posOffset>-244475</wp:posOffset>
                </wp:positionV>
                <wp:extent cx="5600700" cy="8686800"/>
                <wp:effectExtent l="13970" t="12700" r="5080" b="6350"/>
                <wp:wrapNone/>
                <wp:docPr id="2"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00700" cy="8686800"/>
                          <a:chOff x="1792" y="1055"/>
                          <a:chExt cx="8820" cy="13680"/>
                        </a:xfrm>
                      </wpg:grpSpPr>
                      <wps:wsp>
                        <wps:cNvPr id="9" name="Text Box 3"/>
                        <wps:cNvSpPr txBox="1">
                          <a:spLocks noChangeArrowheads="1"/>
                        </wps:cNvSpPr>
                        <wps:spPr bwMode="auto">
                          <a:xfrm>
                            <a:off x="2512" y="1055"/>
                            <a:ext cx="3600" cy="900"/>
                          </a:xfrm>
                          <a:prstGeom prst="rect">
                            <a:avLst/>
                          </a:prstGeom>
                          <a:solidFill>
                            <a:srgbClr val="FFFFFF"/>
                          </a:solidFill>
                          <a:ln w="9525">
                            <a:solidFill>
                              <a:srgbClr val="000000"/>
                            </a:solidFill>
                            <a:miter lim="800000"/>
                            <a:headEnd/>
                            <a:tailEnd/>
                          </a:ln>
                        </wps:spPr>
                        <wps:txbx>
                          <w:txbxContent>
                            <w:p w:rsidR="00E25EC9" w:rsidRPr="00530F39" w:rsidRDefault="00E25EC9" w:rsidP="007754FF">
                              <w:pPr>
                                <w:jc w:val="center"/>
                                <w:rPr>
                                  <w:rFonts w:ascii="Times New Roman" w:hAnsi="Times New Roman" w:cs="Times New Roman"/>
                                </w:rPr>
                              </w:pPr>
                              <w:r w:rsidRPr="00530F39">
                                <w:rPr>
                                  <w:rFonts w:ascii="Times New Roman" w:hAnsi="Times New Roman" w:cs="Times New Roman"/>
                                </w:rPr>
                                <w:t>Records identified through database searching (</w:t>
                              </w:r>
                              <w:r w:rsidRPr="00530F39">
                                <w:rPr>
                                  <w:rFonts w:ascii="Times New Roman" w:hAnsi="Times New Roman" w:cs="Times New Roman"/>
                                  <w:i/>
                                </w:rPr>
                                <w:t>N</w:t>
                              </w:r>
                              <w:r w:rsidRPr="00530F39">
                                <w:rPr>
                                  <w:rFonts w:ascii="Times New Roman" w:hAnsi="Times New Roman" w:cs="Times New Roman"/>
                                </w:rPr>
                                <w:t xml:space="preserve"> = </w:t>
                              </w:r>
                              <w:r>
                                <w:rPr>
                                  <w:rFonts w:ascii="Times New Roman" w:hAnsi="Times New Roman" w:cs="Times New Roman"/>
                                </w:rPr>
                                <w:t>1088</w:t>
                              </w:r>
                              <w:r w:rsidRPr="00530F39">
                                <w:rPr>
                                  <w:rFonts w:ascii="Times New Roman" w:hAnsi="Times New Roman" w:cs="Times New Roman"/>
                                </w:rPr>
                                <w:t>)</w:t>
                              </w:r>
                            </w:p>
                          </w:txbxContent>
                        </wps:txbx>
                        <wps:bodyPr rot="0" vert="horz" wrap="square" lIns="91440" tIns="45720" rIns="91440" bIns="45720" anchor="t" anchorCtr="0" upright="1">
                          <a:noAutofit/>
                        </wps:bodyPr>
                      </wps:wsp>
                      <wps:wsp>
                        <wps:cNvPr id="13" name="Text Box 4"/>
                        <wps:cNvSpPr txBox="1">
                          <a:spLocks noChangeArrowheads="1"/>
                        </wps:cNvSpPr>
                        <wps:spPr bwMode="auto">
                          <a:xfrm>
                            <a:off x="6832" y="1055"/>
                            <a:ext cx="3600" cy="900"/>
                          </a:xfrm>
                          <a:prstGeom prst="rect">
                            <a:avLst/>
                          </a:prstGeom>
                          <a:solidFill>
                            <a:srgbClr val="FFFFFF"/>
                          </a:solidFill>
                          <a:ln w="9525">
                            <a:solidFill>
                              <a:srgbClr val="000000"/>
                            </a:solidFill>
                            <a:miter lim="800000"/>
                            <a:headEnd/>
                            <a:tailEnd/>
                          </a:ln>
                        </wps:spPr>
                        <wps:txbx>
                          <w:txbxContent>
                            <w:p w:rsidR="00E25EC9" w:rsidRPr="00530F39" w:rsidRDefault="00E25EC9" w:rsidP="007754FF">
                              <w:pPr>
                                <w:jc w:val="center"/>
                                <w:rPr>
                                  <w:rFonts w:ascii="Times New Roman" w:hAnsi="Times New Roman" w:cs="Times New Roman"/>
                                </w:rPr>
                              </w:pPr>
                              <w:r w:rsidRPr="00530F39">
                                <w:rPr>
                                  <w:rFonts w:ascii="Times New Roman" w:hAnsi="Times New Roman" w:cs="Times New Roman"/>
                                </w:rPr>
                                <w:t>Additional records identified through other sources (</w:t>
                              </w:r>
                              <w:r w:rsidRPr="00530F39">
                                <w:rPr>
                                  <w:rFonts w:ascii="Times New Roman" w:hAnsi="Times New Roman" w:cs="Times New Roman"/>
                                  <w:i/>
                                </w:rPr>
                                <w:t>N</w:t>
                              </w:r>
                              <w:r w:rsidRPr="00530F39">
                                <w:rPr>
                                  <w:rFonts w:ascii="Times New Roman" w:hAnsi="Times New Roman" w:cs="Times New Roman"/>
                                </w:rPr>
                                <w:t xml:space="preserve"> = 42)</w:t>
                              </w:r>
                            </w:p>
                          </w:txbxContent>
                        </wps:txbx>
                        <wps:bodyPr rot="0" vert="horz" wrap="square" lIns="91440" tIns="45720" rIns="91440" bIns="45720" anchor="t" anchorCtr="0" upright="1">
                          <a:noAutofit/>
                        </wps:bodyPr>
                      </wps:wsp>
                      <wps:wsp>
                        <wps:cNvPr id="17" name="Text Box 5"/>
                        <wps:cNvSpPr txBox="1">
                          <a:spLocks noChangeArrowheads="1"/>
                        </wps:cNvSpPr>
                        <wps:spPr bwMode="auto">
                          <a:xfrm>
                            <a:off x="1792" y="1055"/>
                            <a:ext cx="540" cy="1980"/>
                          </a:xfrm>
                          <a:prstGeom prst="rect">
                            <a:avLst/>
                          </a:prstGeom>
                          <a:solidFill>
                            <a:srgbClr val="FFFFFF"/>
                          </a:solidFill>
                          <a:ln w="9525">
                            <a:solidFill>
                              <a:srgbClr val="000000"/>
                            </a:solidFill>
                            <a:miter lim="800000"/>
                            <a:headEnd/>
                            <a:tailEnd/>
                          </a:ln>
                        </wps:spPr>
                        <wps:txbx>
                          <w:txbxContent>
                            <w:p w:rsidR="00E25EC9" w:rsidRPr="00530F39" w:rsidRDefault="00E25EC9" w:rsidP="007754FF">
                              <w:pPr>
                                <w:jc w:val="center"/>
                                <w:rPr>
                                  <w:rFonts w:ascii="Times New Roman" w:hAnsi="Times New Roman" w:cs="Times New Roman"/>
                                </w:rPr>
                              </w:pPr>
                              <w:r w:rsidRPr="00530F39">
                                <w:rPr>
                                  <w:rFonts w:ascii="Times New Roman" w:hAnsi="Times New Roman" w:cs="Times New Roman"/>
                                </w:rPr>
                                <w:t>Identification</w:t>
                              </w:r>
                            </w:p>
                          </w:txbxContent>
                        </wps:txbx>
                        <wps:bodyPr rot="0" vert="vert270" wrap="square" lIns="91440" tIns="45720" rIns="91440" bIns="45720" anchor="t" anchorCtr="0" upright="1">
                          <a:noAutofit/>
                        </wps:bodyPr>
                      </wps:wsp>
                      <wps:wsp>
                        <wps:cNvPr id="18" name="Text Box 6"/>
                        <wps:cNvSpPr txBox="1">
                          <a:spLocks noChangeArrowheads="1"/>
                        </wps:cNvSpPr>
                        <wps:spPr bwMode="auto">
                          <a:xfrm>
                            <a:off x="2512" y="2495"/>
                            <a:ext cx="3600" cy="900"/>
                          </a:xfrm>
                          <a:prstGeom prst="rect">
                            <a:avLst/>
                          </a:prstGeom>
                          <a:solidFill>
                            <a:srgbClr val="FFFFFF"/>
                          </a:solidFill>
                          <a:ln w="9525">
                            <a:solidFill>
                              <a:srgbClr val="000000"/>
                            </a:solidFill>
                            <a:miter lim="800000"/>
                            <a:headEnd/>
                            <a:tailEnd/>
                          </a:ln>
                        </wps:spPr>
                        <wps:txbx>
                          <w:txbxContent>
                            <w:p w:rsidR="00E25EC9" w:rsidRPr="00530F39" w:rsidRDefault="00E25EC9" w:rsidP="007754FF">
                              <w:pPr>
                                <w:jc w:val="center"/>
                                <w:rPr>
                                  <w:rFonts w:ascii="Times New Roman" w:hAnsi="Times New Roman" w:cs="Times New Roman"/>
                                </w:rPr>
                              </w:pPr>
                              <w:r w:rsidRPr="00530F39">
                                <w:rPr>
                                  <w:rFonts w:ascii="Times New Roman" w:hAnsi="Times New Roman" w:cs="Times New Roman"/>
                                </w:rPr>
                                <w:t>Records after duplicates removed (</w:t>
                              </w:r>
                              <w:r w:rsidRPr="00530F39">
                                <w:rPr>
                                  <w:rFonts w:ascii="Times New Roman" w:hAnsi="Times New Roman" w:cs="Times New Roman"/>
                                  <w:i/>
                                </w:rPr>
                                <w:t>N</w:t>
                              </w:r>
                              <w:r w:rsidRPr="00530F39">
                                <w:rPr>
                                  <w:rFonts w:ascii="Times New Roman" w:hAnsi="Times New Roman" w:cs="Times New Roman"/>
                                </w:rPr>
                                <w:t>=</w:t>
                              </w:r>
                              <w:r>
                                <w:rPr>
                                  <w:rFonts w:ascii="Times New Roman" w:hAnsi="Times New Roman" w:cs="Times New Roman"/>
                                </w:rPr>
                                <w:t>897</w:t>
                              </w:r>
                              <w:r w:rsidRPr="00530F39">
                                <w:rPr>
                                  <w:rFonts w:ascii="Times New Roman" w:hAnsi="Times New Roman" w:cs="Times New Roman"/>
                                </w:rPr>
                                <w:t>)</w:t>
                              </w:r>
                            </w:p>
                          </w:txbxContent>
                        </wps:txbx>
                        <wps:bodyPr rot="0" vert="horz" wrap="square" lIns="91440" tIns="45720" rIns="91440" bIns="45720" anchor="t" anchorCtr="0" upright="1">
                          <a:noAutofit/>
                        </wps:bodyPr>
                      </wps:wsp>
                      <wps:wsp>
                        <wps:cNvPr id="19" name="Text Box 7"/>
                        <wps:cNvSpPr txBox="1">
                          <a:spLocks noChangeArrowheads="1"/>
                        </wps:cNvSpPr>
                        <wps:spPr bwMode="auto">
                          <a:xfrm>
                            <a:off x="4852" y="4115"/>
                            <a:ext cx="2520" cy="1080"/>
                          </a:xfrm>
                          <a:prstGeom prst="rect">
                            <a:avLst/>
                          </a:prstGeom>
                          <a:solidFill>
                            <a:srgbClr val="FFFFFF"/>
                          </a:solidFill>
                          <a:ln w="9525">
                            <a:solidFill>
                              <a:srgbClr val="000000"/>
                            </a:solidFill>
                            <a:miter lim="800000"/>
                            <a:headEnd/>
                            <a:tailEnd/>
                          </a:ln>
                        </wps:spPr>
                        <wps:txbx>
                          <w:txbxContent>
                            <w:p w:rsidR="00E25EC9" w:rsidRPr="001C6004" w:rsidRDefault="00E25EC9" w:rsidP="007754FF">
                              <w:pPr>
                                <w:jc w:val="center"/>
                                <w:rPr>
                                  <w:rFonts w:ascii="Times New Roman" w:hAnsi="Times New Roman" w:cs="Times New Roman"/>
                                </w:rPr>
                              </w:pPr>
                              <w:r w:rsidRPr="001C6004">
                                <w:rPr>
                                  <w:rFonts w:ascii="Times New Roman" w:hAnsi="Times New Roman" w:cs="Times New Roman"/>
                                </w:rPr>
                                <w:t xml:space="preserve">Records screened  </w:t>
                              </w:r>
                            </w:p>
                            <w:p w:rsidR="00E25EC9" w:rsidRPr="00530F39" w:rsidRDefault="00E25EC9" w:rsidP="007754FF">
                              <w:pPr>
                                <w:spacing w:line="360" w:lineRule="auto"/>
                                <w:jc w:val="center"/>
                                <w:rPr>
                                  <w:rFonts w:ascii="Times New Roman" w:hAnsi="Times New Roman" w:cs="Times New Roman"/>
                                </w:rPr>
                              </w:pPr>
                              <w:r w:rsidRPr="001C6004">
                                <w:rPr>
                                  <w:rFonts w:ascii="Times New Roman" w:hAnsi="Times New Roman" w:cs="Times New Roman"/>
                                </w:rPr>
                                <w:t>(</w:t>
                              </w:r>
                              <w:r w:rsidRPr="001C6004">
                                <w:rPr>
                                  <w:rFonts w:ascii="Times New Roman" w:hAnsi="Times New Roman" w:cs="Times New Roman"/>
                                  <w:i/>
                                </w:rPr>
                                <w:t>N</w:t>
                              </w:r>
                              <w:r w:rsidRPr="001C6004">
                                <w:rPr>
                                  <w:rFonts w:ascii="Times New Roman" w:hAnsi="Times New Roman" w:cs="Times New Roman"/>
                                </w:rPr>
                                <w:t xml:space="preserve"> = 2</w:t>
                              </w:r>
                              <w:r w:rsidRPr="00762564">
                                <w:rPr>
                                  <w:rFonts w:ascii="Times New Roman" w:hAnsi="Times New Roman" w:cs="Times New Roman"/>
                                </w:rPr>
                                <w:t>14</w:t>
                              </w:r>
                              <w:r w:rsidRPr="001C6004">
                                <w:rPr>
                                  <w:rFonts w:ascii="Times New Roman" w:hAnsi="Times New Roman" w:cs="Times New Roman"/>
                                </w:rPr>
                                <w:t>)</w:t>
                              </w:r>
                            </w:p>
                          </w:txbxContent>
                        </wps:txbx>
                        <wps:bodyPr rot="0" vert="horz" wrap="square" lIns="91440" tIns="45720" rIns="91440" bIns="45720" anchor="t" anchorCtr="0" upright="1">
                          <a:noAutofit/>
                        </wps:bodyPr>
                      </wps:wsp>
                      <wps:wsp>
                        <wps:cNvPr id="20" name="Text Box 8"/>
                        <wps:cNvSpPr txBox="1">
                          <a:spLocks noChangeArrowheads="1"/>
                        </wps:cNvSpPr>
                        <wps:spPr bwMode="auto">
                          <a:xfrm>
                            <a:off x="8092" y="4115"/>
                            <a:ext cx="2520" cy="1080"/>
                          </a:xfrm>
                          <a:prstGeom prst="rect">
                            <a:avLst/>
                          </a:prstGeom>
                          <a:solidFill>
                            <a:srgbClr val="FFFFFF"/>
                          </a:solidFill>
                          <a:ln w="9525">
                            <a:solidFill>
                              <a:srgbClr val="000000"/>
                            </a:solidFill>
                            <a:miter lim="800000"/>
                            <a:headEnd/>
                            <a:tailEnd/>
                          </a:ln>
                        </wps:spPr>
                        <wps:txbx>
                          <w:txbxContent>
                            <w:p w:rsidR="00E25EC9" w:rsidRPr="001C6004" w:rsidRDefault="00E25EC9" w:rsidP="007754FF">
                              <w:pPr>
                                <w:jc w:val="center"/>
                                <w:rPr>
                                  <w:rFonts w:ascii="Times New Roman" w:hAnsi="Times New Roman" w:cs="Times New Roman"/>
                                </w:rPr>
                              </w:pPr>
                              <w:r w:rsidRPr="001C6004">
                                <w:rPr>
                                  <w:rFonts w:ascii="Times New Roman" w:hAnsi="Times New Roman" w:cs="Times New Roman"/>
                                </w:rPr>
                                <w:t xml:space="preserve">Records excluded </w:t>
                              </w:r>
                            </w:p>
                            <w:p w:rsidR="00E25EC9" w:rsidRPr="00530F39" w:rsidRDefault="00E25EC9" w:rsidP="007754FF">
                              <w:pPr>
                                <w:jc w:val="center"/>
                                <w:rPr>
                                  <w:rFonts w:ascii="Times New Roman" w:hAnsi="Times New Roman" w:cs="Times New Roman"/>
                                </w:rPr>
                              </w:pPr>
                              <w:r w:rsidRPr="001C6004">
                                <w:rPr>
                                  <w:rFonts w:ascii="Times New Roman" w:hAnsi="Times New Roman" w:cs="Times New Roman"/>
                                </w:rPr>
                                <w:t>(</w:t>
                              </w:r>
                              <w:r w:rsidRPr="001C6004">
                                <w:rPr>
                                  <w:rFonts w:ascii="Times New Roman" w:hAnsi="Times New Roman" w:cs="Times New Roman"/>
                                  <w:i/>
                                </w:rPr>
                                <w:t>N</w:t>
                              </w:r>
                              <w:r w:rsidRPr="001C6004">
                                <w:rPr>
                                  <w:rFonts w:ascii="Times New Roman" w:hAnsi="Times New Roman" w:cs="Times New Roman"/>
                                </w:rPr>
                                <w:t xml:space="preserve">= </w:t>
                              </w:r>
                              <w:r w:rsidRPr="00762564">
                                <w:rPr>
                                  <w:rFonts w:ascii="Times New Roman" w:hAnsi="Times New Roman" w:cs="Times New Roman"/>
                                </w:rPr>
                                <w:t>98</w:t>
                              </w:r>
                              <w:r w:rsidRPr="001C6004">
                                <w:rPr>
                                  <w:rFonts w:ascii="Times New Roman" w:hAnsi="Times New Roman" w:cs="Times New Roman"/>
                                </w:rPr>
                                <w:t>)</w:t>
                              </w:r>
                            </w:p>
                          </w:txbxContent>
                        </wps:txbx>
                        <wps:bodyPr rot="0" vert="horz" wrap="square" lIns="91440" tIns="45720" rIns="91440" bIns="45720" anchor="t" anchorCtr="0" upright="1">
                          <a:noAutofit/>
                        </wps:bodyPr>
                      </wps:wsp>
                      <wps:wsp>
                        <wps:cNvPr id="22" name="Text Box 9"/>
                        <wps:cNvSpPr txBox="1">
                          <a:spLocks noChangeArrowheads="1"/>
                        </wps:cNvSpPr>
                        <wps:spPr bwMode="auto">
                          <a:xfrm>
                            <a:off x="1792" y="3575"/>
                            <a:ext cx="540" cy="1800"/>
                          </a:xfrm>
                          <a:prstGeom prst="rect">
                            <a:avLst/>
                          </a:prstGeom>
                          <a:solidFill>
                            <a:srgbClr val="FFFFFF"/>
                          </a:solidFill>
                          <a:ln w="9525">
                            <a:solidFill>
                              <a:srgbClr val="000000"/>
                            </a:solidFill>
                            <a:miter lim="800000"/>
                            <a:headEnd/>
                            <a:tailEnd/>
                          </a:ln>
                        </wps:spPr>
                        <wps:txbx>
                          <w:txbxContent>
                            <w:p w:rsidR="00E25EC9" w:rsidRPr="00530F39" w:rsidRDefault="00E25EC9" w:rsidP="007754FF">
                              <w:pPr>
                                <w:jc w:val="center"/>
                                <w:rPr>
                                  <w:rFonts w:ascii="Times New Roman" w:hAnsi="Times New Roman" w:cs="Times New Roman"/>
                                </w:rPr>
                              </w:pPr>
                              <w:r w:rsidRPr="00530F39">
                                <w:rPr>
                                  <w:rFonts w:ascii="Times New Roman" w:hAnsi="Times New Roman" w:cs="Times New Roman"/>
                                </w:rPr>
                                <w:t>Screening</w:t>
                              </w:r>
                            </w:p>
                          </w:txbxContent>
                        </wps:txbx>
                        <wps:bodyPr rot="0" vert="vert270" wrap="square" lIns="91440" tIns="45720" rIns="91440" bIns="45720" anchor="t" anchorCtr="0" upright="1">
                          <a:noAutofit/>
                        </wps:bodyPr>
                      </wps:wsp>
                      <wps:wsp>
                        <wps:cNvPr id="24" name="Text Box 10"/>
                        <wps:cNvSpPr txBox="1">
                          <a:spLocks noChangeArrowheads="1"/>
                        </wps:cNvSpPr>
                        <wps:spPr bwMode="auto">
                          <a:xfrm>
                            <a:off x="5572" y="5735"/>
                            <a:ext cx="2520" cy="1260"/>
                          </a:xfrm>
                          <a:prstGeom prst="rect">
                            <a:avLst/>
                          </a:prstGeom>
                          <a:solidFill>
                            <a:srgbClr val="FFFFFF"/>
                          </a:solidFill>
                          <a:ln w="9525">
                            <a:solidFill>
                              <a:srgbClr val="000000"/>
                            </a:solidFill>
                            <a:miter lim="800000"/>
                            <a:headEnd/>
                            <a:tailEnd/>
                          </a:ln>
                        </wps:spPr>
                        <wps:txbx>
                          <w:txbxContent>
                            <w:p w:rsidR="00E25EC9" w:rsidRPr="00530F39" w:rsidRDefault="00E25EC9" w:rsidP="007754FF">
                              <w:pPr>
                                <w:jc w:val="center"/>
                                <w:rPr>
                                  <w:rFonts w:ascii="Times New Roman" w:hAnsi="Times New Roman" w:cs="Times New Roman"/>
                                </w:rPr>
                              </w:pPr>
                              <w:r w:rsidRPr="00530F39">
                                <w:rPr>
                                  <w:rFonts w:ascii="Times New Roman" w:hAnsi="Times New Roman" w:cs="Times New Roman"/>
                                </w:rPr>
                                <w:t>Full-text articles assessed for eligibility (</w:t>
                              </w:r>
                              <w:r w:rsidRPr="00530F39">
                                <w:rPr>
                                  <w:rFonts w:ascii="Times New Roman" w:hAnsi="Times New Roman" w:cs="Times New Roman"/>
                                  <w:i/>
                                </w:rPr>
                                <w:t>N</w:t>
                              </w:r>
                              <w:r w:rsidRPr="00530F39">
                                <w:rPr>
                                  <w:rFonts w:ascii="Times New Roman" w:hAnsi="Times New Roman" w:cs="Times New Roman"/>
                                </w:rPr>
                                <w:t xml:space="preserve">= </w:t>
                              </w:r>
                              <w:r>
                                <w:rPr>
                                  <w:rFonts w:ascii="Times New Roman" w:hAnsi="Times New Roman" w:cs="Times New Roman"/>
                                </w:rPr>
                                <w:t>117: Q1 =109, Q2=8</w:t>
                              </w:r>
                              <w:r w:rsidRPr="00530F39">
                                <w:rPr>
                                  <w:rFonts w:ascii="Times New Roman" w:hAnsi="Times New Roman" w:cs="Times New Roman"/>
                                </w:rPr>
                                <w:t>)</w:t>
                              </w:r>
                            </w:p>
                          </w:txbxContent>
                        </wps:txbx>
                        <wps:bodyPr rot="0" vert="horz" wrap="square" lIns="91440" tIns="45720" rIns="91440" bIns="45720" anchor="t" anchorCtr="0" upright="1">
                          <a:noAutofit/>
                        </wps:bodyPr>
                      </wps:wsp>
                      <wps:wsp>
                        <wps:cNvPr id="49" name="Text Box 11"/>
                        <wps:cNvSpPr txBox="1">
                          <a:spLocks noChangeArrowheads="1"/>
                        </wps:cNvSpPr>
                        <wps:spPr bwMode="auto">
                          <a:xfrm>
                            <a:off x="2512" y="5735"/>
                            <a:ext cx="2880" cy="6570"/>
                          </a:xfrm>
                          <a:prstGeom prst="rect">
                            <a:avLst/>
                          </a:prstGeom>
                          <a:solidFill>
                            <a:srgbClr val="FFFFFF"/>
                          </a:solidFill>
                          <a:ln w="9525">
                            <a:solidFill>
                              <a:srgbClr val="000000"/>
                            </a:solidFill>
                            <a:miter lim="800000"/>
                            <a:headEnd/>
                            <a:tailEnd/>
                          </a:ln>
                        </wps:spPr>
                        <wps:txbx>
                          <w:txbxContent>
                            <w:p w:rsidR="00E25EC9" w:rsidRPr="00530F39" w:rsidRDefault="00E25EC9" w:rsidP="007754FF">
                              <w:pPr>
                                <w:spacing w:line="240" w:lineRule="auto"/>
                                <w:rPr>
                                  <w:rFonts w:ascii="Times New Roman" w:hAnsi="Times New Roman" w:cs="Times New Roman"/>
                                </w:rPr>
                              </w:pPr>
                              <w:r w:rsidRPr="00530F39">
                                <w:rPr>
                                  <w:rFonts w:ascii="Times New Roman" w:hAnsi="Times New Roman" w:cs="Times New Roman"/>
                                </w:rPr>
                                <w:t>Full-text articles excluded for Q1, with reasons (</w:t>
                              </w:r>
                              <w:r w:rsidRPr="00530F39">
                                <w:rPr>
                                  <w:rFonts w:ascii="Times New Roman" w:hAnsi="Times New Roman" w:cs="Times New Roman"/>
                                  <w:i/>
                                </w:rPr>
                                <w:t>N</w:t>
                              </w:r>
                              <w:r w:rsidRPr="00530F39">
                                <w:rPr>
                                  <w:rFonts w:ascii="Times New Roman" w:hAnsi="Times New Roman" w:cs="Times New Roman"/>
                                </w:rPr>
                                <w:t>=</w:t>
                              </w:r>
                              <w:r>
                                <w:rPr>
                                  <w:rFonts w:ascii="Times New Roman" w:hAnsi="Times New Roman" w:cs="Times New Roman"/>
                                </w:rPr>
                                <w:t>80</w:t>
                              </w:r>
                              <w:r w:rsidRPr="00530F39">
                                <w:rPr>
                                  <w:rFonts w:ascii="Times New Roman" w:hAnsi="Times New Roman" w:cs="Times New Roman"/>
                                </w:rPr>
                                <w:t>):</w:t>
                              </w:r>
                            </w:p>
                            <w:p w:rsidR="00E25EC9" w:rsidRDefault="00E25EC9" w:rsidP="007754FF">
                              <w:pPr>
                                <w:spacing w:line="240" w:lineRule="auto"/>
                                <w:rPr>
                                  <w:rFonts w:ascii="Times New Roman" w:hAnsi="Times New Roman" w:cs="Times New Roman"/>
                                </w:rPr>
                              </w:pPr>
                              <w:r w:rsidRPr="00530F39">
                                <w:rPr>
                                  <w:rFonts w:ascii="Times New Roman" w:hAnsi="Times New Roman" w:cs="Times New Roman"/>
                                </w:rPr>
                                <w:t xml:space="preserve">Did not </w:t>
                              </w:r>
                              <w:r>
                                <w:rPr>
                                  <w:rFonts w:ascii="Times New Roman" w:hAnsi="Times New Roman" w:cs="Times New Roman"/>
                                </w:rPr>
                                <w:t xml:space="preserve">stratify findings by HCP </w:t>
                              </w:r>
                              <w:r w:rsidRPr="00530F39">
                                <w:rPr>
                                  <w:rFonts w:ascii="Times New Roman" w:hAnsi="Times New Roman" w:cs="Times New Roman"/>
                                </w:rPr>
                                <w:t>(</w:t>
                              </w:r>
                              <w:r w:rsidRPr="00530F39">
                                <w:rPr>
                                  <w:rFonts w:ascii="Times New Roman" w:hAnsi="Times New Roman" w:cs="Times New Roman"/>
                                  <w:i/>
                                </w:rPr>
                                <w:t>N</w:t>
                              </w:r>
                              <w:r w:rsidRPr="00530F39">
                                <w:rPr>
                                  <w:rFonts w:ascii="Times New Roman" w:hAnsi="Times New Roman" w:cs="Times New Roman"/>
                                </w:rPr>
                                <w:t xml:space="preserve">= </w:t>
                              </w:r>
                              <w:r>
                                <w:rPr>
                                  <w:rFonts w:ascii="Times New Roman" w:hAnsi="Times New Roman" w:cs="Times New Roman"/>
                                </w:rPr>
                                <w:t>7</w:t>
                              </w:r>
                              <w:r w:rsidRPr="00530F39">
                                <w:rPr>
                                  <w:rFonts w:ascii="Times New Roman" w:hAnsi="Times New Roman" w:cs="Times New Roman"/>
                                </w:rPr>
                                <w:t>)</w:t>
                              </w:r>
                            </w:p>
                            <w:p w:rsidR="00E25EC9" w:rsidRPr="00530F39" w:rsidRDefault="00E25EC9" w:rsidP="007754FF">
                              <w:pPr>
                                <w:spacing w:line="240" w:lineRule="auto"/>
                                <w:rPr>
                                  <w:rFonts w:ascii="Times New Roman" w:hAnsi="Times New Roman" w:cs="Times New Roman"/>
                                </w:rPr>
                              </w:pPr>
                              <w:r w:rsidRPr="00530F39">
                                <w:rPr>
                                  <w:rFonts w:ascii="Times New Roman" w:hAnsi="Times New Roman" w:cs="Times New Roman"/>
                                </w:rPr>
                                <w:t>Examined attitudes not practice (</w:t>
                              </w:r>
                              <w:r w:rsidRPr="00530F39">
                                <w:rPr>
                                  <w:rFonts w:ascii="Times New Roman" w:hAnsi="Times New Roman" w:cs="Times New Roman"/>
                                  <w:i/>
                                </w:rPr>
                                <w:t>N</w:t>
                              </w:r>
                              <w:r w:rsidRPr="00530F39">
                                <w:rPr>
                                  <w:rFonts w:ascii="Times New Roman" w:hAnsi="Times New Roman" w:cs="Times New Roman"/>
                                </w:rPr>
                                <w:t xml:space="preserve">= </w:t>
                              </w:r>
                              <w:r>
                                <w:rPr>
                                  <w:rFonts w:ascii="Times New Roman" w:hAnsi="Times New Roman" w:cs="Times New Roman"/>
                                </w:rPr>
                                <w:t>12</w:t>
                              </w:r>
                              <w:r w:rsidRPr="00530F39">
                                <w:rPr>
                                  <w:rFonts w:ascii="Times New Roman" w:hAnsi="Times New Roman" w:cs="Times New Roman"/>
                                </w:rPr>
                                <w:t>)</w:t>
                              </w:r>
                            </w:p>
                            <w:p w:rsidR="00E25EC9" w:rsidRPr="00530F39" w:rsidRDefault="00E25EC9" w:rsidP="007754FF">
                              <w:pPr>
                                <w:spacing w:line="240" w:lineRule="auto"/>
                                <w:rPr>
                                  <w:rFonts w:ascii="Times New Roman" w:hAnsi="Times New Roman" w:cs="Times New Roman"/>
                                </w:rPr>
                              </w:pPr>
                              <w:r w:rsidRPr="00530F39">
                                <w:rPr>
                                  <w:rFonts w:ascii="Times New Roman" w:hAnsi="Times New Roman" w:cs="Times New Roman"/>
                                </w:rPr>
                                <w:t xml:space="preserve">Did not measure </w:t>
                              </w:r>
                              <w:r>
                                <w:rPr>
                                  <w:rFonts w:ascii="Times New Roman" w:hAnsi="Times New Roman" w:cs="Times New Roman"/>
                                </w:rPr>
                                <w:t>nurse</w:t>
                              </w:r>
                              <w:r w:rsidRPr="00530F39">
                                <w:rPr>
                                  <w:rFonts w:ascii="Times New Roman" w:hAnsi="Times New Roman" w:cs="Times New Roman"/>
                                </w:rPr>
                                <w:t xml:space="preserve">s’ </w:t>
                              </w:r>
                              <w:r>
                                <w:rPr>
                                  <w:rFonts w:ascii="Times New Roman" w:hAnsi="Times New Roman" w:cs="Times New Roman"/>
                                </w:rPr>
                                <w:t>health promotion practice</w:t>
                              </w:r>
                              <w:r w:rsidRPr="00530F39">
                                <w:rPr>
                                  <w:rFonts w:ascii="Times New Roman" w:hAnsi="Times New Roman" w:cs="Times New Roman"/>
                                </w:rPr>
                                <w:t xml:space="preserve"> (</w:t>
                              </w:r>
                              <w:r w:rsidRPr="00530F39">
                                <w:rPr>
                                  <w:rFonts w:ascii="Times New Roman" w:hAnsi="Times New Roman" w:cs="Times New Roman"/>
                                  <w:i/>
                                </w:rPr>
                                <w:t>N</w:t>
                              </w:r>
                              <w:r w:rsidRPr="00530F39">
                                <w:rPr>
                                  <w:rFonts w:ascii="Times New Roman" w:hAnsi="Times New Roman" w:cs="Times New Roman"/>
                                </w:rPr>
                                <w:t>=</w:t>
                              </w:r>
                              <w:r>
                                <w:rPr>
                                  <w:rFonts w:ascii="Times New Roman" w:hAnsi="Times New Roman" w:cs="Times New Roman"/>
                                </w:rPr>
                                <w:t xml:space="preserve"> 7</w:t>
                              </w:r>
                              <w:r w:rsidRPr="00530F39">
                                <w:rPr>
                                  <w:rFonts w:ascii="Times New Roman" w:hAnsi="Times New Roman" w:cs="Times New Roman"/>
                                </w:rPr>
                                <w:t>)</w:t>
                              </w:r>
                            </w:p>
                            <w:p w:rsidR="00E25EC9" w:rsidRPr="00530F39" w:rsidRDefault="00E25EC9" w:rsidP="007754FF">
                              <w:pPr>
                                <w:spacing w:line="240" w:lineRule="auto"/>
                                <w:rPr>
                                  <w:rFonts w:ascii="Times New Roman" w:hAnsi="Times New Roman" w:cs="Times New Roman"/>
                                </w:rPr>
                              </w:pPr>
                              <w:r w:rsidRPr="00530F39">
                                <w:rPr>
                                  <w:rFonts w:ascii="Times New Roman" w:hAnsi="Times New Roman" w:cs="Times New Roman"/>
                                </w:rPr>
                                <w:t>Did not report relationship (</w:t>
                              </w:r>
                              <w:r w:rsidRPr="00530F39">
                                <w:rPr>
                                  <w:rFonts w:ascii="Times New Roman" w:hAnsi="Times New Roman" w:cs="Times New Roman"/>
                                  <w:i/>
                                </w:rPr>
                                <w:t>N</w:t>
                              </w:r>
                              <w:r w:rsidRPr="00530F39">
                                <w:rPr>
                                  <w:rFonts w:ascii="Times New Roman" w:hAnsi="Times New Roman" w:cs="Times New Roman"/>
                                </w:rPr>
                                <w:t xml:space="preserve">= </w:t>
                              </w:r>
                              <w:r>
                                <w:rPr>
                                  <w:rFonts w:ascii="Times New Roman" w:hAnsi="Times New Roman" w:cs="Times New Roman"/>
                                </w:rPr>
                                <w:t>35</w:t>
                              </w:r>
                              <w:r w:rsidRPr="00530F39">
                                <w:rPr>
                                  <w:rFonts w:ascii="Times New Roman" w:hAnsi="Times New Roman" w:cs="Times New Roman"/>
                                </w:rPr>
                                <w:t>)</w:t>
                              </w:r>
                            </w:p>
                            <w:p w:rsidR="00E25EC9" w:rsidRPr="004743F7" w:rsidRDefault="00E25EC9" w:rsidP="007754FF">
                              <w:pPr>
                                <w:spacing w:line="240" w:lineRule="auto"/>
                                <w:rPr>
                                  <w:rFonts w:ascii="Times New Roman" w:hAnsi="Times New Roman" w:cs="Times New Roman"/>
                                </w:rPr>
                              </w:pPr>
                              <w:r>
                                <w:rPr>
                                  <w:rFonts w:ascii="Times New Roman" w:hAnsi="Times New Roman" w:cs="Times New Roman"/>
                                </w:rPr>
                                <w:t>Did not report data from nurses (</w:t>
                              </w:r>
                              <w:r>
                                <w:rPr>
                                  <w:rFonts w:ascii="Times New Roman" w:hAnsi="Times New Roman" w:cs="Times New Roman"/>
                                  <w:i/>
                                </w:rPr>
                                <w:t>N</w:t>
                              </w:r>
                              <w:r>
                                <w:rPr>
                                  <w:rFonts w:ascii="Times New Roman" w:hAnsi="Times New Roman" w:cs="Times New Roman"/>
                                </w:rPr>
                                <w:t>= 1)</w:t>
                              </w:r>
                            </w:p>
                            <w:p w:rsidR="00E25EC9" w:rsidRDefault="00E25EC9" w:rsidP="007754FF">
                              <w:pPr>
                                <w:spacing w:line="240" w:lineRule="auto"/>
                                <w:rPr>
                                  <w:rFonts w:ascii="Times New Roman" w:hAnsi="Times New Roman" w:cs="Times New Roman"/>
                                </w:rPr>
                              </w:pPr>
                              <w:r w:rsidRPr="00530F39">
                                <w:rPr>
                                  <w:rFonts w:ascii="Times New Roman" w:hAnsi="Times New Roman" w:cs="Times New Roman"/>
                                </w:rPr>
                                <w:t>Same data in two papers (</w:t>
                              </w:r>
                              <w:r w:rsidRPr="00530F39">
                                <w:rPr>
                                  <w:rFonts w:ascii="Times New Roman" w:hAnsi="Times New Roman" w:cs="Times New Roman"/>
                                  <w:i/>
                                </w:rPr>
                                <w:t>N</w:t>
                              </w:r>
                              <w:r w:rsidRPr="00530F39">
                                <w:rPr>
                                  <w:rFonts w:ascii="Times New Roman" w:hAnsi="Times New Roman" w:cs="Times New Roman"/>
                                </w:rPr>
                                <w:t xml:space="preserve">= </w:t>
                              </w:r>
                              <w:r>
                                <w:rPr>
                                  <w:rFonts w:ascii="Times New Roman" w:hAnsi="Times New Roman" w:cs="Times New Roman"/>
                                </w:rPr>
                                <w:t>1</w:t>
                              </w:r>
                              <w:r w:rsidRPr="00530F39">
                                <w:rPr>
                                  <w:rFonts w:ascii="Times New Roman" w:hAnsi="Times New Roman" w:cs="Times New Roman"/>
                                </w:rPr>
                                <w:t>)</w:t>
                              </w:r>
                            </w:p>
                            <w:p w:rsidR="00E25EC9" w:rsidRDefault="00E25EC9" w:rsidP="007754FF">
                              <w:pPr>
                                <w:spacing w:line="240" w:lineRule="auto"/>
                                <w:rPr>
                                  <w:rFonts w:ascii="Times New Roman" w:hAnsi="Times New Roman" w:cs="Times New Roman"/>
                                </w:rPr>
                              </w:pPr>
                              <w:r>
                                <w:rPr>
                                  <w:rFonts w:ascii="Times New Roman" w:hAnsi="Times New Roman" w:cs="Times New Roman"/>
                                </w:rPr>
                                <w:t>Not primary research (</w:t>
                              </w:r>
                              <w:r>
                                <w:rPr>
                                  <w:rFonts w:ascii="Times New Roman" w:hAnsi="Times New Roman" w:cs="Times New Roman"/>
                                  <w:i/>
                                </w:rPr>
                                <w:t>N</w:t>
                              </w:r>
                              <w:r>
                                <w:rPr>
                                  <w:rFonts w:ascii="Times New Roman" w:hAnsi="Times New Roman" w:cs="Times New Roman"/>
                                </w:rPr>
                                <w:t>= 10)</w:t>
                              </w:r>
                            </w:p>
                            <w:p w:rsidR="00E25EC9" w:rsidRPr="004743F7" w:rsidRDefault="00E25EC9" w:rsidP="007754FF">
                              <w:pPr>
                                <w:spacing w:line="240" w:lineRule="auto"/>
                                <w:rPr>
                                  <w:rFonts w:ascii="Times New Roman" w:hAnsi="Times New Roman" w:cs="Times New Roman"/>
                                </w:rPr>
                              </w:pPr>
                              <w:r>
                                <w:rPr>
                                  <w:rFonts w:ascii="Times New Roman" w:hAnsi="Times New Roman" w:cs="Times New Roman"/>
                                </w:rPr>
                                <w:t>Examined irrelevant behaviours (</w:t>
                              </w:r>
                              <w:r>
                                <w:rPr>
                                  <w:rFonts w:ascii="Times New Roman" w:hAnsi="Times New Roman" w:cs="Times New Roman"/>
                                  <w:i/>
                                </w:rPr>
                                <w:t>N</w:t>
                              </w:r>
                              <w:r>
                                <w:rPr>
                                  <w:rFonts w:ascii="Times New Roman" w:hAnsi="Times New Roman" w:cs="Times New Roman"/>
                                </w:rPr>
                                <w:t>= 7)</w:t>
                              </w:r>
                            </w:p>
                          </w:txbxContent>
                        </wps:txbx>
                        <wps:bodyPr rot="0" vert="horz" wrap="square" lIns="91440" tIns="45720" rIns="91440" bIns="45720" anchor="t" anchorCtr="0" upright="1">
                          <a:noAutofit/>
                        </wps:bodyPr>
                      </wps:wsp>
                      <wps:wsp>
                        <wps:cNvPr id="50" name="Text Box 12"/>
                        <wps:cNvSpPr txBox="1">
                          <a:spLocks noChangeArrowheads="1"/>
                        </wps:cNvSpPr>
                        <wps:spPr bwMode="auto">
                          <a:xfrm>
                            <a:off x="8272" y="7010"/>
                            <a:ext cx="2340" cy="3060"/>
                          </a:xfrm>
                          <a:prstGeom prst="rect">
                            <a:avLst/>
                          </a:prstGeom>
                          <a:solidFill>
                            <a:srgbClr val="FFFFFF"/>
                          </a:solidFill>
                          <a:ln w="9525">
                            <a:solidFill>
                              <a:srgbClr val="000000"/>
                            </a:solidFill>
                            <a:miter lim="800000"/>
                            <a:headEnd/>
                            <a:tailEnd/>
                          </a:ln>
                        </wps:spPr>
                        <wps:txbx>
                          <w:txbxContent>
                            <w:p w:rsidR="00E25EC9" w:rsidRPr="00530F39" w:rsidRDefault="00E25EC9" w:rsidP="007754FF">
                              <w:pPr>
                                <w:spacing w:line="240" w:lineRule="auto"/>
                                <w:rPr>
                                  <w:rFonts w:ascii="Times New Roman" w:hAnsi="Times New Roman" w:cs="Times New Roman"/>
                                </w:rPr>
                              </w:pPr>
                              <w:r w:rsidRPr="00530F39">
                                <w:rPr>
                                  <w:rFonts w:ascii="Times New Roman" w:hAnsi="Times New Roman" w:cs="Times New Roman"/>
                                </w:rPr>
                                <w:t>Full-text articles excluded for Q2, with reasons (</w:t>
                              </w:r>
                              <w:r w:rsidRPr="00530F39">
                                <w:rPr>
                                  <w:rFonts w:ascii="Times New Roman" w:hAnsi="Times New Roman" w:cs="Times New Roman"/>
                                  <w:i/>
                                </w:rPr>
                                <w:t>N</w:t>
                              </w:r>
                              <w:r w:rsidRPr="00530F39">
                                <w:rPr>
                                  <w:rFonts w:ascii="Times New Roman" w:hAnsi="Times New Roman" w:cs="Times New Roman"/>
                                </w:rPr>
                                <w:t xml:space="preserve">= </w:t>
                              </w:r>
                              <w:r>
                                <w:rPr>
                                  <w:rFonts w:ascii="Times New Roman" w:hAnsi="Times New Roman" w:cs="Times New Roman"/>
                                </w:rPr>
                                <w:t>6</w:t>
                              </w:r>
                              <w:r w:rsidRPr="00530F39">
                                <w:rPr>
                                  <w:rFonts w:ascii="Times New Roman" w:hAnsi="Times New Roman" w:cs="Times New Roman"/>
                                </w:rPr>
                                <w:t>):</w:t>
                              </w:r>
                            </w:p>
                            <w:p w:rsidR="00E25EC9" w:rsidRPr="00530F39" w:rsidRDefault="00E25EC9" w:rsidP="007754FF">
                              <w:pPr>
                                <w:spacing w:line="240" w:lineRule="auto"/>
                                <w:rPr>
                                  <w:rFonts w:ascii="Times New Roman" w:hAnsi="Times New Roman" w:cs="Times New Roman"/>
                                </w:rPr>
                              </w:pPr>
                              <w:r w:rsidRPr="00530F39">
                                <w:rPr>
                                  <w:rFonts w:ascii="Times New Roman" w:hAnsi="Times New Roman" w:cs="Times New Roman"/>
                                </w:rPr>
                                <w:t xml:space="preserve">Did not measure </w:t>
                              </w:r>
                              <w:r>
                                <w:rPr>
                                  <w:rFonts w:ascii="Times New Roman" w:hAnsi="Times New Roman" w:cs="Times New Roman"/>
                                </w:rPr>
                                <w:t>nurse</w:t>
                              </w:r>
                              <w:r w:rsidRPr="00530F39">
                                <w:rPr>
                                  <w:rFonts w:ascii="Times New Roman" w:hAnsi="Times New Roman" w:cs="Times New Roman"/>
                                </w:rPr>
                                <w:t>s’ personal behaviours (</w:t>
                              </w:r>
                              <w:r w:rsidRPr="00530F39">
                                <w:rPr>
                                  <w:rFonts w:ascii="Times New Roman" w:hAnsi="Times New Roman" w:cs="Times New Roman"/>
                                  <w:i/>
                                </w:rPr>
                                <w:t>N</w:t>
                              </w:r>
                              <w:r w:rsidRPr="00530F39">
                                <w:rPr>
                                  <w:rFonts w:ascii="Times New Roman" w:hAnsi="Times New Roman" w:cs="Times New Roman"/>
                                </w:rPr>
                                <w:t xml:space="preserve"> = </w:t>
                              </w:r>
                              <w:r>
                                <w:rPr>
                                  <w:rFonts w:ascii="Times New Roman" w:hAnsi="Times New Roman" w:cs="Times New Roman"/>
                                </w:rPr>
                                <w:t>5</w:t>
                              </w:r>
                              <w:r w:rsidRPr="00530F39">
                                <w:rPr>
                                  <w:rFonts w:ascii="Times New Roman" w:hAnsi="Times New Roman" w:cs="Times New Roman"/>
                                </w:rPr>
                                <w:t>)</w:t>
                              </w:r>
                            </w:p>
                            <w:p w:rsidR="00E25EC9" w:rsidRPr="00530F39" w:rsidRDefault="00E25EC9" w:rsidP="007754FF">
                              <w:pPr>
                                <w:rPr>
                                  <w:rFonts w:ascii="Times New Roman" w:hAnsi="Times New Roman" w:cs="Times New Roman"/>
                                </w:rPr>
                              </w:pPr>
                              <w:r w:rsidRPr="00530F39">
                                <w:rPr>
                                  <w:rFonts w:ascii="Times New Roman" w:hAnsi="Times New Roman" w:cs="Times New Roman"/>
                                </w:rPr>
                                <w:t xml:space="preserve">Did not </w:t>
                              </w:r>
                              <w:r>
                                <w:rPr>
                                  <w:rFonts w:ascii="Times New Roman" w:hAnsi="Times New Roman" w:cs="Times New Roman"/>
                                </w:rPr>
                                <w:t xml:space="preserve">stratify findings by HCP </w:t>
                              </w:r>
                              <w:r w:rsidRPr="00530F39">
                                <w:rPr>
                                  <w:rFonts w:ascii="Times New Roman" w:hAnsi="Times New Roman" w:cs="Times New Roman"/>
                                </w:rPr>
                                <w:t>(</w:t>
                              </w:r>
                              <w:r w:rsidRPr="00530F39">
                                <w:rPr>
                                  <w:rFonts w:ascii="Times New Roman" w:hAnsi="Times New Roman" w:cs="Times New Roman"/>
                                  <w:i/>
                                </w:rPr>
                                <w:t>N</w:t>
                              </w:r>
                              <w:r w:rsidRPr="00530F39">
                                <w:rPr>
                                  <w:rFonts w:ascii="Times New Roman" w:hAnsi="Times New Roman" w:cs="Times New Roman"/>
                                </w:rPr>
                                <w:t>= 1)</w:t>
                              </w:r>
                            </w:p>
                          </w:txbxContent>
                        </wps:txbx>
                        <wps:bodyPr rot="0" vert="horz" wrap="square" lIns="91440" tIns="45720" rIns="91440" bIns="45720" anchor="t" anchorCtr="0" upright="1">
                          <a:noAutofit/>
                        </wps:bodyPr>
                      </wps:wsp>
                      <wps:wsp>
                        <wps:cNvPr id="51" name="Text Box 13"/>
                        <wps:cNvSpPr txBox="1">
                          <a:spLocks noChangeArrowheads="1"/>
                        </wps:cNvSpPr>
                        <wps:spPr bwMode="auto">
                          <a:xfrm>
                            <a:off x="3412" y="12395"/>
                            <a:ext cx="2880" cy="2010"/>
                          </a:xfrm>
                          <a:prstGeom prst="rect">
                            <a:avLst/>
                          </a:prstGeom>
                          <a:solidFill>
                            <a:srgbClr val="FFFFFF"/>
                          </a:solidFill>
                          <a:ln w="9525">
                            <a:solidFill>
                              <a:srgbClr val="000000"/>
                            </a:solidFill>
                            <a:miter lim="800000"/>
                            <a:headEnd/>
                            <a:tailEnd/>
                          </a:ln>
                        </wps:spPr>
                        <wps:txbx>
                          <w:txbxContent>
                            <w:p w:rsidR="00E25EC9" w:rsidRPr="00530F39" w:rsidRDefault="00E25EC9" w:rsidP="007754FF">
                              <w:pPr>
                                <w:jc w:val="center"/>
                                <w:rPr>
                                  <w:rFonts w:ascii="Times New Roman" w:hAnsi="Times New Roman" w:cs="Times New Roman"/>
                                </w:rPr>
                              </w:pPr>
                              <w:r w:rsidRPr="00530F39">
                                <w:rPr>
                                  <w:rFonts w:ascii="Times New Roman" w:hAnsi="Times New Roman" w:cs="Times New Roman"/>
                                </w:rPr>
                                <w:t>Q1: Studies examining the relationship between health care professionals’ personal health behaviours and their health promotion practice (</w:t>
                              </w:r>
                              <w:r w:rsidRPr="00530F39">
                                <w:rPr>
                                  <w:rFonts w:ascii="Times New Roman" w:hAnsi="Times New Roman" w:cs="Times New Roman"/>
                                  <w:i/>
                                </w:rPr>
                                <w:t>N</w:t>
                              </w:r>
                              <w:r w:rsidRPr="00530F39">
                                <w:rPr>
                                  <w:rFonts w:ascii="Times New Roman" w:hAnsi="Times New Roman" w:cs="Times New Roman"/>
                                </w:rPr>
                                <w:t xml:space="preserve">= </w:t>
                              </w:r>
                              <w:r>
                                <w:rPr>
                                  <w:rFonts w:ascii="Times New Roman" w:hAnsi="Times New Roman" w:cs="Times New Roman"/>
                                </w:rPr>
                                <w:t>29</w:t>
                              </w:r>
                              <w:r w:rsidRPr="00530F39">
                                <w:rPr>
                                  <w:rFonts w:ascii="Times New Roman" w:hAnsi="Times New Roman" w:cs="Times New Roman"/>
                                </w:rPr>
                                <w:t>)</w:t>
                              </w:r>
                            </w:p>
                          </w:txbxContent>
                        </wps:txbx>
                        <wps:bodyPr rot="0" vert="horz" wrap="square" lIns="91440" tIns="45720" rIns="91440" bIns="45720" anchor="t" anchorCtr="0" upright="1">
                          <a:noAutofit/>
                        </wps:bodyPr>
                      </wps:wsp>
                      <wps:wsp>
                        <wps:cNvPr id="52" name="Text Box 14"/>
                        <wps:cNvSpPr txBox="1">
                          <a:spLocks noChangeArrowheads="1"/>
                        </wps:cNvSpPr>
                        <wps:spPr bwMode="auto">
                          <a:xfrm>
                            <a:off x="7372" y="12395"/>
                            <a:ext cx="2880" cy="1905"/>
                          </a:xfrm>
                          <a:prstGeom prst="rect">
                            <a:avLst/>
                          </a:prstGeom>
                          <a:solidFill>
                            <a:srgbClr val="FFFFFF"/>
                          </a:solidFill>
                          <a:ln w="9525">
                            <a:solidFill>
                              <a:srgbClr val="000000"/>
                            </a:solidFill>
                            <a:miter lim="800000"/>
                            <a:headEnd/>
                            <a:tailEnd/>
                          </a:ln>
                        </wps:spPr>
                        <wps:txbx>
                          <w:txbxContent>
                            <w:p w:rsidR="00E25EC9" w:rsidRPr="00530F39" w:rsidRDefault="00E25EC9" w:rsidP="007754FF">
                              <w:pPr>
                                <w:jc w:val="center"/>
                                <w:rPr>
                                  <w:rFonts w:ascii="Times New Roman" w:hAnsi="Times New Roman" w:cs="Times New Roman"/>
                                </w:rPr>
                              </w:pPr>
                              <w:r w:rsidRPr="00530F39">
                                <w:rPr>
                                  <w:rFonts w:ascii="Times New Roman" w:hAnsi="Times New Roman" w:cs="Times New Roman"/>
                                </w:rPr>
                                <w:t xml:space="preserve">Q2: Studies examining the relationship between </w:t>
                              </w:r>
                              <w:r>
                                <w:rPr>
                                  <w:rFonts w:ascii="Times New Roman" w:hAnsi="Times New Roman" w:cs="Times New Roman"/>
                                </w:rPr>
                                <w:t>nurses’</w:t>
                              </w:r>
                              <w:r w:rsidRPr="00530F39">
                                <w:rPr>
                                  <w:rFonts w:ascii="Times New Roman" w:hAnsi="Times New Roman" w:cs="Times New Roman"/>
                                </w:rPr>
                                <w:t xml:space="preserve"> personal health behaviours and patients’ response to a health promotion message (</w:t>
                              </w:r>
                              <w:r w:rsidRPr="00530F39">
                                <w:rPr>
                                  <w:rFonts w:ascii="Times New Roman" w:hAnsi="Times New Roman" w:cs="Times New Roman"/>
                                  <w:i/>
                                </w:rPr>
                                <w:t>N</w:t>
                              </w:r>
                              <w:r w:rsidRPr="00530F39">
                                <w:rPr>
                                  <w:rFonts w:ascii="Times New Roman" w:hAnsi="Times New Roman" w:cs="Times New Roman"/>
                                </w:rPr>
                                <w:t>= 2)</w:t>
                              </w:r>
                            </w:p>
                          </w:txbxContent>
                        </wps:txbx>
                        <wps:bodyPr rot="0" vert="horz" wrap="square" lIns="91440" tIns="45720" rIns="91440" bIns="45720" anchor="t" anchorCtr="0" upright="1">
                          <a:noAutofit/>
                        </wps:bodyPr>
                      </wps:wsp>
                      <wps:wsp>
                        <wps:cNvPr id="53" name="Text Box 15"/>
                        <wps:cNvSpPr txBox="1">
                          <a:spLocks noChangeArrowheads="1"/>
                        </wps:cNvSpPr>
                        <wps:spPr bwMode="auto">
                          <a:xfrm>
                            <a:off x="1792" y="5735"/>
                            <a:ext cx="540" cy="1980"/>
                          </a:xfrm>
                          <a:prstGeom prst="rect">
                            <a:avLst/>
                          </a:prstGeom>
                          <a:solidFill>
                            <a:srgbClr val="FFFFFF"/>
                          </a:solidFill>
                          <a:ln w="9525">
                            <a:solidFill>
                              <a:srgbClr val="000000"/>
                            </a:solidFill>
                            <a:miter lim="800000"/>
                            <a:headEnd/>
                            <a:tailEnd/>
                          </a:ln>
                        </wps:spPr>
                        <wps:txbx>
                          <w:txbxContent>
                            <w:p w:rsidR="00E25EC9" w:rsidRPr="00530F39" w:rsidRDefault="00E25EC9" w:rsidP="007754FF">
                              <w:pPr>
                                <w:rPr>
                                  <w:rFonts w:ascii="Times New Roman" w:hAnsi="Times New Roman" w:cs="Times New Roman"/>
                                </w:rPr>
                              </w:pPr>
                              <w:r w:rsidRPr="00530F39">
                                <w:rPr>
                                  <w:rFonts w:ascii="Times New Roman" w:hAnsi="Times New Roman" w:cs="Times New Roman"/>
                                </w:rPr>
                                <w:t>Eligibility</w:t>
                              </w:r>
                            </w:p>
                          </w:txbxContent>
                        </wps:txbx>
                        <wps:bodyPr rot="0" vert="vert270" wrap="square" lIns="91440" tIns="45720" rIns="91440" bIns="45720" anchor="t" anchorCtr="0" upright="1">
                          <a:noAutofit/>
                        </wps:bodyPr>
                      </wps:wsp>
                      <wps:wsp>
                        <wps:cNvPr id="54" name="Text Box 16"/>
                        <wps:cNvSpPr txBox="1">
                          <a:spLocks noChangeArrowheads="1"/>
                        </wps:cNvSpPr>
                        <wps:spPr bwMode="auto">
                          <a:xfrm>
                            <a:off x="1792" y="12575"/>
                            <a:ext cx="540" cy="2160"/>
                          </a:xfrm>
                          <a:prstGeom prst="rect">
                            <a:avLst/>
                          </a:prstGeom>
                          <a:solidFill>
                            <a:srgbClr val="FFFFFF"/>
                          </a:solidFill>
                          <a:ln w="9525">
                            <a:solidFill>
                              <a:srgbClr val="000000"/>
                            </a:solidFill>
                            <a:miter lim="800000"/>
                            <a:headEnd/>
                            <a:tailEnd/>
                          </a:ln>
                        </wps:spPr>
                        <wps:txbx>
                          <w:txbxContent>
                            <w:p w:rsidR="00E25EC9" w:rsidRPr="00530F39" w:rsidRDefault="00E25EC9" w:rsidP="007754FF">
                              <w:pPr>
                                <w:rPr>
                                  <w:rFonts w:ascii="Times New Roman" w:hAnsi="Times New Roman" w:cs="Times New Roman"/>
                                </w:rPr>
                              </w:pPr>
                              <w:r w:rsidRPr="00530F39">
                                <w:rPr>
                                  <w:rFonts w:ascii="Times New Roman" w:hAnsi="Times New Roman" w:cs="Times New Roman"/>
                                </w:rPr>
                                <w:t>Inclusion</w:t>
                              </w:r>
                            </w:p>
                          </w:txbxContent>
                        </wps:txbx>
                        <wps:bodyPr rot="0" vert="vert270" wrap="square" lIns="91440" tIns="45720" rIns="91440" bIns="45720" anchor="t" anchorCtr="0" upright="1">
                          <a:noAutofit/>
                        </wps:bodyPr>
                      </wps:wsp>
                      <wps:wsp>
                        <wps:cNvPr id="55" name="AutoShape 17"/>
                        <wps:cNvCnPr>
                          <a:cxnSpLocks noChangeShapeType="1"/>
                        </wps:cNvCnPr>
                        <wps:spPr bwMode="auto">
                          <a:xfrm>
                            <a:off x="4132" y="1955"/>
                            <a:ext cx="0" cy="54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56" name="AutoShape 18"/>
                        <wps:cNvCnPr>
                          <a:cxnSpLocks noChangeShapeType="1"/>
                        </wps:cNvCnPr>
                        <wps:spPr bwMode="auto">
                          <a:xfrm>
                            <a:off x="7192" y="1955"/>
                            <a:ext cx="0" cy="216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57" name="AutoShape 19"/>
                        <wps:cNvCnPr>
                          <a:cxnSpLocks noChangeShapeType="1"/>
                        </wps:cNvCnPr>
                        <wps:spPr bwMode="auto">
                          <a:xfrm>
                            <a:off x="5752" y="3395"/>
                            <a:ext cx="0" cy="72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58" name="AutoShape 20"/>
                        <wps:cNvCnPr>
                          <a:cxnSpLocks noChangeShapeType="1"/>
                        </wps:cNvCnPr>
                        <wps:spPr bwMode="auto">
                          <a:xfrm>
                            <a:off x="7372" y="4655"/>
                            <a:ext cx="720" cy="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59" name="AutoShape 21"/>
                        <wps:cNvCnPr>
                          <a:cxnSpLocks noChangeShapeType="1"/>
                        </wps:cNvCnPr>
                        <wps:spPr bwMode="auto">
                          <a:xfrm>
                            <a:off x="6112" y="6995"/>
                            <a:ext cx="0" cy="540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60" name="AutoShape 22"/>
                        <wps:cNvCnPr>
                          <a:cxnSpLocks noChangeShapeType="1"/>
                        </wps:cNvCnPr>
                        <wps:spPr bwMode="auto">
                          <a:xfrm>
                            <a:off x="7552" y="6995"/>
                            <a:ext cx="0" cy="540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61" name="AutoShape 23"/>
                        <wps:cNvCnPr>
                          <a:cxnSpLocks noChangeShapeType="1"/>
                        </wps:cNvCnPr>
                        <wps:spPr bwMode="auto">
                          <a:xfrm>
                            <a:off x="6832" y="5195"/>
                            <a:ext cx="0" cy="54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62" name="AutoShape 24"/>
                        <wps:cNvCnPr>
                          <a:cxnSpLocks noChangeShapeType="1"/>
                        </wps:cNvCnPr>
                        <wps:spPr bwMode="auto">
                          <a:xfrm flipH="1">
                            <a:off x="5392" y="8210"/>
                            <a:ext cx="720" cy="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s:wsp>
                        <wps:cNvPr id="63" name="AutoShape 25"/>
                        <wps:cNvCnPr>
                          <a:cxnSpLocks noChangeShapeType="1"/>
                        </wps:cNvCnPr>
                        <wps:spPr bwMode="auto">
                          <a:xfrm>
                            <a:off x="7552" y="8210"/>
                            <a:ext cx="720" cy="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Group 50" o:spid="_x0000_s1050" style="position:absolute;left:0;text-align:left;margin-left:17.6pt;margin-top:-19.25pt;width:441pt;height:684pt;z-index:251683840;mso-position-horizontal-relative:text;mso-position-vertical-relative:text" coordorigin="1792,1055" coordsize="8820,136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">
                <v:shape id="Text Box 3" o:spid="_x0000_s1051" type="#_x0000_t202" style="position:absolute;left:2512;top:1055;width:3600;height: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q0b8QA&#10;AADaAAAADwAAAGRycy9kb3ducmV2LnhtbESPW2sCMRSE34X+h3AKvohmq+Jlu1FKoWLfrIq+HjZn&#10;L3Rzsk3Sdfvvm4LQx2FmvmGybW8a0ZHztWUFT5MEBHFudc2lgvPpbbwC4QOyxsYyKfghD9vNwyDD&#10;VNsbf1B3DKWIEPYpKqhCaFMpfV6RQT+xLXH0CusMhihdKbXDW4SbRk6TZCEN1hwXKmzptaL88/ht&#10;FKzm++7q32eHS74omnUYLbvdl1Nq+Ni/PIMI1If/8L291wr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KtG/EAAAA2gAAAA8AAAAAAAAAAAAAAAAAmAIAAGRycy9k&#10;b3ducmV2LnhtbFBLBQYAAAAABAAEAPUAAACJAwAAAAA=&#10;">
                  <v:textbox>
                    <w:txbxContent>
                      <w:p w:rsidR="009A34BC" w:rsidRPr="00530F39" w:rsidRDefault="009A34BC" w:rsidP="007754FF">
                        <w:pPr>
                          <w:jc w:val="center"/>
                          <w:rPr>
                            <w:rFonts w:ascii="Times New Roman" w:hAnsi="Times New Roman" w:cs="Times New Roman"/>
                          </w:rPr>
                        </w:pPr>
                        <w:r w:rsidRPr="00530F39">
                          <w:rPr>
                            <w:rFonts w:ascii="Times New Roman" w:hAnsi="Times New Roman" w:cs="Times New Roman"/>
                          </w:rPr>
                          <w:t>Records identified through database searching (</w:t>
                        </w:r>
                        <w:r w:rsidRPr="00530F39">
                          <w:rPr>
                            <w:rFonts w:ascii="Times New Roman" w:hAnsi="Times New Roman" w:cs="Times New Roman"/>
                            <w:i/>
                          </w:rPr>
                          <w:t>N</w:t>
                        </w:r>
                        <w:r w:rsidRPr="00530F39">
                          <w:rPr>
                            <w:rFonts w:ascii="Times New Roman" w:hAnsi="Times New Roman" w:cs="Times New Roman"/>
                          </w:rPr>
                          <w:t xml:space="preserve"> = </w:t>
                        </w:r>
                        <w:r>
                          <w:rPr>
                            <w:rFonts w:ascii="Times New Roman" w:hAnsi="Times New Roman" w:cs="Times New Roman"/>
                          </w:rPr>
                          <w:t>1088</w:t>
                        </w:r>
                        <w:r w:rsidRPr="00530F39">
                          <w:rPr>
                            <w:rFonts w:ascii="Times New Roman" w:hAnsi="Times New Roman" w:cs="Times New Roman"/>
                          </w:rPr>
                          <w:t>)</w:t>
                        </w:r>
                      </w:p>
                    </w:txbxContent>
                  </v:textbox>
                </v:shape>
                <v:shape id="Text Box 4" o:spid="_x0000_s1052" type="#_x0000_t202" style="position:absolute;left:6832;top:1055;width:3600;height: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USocIA&#10;AADbAAAADwAAAGRycy9kb3ducmV2LnhtbERPS2sCMRC+F/ofwhR6KW62Kmq3RhGhxd6sil6HzeyD&#10;biZrkq7rvzcFobf5+J4zX/amER05X1tW8JqkIIhzq2suFRz2H4MZCB+QNTaWScGVPCwXjw9zzLS9&#10;8Dd1u1CKGMI+QwVVCG0mpc8rMugT2xJHrrDOYIjQlVI7vMRw08hhmk6kwZpjQ4UtrSvKf3a/RsFs&#10;vOlO/mu0PeaTonkLL9Pu8+yUen7qV+8gAvXhX3x3b3ScP4K/X+IBcn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pRKhwgAAANsAAAAPAAAAAAAAAAAAAAAAAJgCAABkcnMvZG93&#10;bnJldi54bWxQSwUGAAAAAAQABAD1AAAAhwMAAAAA&#10;">
                  <v:textbox>
                    <w:txbxContent>
                      <w:p w:rsidR="009A34BC" w:rsidRPr="00530F39" w:rsidRDefault="009A34BC" w:rsidP="007754FF">
                        <w:pPr>
                          <w:jc w:val="center"/>
                          <w:rPr>
                            <w:rFonts w:ascii="Times New Roman" w:hAnsi="Times New Roman" w:cs="Times New Roman"/>
                          </w:rPr>
                        </w:pPr>
                        <w:r w:rsidRPr="00530F39">
                          <w:rPr>
                            <w:rFonts w:ascii="Times New Roman" w:hAnsi="Times New Roman" w:cs="Times New Roman"/>
                          </w:rPr>
                          <w:t>Additional records identified through other sources (</w:t>
                        </w:r>
                        <w:r w:rsidRPr="00530F39">
                          <w:rPr>
                            <w:rFonts w:ascii="Times New Roman" w:hAnsi="Times New Roman" w:cs="Times New Roman"/>
                            <w:i/>
                          </w:rPr>
                          <w:t>N</w:t>
                        </w:r>
                        <w:r w:rsidRPr="00530F39">
                          <w:rPr>
                            <w:rFonts w:ascii="Times New Roman" w:hAnsi="Times New Roman" w:cs="Times New Roman"/>
                          </w:rPr>
                          <w:t xml:space="preserve"> = 42)</w:t>
                        </w:r>
                      </w:p>
                    </w:txbxContent>
                  </v:textbox>
                </v:shape>
                <v:shape id="Text Box 5" o:spid="_x0000_s1053" type="#_x0000_t202" style="position:absolute;left:1792;top:1055;width:540;height:19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zggMEA&#10;AADbAAAADwAAAGRycy9kb3ducmV2LnhtbERP3WrCMBS+H/gO4QjezdQxnFSj6EBQkLpVH+DQHNNi&#10;c1KSTLu3XwRhd+fj+z2LVW9bcSMfGscKJuMMBHHldMNGwfm0fZ2BCBFZY+uYFPxSgNVy8LLAXLs7&#10;f9OtjEakEA45Kqhj7HIpQ1WTxTB2HXHiLs5bjAl6I7XHewq3rXzLsqm02HBqqLGjz5qqa/ljFRTl&#10;UW8u/bH4Kvz+ZN6360O2M0qNhv16DiJSH//FT/dOp/kf8PglHSC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cs4IDBAAAA2wAAAA8AAAAAAAAAAAAAAAAAmAIAAGRycy9kb3du&#10;cmV2LnhtbFBLBQYAAAAABAAEAPUAAACGAwAAAAA=&#10;">
                  <v:textbox style="layout-flow:vertical;mso-layout-flow-alt:bottom-to-top">
                    <w:txbxContent>
                      <w:p w:rsidR="009A34BC" w:rsidRPr="00530F39" w:rsidRDefault="009A34BC" w:rsidP="007754FF">
                        <w:pPr>
                          <w:jc w:val="center"/>
                          <w:rPr>
                            <w:rFonts w:ascii="Times New Roman" w:hAnsi="Times New Roman" w:cs="Times New Roman"/>
                          </w:rPr>
                        </w:pPr>
                        <w:r w:rsidRPr="00530F39">
                          <w:rPr>
                            <w:rFonts w:ascii="Times New Roman" w:hAnsi="Times New Roman" w:cs="Times New Roman"/>
                          </w:rPr>
                          <w:t>Identification</w:t>
                        </w:r>
                      </w:p>
                    </w:txbxContent>
                  </v:textbox>
                </v:shape>
                <v:shape id="Text Box 6" o:spid="_x0000_s1054" type="#_x0000_t202" style="position:absolute;left:2512;top:2495;width:3600;height: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GA0MYA&#10;AADbAAAADwAAAGRycy9kb3ducmV2LnhtbESPT2/CMAzF75P4DpGRdpkgZZuAFQJCSJvYjT/TdrUa&#10;01Y0Tkmy0n37+TBpN1vv+b2fl+veNaqjEGvPBibjDBRx4W3NpYGP0+toDiomZIuNZzLwQxHWq8Hd&#10;EnPrb3yg7phKJSEcczRQpdTmWseiIodx7Fti0c4+OEyyhlLbgDcJd41+zLKpdlizNFTY0rai4nL8&#10;dgbmz7vuK74/7T+L6bl5SQ+z7u0ajLkf9psFqER9+jf/Xe+s4Aus/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AGA0MYAAADbAAAADwAAAAAAAAAAAAAAAACYAgAAZHJz&#10;L2Rvd25yZXYueG1sUEsFBgAAAAAEAAQA9QAAAIsDAAAAAA==&#10;">
                  <v:textbox>
                    <w:txbxContent>
                      <w:p w:rsidR="009A34BC" w:rsidRPr="00530F39" w:rsidRDefault="009A34BC" w:rsidP="007754FF">
                        <w:pPr>
                          <w:jc w:val="center"/>
                          <w:rPr>
                            <w:rFonts w:ascii="Times New Roman" w:hAnsi="Times New Roman" w:cs="Times New Roman"/>
                          </w:rPr>
                        </w:pPr>
                        <w:r w:rsidRPr="00530F39">
                          <w:rPr>
                            <w:rFonts w:ascii="Times New Roman" w:hAnsi="Times New Roman" w:cs="Times New Roman"/>
                          </w:rPr>
                          <w:t>Records after duplicates removed (</w:t>
                        </w:r>
                        <w:r w:rsidRPr="00530F39">
                          <w:rPr>
                            <w:rFonts w:ascii="Times New Roman" w:hAnsi="Times New Roman" w:cs="Times New Roman"/>
                            <w:i/>
                          </w:rPr>
                          <w:t>N</w:t>
                        </w:r>
                        <w:r w:rsidRPr="00530F39">
                          <w:rPr>
                            <w:rFonts w:ascii="Times New Roman" w:hAnsi="Times New Roman" w:cs="Times New Roman"/>
                          </w:rPr>
                          <w:t>=</w:t>
                        </w:r>
                        <w:r>
                          <w:rPr>
                            <w:rFonts w:ascii="Times New Roman" w:hAnsi="Times New Roman" w:cs="Times New Roman"/>
                          </w:rPr>
                          <w:t>897</w:t>
                        </w:r>
                        <w:r w:rsidRPr="00530F39">
                          <w:rPr>
                            <w:rFonts w:ascii="Times New Roman" w:hAnsi="Times New Roman" w:cs="Times New Roman"/>
                          </w:rPr>
                          <w:t>)</w:t>
                        </w:r>
                      </w:p>
                    </w:txbxContent>
                  </v:textbox>
                </v:shape>
                <v:shape id="Text Box 7" o:spid="_x0000_s1055" type="#_x0000_t202" style="position:absolute;left:4852;top:4115;width:2520;height:1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0lS8IA&#10;AADbAAAADwAAAGRycy9kb3ducmV2LnhtbERPS2sCMRC+C/0PYQpeRLNV8bHdKKVQsTerotdhM/ug&#10;m8k2Sdftv28KQm/z8T0n2/amER05X1tW8DRJQBDnVtdcKjif3sYrED4ga2wsk4If8rDdPAwyTLW9&#10;8Qd1x1CKGMI+RQVVCG0qpc8rMugntiWOXGGdwRChK6V2eIvhppHTJFlIgzXHhgpbeq0o/zx+GwWr&#10;+b67+vfZ4ZIvimYdRstu9+WUGj72L88gAvXhX3x373Wcv4a/X+I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TSVLwgAAANsAAAAPAAAAAAAAAAAAAAAAAJgCAABkcnMvZG93&#10;bnJldi54bWxQSwUGAAAAAAQABAD1AAAAhwMAAAAA&#10;">
                  <v:textbox>
                    <w:txbxContent>
                      <w:p w:rsidR="009A34BC" w:rsidRPr="001C6004" w:rsidRDefault="009A34BC" w:rsidP="007754FF">
                        <w:pPr>
                          <w:jc w:val="center"/>
                          <w:rPr>
                            <w:rFonts w:ascii="Times New Roman" w:hAnsi="Times New Roman" w:cs="Times New Roman"/>
                          </w:rPr>
                        </w:pPr>
                        <w:r w:rsidRPr="001C6004">
                          <w:rPr>
                            <w:rFonts w:ascii="Times New Roman" w:hAnsi="Times New Roman" w:cs="Times New Roman"/>
                          </w:rPr>
                          <w:t xml:space="preserve">Records screened  </w:t>
                        </w:r>
                      </w:p>
                      <w:p w:rsidR="009A34BC" w:rsidRPr="00530F39" w:rsidRDefault="009A34BC" w:rsidP="007754FF">
                        <w:pPr>
                          <w:spacing w:line="360" w:lineRule="auto"/>
                          <w:jc w:val="center"/>
                          <w:rPr>
                            <w:rFonts w:ascii="Times New Roman" w:hAnsi="Times New Roman" w:cs="Times New Roman"/>
                          </w:rPr>
                        </w:pPr>
                        <w:r w:rsidRPr="001C6004">
                          <w:rPr>
                            <w:rFonts w:ascii="Times New Roman" w:hAnsi="Times New Roman" w:cs="Times New Roman"/>
                          </w:rPr>
                          <w:t>(</w:t>
                        </w:r>
                        <w:r w:rsidRPr="001C6004">
                          <w:rPr>
                            <w:rFonts w:ascii="Times New Roman" w:hAnsi="Times New Roman" w:cs="Times New Roman"/>
                            <w:i/>
                          </w:rPr>
                          <w:t>N</w:t>
                        </w:r>
                        <w:r w:rsidRPr="001C6004">
                          <w:rPr>
                            <w:rFonts w:ascii="Times New Roman" w:hAnsi="Times New Roman" w:cs="Times New Roman"/>
                          </w:rPr>
                          <w:t xml:space="preserve"> = 2</w:t>
                        </w:r>
                        <w:r w:rsidRPr="00762564">
                          <w:rPr>
                            <w:rFonts w:ascii="Times New Roman" w:hAnsi="Times New Roman" w:cs="Times New Roman"/>
                          </w:rPr>
                          <w:t>14</w:t>
                        </w:r>
                        <w:r w:rsidRPr="001C6004">
                          <w:rPr>
                            <w:rFonts w:ascii="Times New Roman" w:hAnsi="Times New Roman" w:cs="Times New Roman"/>
                          </w:rPr>
                          <w:t>)</w:t>
                        </w:r>
                      </w:p>
                    </w:txbxContent>
                  </v:textbox>
                </v:shape>
                <v:shape id="Text Box 8" o:spid="_x0000_s1056" type="#_x0000_t202" style="position:absolute;left:8092;top:4115;width:2520;height:1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tGa8EA&#10;AADbAAAADwAAAGRycy9kb3ducmV2LnhtbERPz2vCMBS+C/sfwhO8yEynoq4zigiK3jYd2/XRPNti&#10;81KTWOt/bw6Cx4/v93zZmko05HxpWcHHIAFBnFldcq7g97h5n4HwAVljZZkU3MnDcvHWmWOq7Y1/&#10;qDmEXMQQ9ikqKEKoUyl9VpBBP7A1ceRO1hkMEbpcaoe3GG4qOUySiTRYcmwosKZ1Qdn5cDUKZuNd&#10;8+/3o++/bHKqPkN/2mwvTqlet119gQjUhpf46d5pBcO4Pn6JP0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gbRmvBAAAA2wAAAA8AAAAAAAAAAAAAAAAAmAIAAGRycy9kb3du&#10;cmV2LnhtbFBLBQYAAAAABAAEAPUAAACGAwAAAAA=&#10;">
                  <v:textbox>
                    <w:txbxContent>
                      <w:p w:rsidR="009A34BC" w:rsidRPr="001C6004" w:rsidRDefault="009A34BC" w:rsidP="007754FF">
                        <w:pPr>
                          <w:jc w:val="center"/>
                          <w:rPr>
                            <w:rFonts w:ascii="Times New Roman" w:hAnsi="Times New Roman" w:cs="Times New Roman"/>
                          </w:rPr>
                        </w:pPr>
                        <w:r w:rsidRPr="001C6004">
                          <w:rPr>
                            <w:rFonts w:ascii="Times New Roman" w:hAnsi="Times New Roman" w:cs="Times New Roman"/>
                          </w:rPr>
                          <w:t xml:space="preserve">Records excluded </w:t>
                        </w:r>
                      </w:p>
                      <w:p w:rsidR="009A34BC" w:rsidRPr="00530F39" w:rsidRDefault="009A34BC" w:rsidP="007754FF">
                        <w:pPr>
                          <w:jc w:val="center"/>
                          <w:rPr>
                            <w:rFonts w:ascii="Times New Roman" w:hAnsi="Times New Roman" w:cs="Times New Roman"/>
                          </w:rPr>
                        </w:pPr>
                        <w:r w:rsidRPr="001C6004">
                          <w:rPr>
                            <w:rFonts w:ascii="Times New Roman" w:hAnsi="Times New Roman" w:cs="Times New Roman"/>
                          </w:rPr>
                          <w:t>(</w:t>
                        </w:r>
                        <w:r w:rsidRPr="001C6004">
                          <w:rPr>
                            <w:rFonts w:ascii="Times New Roman" w:hAnsi="Times New Roman" w:cs="Times New Roman"/>
                            <w:i/>
                          </w:rPr>
                          <w:t>N</w:t>
                        </w:r>
                        <w:r w:rsidRPr="001C6004">
                          <w:rPr>
                            <w:rFonts w:ascii="Times New Roman" w:hAnsi="Times New Roman" w:cs="Times New Roman"/>
                          </w:rPr>
                          <w:t xml:space="preserve">= </w:t>
                        </w:r>
                        <w:r w:rsidRPr="00762564">
                          <w:rPr>
                            <w:rFonts w:ascii="Times New Roman" w:hAnsi="Times New Roman" w:cs="Times New Roman"/>
                          </w:rPr>
                          <w:t>98</w:t>
                        </w:r>
                        <w:r w:rsidRPr="001C6004">
                          <w:rPr>
                            <w:rFonts w:ascii="Times New Roman" w:hAnsi="Times New Roman" w:cs="Times New Roman"/>
                          </w:rPr>
                          <w:t>)</w:t>
                        </w:r>
                      </w:p>
                    </w:txbxContent>
                  </v:textbox>
                </v:shape>
                <v:shape id="Text Box 9" o:spid="_x0000_s1057" type="#_x0000_t202" style="position:absolute;left:1792;top:3575;width:540;height:18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eJpcQA&#10;AADbAAAADwAAAGRycy9kb3ducmV2LnhtbESPUWvCMBSF3wf+h3AF32a6ImN0psUNBIVRt7ofcGmu&#10;aVlzU5JM679fBoKPh3POdzjrarKDOJMPvWMFT8sMBHHrdM9Gwfdx+/gCIkRkjYNjUnClAFU5e1hj&#10;od2Fv+jcRCMShEOBCroYx0LK0HZkMSzdSJy8k/MWY5LeSO3xkuB2kHmWPUuLPaeFDkd676j9aX6t&#10;gro56LfTdKg/a78/mtV285HtjFKL+bR5BRFpivfwrb3TCvIc/r+kHy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3iaXEAAAA2wAAAA8AAAAAAAAAAAAAAAAAmAIAAGRycy9k&#10;b3ducmV2LnhtbFBLBQYAAAAABAAEAPUAAACJAwAAAAA=&#10;">
                  <v:textbox style="layout-flow:vertical;mso-layout-flow-alt:bottom-to-top">
                    <w:txbxContent>
                      <w:p w:rsidR="009A34BC" w:rsidRPr="00530F39" w:rsidRDefault="009A34BC" w:rsidP="007754FF">
                        <w:pPr>
                          <w:jc w:val="center"/>
                          <w:rPr>
                            <w:rFonts w:ascii="Times New Roman" w:hAnsi="Times New Roman" w:cs="Times New Roman"/>
                          </w:rPr>
                        </w:pPr>
                        <w:r w:rsidRPr="00530F39">
                          <w:rPr>
                            <w:rFonts w:ascii="Times New Roman" w:hAnsi="Times New Roman" w:cs="Times New Roman"/>
                          </w:rPr>
                          <w:t>Screening</w:t>
                        </w:r>
                      </w:p>
                    </w:txbxContent>
                  </v:textbox>
                </v:shape>
                <v:shape id="Text Box 10" o:spid="_x0000_s1058" type="#_x0000_t202" style="position:absolute;left:5572;top:5735;width:2520;height:1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BAaMUA&#10;AADbAAAADwAAAGRycy9kb3ducmV2LnhtbESPT2vCQBTE74LfYXlCL1I3WrE2ZiOl0GJv/sNeH9ln&#10;Esy+jbvbmH77bqHgcZiZ3zDZujeN6Mj52rKC6SQBQVxYXXOp4Hh4f1yC8AFZY2OZFPyQh3U+HGSY&#10;anvjHXX7UIoIYZ+igiqENpXSFxUZ9BPbEkfvbJ3BEKUrpXZ4i3DTyFmSLKTBmuNChS29VVRc9t9G&#10;wXK+6b7859P2VCzOzUsYP3cfV6fUw6h/XYEI1Id7+L+90Qpmc/j7En+Az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IEBoxQAAANsAAAAPAAAAAAAAAAAAAAAAAJgCAABkcnMv&#10;ZG93bnJldi54bWxQSwUGAAAAAAQABAD1AAAAigMAAAAA&#10;">
                  <v:textbox>
                    <w:txbxContent>
                      <w:p w:rsidR="009A34BC" w:rsidRPr="00530F39" w:rsidRDefault="009A34BC" w:rsidP="007754FF">
                        <w:pPr>
                          <w:jc w:val="center"/>
                          <w:rPr>
                            <w:rFonts w:ascii="Times New Roman" w:hAnsi="Times New Roman" w:cs="Times New Roman"/>
                          </w:rPr>
                        </w:pPr>
                        <w:r w:rsidRPr="00530F39">
                          <w:rPr>
                            <w:rFonts w:ascii="Times New Roman" w:hAnsi="Times New Roman" w:cs="Times New Roman"/>
                          </w:rPr>
                          <w:t>Full-text articles assessed for eligibility (</w:t>
                        </w:r>
                        <w:r w:rsidRPr="00530F39">
                          <w:rPr>
                            <w:rFonts w:ascii="Times New Roman" w:hAnsi="Times New Roman" w:cs="Times New Roman"/>
                            <w:i/>
                          </w:rPr>
                          <w:t>N</w:t>
                        </w:r>
                        <w:r w:rsidRPr="00530F39">
                          <w:rPr>
                            <w:rFonts w:ascii="Times New Roman" w:hAnsi="Times New Roman" w:cs="Times New Roman"/>
                          </w:rPr>
                          <w:t xml:space="preserve">= </w:t>
                        </w:r>
                        <w:r>
                          <w:rPr>
                            <w:rFonts w:ascii="Times New Roman" w:hAnsi="Times New Roman" w:cs="Times New Roman"/>
                          </w:rPr>
                          <w:t>117: Q1 =109, Q2=8</w:t>
                        </w:r>
                        <w:r w:rsidRPr="00530F39">
                          <w:rPr>
                            <w:rFonts w:ascii="Times New Roman" w:hAnsi="Times New Roman" w:cs="Times New Roman"/>
                          </w:rPr>
                          <w:t>)</w:t>
                        </w:r>
                      </w:p>
                    </w:txbxContent>
                  </v:textbox>
                </v:shape>
                <v:shape id="Text Box 11" o:spid="_x0000_s1059" type="#_x0000_t202" style="position:absolute;left:2512;top:5735;width:2880;height:6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4KVsUA&#10;AADbAAAADwAAAGRycy9kb3ducmV2LnhtbESPW2sCMRSE3wv+h3AEX0rNesHq1igitOhbvWBfD5vj&#10;7uLmZE3iuv77piD0cZiZb5j5sjWVaMj50rKCQT8BQZxZXXKu4Hj4fJuC8AFZY2WZFDzIw3LReZlj&#10;qu2dd9TsQy4ihH2KCooQ6lRKnxVk0PdtTRy9s3UGQ5Qul9rhPcJNJYdJMpEGS44LBda0Lii77G9G&#10;wXS8aX78dvR9yibnahZe35uvq1Oq121XHyACteE//GxvtILxDP6+xB8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gpWxQAAANsAAAAPAAAAAAAAAAAAAAAAAJgCAABkcnMv&#10;ZG93bnJldi54bWxQSwUGAAAAAAQABAD1AAAAigMAAAAA&#10;">
                  <v:textbox>
                    <w:txbxContent>
                      <w:p w:rsidR="009A34BC" w:rsidRPr="00530F39" w:rsidRDefault="009A34BC" w:rsidP="007754FF">
                        <w:pPr>
                          <w:spacing w:line="240" w:lineRule="auto"/>
                          <w:rPr>
                            <w:rFonts w:ascii="Times New Roman" w:hAnsi="Times New Roman" w:cs="Times New Roman"/>
                          </w:rPr>
                        </w:pPr>
                        <w:r w:rsidRPr="00530F39">
                          <w:rPr>
                            <w:rFonts w:ascii="Times New Roman" w:hAnsi="Times New Roman" w:cs="Times New Roman"/>
                          </w:rPr>
                          <w:t>Full-text articles excluded for Q1, with reasons (</w:t>
                        </w:r>
                        <w:r w:rsidRPr="00530F39">
                          <w:rPr>
                            <w:rFonts w:ascii="Times New Roman" w:hAnsi="Times New Roman" w:cs="Times New Roman"/>
                            <w:i/>
                          </w:rPr>
                          <w:t>N</w:t>
                        </w:r>
                        <w:r w:rsidRPr="00530F39">
                          <w:rPr>
                            <w:rFonts w:ascii="Times New Roman" w:hAnsi="Times New Roman" w:cs="Times New Roman"/>
                          </w:rPr>
                          <w:t>=</w:t>
                        </w:r>
                        <w:r>
                          <w:rPr>
                            <w:rFonts w:ascii="Times New Roman" w:hAnsi="Times New Roman" w:cs="Times New Roman"/>
                          </w:rPr>
                          <w:t>80</w:t>
                        </w:r>
                        <w:r w:rsidRPr="00530F39">
                          <w:rPr>
                            <w:rFonts w:ascii="Times New Roman" w:hAnsi="Times New Roman" w:cs="Times New Roman"/>
                          </w:rPr>
                          <w:t>):</w:t>
                        </w:r>
                      </w:p>
                      <w:p w:rsidR="009A34BC" w:rsidRDefault="009A34BC" w:rsidP="007754FF">
                        <w:pPr>
                          <w:spacing w:line="240" w:lineRule="auto"/>
                          <w:rPr>
                            <w:rFonts w:ascii="Times New Roman" w:hAnsi="Times New Roman" w:cs="Times New Roman"/>
                          </w:rPr>
                        </w:pPr>
                        <w:r w:rsidRPr="00530F39">
                          <w:rPr>
                            <w:rFonts w:ascii="Times New Roman" w:hAnsi="Times New Roman" w:cs="Times New Roman"/>
                          </w:rPr>
                          <w:t xml:space="preserve">Did not </w:t>
                        </w:r>
                        <w:r>
                          <w:rPr>
                            <w:rFonts w:ascii="Times New Roman" w:hAnsi="Times New Roman" w:cs="Times New Roman"/>
                          </w:rPr>
                          <w:t xml:space="preserve">stratify findings by HCP </w:t>
                        </w:r>
                        <w:r w:rsidRPr="00530F39">
                          <w:rPr>
                            <w:rFonts w:ascii="Times New Roman" w:hAnsi="Times New Roman" w:cs="Times New Roman"/>
                          </w:rPr>
                          <w:t>(</w:t>
                        </w:r>
                        <w:r w:rsidRPr="00530F39">
                          <w:rPr>
                            <w:rFonts w:ascii="Times New Roman" w:hAnsi="Times New Roman" w:cs="Times New Roman"/>
                            <w:i/>
                          </w:rPr>
                          <w:t>N</w:t>
                        </w:r>
                        <w:r w:rsidRPr="00530F39">
                          <w:rPr>
                            <w:rFonts w:ascii="Times New Roman" w:hAnsi="Times New Roman" w:cs="Times New Roman"/>
                          </w:rPr>
                          <w:t xml:space="preserve">= </w:t>
                        </w:r>
                        <w:r>
                          <w:rPr>
                            <w:rFonts w:ascii="Times New Roman" w:hAnsi="Times New Roman" w:cs="Times New Roman"/>
                          </w:rPr>
                          <w:t>7</w:t>
                        </w:r>
                        <w:r w:rsidRPr="00530F39">
                          <w:rPr>
                            <w:rFonts w:ascii="Times New Roman" w:hAnsi="Times New Roman" w:cs="Times New Roman"/>
                          </w:rPr>
                          <w:t>)</w:t>
                        </w:r>
                      </w:p>
                      <w:p w:rsidR="009A34BC" w:rsidRPr="00530F39" w:rsidRDefault="009A34BC" w:rsidP="007754FF">
                        <w:pPr>
                          <w:spacing w:line="240" w:lineRule="auto"/>
                          <w:rPr>
                            <w:rFonts w:ascii="Times New Roman" w:hAnsi="Times New Roman" w:cs="Times New Roman"/>
                          </w:rPr>
                        </w:pPr>
                        <w:r w:rsidRPr="00530F39">
                          <w:rPr>
                            <w:rFonts w:ascii="Times New Roman" w:hAnsi="Times New Roman" w:cs="Times New Roman"/>
                          </w:rPr>
                          <w:t>Examined attitudes not practice (</w:t>
                        </w:r>
                        <w:r w:rsidRPr="00530F39">
                          <w:rPr>
                            <w:rFonts w:ascii="Times New Roman" w:hAnsi="Times New Roman" w:cs="Times New Roman"/>
                            <w:i/>
                          </w:rPr>
                          <w:t>N</w:t>
                        </w:r>
                        <w:r w:rsidRPr="00530F39">
                          <w:rPr>
                            <w:rFonts w:ascii="Times New Roman" w:hAnsi="Times New Roman" w:cs="Times New Roman"/>
                          </w:rPr>
                          <w:t xml:space="preserve">= </w:t>
                        </w:r>
                        <w:r>
                          <w:rPr>
                            <w:rFonts w:ascii="Times New Roman" w:hAnsi="Times New Roman" w:cs="Times New Roman"/>
                          </w:rPr>
                          <w:t>12</w:t>
                        </w:r>
                        <w:r w:rsidRPr="00530F39">
                          <w:rPr>
                            <w:rFonts w:ascii="Times New Roman" w:hAnsi="Times New Roman" w:cs="Times New Roman"/>
                          </w:rPr>
                          <w:t>)</w:t>
                        </w:r>
                      </w:p>
                      <w:p w:rsidR="009A34BC" w:rsidRPr="00530F39" w:rsidRDefault="009A34BC" w:rsidP="007754FF">
                        <w:pPr>
                          <w:spacing w:line="240" w:lineRule="auto"/>
                          <w:rPr>
                            <w:rFonts w:ascii="Times New Roman" w:hAnsi="Times New Roman" w:cs="Times New Roman"/>
                          </w:rPr>
                        </w:pPr>
                        <w:r w:rsidRPr="00530F39">
                          <w:rPr>
                            <w:rFonts w:ascii="Times New Roman" w:hAnsi="Times New Roman" w:cs="Times New Roman"/>
                          </w:rPr>
                          <w:t xml:space="preserve">Did not measure </w:t>
                        </w:r>
                        <w:r>
                          <w:rPr>
                            <w:rFonts w:ascii="Times New Roman" w:hAnsi="Times New Roman" w:cs="Times New Roman"/>
                          </w:rPr>
                          <w:t>nurse</w:t>
                        </w:r>
                        <w:r w:rsidRPr="00530F39">
                          <w:rPr>
                            <w:rFonts w:ascii="Times New Roman" w:hAnsi="Times New Roman" w:cs="Times New Roman"/>
                          </w:rPr>
                          <w:t xml:space="preserve">s’ </w:t>
                        </w:r>
                        <w:r>
                          <w:rPr>
                            <w:rFonts w:ascii="Times New Roman" w:hAnsi="Times New Roman" w:cs="Times New Roman"/>
                          </w:rPr>
                          <w:t>health promotion practice</w:t>
                        </w:r>
                        <w:r w:rsidRPr="00530F39">
                          <w:rPr>
                            <w:rFonts w:ascii="Times New Roman" w:hAnsi="Times New Roman" w:cs="Times New Roman"/>
                          </w:rPr>
                          <w:t xml:space="preserve"> (</w:t>
                        </w:r>
                        <w:r w:rsidRPr="00530F39">
                          <w:rPr>
                            <w:rFonts w:ascii="Times New Roman" w:hAnsi="Times New Roman" w:cs="Times New Roman"/>
                            <w:i/>
                          </w:rPr>
                          <w:t>N</w:t>
                        </w:r>
                        <w:r w:rsidRPr="00530F39">
                          <w:rPr>
                            <w:rFonts w:ascii="Times New Roman" w:hAnsi="Times New Roman" w:cs="Times New Roman"/>
                          </w:rPr>
                          <w:t>=</w:t>
                        </w:r>
                        <w:r>
                          <w:rPr>
                            <w:rFonts w:ascii="Times New Roman" w:hAnsi="Times New Roman" w:cs="Times New Roman"/>
                          </w:rPr>
                          <w:t xml:space="preserve"> 7</w:t>
                        </w:r>
                        <w:r w:rsidRPr="00530F39">
                          <w:rPr>
                            <w:rFonts w:ascii="Times New Roman" w:hAnsi="Times New Roman" w:cs="Times New Roman"/>
                          </w:rPr>
                          <w:t>)</w:t>
                        </w:r>
                      </w:p>
                      <w:p w:rsidR="009A34BC" w:rsidRPr="00530F39" w:rsidRDefault="009A34BC" w:rsidP="007754FF">
                        <w:pPr>
                          <w:spacing w:line="240" w:lineRule="auto"/>
                          <w:rPr>
                            <w:rFonts w:ascii="Times New Roman" w:hAnsi="Times New Roman" w:cs="Times New Roman"/>
                          </w:rPr>
                        </w:pPr>
                        <w:r w:rsidRPr="00530F39">
                          <w:rPr>
                            <w:rFonts w:ascii="Times New Roman" w:hAnsi="Times New Roman" w:cs="Times New Roman"/>
                          </w:rPr>
                          <w:t>Did not report relationship (</w:t>
                        </w:r>
                        <w:r w:rsidRPr="00530F39">
                          <w:rPr>
                            <w:rFonts w:ascii="Times New Roman" w:hAnsi="Times New Roman" w:cs="Times New Roman"/>
                            <w:i/>
                          </w:rPr>
                          <w:t>N</w:t>
                        </w:r>
                        <w:r w:rsidRPr="00530F39">
                          <w:rPr>
                            <w:rFonts w:ascii="Times New Roman" w:hAnsi="Times New Roman" w:cs="Times New Roman"/>
                          </w:rPr>
                          <w:t xml:space="preserve">= </w:t>
                        </w:r>
                        <w:r>
                          <w:rPr>
                            <w:rFonts w:ascii="Times New Roman" w:hAnsi="Times New Roman" w:cs="Times New Roman"/>
                          </w:rPr>
                          <w:t>35</w:t>
                        </w:r>
                        <w:r w:rsidRPr="00530F39">
                          <w:rPr>
                            <w:rFonts w:ascii="Times New Roman" w:hAnsi="Times New Roman" w:cs="Times New Roman"/>
                          </w:rPr>
                          <w:t>)</w:t>
                        </w:r>
                      </w:p>
                      <w:p w:rsidR="009A34BC" w:rsidRPr="004743F7" w:rsidRDefault="009A34BC" w:rsidP="007754FF">
                        <w:pPr>
                          <w:spacing w:line="240" w:lineRule="auto"/>
                          <w:rPr>
                            <w:rFonts w:ascii="Times New Roman" w:hAnsi="Times New Roman" w:cs="Times New Roman"/>
                          </w:rPr>
                        </w:pPr>
                        <w:r>
                          <w:rPr>
                            <w:rFonts w:ascii="Times New Roman" w:hAnsi="Times New Roman" w:cs="Times New Roman"/>
                          </w:rPr>
                          <w:t>Did not report data from nurses (</w:t>
                        </w:r>
                        <w:r>
                          <w:rPr>
                            <w:rFonts w:ascii="Times New Roman" w:hAnsi="Times New Roman" w:cs="Times New Roman"/>
                            <w:i/>
                          </w:rPr>
                          <w:t>N</w:t>
                        </w:r>
                        <w:r>
                          <w:rPr>
                            <w:rFonts w:ascii="Times New Roman" w:hAnsi="Times New Roman" w:cs="Times New Roman"/>
                          </w:rPr>
                          <w:t>= 1)</w:t>
                        </w:r>
                      </w:p>
                      <w:p w:rsidR="009A34BC" w:rsidRDefault="009A34BC" w:rsidP="007754FF">
                        <w:pPr>
                          <w:spacing w:line="240" w:lineRule="auto"/>
                          <w:rPr>
                            <w:rFonts w:ascii="Times New Roman" w:hAnsi="Times New Roman" w:cs="Times New Roman"/>
                          </w:rPr>
                        </w:pPr>
                        <w:r w:rsidRPr="00530F39">
                          <w:rPr>
                            <w:rFonts w:ascii="Times New Roman" w:hAnsi="Times New Roman" w:cs="Times New Roman"/>
                          </w:rPr>
                          <w:t>Same data in two papers (</w:t>
                        </w:r>
                        <w:r w:rsidRPr="00530F39">
                          <w:rPr>
                            <w:rFonts w:ascii="Times New Roman" w:hAnsi="Times New Roman" w:cs="Times New Roman"/>
                            <w:i/>
                          </w:rPr>
                          <w:t>N</w:t>
                        </w:r>
                        <w:r w:rsidRPr="00530F39">
                          <w:rPr>
                            <w:rFonts w:ascii="Times New Roman" w:hAnsi="Times New Roman" w:cs="Times New Roman"/>
                          </w:rPr>
                          <w:t xml:space="preserve">= </w:t>
                        </w:r>
                        <w:r>
                          <w:rPr>
                            <w:rFonts w:ascii="Times New Roman" w:hAnsi="Times New Roman" w:cs="Times New Roman"/>
                          </w:rPr>
                          <w:t>1</w:t>
                        </w:r>
                        <w:r w:rsidRPr="00530F39">
                          <w:rPr>
                            <w:rFonts w:ascii="Times New Roman" w:hAnsi="Times New Roman" w:cs="Times New Roman"/>
                          </w:rPr>
                          <w:t>)</w:t>
                        </w:r>
                      </w:p>
                      <w:p w:rsidR="009A34BC" w:rsidRDefault="009A34BC" w:rsidP="007754FF">
                        <w:pPr>
                          <w:spacing w:line="240" w:lineRule="auto"/>
                          <w:rPr>
                            <w:rFonts w:ascii="Times New Roman" w:hAnsi="Times New Roman" w:cs="Times New Roman"/>
                          </w:rPr>
                        </w:pPr>
                        <w:r>
                          <w:rPr>
                            <w:rFonts w:ascii="Times New Roman" w:hAnsi="Times New Roman" w:cs="Times New Roman"/>
                          </w:rPr>
                          <w:t>Not primary research (</w:t>
                        </w:r>
                        <w:r>
                          <w:rPr>
                            <w:rFonts w:ascii="Times New Roman" w:hAnsi="Times New Roman" w:cs="Times New Roman"/>
                            <w:i/>
                          </w:rPr>
                          <w:t>N</w:t>
                        </w:r>
                        <w:r>
                          <w:rPr>
                            <w:rFonts w:ascii="Times New Roman" w:hAnsi="Times New Roman" w:cs="Times New Roman"/>
                          </w:rPr>
                          <w:t>= 10)</w:t>
                        </w:r>
                      </w:p>
                      <w:p w:rsidR="009A34BC" w:rsidRPr="004743F7" w:rsidRDefault="009A34BC" w:rsidP="007754FF">
                        <w:pPr>
                          <w:spacing w:line="240" w:lineRule="auto"/>
                          <w:rPr>
                            <w:rFonts w:ascii="Times New Roman" w:hAnsi="Times New Roman" w:cs="Times New Roman"/>
                          </w:rPr>
                        </w:pPr>
                        <w:r>
                          <w:rPr>
                            <w:rFonts w:ascii="Times New Roman" w:hAnsi="Times New Roman" w:cs="Times New Roman"/>
                          </w:rPr>
                          <w:t xml:space="preserve">Examined </w:t>
                        </w:r>
                        <w:r w:rsidR="00085D5D">
                          <w:rPr>
                            <w:rFonts w:ascii="Times New Roman" w:hAnsi="Times New Roman" w:cs="Times New Roman"/>
                          </w:rPr>
                          <w:t>irrelevant</w:t>
                        </w:r>
                        <w:r>
                          <w:rPr>
                            <w:rFonts w:ascii="Times New Roman" w:hAnsi="Times New Roman" w:cs="Times New Roman"/>
                          </w:rPr>
                          <w:t xml:space="preserve"> behaviours (</w:t>
                        </w:r>
                        <w:r>
                          <w:rPr>
                            <w:rFonts w:ascii="Times New Roman" w:hAnsi="Times New Roman" w:cs="Times New Roman"/>
                            <w:i/>
                          </w:rPr>
                          <w:t>N</w:t>
                        </w:r>
                        <w:r>
                          <w:rPr>
                            <w:rFonts w:ascii="Times New Roman" w:hAnsi="Times New Roman" w:cs="Times New Roman"/>
                          </w:rPr>
                          <w:t>= 7)</w:t>
                        </w:r>
                      </w:p>
                    </w:txbxContent>
                  </v:textbox>
                </v:shape>
                <v:shape id="Text Box 12" o:spid="_x0000_s1060" type="#_x0000_t202" style="position:absolute;left:8272;top:7010;width:2340;height:30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01FsIA&#10;AADbAAAADwAAAGRycy9kb3ducmV2LnhtbERPyWrDMBC9B/IPYgK9hETukqWulVACLcktG+11sMYL&#10;tUaupDju31eHQI6Pt2fr3jSiI+drywoepwkI4tzqmksF59PHZAnCB2SNjWVS8Ece1qvhIMNU2ysf&#10;qDuGUsQQ9ikqqEJoUyl9XpFBP7UtceQK6wyGCF0ptcNrDDeNfEqSuTRYc2yosKVNRfnP8WIULF+2&#10;3bffPe+/8nnRvIbxovv8dUo9jPr3NxCB+nAX39xbrWAW18cv8QfI1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HTUWwgAAANsAAAAPAAAAAAAAAAAAAAAAAJgCAABkcnMvZG93&#10;bnJldi54bWxQSwUGAAAAAAQABAD1AAAAhwMAAAAA&#10;">
                  <v:textbox>
                    <w:txbxContent>
                      <w:p w:rsidR="009A34BC" w:rsidRPr="00530F39" w:rsidRDefault="009A34BC" w:rsidP="007754FF">
                        <w:pPr>
                          <w:spacing w:line="240" w:lineRule="auto"/>
                          <w:rPr>
                            <w:rFonts w:ascii="Times New Roman" w:hAnsi="Times New Roman" w:cs="Times New Roman"/>
                          </w:rPr>
                        </w:pPr>
                        <w:r w:rsidRPr="00530F39">
                          <w:rPr>
                            <w:rFonts w:ascii="Times New Roman" w:hAnsi="Times New Roman" w:cs="Times New Roman"/>
                          </w:rPr>
                          <w:t>Full-text articles excluded for Q2, with reasons (</w:t>
                        </w:r>
                        <w:r w:rsidRPr="00530F39">
                          <w:rPr>
                            <w:rFonts w:ascii="Times New Roman" w:hAnsi="Times New Roman" w:cs="Times New Roman"/>
                            <w:i/>
                          </w:rPr>
                          <w:t>N</w:t>
                        </w:r>
                        <w:r w:rsidRPr="00530F39">
                          <w:rPr>
                            <w:rFonts w:ascii="Times New Roman" w:hAnsi="Times New Roman" w:cs="Times New Roman"/>
                          </w:rPr>
                          <w:t xml:space="preserve">= </w:t>
                        </w:r>
                        <w:r>
                          <w:rPr>
                            <w:rFonts w:ascii="Times New Roman" w:hAnsi="Times New Roman" w:cs="Times New Roman"/>
                          </w:rPr>
                          <w:t>6</w:t>
                        </w:r>
                        <w:r w:rsidRPr="00530F39">
                          <w:rPr>
                            <w:rFonts w:ascii="Times New Roman" w:hAnsi="Times New Roman" w:cs="Times New Roman"/>
                          </w:rPr>
                          <w:t>):</w:t>
                        </w:r>
                      </w:p>
                      <w:p w:rsidR="009A34BC" w:rsidRPr="00530F39" w:rsidRDefault="009A34BC" w:rsidP="007754FF">
                        <w:pPr>
                          <w:spacing w:line="240" w:lineRule="auto"/>
                          <w:rPr>
                            <w:rFonts w:ascii="Times New Roman" w:hAnsi="Times New Roman" w:cs="Times New Roman"/>
                          </w:rPr>
                        </w:pPr>
                        <w:r w:rsidRPr="00530F39">
                          <w:rPr>
                            <w:rFonts w:ascii="Times New Roman" w:hAnsi="Times New Roman" w:cs="Times New Roman"/>
                          </w:rPr>
                          <w:t xml:space="preserve">Did not measure </w:t>
                        </w:r>
                        <w:r>
                          <w:rPr>
                            <w:rFonts w:ascii="Times New Roman" w:hAnsi="Times New Roman" w:cs="Times New Roman"/>
                          </w:rPr>
                          <w:t>nurse</w:t>
                        </w:r>
                        <w:r w:rsidRPr="00530F39">
                          <w:rPr>
                            <w:rFonts w:ascii="Times New Roman" w:hAnsi="Times New Roman" w:cs="Times New Roman"/>
                          </w:rPr>
                          <w:t>s’ personal behaviours (</w:t>
                        </w:r>
                        <w:r w:rsidRPr="00530F39">
                          <w:rPr>
                            <w:rFonts w:ascii="Times New Roman" w:hAnsi="Times New Roman" w:cs="Times New Roman"/>
                            <w:i/>
                          </w:rPr>
                          <w:t>N</w:t>
                        </w:r>
                        <w:r w:rsidRPr="00530F39">
                          <w:rPr>
                            <w:rFonts w:ascii="Times New Roman" w:hAnsi="Times New Roman" w:cs="Times New Roman"/>
                          </w:rPr>
                          <w:t xml:space="preserve"> = </w:t>
                        </w:r>
                        <w:r>
                          <w:rPr>
                            <w:rFonts w:ascii="Times New Roman" w:hAnsi="Times New Roman" w:cs="Times New Roman"/>
                          </w:rPr>
                          <w:t>5</w:t>
                        </w:r>
                        <w:r w:rsidRPr="00530F39">
                          <w:rPr>
                            <w:rFonts w:ascii="Times New Roman" w:hAnsi="Times New Roman" w:cs="Times New Roman"/>
                          </w:rPr>
                          <w:t>)</w:t>
                        </w:r>
                      </w:p>
                      <w:p w:rsidR="009A34BC" w:rsidRPr="00530F39" w:rsidRDefault="009A34BC" w:rsidP="007754FF">
                        <w:pPr>
                          <w:rPr>
                            <w:rFonts w:ascii="Times New Roman" w:hAnsi="Times New Roman" w:cs="Times New Roman"/>
                          </w:rPr>
                        </w:pPr>
                        <w:r w:rsidRPr="00530F39">
                          <w:rPr>
                            <w:rFonts w:ascii="Times New Roman" w:hAnsi="Times New Roman" w:cs="Times New Roman"/>
                          </w:rPr>
                          <w:t xml:space="preserve">Did not </w:t>
                        </w:r>
                        <w:r>
                          <w:rPr>
                            <w:rFonts w:ascii="Times New Roman" w:hAnsi="Times New Roman" w:cs="Times New Roman"/>
                          </w:rPr>
                          <w:t xml:space="preserve">stratify findings by HCP </w:t>
                        </w:r>
                        <w:r w:rsidRPr="00530F39">
                          <w:rPr>
                            <w:rFonts w:ascii="Times New Roman" w:hAnsi="Times New Roman" w:cs="Times New Roman"/>
                          </w:rPr>
                          <w:t>(</w:t>
                        </w:r>
                        <w:r w:rsidRPr="00530F39">
                          <w:rPr>
                            <w:rFonts w:ascii="Times New Roman" w:hAnsi="Times New Roman" w:cs="Times New Roman"/>
                            <w:i/>
                          </w:rPr>
                          <w:t>N</w:t>
                        </w:r>
                        <w:r w:rsidRPr="00530F39">
                          <w:rPr>
                            <w:rFonts w:ascii="Times New Roman" w:hAnsi="Times New Roman" w:cs="Times New Roman"/>
                          </w:rPr>
                          <w:t>= 1)</w:t>
                        </w:r>
                      </w:p>
                    </w:txbxContent>
                  </v:textbox>
                </v:shape>
                <v:shape id="Text Box 13" o:spid="_x0000_s1061" type="#_x0000_t202" style="position:absolute;left:3412;top:12395;width:2880;height:20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GQjcUA&#10;AADbAAAADwAAAGRycy9kb3ducmV2LnhtbESPQWvCQBSE7wX/w/KEXqRubDXa1FVKoUVvakWvj+wz&#10;CWbfxt1tTP99VxB6HGbmG2a+7EwtWnK+sqxgNExAEOdWV1wo2H9/Ps1A+ICssbZMCn7Jw3LRe5hj&#10;pu2Vt9TuQiEihH2GCsoQmkxKn5dk0A9tQxy9k3UGQ5SukNrhNcJNLZ+TJJUGK44LJTb0UVJ+3v0Y&#10;BbPxqj369cvmkKen+jUMpu3XxSn12O/e30AE6sJ/+N5eaQWTEdy+xB8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UZCNxQAAANsAAAAPAAAAAAAAAAAAAAAAAJgCAABkcnMv&#10;ZG93bnJldi54bWxQSwUGAAAAAAQABAD1AAAAigMAAAAA&#10;">
                  <v:textbox>
                    <w:txbxContent>
                      <w:p w:rsidR="009A34BC" w:rsidRPr="00530F39" w:rsidRDefault="009A34BC" w:rsidP="007754FF">
                        <w:pPr>
                          <w:jc w:val="center"/>
                          <w:rPr>
                            <w:rFonts w:ascii="Times New Roman" w:hAnsi="Times New Roman" w:cs="Times New Roman"/>
                          </w:rPr>
                        </w:pPr>
                        <w:r w:rsidRPr="00530F39">
                          <w:rPr>
                            <w:rFonts w:ascii="Times New Roman" w:hAnsi="Times New Roman" w:cs="Times New Roman"/>
                          </w:rPr>
                          <w:t>Q1: Studies examining the relationship between health care professionals’ personal health behaviours and their health promotion practice (</w:t>
                        </w:r>
                        <w:r w:rsidRPr="00530F39">
                          <w:rPr>
                            <w:rFonts w:ascii="Times New Roman" w:hAnsi="Times New Roman" w:cs="Times New Roman"/>
                            <w:i/>
                          </w:rPr>
                          <w:t>N</w:t>
                        </w:r>
                        <w:r w:rsidRPr="00530F39">
                          <w:rPr>
                            <w:rFonts w:ascii="Times New Roman" w:hAnsi="Times New Roman" w:cs="Times New Roman"/>
                          </w:rPr>
                          <w:t xml:space="preserve">= </w:t>
                        </w:r>
                        <w:r>
                          <w:rPr>
                            <w:rFonts w:ascii="Times New Roman" w:hAnsi="Times New Roman" w:cs="Times New Roman"/>
                          </w:rPr>
                          <w:t>29</w:t>
                        </w:r>
                        <w:r w:rsidRPr="00530F39">
                          <w:rPr>
                            <w:rFonts w:ascii="Times New Roman" w:hAnsi="Times New Roman" w:cs="Times New Roman"/>
                          </w:rPr>
                          <w:t>)</w:t>
                        </w:r>
                      </w:p>
                    </w:txbxContent>
                  </v:textbox>
                </v:shape>
                <v:shape id="Text Box 14" o:spid="_x0000_s1062" type="#_x0000_t202" style="position:absolute;left:7372;top:12395;width:2880;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MO+sUA&#10;AADbAAAADwAAAGRycy9kb3ducmV2LnhtbESPT2sCMRTE70K/Q3gFL0Wz1dY/q1FEUOytVWmvj81z&#10;d+nmZU3iun57Uyh4HGbmN8x82ZpKNOR8aVnBaz8BQZxZXXKu4HjY9CYgfEDWWFkmBTfysFw8deaY&#10;anvlL2r2IRcRwj5FBUUIdSqlzwoy6Pu2Jo7eyTqDIUqXS+3wGuGmkoMkGUmDJceFAmtaF5T97i9G&#10;weRt1/z4j+HndzY6VdPwMm62Z6dU97ldzUAEasMj/N/eaQXvA/j7En+AX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gw76xQAAANsAAAAPAAAAAAAAAAAAAAAAAJgCAABkcnMv&#10;ZG93bnJldi54bWxQSwUGAAAAAAQABAD1AAAAigMAAAAA&#10;">
                  <v:textbox>
                    <w:txbxContent>
                      <w:p w:rsidR="009A34BC" w:rsidRPr="00530F39" w:rsidRDefault="009A34BC" w:rsidP="007754FF">
                        <w:pPr>
                          <w:jc w:val="center"/>
                          <w:rPr>
                            <w:rFonts w:ascii="Times New Roman" w:hAnsi="Times New Roman" w:cs="Times New Roman"/>
                          </w:rPr>
                        </w:pPr>
                        <w:r w:rsidRPr="00530F39">
                          <w:rPr>
                            <w:rFonts w:ascii="Times New Roman" w:hAnsi="Times New Roman" w:cs="Times New Roman"/>
                          </w:rPr>
                          <w:t xml:space="preserve">Q2: Studies examining the relationship between </w:t>
                        </w:r>
                        <w:r>
                          <w:rPr>
                            <w:rFonts w:ascii="Times New Roman" w:hAnsi="Times New Roman" w:cs="Times New Roman"/>
                          </w:rPr>
                          <w:t>nurses’</w:t>
                        </w:r>
                        <w:r w:rsidRPr="00530F39">
                          <w:rPr>
                            <w:rFonts w:ascii="Times New Roman" w:hAnsi="Times New Roman" w:cs="Times New Roman"/>
                          </w:rPr>
                          <w:t xml:space="preserve"> personal health behaviours and patients’ response to a health promotion message (</w:t>
                        </w:r>
                        <w:r w:rsidRPr="00530F39">
                          <w:rPr>
                            <w:rFonts w:ascii="Times New Roman" w:hAnsi="Times New Roman" w:cs="Times New Roman"/>
                            <w:i/>
                          </w:rPr>
                          <w:t>N</w:t>
                        </w:r>
                        <w:r w:rsidRPr="00530F39">
                          <w:rPr>
                            <w:rFonts w:ascii="Times New Roman" w:hAnsi="Times New Roman" w:cs="Times New Roman"/>
                          </w:rPr>
                          <w:t>= 2)</w:t>
                        </w:r>
                      </w:p>
                    </w:txbxContent>
                  </v:textbox>
                </v:shape>
                <v:shape id="Text Box 15" o:spid="_x0000_s1063" type="#_x0000_t202" style="position:absolute;left:1792;top:5735;width:540;height:19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1fQ8QA&#10;AADbAAAADwAAAGRycy9kb3ducmV2LnhtbESP0WoCMRRE34X+Q7iFvmlWW6WsRtGCYKGsdvUDLptr&#10;dnFzsySpbv++KQg+DjNzhlmsetuKK/nQOFYwHmUgiCunGzYKTsft8B1EiMgaW8ek4JcCrJZPgwXm&#10;2t34m65lNCJBOOSooI6xy6UMVU0Ww8h1xMk7O28xJumN1B5vCW5bOcmymbTYcFqosaOPmqpL+WMV&#10;FOVeb879vjgU/vNo3rbrr2xnlHp57tdzEJH6+Ajf2zutYPoK/1/SD5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59X0PEAAAA2wAAAA8AAAAAAAAAAAAAAAAAmAIAAGRycy9k&#10;b3ducmV2LnhtbFBLBQYAAAAABAAEAPUAAACJAwAAAAA=&#10;">
                  <v:textbox style="layout-flow:vertical;mso-layout-flow-alt:bottom-to-top">
                    <w:txbxContent>
                      <w:p w:rsidR="009A34BC" w:rsidRPr="00530F39" w:rsidRDefault="009A34BC" w:rsidP="007754FF">
                        <w:pPr>
                          <w:rPr>
                            <w:rFonts w:ascii="Times New Roman" w:hAnsi="Times New Roman" w:cs="Times New Roman"/>
                          </w:rPr>
                        </w:pPr>
                        <w:r w:rsidRPr="00530F39">
                          <w:rPr>
                            <w:rFonts w:ascii="Times New Roman" w:hAnsi="Times New Roman" w:cs="Times New Roman"/>
                          </w:rPr>
                          <w:t>Eligibility</w:t>
                        </w:r>
                      </w:p>
                    </w:txbxContent>
                  </v:textbox>
                </v:shape>
                <v:shape id="Text Box 16" o:spid="_x0000_s1064" type="#_x0000_t202" style="position:absolute;left:1792;top:12575;width:540;height:2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THN8MA&#10;AADbAAAADwAAAGRycy9kb3ducmV2LnhtbESP0WoCMRRE34X+Q7iFvmnWYkVWo9iCYKGsuvoBl801&#10;u7i5WZJU1783hYKPw8ycYRar3rbiSj40jhWMRxkI4srpho2C03EznIEIEVlj65gU3CnAavkyWGCu&#10;3Y0PdC2jEQnCIUcFdYxdLmWoarIYRq4jTt7ZeYsxSW+k9nhLcNvK9yybSosNp4UaO/qqqbqUv1ZB&#10;Ue7057nfFfvCfx/NZLP+ybZGqbfXfj0HEamPz/B/e6sVfEzg70v6AX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THN8MAAADbAAAADwAAAAAAAAAAAAAAAACYAgAAZHJzL2Rv&#10;d25yZXYueG1sUEsFBgAAAAAEAAQA9QAAAIgDAAAAAA==&#10;">
                  <v:textbox style="layout-flow:vertical;mso-layout-flow-alt:bottom-to-top">
                    <w:txbxContent>
                      <w:p w:rsidR="009A34BC" w:rsidRPr="00530F39" w:rsidRDefault="009A34BC" w:rsidP="007754FF">
                        <w:pPr>
                          <w:rPr>
                            <w:rFonts w:ascii="Times New Roman" w:hAnsi="Times New Roman" w:cs="Times New Roman"/>
                          </w:rPr>
                        </w:pPr>
                        <w:r w:rsidRPr="00530F39">
                          <w:rPr>
                            <w:rFonts w:ascii="Times New Roman" w:hAnsi="Times New Roman" w:cs="Times New Roman"/>
                          </w:rPr>
                          <w:t>Inclusion</w:t>
                        </w:r>
                      </w:p>
                    </w:txbxContent>
                  </v:textbox>
                </v:shape>
                <v:shape id="AutoShape 17" o:spid="_x0000_s1065" type="#_x0000_t32" style="position:absolute;left:4132;top:1955;width:0;height:5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zyIcQAAADbAAAADwAAAGRycy9kb3ducmV2LnhtbESPQWvCQBSE74X+h+UVvNWNgqVGVymF&#10;ilg81EjQ2yP7TEKzb8PuqtFf7wqCx2FmvmGm88404kTO15YVDPoJCOLC6ppLBdvs5/0ThA/IGhvL&#10;pOBCHuaz15cpptqe+Y9Om1CKCGGfooIqhDaV0hcVGfR92xJH72CdwRClK6V2eI5w08hhknxIgzXH&#10;hQpb+q6o+N8cjYLd7/iYX/I1rfLBeLVHZ/w1WyjVe+u+JiACdeEZfrSXWsFo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HPIhxAAAANsAAAAPAAAAAAAAAAAA&#10;AAAAAKECAABkcnMvZG93bnJldi54bWxQSwUGAAAAAAQABAD5AAAAkgMAAAAA&#10;">
                  <v:stroke endarrow="block"/>
                </v:shape>
                <v:shape id="AutoShape 18" o:spid="_x0000_s1066" type="#_x0000_t32" style="position:absolute;left:7192;top:1955;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5sVsUAAADbAAAADwAAAGRycy9kb3ducmV2LnhtbESPQWvCQBSE7wX/w/KE3uomhUqNriKC&#10;pVh6qJagt0f2mQSzb8PuaqK/3i0IPQ4z8w0zW/SmERdyvrasIB0lIIgLq2suFfzu1i/vIHxA1thY&#10;JgVX8rCYD55mmGnb8Q9dtqEUEcI+QwVVCG0mpS8qMuhHtiWO3tE6gyFKV0rtsItw08jXJBlLgzXH&#10;hQpbWlVUnLZno2D/NTnn1/ybNnk62RzQGX/bfSj1POyXUxCB+vAffrQ/tYK3Mf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c5sVsUAAADbAAAADwAAAAAAAAAA&#10;AAAAAAChAgAAZHJzL2Rvd25yZXYueG1sUEsFBgAAAAAEAAQA+QAAAJMDAAAAAA==&#10;">
                  <v:stroke endarrow="block"/>
                </v:shape>
                <v:shape id="AutoShape 19" o:spid="_x0000_s1067" type="#_x0000_t32" style="position:absolute;left:5752;top:3395;width:0;height:7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LJzcYAAADbAAAADwAAAGRycy9kb3ducmV2LnhtbESPT2vCQBTE7wW/w/KE3urGQluNriJC&#10;S7H04B+C3h7ZZxLMvg27axL76buFgsdhZn7DzJe9qUVLzleWFYxHCQji3OqKCwWH/fvTBIQPyBpr&#10;y6TgRh6Wi8HDHFNtO95SuwuFiBD2KSooQ2hSKX1ekkE/sg1x9M7WGQxRukJqh12Em1o+J8mrNFhx&#10;XCixoXVJ+WV3NQqOX9Nrdsu+aZONp5sTOuN/9h9KPQ771QxEoD7cw//tT63g5Q3+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aCyc3GAAAA2wAAAA8AAAAAAAAA&#10;AAAAAAAAoQIAAGRycy9kb3ducmV2LnhtbFBLBQYAAAAABAAEAPkAAACUAwAAAAA=&#10;">
                  <v:stroke endarrow="block"/>
                </v:shape>
                <v:shape id="AutoShape 20" o:spid="_x0000_s1068" type="#_x0000_t32" style="position:absolute;left:7372;top:4655;width:7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1dv8EAAADbAAAADwAAAGRycy9kb3ducmV2LnhtbERPy4rCMBTdC/MP4Q6409QBRatRhoER&#10;UVz4oOju0txpyzQ3JYla/XqzEFweznu2aE0truR8ZVnBoJ+AIM6trrhQcDz89sYgfEDWWFsmBXfy&#10;sJh/dGaYanvjHV33oRAxhH2KCsoQmlRKn5dk0PdtQxy5P+sMhghdIbXDWww3tfxKkpE0WHFsKLGh&#10;n5Ly//3FKDhtJpfsnm1pnQ0m6zM64x+HpVLdz/Z7CiJQG97il3ulFQzj2P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3HV2/wQAAANsAAAAPAAAAAAAAAAAAAAAA&#10;AKECAABkcnMvZG93bnJldi54bWxQSwUGAAAAAAQABAD5AAAAjwMAAAAA&#10;">
                  <v:stroke endarrow="block"/>
                </v:shape>
                <v:shape id="AutoShape 21" o:spid="_x0000_s1069" type="#_x0000_t32" style="position:absolute;left:6112;top:6995;width:0;height:54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FH4JMQAAADbAAAADwAAAGRycy9kb3ducmV2LnhtbESPQWvCQBSE74L/YXmF3nSjUGmiqxTB&#10;UhQP1RLq7ZF9JsHs27C7auyv7wqCx2FmvmFmi8404kLO15YVjIYJCOLC6ppLBT/71eAdhA/IGhvL&#10;pOBGHhbzfm+GmbZX/qbLLpQiQthnqKAKoc2k9EVFBv3QtsTRO1pnMETpSqkdXiPcNHKcJBNpsOa4&#10;UGFLy4qK0+5sFPxu0nN+y7e0zkfp+oDO+L/9p1KvL93HFESgLjzDj/aXVvCWwv1L/AFy/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UfgkxAAAANsAAAAPAAAAAAAAAAAA&#10;AAAAAKECAABkcnMvZG93bnJldi54bWxQSwUGAAAAAAQABAD5AAAAkgMAAAAA&#10;">
                  <v:stroke endarrow="block"/>
                </v:shape>
                <v:shape id="AutoShape 22" o:spid="_x0000_s1070" type="#_x0000_t32" style="position:absolute;left:7552;top:6995;width:0;height:54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ebBMAAAADbAAAADwAAAGRycy9kb3ducmV2LnhtbERPy4rCMBTdC/5DuMLsNHUWotUoIjgM&#10;igsfFN1dmmtbbG5KErX69WYxMMvDec8WranFg5yvLCsYDhIQxLnVFRcKTsd1fwzCB2SNtWVS8CIP&#10;i3m3M8NU2yfv6XEIhYgh7FNUUIbQpFL6vCSDfmAb4shdrTMYInSF1A6fMdzU8jtJRtJgxbGhxIZW&#10;JeW3w90oOG8n9+yV7WiTDSebCzrj38cfpb567XIKIlAb/sV/7l+tYBTXxy/xB8j5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cHmwTAAAAA2wAAAA8AAAAAAAAAAAAAAAAA&#10;oQIAAGRycy9kb3ducmV2LnhtbFBLBQYAAAAABAAEAPkAAACOAwAAAAA=&#10;">
                  <v:stroke endarrow="block"/>
                </v:shape>
                <v:shape id="AutoShape 23" o:spid="_x0000_s1071" type="#_x0000_t32" style="position:absolute;left:6832;top:5195;width:0;height:5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Es+n8UAAADbAAAADwAAAGRycy9kb3ducmV2LnhtbESPQWvCQBSE74X+h+UVequbeAiaugYp&#10;VIriQS2h3h7ZZxLMvg27q0Z/vVso9DjMzDfMrBhMJy7kfGtZQTpKQBBXVrdcK/jef75NQPiArLGz&#10;TApu5KGYPz/NMNf2ylu67EItIoR9jgqaEPpcSl81ZNCPbE8cvaN1BkOUrpba4TXCTSfHSZJJgy3H&#10;hQZ7+mioOu3ORsHPenoub+WGVmU6XR3QGX/fL5V6fRkW7yACDeE//Nf+0gqyFH6/xB8g5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Es+n8UAAADbAAAADwAAAAAAAAAA&#10;AAAAAAChAgAAZHJzL2Rvd25yZXYueG1sUEsFBgAAAAAEAAQA+QAAAJMDAAAAAA==&#10;">
                  <v:stroke endarrow="block"/>
                </v:shape>
                <v:shape id="AutoShape 24" o:spid="_x0000_s1072" type="#_x0000_t32" style="position:absolute;left:5392;top:8210;width:72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JYysEAAADbAAAADwAAAGRycy9kb3ducmV2LnhtbESPT4vCMBTE78J+h/AW9qbpCitSjaLC&#10;gnhZ/AN6fDTPNti8lCY29dtvBMHjMDO/YebL3taio9Ybxwq+RxkI4sJpw6WC0/F3OAXhA7LG2jEp&#10;eJCH5eJjMMdcu8h76g6hFAnCPkcFVQhNLqUvKrLoR64hTt7VtRZDkm0pdYsxwW0tx1k2kRYNp4UK&#10;G9pUVNwOd6vAxD/TNdtNXO/OF68jmcePM0p9ffarGYhAfXiHX+2tVjAZw/NL+gFy8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w4ljKwQAAANsAAAAPAAAAAAAAAAAAAAAA&#10;AKECAABkcnMvZG93bnJldi54bWxQSwUGAAAAAAQABAD5AAAAjwMAAAAA&#10;">
                  <v:stroke endarrow="block"/>
                </v:shape>
                <v:shape id="AutoShape 25" o:spid="_x0000_s1073" type="#_x0000_t32" style="position:absolute;left:7552;top:8210;width:7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UFc8UAAADbAAAADwAAAGRycy9kb3ducmV2LnhtbESPQWvCQBSE7wX/w/KE3uomLUiNriKC&#10;pVh6qJagt0f2mQSzb8PuaqK/3i0IPQ4z8w0zW/SmERdyvrasIB0lIIgLq2suFfzu1i/vIHxA1thY&#10;JgVX8rCYD55mmGnb8Q9dtqEUEcI+QwVVCG0mpS8qMuhHtiWO3tE6gyFKV0rtsItw08jXJBlLgzXH&#10;hQpbWlVUnLZno2D/NTnn1/ybNnk62RzQGX/bfSj1POyXUxCB+vAffrQ/tYLxG/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9UFc8UAAADbAAAADwAAAAAAAAAA&#10;AAAAAAChAgAAZHJzL2Rvd25yZXYueG1sUEsFBgAAAAAEAAQA+QAAAJMDAAAAAA==&#10;">
                  <v:stroke endarrow="block"/>
                </v:shape>
              </v:group>
            </w:pict>
          </mc:Fallback>
        </mc:AlternateContent>
      </w:r>
    </w:p>
    <w:p w:rsidR="007754FF" w:rsidRDefault="004314A5">
      <w:pPr>
        <w:rPr>
          <w:rFonts w:ascii="Times New Roman" w:hAnsi="Times New Roman" w:cs="Times New Roman"/>
          <w:b/>
          <w:i/>
          <w:lang w:val="en"/>
        </w:rPr>
      </w:pPr>
      <w:r>
        <w:rPr>
          <w:rFonts w:ascii="Times New Roman" w:hAnsi="Times New Roman" w:cs="Times New Roman"/>
          <w:b/>
          <w:i/>
          <w:noProof/>
          <w:lang w:eastAsia="en-GB"/>
        </w:rPr>
        <mc:AlternateContent>
          <mc:Choice Requires="wps">
            <w:drawing>
              <wp:anchor distT="0" distB="0" distL="114300" distR="114300" simplePos="0" relativeHeight="251684864" behindDoc="0" locked="0" layoutInCell="1" allowOverlap="1">
                <wp:simplePos x="0" y="0"/>
                <wp:positionH relativeFrom="column">
                  <wp:posOffset>372110</wp:posOffset>
                </wp:positionH>
                <wp:positionV relativeFrom="paragraph">
                  <wp:posOffset>8227695</wp:posOffset>
                </wp:positionV>
                <wp:extent cx="5167630" cy="436245"/>
                <wp:effectExtent l="635" t="0" r="3810" b="3175"/>
                <wp:wrapNone/>
                <wp:docPr id="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7630" cy="4362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25EC9" w:rsidRPr="007754FF" w:rsidRDefault="00E25EC9">
                            <w:pPr>
                              <w:rPr>
                                <w:rFonts w:ascii="Times New Roman" w:hAnsi="Times New Roman" w:cs="Times New Roman"/>
                                <w:b/>
                              </w:rPr>
                            </w:pPr>
                            <w:r w:rsidRPr="007754FF">
                              <w:rPr>
                                <w:rFonts w:ascii="Times New Roman" w:hAnsi="Times New Roman" w:cs="Times New Roman"/>
                                <w:b/>
                              </w:rPr>
                              <w:t>Figure 2 PRISMA diagram of the studies included in the review</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51" o:spid="_x0000_s1074" type="#_x0000_t202" style="position:absolute;margin-left:29.3pt;margin-top:647.85pt;width:406.9pt;height:34.3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" stroked="f">
                <v:textbox>
                  <w:txbxContent>
                    <w:p w:rsidR="009A34BC" w:rsidRPr="007754FF" w:rsidRDefault="009A34BC">
                      <w:pPr>
                        <w:rPr>
                          <w:rFonts w:ascii="Times New Roman" w:hAnsi="Times New Roman" w:cs="Times New Roman"/>
                          <w:b/>
                        </w:rPr>
                      </w:pPr>
                      <w:r w:rsidRPr="007754FF">
                        <w:rPr>
                          <w:rFonts w:ascii="Times New Roman" w:hAnsi="Times New Roman" w:cs="Times New Roman"/>
                          <w:b/>
                        </w:rPr>
                        <w:t xml:space="preserve">Figure 2 PRISMA </w:t>
                      </w:r>
                      <w:proofErr w:type="gramStart"/>
                      <w:r w:rsidRPr="007754FF">
                        <w:rPr>
                          <w:rFonts w:ascii="Times New Roman" w:hAnsi="Times New Roman" w:cs="Times New Roman"/>
                          <w:b/>
                        </w:rPr>
                        <w:t>diagram</w:t>
                      </w:r>
                      <w:proofErr w:type="gramEnd"/>
                      <w:r w:rsidRPr="007754FF">
                        <w:rPr>
                          <w:rFonts w:ascii="Times New Roman" w:hAnsi="Times New Roman" w:cs="Times New Roman"/>
                          <w:b/>
                        </w:rPr>
                        <w:t xml:space="preserve"> of the studies included in the review</w:t>
                      </w:r>
                    </w:p>
                  </w:txbxContent>
                </v:textbox>
              </v:shape>
            </w:pict>
          </mc:Fallback>
        </mc:AlternateContent>
      </w:r>
      <w:r w:rsidR="007754FF">
        <w:rPr>
          <w:rFonts w:ascii="Times New Roman" w:hAnsi="Times New Roman" w:cs="Times New Roman"/>
          <w:b/>
          <w:i/>
          <w:lang w:val="en"/>
        </w:rPr>
        <w:br w:type="page"/>
      </w:r>
    </w:p>
    <w:p w:rsidR="00A67381" w:rsidRPr="00F62AE0" w:rsidRDefault="00A67381" w:rsidP="00A67381">
      <w:pPr>
        <w:spacing w:line="480" w:lineRule="auto"/>
        <w:ind w:left="360"/>
        <w:rPr>
          <w:rFonts w:ascii="Times New Roman" w:hAnsi="Times New Roman" w:cs="Times New Roman"/>
          <w:b/>
          <w:i/>
        </w:rPr>
      </w:pPr>
      <w:r w:rsidRPr="00F62AE0">
        <w:rPr>
          <w:rFonts w:ascii="Times New Roman" w:hAnsi="Times New Roman" w:cs="Times New Roman"/>
          <w:b/>
          <w:i/>
          <w:lang w:val="en"/>
        </w:rPr>
        <w:lastRenderedPageBreak/>
        <w:t xml:space="preserve">Q1: </w:t>
      </w:r>
      <w:r w:rsidRPr="00F62AE0">
        <w:rPr>
          <w:rFonts w:ascii="Times New Roman" w:hAnsi="Times New Roman" w:cs="Times New Roman"/>
          <w:b/>
          <w:i/>
        </w:rPr>
        <w:t>Do</w:t>
      </w:r>
      <w:r>
        <w:rPr>
          <w:rFonts w:ascii="Times New Roman" w:hAnsi="Times New Roman" w:cs="Times New Roman"/>
          <w:b/>
          <w:i/>
        </w:rPr>
        <w:t xml:space="preserve"> nurses’</w:t>
      </w:r>
      <w:r w:rsidRPr="00F62AE0">
        <w:rPr>
          <w:rFonts w:ascii="Times New Roman" w:hAnsi="Times New Roman" w:cs="Times New Roman"/>
          <w:b/>
          <w:i/>
        </w:rPr>
        <w:t xml:space="preserve"> personal health behaviours impact on their health promotion practice?</w:t>
      </w:r>
    </w:p>
    <w:p w:rsidR="00A67381" w:rsidRDefault="00A67381" w:rsidP="00A67381">
      <w:pPr>
        <w:spacing w:line="480" w:lineRule="auto"/>
        <w:rPr>
          <w:rFonts w:ascii="Times New Roman" w:hAnsi="Times New Roman" w:cs="Times New Roman"/>
          <w:b/>
        </w:rPr>
      </w:pPr>
      <w:r w:rsidRPr="00F62AE0">
        <w:rPr>
          <w:rFonts w:ascii="Times New Roman" w:hAnsi="Times New Roman" w:cs="Times New Roman"/>
          <w:b/>
        </w:rPr>
        <w:t>Overview of included studies</w:t>
      </w:r>
    </w:p>
    <w:p w:rsidR="00A67381" w:rsidRPr="009C5A4A" w:rsidRDefault="00A67381" w:rsidP="00A67381">
      <w:pPr>
        <w:spacing w:line="480" w:lineRule="auto"/>
        <w:rPr>
          <w:rFonts w:ascii="Times New Roman" w:hAnsi="Times New Roman" w:cs="Times New Roman"/>
          <w:i/>
        </w:rPr>
      </w:pPr>
      <w:r w:rsidRPr="009C5A4A">
        <w:rPr>
          <w:rFonts w:ascii="Times New Roman" w:hAnsi="Times New Roman" w:cs="Times New Roman"/>
          <w:i/>
        </w:rPr>
        <w:t>Location</w:t>
      </w:r>
    </w:p>
    <w:p w:rsidR="00A67381" w:rsidRDefault="00A67381" w:rsidP="00A67381">
      <w:pPr>
        <w:spacing w:line="480" w:lineRule="auto"/>
        <w:rPr>
          <w:rFonts w:ascii="Times New Roman" w:hAnsi="Times New Roman" w:cs="Times New Roman"/>
        </w:rPr>
      </w:pPr>
      <w:r w:rsidRPr="00827A1D">
        <w:rPr>
          <w:rFonts w:ascii="Times New Roman" w:hAnsi="Times New Roman" w:cs="Times New Roman"/>
        </w:rPr>
        <w:t>T</w:t>
      </w:r>
      <w:r>
        <w:rPr>
          <w:rFonts w:ascii="Times New Roman" w:hAnsi="Times New Roman" w:cs="Times New Roman"/>
        </w:rPr>
        <w:t>wenty-nine</w:t>
      </w:r>
      <w:r w:rsidRPr="00827A1D">
        <w:rPr>
          <w:rFonts w:ascii="Times New Roman" w:hAnsi="Times New Roman" w:cs="Times New Roman"/>
        </w:rPr>
        <w:t xml:space="preserve"> studies examined the relationship between nurses’ personal health behaviours and their health promotion practice. The included studies were published between 1995 and 2017 and included data from a wide range of countries. </w:t>
      </w:r>
      <w:r>
        <w:rPr>
          <w:rFonts w:ascii="Times New Roman" w:hAnsi="Times New Roman" w:cs="Times New Roman"/>
        </w:rPr>
        <w:t>Eleven</w:t>
      </w:r>
      <w:r w:rsidRPr="00F62AE0">
        <w:rPr>
          <w:rFonts w:ascii="Times New Roman" w:hAnsi="Times New Roman" w:cs="Times New Roman"/>
        </w:rPr>
        <w:t xml:space="preserve"> studies were conducted in the United States. </w:t>
      </w:r>
      <w:r>
        <w:rPr>
          <w:rFonts w:ascii="Times New Roman" w:hAnsi="Times New Roman" w:cs="Times New Roman"/>
        </w:rPr>
        <w:t xml:space="preserve">Six studies were conducted in the UK, three in Australia, and two in Spain. </w:t>
      </w:r>
      <w:r w:rsidRPr="00F62AE0">
        <w:rPr>
          <w:rFonts w:ascii="Times New Roman" w:hAnsi="Times New Roman" w:cs="Times New Roman"/>
        </w:rPr>
        <w:t xml:space="preserve">There was one study each from </w:t>
      </w:r>
      <w:r>
        <w:rPr>
          <w:rFonts w:ascii="Times New Roman" w:hAnsi="Times New Roman" w:cs="Times New Roman"/>
        </w:rPr>
        <w:t xml:space="preserve">Canada, </w:t>
      </w:r>
      <w:r w:rsidRPr="00F62AE0">
        <w:rPr>
          <w:rFonts w:ascii="Times New Roman" w:hAnsi="Times New Roman" w:cs="Times New Roman"/>
        </w:rPr>
        <w:t xml:space="preserve">the Czech Republic, </w:t>
      </w:r>
      <w:r>
        <w:rPr>
          <w:rFonts w:ascii="Times New Roman" w:hAnsi="Times New Roman" w:cs="Times New Roman"/>
        </w:rPr>
        <w:t>Denmark, Finland</w:t>
      </w:r>
      <w:r w:rsidRPr="00F62AE0">
        <w:rPr>
          <w:rFonts w:ascii="Times New Roman" w:hAnsi="Times New Roman" w:cs="Times New Roman"/>
        </w:rPr>
        <w:t>, Iceland, Jordan,</w:t>
      </w:r>
      <w:r>
        <w:rPr>
          <w:rFonts w:ascii="Times New Roman" w:hAnsi="Times New Roman" w:cs="Times New Roman"/>
        </w:rPr>
        <w:t xml:space="preserve"> and</w:t>
      </w:r>
      <w:r w:rsidRPr="00F62AE0">
        <w:rPr>
          <w:rFonts w:ascii="Times New Roman" w:hAnsi="Times New Roman" w:cs="Times New Roman"/>
        </w:rPr>
        <w:t xml:space="preserve"> </w:t>
      </w:r>
      <w:r>
        <w:rPr>
          <w:rFonts w:ascii="Times New Roman" w:hAnsi="Times New Roman" w:cs="Times New Roman"/>
        </w:rPr>
        <w:t>Serbia</w:t>
      </w:r>
      <w:r w:rsidRPr="00F62AE0">
        <w:rPr>
          <w:rFonts w:ascii="Times New Roman" w:hAnsi="Times New Roman" w:cs="Times New Roman"/>
        </w:rPr>
        <w:t>.</w:t>
      </w:r>
      <w:r>
        <w:rPr>
          <w:rFonts w:ascii="Times New Roman" w:hAnsi="Times New Roman" w:cs="Times New Roman"/>
        </w:rPr>
        <w:t xml:space="preserve"> </w:t>
      </w:r>
    </w:p>
    <w:p w:rsidR="006462C2" w:rsidRPr="009C5A4A" w:rsidRDefault="006462C2" w:rsidP="006462C2">
      <w:pPr>
        <w:spacing w:line="480" w:lineRule="auto"/>
        <w:rPr>
          <w:rFonts w:ascii="Times New Roman" w:hAnsi="Times New Roman" w:cs="Times New Roman"/>
          <w:i/>
        </w:rPr>
      </w:pPr>
      <w:r w:rsidRPr="009C5A4A">
        <w:rPr>
          <w:rFonts w:ascii="Times New Roman" w:hAnsi="Times New Roman" w:cs="Times New Roman"/>
          <w:i/>
        </w:rPr>
        <w:t>Nurses’ health behaviour</w:t>
      </w:r>
    </w:p>
    <w:p w:rsidR="006462C2" w:rsidRDefault="006462C2" w:rsidP="006462C2">
      <w:pPr>
        <w:spacing w:line="480" w:lineRule="auto"/>
        <w:rPr>
          <w:rFonts w:ascii="Times New Roman" w:hAnsi="Times New Roman" w:cs="Times New Roman"/>
        </w:rPr>
      </w:pPr>
      <w:r>
        <w:rPr>
          <w:rFonts w:ascii="Times New Roman" w:hAnsi="Times New Roman" w:cs="Times New Roman"/>
        </w:rPr>
        <w:t>The majority of studies (</w:t>
      </w:r>
      <w:r w:rsidRPr="008E06AD">
        <w:rPr>
          <w:rFonts w:ascii="Times New Roman" w:hAnsi="Times New Roman" w:cs="Times New Roman"/>
          <w:i/>
        </w:rPr>
        <w:t>N</w:t>
      </w:r>
      <w:r>
        <w:rPr>
          <w:rFonts w:ascii="Times New Roman" w:hAnsi="Times New Roman" w:cs="Times New Roman"/>
        </w:rPr>
        <w:t xml:space="preserve">= 21) examined nurses’ smoking behaviour. </w:t>
      </w:r>
      <w:r w:rsidRPr="008E06AD">
        <w:rPr>
          <w:rFonts w:ascii="Times New Roman" w:hAnsi="Times New Roman" w:cs="Times New Roman"/>
        </w:rPr>
        <w:t>There</w:t>
      </w:r>
      <w:r>
        <w:rPr>
          <w:rFonts w:ascii="Times New Roman" w:hAnsi="Times New Roman" w:cs="Times New Roman"/>
        </w:rPr>
        <w:t xml:space="preserve"> were five studies of physical activity, two studies examining nurses’ health promotion practice in relation to weight, and one study looked at diet. No studies were found which examined nurses’ alcohol use. The results have been stratified by behaviour (Table 3).</w:t>
      </w:r>
    </w:p>
    <w:p w:rsidR="00A67381" w:rsidRPr="009C5A4A" w:rsidRDefault="00A67381" w:rsidP="00A67381">
      <w:pPr>
        <w:spacing w:line="480" w:lineRule="auto"/>
        <w:rPr>
          <w:rFonts w:ascii="Times New Roman" w:hAnsi="Times New Roman" w:cs="Times New Roman"/>
          <w:i/>
        </w:rPr>
      </w:pPr>
      <w:r w:rsidRPr="009C5A4A">
        <w:rPr>
          <w:rFonts w:ascii="Times New Roman" w:hAnsi="Times New Roman" w:cs="Times New Roman"/>
          <w:i/>
        </w:rPr>
        <w:t>Setting</w:t>
      </w:r>
    </w:p>
    <w:p w:rsidR="00A67381" w:rsidRDefault="00A67381" w:rsidP="00A67381">
      <w:pPr>
        <w:spacing w:line="480" w:lineRule="auto"/>
        <w:rPr>
          <w:rFonts w:ascii="Times New Roman" w:hAnsi="Times New Roman" w:cs="Times New Roman"/>
        </w:rPr>
      </w:pPr>
      <w:r>
        <w:rPr>
          <w:rFonts w:ascii="Times New Roman" w:hAnsi="Times New Roman" w:cs="Times New Roman"/>
        </w:rPr>
        <w:t>F</w:t>
      </w:r>
      <w:r w:rsidR="00BD2A3E">
        <w:rPr>
          <w:rFonts w:ascii="Times New Roman" w:hAnsi="Times New Roman" w:cs="Times New Roman"/>
        </w:rPr>
        <w:t xml:space="preserve">our </w:t>
      </w:r>
      <w:r>
        <w:rPr>
          <w:rFonts w:ascii="Times New Roman" w:hAnsi="Times New Roman" w:cs="Times New Roman"/>
        </w:rPr>
        <w:t>studies were conducted in primary care settings; 1</w:t>
      </w:r>
      <w:r w:rsidR="00BD2A3E">
        <w:rPr>
          <w:rFonts w:ascii="Times New Roman" w:hAnsi="Times New Roman" w:cs="Times New Roman"/>
        </w:rPr>
        <w:t>3</w:t>
      </w:r>
      <w:r>
        <w:rPr>
          <w:rFonts w:ascii="Times New Roman" w:hAnsi="Times New Roman" w:cs="Times New Roman"/>
        </w:rPr>
        <w:t xml:space="preserve"> in hospitals; and one with US nurses providing home care in the community. </w:t>
      </w:r>
      <w:r w:rsidR="00BD2A3E">
        <w:rPr>
          <w:rFonts w:ascii="Times New Roman" w:hAnsi="Times New Roman" w:cs="Times New Roman"/>
        </w:rPr>
        <w:t>Eleven studies</w:t>
      </w:r>
      <w:r>
        <w:rPr>
          <w:rFonts w:ascii="Times New Roman" w:hAnsi="Times New Roman" w:cs="Times New Roman"/>
        </w:rPr>
        <w:t xml:space="preserve"> </w:t>
      </w:r>
      <w:r w:rsidR="00BD2A3E">
        <w:rPr>
          <w:rFonts w:ascii="Times New Roman" w:hAnsi="Times New Roman" w:cs="Times New Roman"/>
        </w:rPr>
        <w:t>included</w:t>
      </w:r>
      <w:r>
        <w:rPr>
          <w:rFonts w:ascii="Times New Roman" w:hAnsi="Times New Roman" w:cs="Times New Roman"/>
        </w:rPr>
        <w:t xml:space="preserve"> nurses</w:t>
      </w:r>
      <w:r w:rsidR="00BD2A3E">
        <w:rPr>
          <w:rFonts w:ascii="Times New Roman" w:hAnsi="Times New Roman" w:cs="Times New Roman"/>
        </w:rPr>
        <w:t xml:space="preserve"> who worked in a mixture of</w:t>
      </w:r>
      <w:r>
        <w:rPr>
          <w:rFonts w:ascii="Times New Roman" w:hAnsi="Times New Roman" w:cs="Times New Roman"/>
        </w:rPr>
        <w:t xml:space="preserve"> settings such as hospital and primary care, or hospitals and in the community.  </w:t>
      </w:r>
    </w:p>
    <w:p w:rsidR="00B10E46" w:rsidRDefault="00B10E46" w:rsidP="009A34BC">
      <w:pPr>
        <w:rPr>
          <w:rFonts w:ascii="Times New Roman" w:hAnsi="Times New Roman" w:cs="Times New Roman"/>
          <w:i/>
          <w:sz w:val="20"/>
          <w:szCs w:val="20"/>
        </w:rPr>
        <w:sectPr w:rsidR="00B10E46" w:rsidSect="002A6400">
          <w:pgSz w:w="11906" w:h="16838"/>
          <w:pgMar w:top="1440" w:right="1440" w:bottom="1440" w:left="1440" w:header="709" w:footer="709" w:gutter="0"/>
          <w:cols w:space="708"/>
          <w:docGrid w:linePitch="360"/>
        </w:sectPr>
      </w:pPr>
    </w:p>
    <w:p w:rsidR="00B10E46" w:rsidRPr="00B10E46" w:rsidRDefault="00B10E46" w:rsidP="00B10E46">
      <w:pPr>
        <w:pStyle w:val="Caption"/>
        <w:keepNext/>
        <w:rPr>
          <w:rFonts w:ascii="Times New Roman" w:hAnsi="Times New Roman" w:cs="Times New Roman"/>
          <w:color w:val="auto"/>
          <w:sz w:val="22"/>
          <w:szCs w:val="22"/>
        </w:rPr>
      </w:pPr>
      <w:r w:rsidRPr="00B10E46">
        <w:rPr>
          <w:rFonts w:ascii="Times New Roman" w:hAnsi="Times New Roman" w:cs="Times New Roman"/>
          <w:color w:val="auto"/>
          <w:sz w:val="22"/>
          <w:szCs w:val="22"/>
        </w:rPr>
        <w:lastRenderedPageBreak/>
        <w:t xml:space="preserve">Table </w:t>
      </w:r>
      <w:r w:rsidRPr="00B10E46">
        <w:rPr>
          <w:rFonts w:ascii="Times New Roman" w:hAnsi="Times New Roman" w:cs="Times New Roman"/>
          <w:color w:val="auto"/>
          <w:sz w:val="22"/>
          <w:szCs w:val="22"/>
        </w:rPr>
        <w:fldChar w:fldCharType="begin"/>
      </w:r>
      <w:r w:rsidRPr="00B10E46">
        <w:rPr>
          <w:rFonts w:ascii="Times New Roman" w:hAnsi="Times New Roman" w:cs="Times New Roman"/>
          <w:color w:val="auto"/>
          <w:sz w:val="22"/>
          <w:szCs w:val="22"/>
        </w:rPr>
        <w:instrText xml:space="preserve"> SEQ Table \* ARABIC </w:instrText>
      </w:r>
      <w:r w:rsidRPr="00B10E46">
        <w:rPr>
          <w:rFonts w:ascii="Times New Roman" w:hAnsi="Times New Roman" w:cs="Times New Roman"/>
          <w:color w:val="auto"/>
          <w:sz w:val="22"/>
          <w:szCs w:val="22"/>
        </w:rPr>
        <w:fldChar w:fldCharType="separate"/>
      </w:r>
      <w:r w:rsidR="00D24F27">
        <w:rPr>
          <w:rFonts w:ascii="Times New Roman" w:hAnsi="Times New Roman" w:cs="Times New Roman"/>
          <w:noProof/>
          <w:color w:val="auto"/>
          <w:sz w:val="22"/>
          <w:szCs w:val="22"/>
        </w:rPr>
        <w:t>3</w:t>
      </w:r>
      <w:r w:rsidRPr="00B10E46">
        <w:rPr>
          <w:rFonts w:ascii="Times New Roman" w:hAnsi="Times New Roman" w:cs="Times New Roman"/>
          <w:color w:val="auto"/>
          <w:sz w:val="22"/>
          <w:szCs w:val="22"/>
        </w:rPr>
        <w:fldChar w:fldCharType="end"/>
      </w:r>
      <w:r w:rsidRPr="00B10E46">
        <w:rPr>
          <w:rFonts w:ascii="Times New Roman" w:hAnsi="Times New Roman" w:cs="Times New Roman"/>
          <w:color w:val="auto"/>
          <w:sz w:val="22"/>
          <w:szCs w:val="22"/>
        </w:rPr>
        <w:t xml:space="preserve"> </w:t>
      </w:r>
      <w:r w:rsidR="003F646A" w:rsidRPr="00B10E46">
        <w:rPr>
          <w:rFonts w:ascii="Times New Roman" w:hAnsi="Times New Roman" w:cs="Times New Roman"/>
          <w:color w:val="auto"/>
          <w:sz w:val="22"/>
          <w:szCs w:val="22"/>
        </w:rPr>
        <w:t>Studies of the relationship between nurses’ personal health behaviours and their health promotion practice, stratified by behaviour</w:t>
      </w:r>
    </w:p>
    <w:tbl>
      <w:tblPr>
        <w:tblStyle w:val="TableGrid"/>
        <w:tblW w:w="5000" w:type="pct"/>
        <w:tblLook w:val="04A0" w:firstRow="1" w:lastRow="0" w:firstColumn="1" w:lastColumn="0" w:noHBand="0" w:noVBand="1"/>
      </w:tblPr>
      <w:tblGrid>
        <w:gridCol w:w="1951"/>
        <w:gridCol w:w="992"/>
        <w:gridCol w:w="1843"/>
        <w:gridCol w:w="1916"/>
        <w:gridCol w:w="3186"/>
        <w:gridCol w:w="4286"/>
      </w:tblGrid>
      <w:tr w:rsidR="00B10E46" w:rsidRPr="001F6A01" w:rsidTr="00B10E46">
        <w:trPr>
          <w:tblHeader/>
        </w:trPr>
        <w:tc>
          <w:tcPr>
            <w:tcW w:w="688" w:type="pct"/>
          </w:tcPr>
          <w:p w:rsidR="00B10E46" w:rsidRPr="009C5A4A" w:rsidRDefault="00B10E46" w:rsidP="00B10E46">
            <w:pPr>
              <w:spacing w:line="360" w:lineRule="auto"/>
              <w:rPr>
                <w:rFonts w:ascii="Times New Roman" w:hAnsi="Times New Roman" w:cs="Times New Roman"/>
                <w:i/>
                <w:sz w:val="20"/>
                <w:szCs w:val="20"/>
              </w:rPr>
            </w:pPr>
            <w:r w:rsidRPr="009C5A4A">
              <w:rPr>
                <w:rFonts w:ascii="Times New Roman" w:hAnsi="Times New Roman" w:cs="Times New Roman"/>
                <w:i/>
                <w:sz w:val="20"/>
                <w:szCs w:val="20"/>
              </w:rPr>
              <w:t>Author</w:t>
            </w:r>
          </w:p>
        </w:tc>
        <w:tc>
          <w:tcPr>
            <w:tcW w:w="350" w:type="pct"/>
          </w:tcPr>
          <w:p w:rsidR="00B10E46" w:rsidRPr="009C5A4A" w:rsidRDefault="00B10E46" w:rsidP="00B10E46">
            <w:pPr>
              <w:spacing w:line="360" w:lineRule="auto"/>
              <w:rPr>
                <w:rFonts w:ascii="Times New Roman" w:hAnsi="Times New Roman" w:cs="Times New Roman"/>
                <w:i/>
                <w:sz w:val="20"/>
                <w:szCs w:val="20"/>
              </w:rPr>
            </w:pPr>
            <w:r w:rsidRPr="009C5A4A">
              <w:rPr>
                <w:rFonts w:ascii="Times New Roman" w:hAnsi="Times New Roman" w:cs="Times New Roman"/>
                <w:i/>
                <w:sz w:val="20"/>
                <w:szCs w:val="20"/>
              </w:rPr>
              <w:t>Location</w:t>
            </w:r>
          </w:p>
        </w:tc>
        <w:tc>
          <w:tcPr>
            <w:tcW w:w="650" w:type="pct"/>
          </w:tcPr>
          <w:p w:rsidR="00B10E46" w:rsidRPr="009C5A4A" w:rsidRDefault="00B10E46" w:rsidP="00B10E46">
            <w:pPr>
              <w:spacing w:line="360" w:lineRule="auto"/>
              <w:rPr>
                <w:rFonts w:ascii="Times New Roman" w:hAnsi="Times New Roman" w:cs="Times New Roman"/>
                <w:i/>
                <w:sz w:val="20"/>
                <w:szCs w:val="20"/>
              </w:rPr>
            </w:pPr>
            <w:r w:rsidRPr="009C5A4A">
              <w:rPr>
                <w:rFonts w:ascii="Times New Roman" w:hAnsi="Times New Roman" w:cs="Times New Roman"/>
                <w:i/>
                <w:sz w:val="20"/>
                <w:szCs w:val="20"/>
              </w:rPr>
              <w:t>Setting/context and sample size</w:t>
            </w:r>
          </w:p>
        </w:tc>
        <w:tc>
          <w:tcPr>
            <w:tcW w:w="676" w:type="pct"/>
          </w:tcPr>
          <w:p w:rsidR="00B10E46" w:rsidRPr="009C5A4A" w:rsidRDefault="00B10E46" w:rsidP="00B10E46">
            <w:pPr>
              <w:spacing w:line="360" w:lineRule="auto"/>
              <w:rPr>
                <w:rFonts w:ascii="Times New Roman" w:hAnsi="Times New Roman" w:cs="Times New Roman"/>
                <w:i/>
                <w:sz w:val="20"/>
                <w:szCs w:val="20"/>
              </w:rPr>
            </w:pPr>
            <w:r w:rsidRPr="009C5A4A">
              <w:rPr>
                <w:rFonts w:ascii="Times New Roman" w:hAnsi="Times New Roman" w:cs="Times New Roman"/>
                <w:i/>
                <w:sz w:val="20"/>
                <w:szCs w:val="20"/>
              </w:rPr>
              <w:t>Design</w:t>
            </w:r>
          </w:p>
        </w:tc>
        <w:tc>
          <w:tcPr>
            <w:tcW w:w="1124" w:type="pct"/>
          </w:tcPr>
          <w:p w:rsidR="00B10E46" w:rsidRPr="009C5A4A" w:rsidRDefault="00B10E46" w:rsidP="00B10E46">
            <w:pPr>
              <w:spacing w:line="360" w:lineRule="auto"/>
              <w:rPr>
                <w:rFonts w:ascii="Times New Roman" w:hAnsi="Times New Roman" w:cs="Times New Roman"/>
                <w:i/>
                <w:sz w:val="20"/>
                <w:szCs w:val="20"/>
              </w:rPr>
            </w:pPr>
            <w:r w:rsidRPr="009C5A4A">
              <w:rPr>
                <w:rFonts w:ascii="Times New Roman" w:hAnsi="Times New Roman" w:cs="Times New Roman"/>
                <w:i/>
                <w:sz w:val="20"/>
                <w:szCs w:val="20"/>
              </w:rPr>
              <w:t>Outcome measure</w:t>
            </w:r>
          </w:p>
        </w:tc>
        <w:tc>
          <w:tcPr>
            <w:tcW w:w="1512" w:type="pct"/>
          </w:tcPr>
          <w:p w:rsidR="00B10E46" w:rsidRPr="009C5A4A" w:rsidRDefault="00B10E46" w:rsidP="00B10E46">
            <w:pPr>
              <w:spacing w:line="360" w:lineRule="auto"/>
              <w:rPr>
                <w:rFonts w:ascii="Times New Roman" w:hAnsi="Times New Roman" w:cs="Times New Roman"/>
                <w:i/>
                <w:sz w:val="20"/>
                <w:szCs w:val="20"/>
              </w:rPr>
            </w:pPr>
            <w:r w:rsidRPr="009C5A4A">
              <w:rPr>
                <w:rFonts w:ascii="Times New Roman" w:hAnsi="Times New Roman" w:cs="Times New Roman"/>
                <w:i/>
                <w:sz w:val="20"/>
                <w:szCs w:val="20"/>
              </w:rPr>
              <w:t>Conclusion</w:t>
            </w:r>
          </w:p>
        </w:tc>
      </w:tr>
      <w:tr w:rsidR="00B10E46" w:rsidRPr="001F6A01" w:rsidTr="006462C2">
        <w:tc>
          <w:tcPr>
            <w:tcW w:w="5000" w:type="pct"/>
            <w:gridSpan w:val="6"/>
            <w:shd w:val="clear" w:color="auto" w:fill="auto"/>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Diet</w:t>
            </w:r>
          </w:p>
        </w:tc>
      </w:tr>
      <w:tr w:rsidR="00B10E46" w:rsidRPr="001F6A01" w:rsidTr="00B10E46">
        <w:tc>
          <w:tcPr>
            <w:tcW w:w="688" w:type="pct"/>
            <w:tcBorders>
              <w:bottom w:val="single" w:sz="4" w:space="0" w:color="auto"/>
            </w:tcBorders>
          </w:tcPr>
          <w:p w:rsidR="00B10E46" w:rsidRPr="009C5A4A" w:rsidRDefault="00B10E46" w:rsidP="00B10E46">
            <w:pPr>
              <w:pStyle w:val="ListParagraph"/>
              <w:numPr>
                <w:ilvl w:val="0"/>
                <w:numId w:val="11"/>
              </w:numPr>
              <w:spacing w:line="360" w:lineRule="auto"/>
              <w:rPr>
                <w:rFonts w:ascii="Times New Roman" w:hAnsi="Times New Roman" w:cs="Times New Roman"/>
                <w:sz w:val="20"/>
                <w:szCs w:val="20"/>
              </w:rPr>
            </w:pPr>
            <w:r w:rsidRPr="009C5A4A">
              <w:rPr>
                <w:rFonts w:ascii="Times New Roman" w:hAnsi="Times New Roman" w:cs="Times New Roman"/>
                <w:sz w:val="20"/>
                <w:szCs w:val="20"/>
              </w:rPr>
              <w:fldChar w:fldCharType="begin" w:fldLock="1"/>
            </w:r>
            <w:r w:rsidRPr="009C5A4A">
              <w:rPr>
                <w:rFonts w:ascii="Times New Roman" w:hAnsi="Times New Roman" w:cs="Times New Roman"/>
                <w:sz w:val="20"/>
                <w:szCs w:val="20"/>
              </w:rPr>
              <w:instrText>ADDIN CSL_CITATION { "citationItems" : [ { "id" : "ITEM-1", "itemData" : { "DOI" : "10.12968/bjon.2015.24.2.108", "ISSN" : "0966-0461", "PMID" : "25615996", "abstract" : "This study assessed paediatric nurses' attitudes towards promoting healthy eating and their opinions regarding nurses as role models for health. In all, 67 nurses from 14 wards at an acute hospital trust completed questionnaires on weight, diet, physical activity, self-efficacy and attitudes towards nurses as role models for health. Forty-eight percent felt that they could incorporate health promotion into their patient care better, and 84% believed that nurses should present themselves as role models for health. Nurses felt that their own health behaviours influenced the quality of their care: 77% reported that patients and families would heed advice better from those who appeared to follow it themselves, and 48% reported difficulties in promoting health behaviours they did not adhere to themselves. These views were inconsistent with their own lifestyle choices, since one third of respondents did not meet physical-activity guidelines, almost half were an unhealthy weight, and the majority did not consume five portions of fruits/vegetables per day. Paediatric nurses identified barriers and facilitators to promoting healthy eating. Education, training and access to evidence-based resources may help to increase paediatric nurses' confidence to promote healthy eating to children and their families. Hospital workplaces should make provision to support nurses who seek to improve their own health.", "author" : [ { "dropping-particle" : "", "family" : "Blake", "given" : "Holly", "non-dropping-particle" : "", "parse-names" : false, "suffix" : "" }, { "dropping-particle" : "", "family" : "Patterson", "given" : "Joanna;", "non-dropping-particle" : "", "parse-names" : false, "suffix" : "" } ], "container-title" : "British Journal of Nursing", "id" : "ITEM-1", "issue" : "2", "issued" : { "date-parts" : [ [ "2015" ] ] }, "page" : "108-112", "title" : "Paediatric nurses' attitudes towards the promotion of healthy eating", "type" : "article-journal", "volume" : "24" }, "uris" : [ "http://www.mendeley.com/documents/?uuid=8948feab-e7d6-4cda-84f7-925fe1583bcc" ] } ], "mendeley" : { "formattedCitation" : "(Blake and Patterson, 2015)", "manualFormatting" : "Blake and Patterson, 2015", "plainTextFormattedCitation" : "(Blake and Patterson, 2015)", "previouslyFormattedCitation" : "(Blake and Patterson, 2015)" }, "properties" : { "noteIndex" : 0 }, "schema" : "https://github.com/citation-style-language/schema/raw/master/csl-citation.json" }</w:instrText>
            </w:r>
            <w:r w:rsidRPr="009C5A4A">
              <w:rPr>
                <w:rFonts w:ascii="Times New Roman" w:hAnsi="Times New Roman" w:cs="Times New Roman"/>
                <w:sz w:val="20"/>
                <w:szCs w:val="20"/>
              </w:rPr>
              <w:fldChar w:fldCharType="separate"/>
            </w:r>
            <w:r w:rsidRPr="009C5A4A">
              <w:rPr>
                <w:rFonts w:ascii="Times New Roman" w:hAnsi="Times New Roman" w:cs="Times New Roman"/>
                <w:noProof/>
                <w:sz w:val="20"/>
                <w:szCs w:val="20"/>
              </w:rPr>
              <w:t>Blake and Patterson, 2015</w:t>
            </w:r>
            <w:r w:rsidRPr="009C5A4A">
              <w:rPr>
                <w:rFonts w:ascii="Times New Roman" w:hAnsi="Times New Roman" w:cs="Times New Roman"/>
                <w:sz w:val="20"/>
                <w:szCs w:val="20"/>
              </w:rPr>
              <w:fldChar w:fldCharType="end"/>
            </w:r>
          </w:p>
        </w:tc>
        <w:tc>
          <w:tcPr>
            <w:tcW w:w="350" w:type="pct"/>
            <w:tcBorders>
              <w:bottom w:val="single" w:sz="4" w:space="0" w:color="auto"/>
            </w:tcBorders>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UK</w:t>
            </w:r>
          </w:p>
        </w:tc>
        <w:tc>
          <w:tcPr>
            <w:tcW w:w="650" w:type="pct"/>
            <w:tcBorders>
              <w:bottom w:val="single" w:sz="4" w:space="0" w:color="auto"/>
            </w:tcBorders>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Hospital (paediatric)</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i/>
                <w:sz w:val="20"/>
                <w:szCs w:val="20"/>
              </w:rPr>
              <w:t>N</w:t>
            </w:r>
            <w:r w:rsidRPr="009C5A4A">
              <w:rPr>
                <w:rFonts w:ascii="Times New Roman" w:hAnsi="Times New Roman" w:cs="Times New Roman"/>
                <w:sz w:val="20"/>
                <w:szCs w:val="20"/>
              </w:rPr>
              <w:t xml:space="preserve"> = 67</w:t>
            </w:r>
          </w:p>
        </w:tc>
        <w:tc>
          <w:tcPr>
            <w:tcW w:w="676" w:type="pct"/>
            <w:tcBorders>
              <w:bottom w:val="single" w:sz="4" w:space="0" w:color="auto"/>
            </w:tcBorders>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Cross-sectional survey</w:t>
            </w:r>
          </w:p>
        </w:tc>
        <w:tc>
          <w:tcPr>
            <w:tcW w:w="1124" w:type="pct"/>
            <w:tcBorders>
              <w:bottom w:val="single" w:sz="4" w:space="0" w:color="auto"/>
            </w:tcBorders>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Self-efficacy; Attitudes towards being a role model</w:t>
            </w:r>
          </w:p>
        </w:tc>
        <w:tc>
          <w:tcPr>
            <w:tcW w:w="1512" w:type="pct"/>
            <w:tcBorders>
              <w:bottom w:val="single" w:sz="4" w:space="0" w:color="auto"/>
            </w:tcBorders>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Yes</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lang w:val="en-US"/>
              </w:rPr>
              <w:t>Those who were hesitant to promote health were more likely to be overweight or obese, and/or had poor diet and/or low levels of physical activity; almost half said they found it difficult to promote behaviours they did not participate in themselves</w:t>
            </w:r>
          </w:p>
        </w:tc>
      </w:tr>
      <w:tr w:rsidR="00B10E46" w:rsidRPr="001F6A01" w:rsidTr="006462C2">
        <w:tc>
          <w:tcPr>
            <w:tcW w:w="5000" w:type="pct"/>
            <w:gridSpan w:val="6"/>
            <w:tcBorders>
              <w:left w:val="nil"/>
              <w:right w:val="nil"/>
            </w:tcBorders>
            <w:shd w:val="clear" w:color="auto" w:fill="auto"/>
          </w:tcPr>
          <w:p w:rsidR="00B10E46" w:rsidRPr="00050C3C" w:rsidRDefault="00B10E46" w:rsidP="00B10E46">
            <w:pPr>
              <w:spacing w:line="360" w:lineRule="auto"/>
              <w:rPr>
                <w:rFonts w:ascii="Times New Roman" w:hAnsi="Times New Roman" w:cs="Times New Roman"/>
                <w:sz w:val="20"/>
                <w:szCs w:val="20"/>
              </w:rPr>
            </w:pPr>
          </w:p>
        </w:tc>
      </w:tr>
      <w:tr w:rsidR="00B10E46" w:rsidRPr="001F6A01" w:rsidTr="006462C2">
        <w:tc>
          <w:tcPr>
            <w:tcW w:w="5000" w:type="pct"/>
            <w:gridSpan w:val="6"/>
            <w:shd w:val="clear" w:color="auto" w:fill="auto"/>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Physical activity</w:t>
            </w:r>
          </w:p>
        </w:tc>
      </w:tr>
      <w:tr w:rsidR="00B10E46" w:rsidRPr="001F6A01" w:rsidTr="00B10E46">
        <w:tc>
          <w:tcPr>
            <w:tcW w:w="688" w:type="pct"/>
          </w:tcPr>
          <w:p w:rsidR="00B10E46" w:rsidRPr="009C5A4A" w:rsidRDefault="00B10E46" w:rsidP="00B10E46">
            <w:pPr>
              <w:pStyle w:val="ListParagraph"/>
              <w:numPr>
                <w:ilvl w:val="0"/>
                <w:numId w:val="11"/>
              </w:numPr>
              <w:spacing w:line="360" w:lineRule="auto"/>
              <w:rPr>
                <w:rFonts w:ascii="Times New Roman" w:hAnsi="Times New Roman" w:cs="Times New Roman"/>
                <w:sz w:val="20"/>
                <w:szCs w:val="20"/>
              </w:rPr>
            </w:pPr>
            <w:r w:rsidRPr="009C5A4A">
              <w:rPr>
                <w:rFonts w:ascii="Times New Roman" w:hAnsi="Times New Roman" w:cs="Times New Roman"/>
                <w:sz w:val="20"/>
                <w:szCs w:val="20"/>
              </w:rPr>
              <w:fldChar w:fldCharType="begin" w:fldLock="1"/>
            </w:r>
            <w:r w:rsidRPr="009C5A4A">
              <w:rPr>
                <w:rFonts w:ascii="Times New Roman" w:hAnsi="Times New Roman" w:cs="Times New Roman"/>
                <w:sz w:val="20"/>
                <w:szCs w:val="20"/>
              </w:rPr>
              <w:instrText>ADDIN CSL_CITATION { "citationItems" : [ { "id" : "ITEM-1", "itemData" : { "PMID" : "26043015", "abstract" : "Many registered nurses (RNs) are not achieving the recommended daily levels of physical activity. This study collected data from 623 RNs about their personal health behaviours and their professional, physical activity-related health-promotion practices. The findings showed that 75% of the sample reported engaging in personal physical activity, 25% were at risk of hazardous drinking or active alcohol use disorders, 17% were past smokers and 11% were current smokers, 47% reported having a normal body weight-size, and 73% desired to be a normal body weight-size. Nearly half of the sample reported that they were promoting physical activity within their clinical practice. Personal physical activity behaviour, perceived health status, length of clinical practice, clinical specialty, and actual body weight-size were significantly related to the RNs' professional, physical activity-related practices. This study highlights a need for training on physical activity-related counselling, including awareness of the latest recommendations and strategies to promote physical activity. Health-care employers should also consider addressing nurses' barriers to the promotion of physical activity within their clinical practice so that all health-care contacts are able to maximise opportunities to promote active ageing.", "author" : [ { "dropping-particle" : "", "family" : "Bakhshi", "given" : "Savita", "non-dropping-particle" : "", "parse-names" : false, "suffix" : "" }, { "dropping-particle" : "", "family" : "Sun", "given" : "Fei", "non-dropping-particle" : "", "parse-names" : false, "suffix" : "" }, { "dropping-particle" : "", "family" : "Murrells", "given" : "Trevor", "non-dropping-particle" : "", "parse-names" : false, "suffix" : "" }, { "dropping-particle" : "", "family" : "While", "given" : "Alison E.", "non-dropping-particle" : "", "parse-names" : false, "suffix" : "" } ], "container-title" : "British journal of community nursing", "id" : "ITEM-1", "issue" : "6", "issued" : { "date-parts" : [ [ "2015" ] ] }, "page" : "289-297", "title" : "Nurses \u2019 health behaviours and physical activity-related health-promotion practices.", "type" : "article-journal", "volume" : "20" }, "uris" : [ "http://www.mendeley.com/documents/?uuid=2305ccf4-2440-46ee-a00d-4e7bd580e67f" ] } ], "mendeley" : { "formattedCitation" : "(Bakhshi &lt;i&gt;et al.&lt;/i&gt;, 2015)", "manualFormatting" : "Bakhshi et al., 2015", "plainTextFormattedCitation" : "(Bakhshi et al., 2015)", "previouslyFormattedCitation" : "(Bakhshi &lt;i&gt;et al.&lt;/i&gt;, 2015)" }, "properties" : { "noteIndex" : 0 }, "schema" : "https://github.com/citation-style-language/schema/raw/master/csl-citation.json" }</w:instrText>
            </w:r>
            <w:r w:rsidRPr="009C5A4A">
              <w:rPr>
                <w:rFonts w:ascii="Times New Roman" w:hAnsi="Times New Roman" w:cs="Times New Roman"/>
                <w:sz w:val="20"/>
                <w:szCs w:val="20"/>
              </w:rPr>
              <w:fldChar w:fldCharType="separate"/>
            </w:r>
            <w:r w:rsidRPr="009C5A4A">
              <w:rPr>
                <w:rFonts w:ascii="Times New Roman" w:hAnsi="Times New Roman" w:cs="Times New Roman"/>
                <w:noProof/>
                <w:sz w:val="20"/>
                <w:szCs w:val="20"/>
              </w:rPr>
              <w:t xml:space="preserve">Bakhshi </w:t>
            </w:r>
            <w:r w:rsidRPr="009C5A4A">
              <w:rPr>
                <w:rFonts w:ascii="Times New Roman" w:hAnsi="Times New Roman" w:cs="Times New Roman"/>
                <w:i/>
                <w:noProof/>
                <w:sz w:val="20"/>
                <w:szCs w:val="20"/>
              </w:rPr>
              <w:t>et al.</w:t>
            </w:r>
            <w:r w:rsidRPr="009C5A4A">
              <w:rPr>
                <w:rFonts w:ascii="Times New Roman" w:hAnsi="Times New Roman" w:cs="Times New Roman"/>
                <w:noProof/>
                <w:sz w:val="20"/>
                <w:szCs w:val="20"/>
              </w:rPr>
              <w:t>, 2015</w:t>
            </w:r>
            <w:r w:rsidRPr="009C5A4A">
              <w:rPr>
                <w:rFonts w:ascii="Times New Roman" w:hAnsi="Times New Roman" w:cs="Times New Roman"/>
                <w:sz w:val="20"/>
                <w:szCs w:val="20"/>
              </w:rPr>
              <w:fldChar w:fldCharType="end"/>
            </w:r>
          </w:p>
        </w:tc>
        <w:tc>
          <w:tcPr>
            <w:tcW w:w="3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UK</w:t>
            </w:r>
          </w:p>
        </w:tc>
        <w:tc>
          <w:tcPr>
            <w:tcW w:w="6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Hospital (88%) and community (12%)</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i/>
                <w:sz w:val="20"/>
                <w:szCs w:val="20"/>
              </w:rPr>
              <w:t>N</w:t>
            </w:r>
            <w:r w:rsidRPr="009C5A4A">
              <w:rPr>
                <w:rFonts w:ascii="Times New Roman" w:hAnsi="Times New Roman" w:cs="Times New Roman"/>
                <w:sz w:val="20"/>
                <w:szCs w:val="20"/>
              </w:rPr>
              <w:t xml:space="preserve"> = 623</w:t>
            </w:r>
          </w:p>
        </w:tc>
        <w:tc>
          <w:tcPr>
            <w:tcW w:w="676"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Cross-sectional survey</w:t>
            </w:r>
          </w:p>
        </w:tc>
        <w:tc>
          <w:tcPr>
            <w:tcW w:w="1124"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Self-efficacy; attitudes towards role in health promotion practice; knowledge regarding health promotion practice; perceived importance attached to the behaviour</w:t>
            </w:r>
          </w:p>
        </w:tc>
        <w:tc>
          <w:tcPr>
            <w:tcW w:w="1512"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Yes</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Personal physical activity behaviour and body weight were significantly related to nurses’ professional physical activity-related practices. </w:t>
            </w:r>
          </w:p>
        </w:tc>
      </w:tr>
      <w:tr w:rsidR="00B10E46" w:rsidRPr="001F6A01" w:rsidTr="00B10E46">
        <w:tc>
          <w:tcPr>
            <w:tcW w:w="688" w:type="pct"/>
          </w:tcPr>
          <w:p w:rsidR="00B10E46" w:rsidRPr="009C5A4A" w:rsidRDefault="00B10E46" w:rsidP="00B10E46">
            <w:pPr>
              <w:pStyle w:val="ListParagraph"/>
              <w:numPr>
                <w:ilvl w:val="0"/>
                <w:numId w:val="11"/>
              </w:numPr>
              <w:spacing w:line="360" w:lineRule="auto"/>
              <w:rPr>
                <w:rFonts w:ascii="Times New Roman" w:hAnsi="Times New Roman" w:cs="Times New Roman"/>
                <w:sz w:val="20"/>
                <w:szCs w:val="20"/>
              </w:rPr>
            </w:pPr>
            <w:r w:rsidRPr="009C5A4A">
              <w:rPr>
                <w:rFonts w:ascii="Times New Roman" w:hAnsi="Times New Roman" w:cs="Times New Roman"/>
                <w:sz w:val="20"/>
                <w:szCs w:val="20"/>
              </w:rPr>
              <w:fldChar w:fldCharType="begin" w:fldLock="1"/>
            </w:r>
            <w:r w:rsidRPr="009C5A4A">
              <w:rPr>
                <w:rFonts w:ascii="Times New Roman" w:hAnsi="Times New Roman" w:cs="Times New Roman"/>
                <w:sz w:val="20"/>
                <w:szCs w:val="20"/>
              </w:rPr>
              <w:instrText>ADDIN CSL_CITATION { "citationItems" : [ { "id" : "ITEM-1", "itemData" : { "DOI" : "10.1111/j.1440-172X.2011.01951.x", "ISSN" : "1440-172X", "PMID" : "21781214", "abstract" : "Recommendations by experts have been in place for &gt; 10 years encouraging every adult to participate in \u2265 30 min of daily moderate-intensity physical activity. Despite extensive research supporting the value of physical activity, only about one-third of all adults meet physical activity recommendations. Using Pender's Health Promotion Theory as the framework, this study was focused on the relationships between nurses' beliefs regarding the benefits of exercise, their exercise behaviour and their recommendation of exercise for health promotion or as part of a treatment plan. Results showed positive correlations between exercise benefits, physical activity and recommendation of exercise to patients. Nurses who believe in health promotion and embrace healthy behaviours are more likely to be positive role models and teach healthy behaviours to their patients. Recommendations for practice and future research are included.", "author" : [ { "dropping-particle" : "", "family" : "Esposito", "given" : "Eileen M", "non-dropping-particle" : "", "parse-names" : false, "suffix" : "" }, { "dropping-particle" : "", "family" : "Fitzpatrick", "given" : "Joyce J", "non-dropping-particle" : "", "parse-names" : false, "suffix" : "" } ], "container-title" : "International journal of nursing practice", "id" : "ITEM-1", "issue" : "4", "issued" : { "date-parts" : [ [ "2011", "8" ] ] }, "page" : "351-6", "title" : "Registered nurses' beliefs of the benefits of exercise, their exercise behaviour and their patient teaching regarding exercise", "type" : "article-journal", "volume" : "17" }, "uris" : [ "http://www.mendeley.com/documents/?uuid=a8968190-f9aa-4834-98af-005b40bb2f58" ] } ], "mendeley" : { "formattedCitation" : "(Esposito and Fitzpatrick, 2011)", "manualFormatting" : "Esposito and Fitzpatrick, 2011", "plainTextFormattedCitation" : "(Esposito and Fitzpatrick, 2011)", "previouslyFormattedCitation" : "(Esposito and Fitzpatrick, 2011)" }, "properties" : { "noteIndex" : 0 }, "schema" : "https://github.com/citation-style-language/schema/raw/master/csl-citation.json" }</w:instrText>
            </w:r>
            <w:r w:rsidRPr="009C5A4A">
              <w:rPr>
                <w:rFonts w:ascii="Times New Roman" w:hAnsi="Times New Roman" w:cs="Times New Roman"/>
                <w:sz w:val="20"/>
                <w:szCs w:val="20"/>
              </w:rPr>
              <w:fldChar w:fldCharType="separate"/>
            </w:r>
            <w:r w:rsidRPr="009C5A4A">
              <w:rPr>
                <w:rFonts w:ascii="Times New Roman" w:hAnsi="Times New Roman" w:cs="Times New Roman"/>
                <w:noProof/>
                <w:sz w:val="20"/>
                <w:szCs w:val="20"/>
              </w:rPr>
              <w:t>Esposito and Fitzpatrick, 2011</w:t>
            </w:r>
            <w:r w:rsidRPr="009C5A4A">
              <w:rPr>
                <w:rFonts w:ascii="Times New Roman" w:hAnsi="Times New Roman" w:cs="Times New Roman"/>
                <w:sz w:val="20"/>
                <w:szCs w:val="20"/>
              </w:rPr>
              <w:fldChar w:fldCharType="end"/>
            </w:r>
          </w:p>
        </w:tc>
        <w:tc>
          <w:tcPr>
            <w:tcW w:w="3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US</w:t>
            </w:r>
          </w:p>
        </w:tc>
        <w:tc>
          <w:tcPr>
            <w:tcW w:w="6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Hospital </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i/>
                <w:sz w:val="20"/>
                <w:szCs w:val="20"/>
              </w:rPr>
              <w:t>N</w:t>
            </w:r>
            <w:r w:rsidRPr="009C5A4A">
              <w:rPr>
                <w:rFonts w:ascii="Times New Roman" w:hAnsi="Times New Roman" w:cs="Times New Roman"/>
                <w:sz w:val="20"/>
                <w:szCs w:val="20"/>
              </w:rPr>
              <w:t xml:space="preserve"> = 112</w:t>
            </w:r>
          </w:p>
        </w:tc>
        <w:tc>
          <w:tcPr>
            <w:tcW w:w="676"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Cross-sectional survey</w:t>
            </w:r>
          </w:p>
        </w:tc>
        <w:tc>
          <w:tcPr>
            <w:tcW w:w="1124"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Self-reported frequency of physical activity promotion; perceived importance attached to the behaviour</w:t>
            </w:r>
          </w:p>
        </w:tc>
        <w:tc>
          <w:tcPr>
            <w:tcW w:w="1512"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Yes</w:t>
            </w:r>
          </w:p>
          <w:p w:rsidR="00B10E46" w:rsidRPr="009C5A4A" w:rsidRDefault="00B10E46" w:rsidP="00B10E46">
            <w:pPr>
              <w:spacing w:line="360" w:lineRule="auto"/>
              <w:rPr>
                <w:rFonts w:ascii="Times New Roman" w:hAnsi="Times New Roman" w:cs="Times New Roman"/>
                <w:sz w:val="20"/>
                <w:szCs w:val="20"/>
                <w:lang w:val="en-US"/>
              </w:rPr>
            </w:pPr>
            <w:r w:rsidRPr="009C5A4A">
              <w:rPr>
                <w:rFonts w:ascii="Times New Roman" w:hAnsi="Times New Roman" w:cs="Times New Roman"/>
                <w:sz w:val="20"/>
                <w:szCs w:val="20"/>
              </w:rPr>
              <w:t xml:space="preserve">A moderate to strong positive relationship was found between personal physical activity and nurses’ belief in the benefits of, and their recommendation of, physical activity </w:t>
            </w:r>
          </w:p>
        </w:tc>
      </w:tr>
      <w:tr w:rsidR="00B10E46" w:rsidRPr="001F6A01" w:rsidTr="00B10E46">
        <w:tc>
          <w:tcPr>
            <w:tcW w:w="688" w:type="pct"/>
          </w:tcPr>
          <w:p w:rsidR="00B10E46" w:rsidRPr="009C5A4A" w:rsidRDefault="00B10E46" w:rsidP="00B10E46">
            <w:pPr>
              <w:pStyle w:val="ListParagraph"/>
              <w:numPr>
                <w:ilvl w:val="0"/>
                <w:numId w:val="11"/>
              </w:numPr>
              <w:spacing w:line="360" w:lineRule="auto"/>
              <w:rPr>
                <w:rFonts w:ascii="Times New Roman" w:hAnsi="Times New Roman" w:cs="Times New Roman"/>
                <w:sz w:val="20"/>
                <w:szCs w:val="20"/>
              </w:rPr>
            </w:pPr>
            <w:r w:rsidRPr="009C5A4A">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DOI" : "10.1136/bjsm.32.3.242", "ISBN" : "0306-3674", "ISSN" : "0306-3674", "PMID" : "9773175", "abstract" : "OBJECTIVE: To examine the promotion of physical activity by general practitioners (GPs) and practice nurses (PNs). METHODS: A questionnaire that examined the types of barriers and the levels of their influence as well as stage of change for activity promotion and for personal behaviour was mailed to 846 subjects. RESULTS: The return rate exceeded 70% in each group with a high proportion (69%) of GPs and PNs reporting that they regularly promote physical activity with their patients. GPs were less likely to regularly promote physical activity with their patients if they indicated lack of time as a barrier (odds ratio (OR) = 0.73, 95% confidence interval (CI) 0.58 to 0.93) or lack of incentives (OR = 0.74, 95% CI 0.59 to 0.94), and more likely to promote exercise if they themselves were regular exercisers (OR = 3.19, 95% CI 1.96 to 5.18). However, for PNs longer consultation times (by 1.5 to 2 minutes) had a higher likelihood of producing regular promotion of activity (OR = 1.61, 95% CI 1.02 to 1.62). For PNs personal physical activity stage was the strongest significant predictor of promotion level, but with a stronger effect (OR = 4.77, 95% CI 1.48 to 15.35) than in the GPs. CONCLUSION: The main finding is that GPs in the action or maintenance stage of changing their own physical activity are three times more likely to regularly promote the same behaviour in their patients than those in the other stages; for PNs the same difference quadruples the likelihood of them promoting physical activity. Professional readiness to change is influenced by known system barriers in GPs, and not in PNs, but is more strongly predicted by personal physical activity behaviour in both groups.", "author" : [ { "dropping-particle" : "", "family" : "McKenna", "given" : "J.", "non-dropping-particle" : "", "parse-names" : false, "suffix" : "" }, { "dropping-particle" : "", "family" : "Naylor", "given" : "P. J.", "non-dropping-particle" : "", "parse-names" : false, "suffix" : "" }, { "dropping-particle" : "", "family" : "McDowell", "given" : "N", "non-dropping-particle" : "", "parse-names" : false, "suffix" : "" } ], "container-title" : "British journal of sports medicine", "id" : "ITEM-1", "issue" : "3", "issued" : { "date-parts" : [ [ "1998", "9", "1" ] ] }, "note" : "From Duplicate 1 (Barriers to physical activity promotion by general practitioners and practice nurses. - McKenna, J.; Naylor, P. J.; McDowell, N)\n\nFrom Duplicate 1 (Barriers to physical activity promotion by general practitioners and practice nurses. - McKenna, J.; Naylor, P. J.; McDowell, N)\n\nFrom Duplicate 2 (Barriers to physical activity promotion by general practitioners and practice nurses. - McKenna, J; Naylor, P J; McDowell, N)\n\nAccession Number: 9773175. Language: English. Date Revised: 20151119. Date Created: 19981209. Date Completed: 19981209. Update Code: 20151204. Publication Type: Journal Article. Journal ID: 0432520. Publication Model: Print. Cited Medium: Print. NLM ISO Abbr: Br J Sports Med. PubMed Central ID: PMC1756103. Comment: Cites: Am Rev Respir Dis. 1983 Jun;127(6):739-46. (PMID: 6859657). Cites: Prev Med. 1997 May-Jun;26(3):382-8. (PMID: 9144763). Cites: Am J Prev Med. 1988;4(4 Suppl):27-48; discussion 49-52. (PMID: 3079141). Cites: J Fam Pract. 1992 Jan;34(1):86-91. (PMID: 1728659). Cites: Circulation. 1992 Jul;86(1):340-4. (PMID: 1617788). Cites: J Subst Abuse. 1990;2(2):217-35. (PMID: 2136111). Cites: Health Psychol. 1992;11(4):257-61. (PMID: 1396494). Cites: J Fam Pract. 1992 Oct;35(4):388-94. (PMID: 1402726). Cites: Prev Med. 1992 Nov;21(6):679-87. (PMID: 1438114). Cites: BMJ. 1993 Jul 17;307(6897):188-90. (PMID: 8343750). Cites: Fam Pract. 1993 Jun;10(2):137-51. (PMID: 8359603). Cites: Health Educ Q. 1993 Fall;20(3):431-40. (PMID: 8307765). Cites: Br J Gen Pract. 1994 May;44(382):224-8. (PMID: 8204337). Cites: Am J Health Promot. 1994 Sep-Oct;9(1):49-55. (PMID: 10147495). Cites: BMJ. 1996 Apr 13;312(7036):949-52. (PMID: 8616310). Cites: Prev Med. 1995 Nov;24(6):543-5. (PMID: 8610075). Cites: Prev Med. 1995 Nov;24(6):546-52. (PMID: 8610076). Cites: Clin J Sport Med. 1996 Apr;6(2):112-8. (PMID: 8673568). Cites: Br J Gen Pract. 1996 Mar;46(404):187-92. (PMID: 8731628). Cites: Prev Med. 1996 May-Jun;25(3):225-33. (PMID: 8780999). Cites: Fam Pract. 1997 Apr;14(2):160-76. (PMID: 9137956). Cites: Med Care. 1984 Apr;22(4):360-5. (PMID: 6717116). Linking ISSN: 03063674. Subset: IM; Date of Electronic Publication: 19980901. Current Imprints: Publication: London : BMJ Publishing Group; Original Imprints: Publication: Loughborough, Eng.\n\nFrom Duplicate 2 (Barriers to physical activity promotion by general practitioners and practice nurses. - McKenna, J.; Naylor, P. J.; McDowell, N)\n\nFrom Duplicate 2 (Barriers to physical activity promotion by general practitioners and practice nurses. - McKenna, J; Naylor, P; McDowell, N)\n\nAccession Number: 107197797. Language: English. Entry Date: 19990701. Revision Date: 20150711. Publication Type: Journal Article; research; tables/charts. Journal Subset: Allied Health; Biomedical; Double Blind Peer Reviewed; Europe; Expert Peer Reviewed; Peer Reviewed; UK &amp;amp; Ireland. NLM UID: 0432520.\n\nFrom Duplicate 1 (Factors that influence practice nurses to promote physical activity. - McDowell, N; McKenna, J; Naylor, P)\n\nAccession Number: 107296116. Language: English. Entry Date: 19981101. Revision Date: 20150711. Publication Type: Journal Article; research; tables/charts. Journal Subset: Allied Health; Biomedical; Double Blind Peer Reviewed; Europe; Expert Peer Reviewed; Peer Reviewed; UK &amp;amp; Ireland. NLM UID: 0432520.\n\nFrom Duplicate 1 (Factors that influence practice nurses to promote physical activity. - McDowell, N; McKenna, J; Naylor, P)\n\nAccession Number: 107296116. Language: English. Entry Date: 19981101. Revision Date: 20150711. Publication Type: Journal Article; research; tables/charts. Journal Subset: Allied Health; Biomedical; Double Blind Peer Reviewed; Europe; Expert Peer Reviewed; Peer Reviewed; UK &amp;amp; Ireland. NLM UID: 0432520.", "page" : "242-247", "publisher" : "BMJ Publishing Group", "publisher-place" : "Exercise and Health Research Unit, University of Bristol, 34 West Park, Bristol BS8 2LU, United Kingdom", "title" : "Barriers to physical activity promotion by general practitioners and practice nurses.", "type" : "article-journal", "volume" : "32" }, "uris" : [ "http://www.mendeley.com/documents/?uuid=70c0ca15-bd2d-4db8-8489-1681bdd926a3" ] } ], "mendeley" : { "formattedCitation" : "(J. McKenna &lt;i&gt;et al.&lt;/i&gt;, 1998a)", "manualFormatting" : "McKenna et al., 1998", "plainTextFormattedCitation" : "(J. McKenna et al., 1998a)", "previouslyFormattedCitation" : "(J. McKenna &lt;i&gt;et al.&lt;/i&gt;, 1998a)" }, "properties" : { "noteIndex" : 0 }, "schema" : "https://github.com/citation-style-language/schema/raw/master/csl-citation.json" }</w:instrText>
            </w:r>
            <w:r w:rsidRPr="009C5A4A">
              <w:rPr>
                <w:rFonts w:ascii="Times New Roman" w:hAnsi="Times New Roman" w:cs="Times New Roman"/>
                <w:sz w:val="20"/>
                <w:szCs w:val="20"/>
              </w:rPr>
              <w:fldChar w:fldCharType="separate"/>
            </w:r>
            <w:r w:rsidRPr="009C5A4A">
              <w:rPr>
                <w:rFonts w:ascii="Times New Roman" w:hAnsi="Times New Roman" w:cs="Times New Roman"/>
                <w:noProof/>
                <w:sz w:val="20"/>
                <w:szCs w:val="20"/>
              </w:rPr>
              <w:t xml:space="preserve">McKenna </w:t>
            </w:r>
            <w:r w:rsidRPr="009C5A4A">
              <w:rPr>
                <w:rFonts w:ascii="Times New Roman" w:hAnsi="Times New Roman" w:cs="Times New Roman"/>
                <w:i/>
                <w:noProof/>
                <w:sz w:val="20"/>
                <w:szCs w:val="20"/>
              </w:rPr>
              <w:t>et al.</w:t>
            </w:r>
            <w:r w:rsidRPr="009C5A4A">
              <w:rPr>
                <w:rFonts w:ascii="Times New Roman" w:hAnsi="Times New Roman" w:cs="Times New Roman"/>
                <w:noProof/>
                <w:sz w:val="20"/>
                <w:szCs w:val="20"/>
              </w:rPr>
              <w:t>, 1998</w:t>
            </w:r>
            <w:r w:rsidRPr="009C5A4A">
              <w:rPr>
                <w:rFonts w:ascii="Times New Roman" w:hAnsi="Times New Roman" w:cs="Times New Roman"/>
                <w:sz w:val="20"/>
                <w:szCs w:val="20"/>
              </w:rPr>
              <w:fldChar w:fldCharType="end"/>
            </w:r>
          </w:p>
        </w:tc>
        <w:tc>
          <w:tcPr>
            <w:tcW w:w="3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UK</w:t>
            </w:r>
          </w:p>
        </w:tc>
        <w:tc>
          <w:tcPr>
            <w:tcW w:w="6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Primary care </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i/>
                <w:sz w:val="20"/>
                <w:szCs w:val="20"/>
              </w:rPr>
              <w:t>N</w:t>
            </w:r>
            <w:r w:rsidRPr="009C5A4A">
              <w:rPr>
                <w:rFonts w:ascii="Times New Roman" w:hAnsi="Times New Roman" w:cs="Times New Roman"/>
                <w:sz w:val="20"/>
                <w:szCs w:val="20"/>
              </w:rPr>
              <w:t xml:space="preserve"> = 272</w:t>
            </w:r>
          </w:p>
        </w:tc>
        <w:tc>
          <w:tcPr>
            <w:tcW w:w="676"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Cross-sectional survey </w:t>
            </w:r>
          </w:p>
        </w:tc>
        <w:tc>
          <w:tcPr>
            <w:tcW w:w="1124"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Self-reported frequency of physical activity promotion; training regarding health promotion practice</w:t>
            </w:r>
          </w:p>
        </w:tc>
        <w:tc>
          <w:tcPr>
            <w:tcW w:w="1512"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Yes</w:t>
            </w:r>
          </w:p>
          <w:p w:rsidR="00B10E46" w:rsidRPr="009C5A4A" w:rsidRDefault="00B10E46" w:rsidP="00B10E46">
            <w:pPr>
              <w:spacing w:line="360" w:lineRule="auto"/>
              <w:rPr>
                <w:rFonts w:ascii="Times New Roman" w:hAnsi="Times New Roman" w:cs="Times New Roman"/>
                <w:sz w:val="20"/>
                <w:szCs w:val="20"/>
                <w:lang w:val="en-US"/>
              </w:rPr>
            </w:pPr>
            <w:r w:rsidRPr="009C5A4A">
              <w:rPr>
                <w:rFonts w:ascii="Times New Roman" w:hAnsi="Times New Roman" w:cs="Times New Roman"/>
                <w:sz w:val="20"/>
                <w:szCs w:val="20"/>
              </w:rPr>
              <w:t>Personal physical activity was the strongest predictor of promotion level for practice nurses</w:t>
            </w:r>
          </w:p>
        </w:tc>
      </w:tr>
      <w:tr w:rsidR="00B10E46" w:rsidRPr="001F6A01" w:rsidTr="00B10E46">
        <w:tc>
          <w:tcPr>
            <w:tcW w:w="688" w:type="pct"/>
          </w:tcPr>
          <w:p w:rsidR="00B10E46" w:rsidRPr="009C5A4A" w:rsidRDefault="00B10E46" w:rsidP="00B10E46">
            <w:pPr>
              <w:pStyle w:val="ListParagraph"/>
              <w:numPr>
                <w:ilvl w:val="0"/>
                <w:numId w:val="11"/>
              </w:numPr>
              <w:spacing w:line="360" w:lineRule="auto"/>
              <w:rPr>
                <w:rFonts w:ascii="Times New Roman" w:hAnsi="Times New Roman" w:cs="Times New Roman"/>
                <w:sz w:val="20"/>
                <w:szCs w:val="20"/>
              </w:rPr>
            </w:pPr>
            <w:r w:rsidRPr="009C5A4A">
              <w:rPr>
                <w:rFonts w:ascii="Times New Roman" w:hAnsi="Times New Roman" w:cs="Times New Roman"/>
                <w:sz w:val="20"/>
                <w:szCs w:val="20"/>
              </w:rPr>
              <w:lastRenderedPageBreak/>
              <w:fldChar w:fldCharType="begin" w:fldLock="1"/>
            </w:r>
            <w:r>
              <w:rPr>
                <w:rFonts w:ascii="Times New Roman" w:hAnsi="Times New Roman" w:cs="Times New Roman"/>
                <w:sz w:val="20"/>
                <w:szCs w:val="20"/>
              </w:rPr>
              <w:instrText>ADDIN CSL_CITATION { "citationItems" : [ { "id" : "ITEM-1", "itemData" : { "DOI" : "10.1111/inm.12125", "ISSN" : "14458330", "author" : [ { "dropping-particle" : "", "family" : "Stanton", "given" : "Robert", "non-dropping-particle" : "", "parse-names" : false, "suffix" : "" }, { "dropping-particle" : "", "family" : "Happell", "given" : "Brenda", "non-dropping-particle" : "", "parse-names" : false, "suffix" : "" }, { "dropping-particle" : "", "family" : "Reaburn", "given" : "Peter", "non-dropping-particle" : "", "parse-names" : false, "suffix" : "" } ], "container-title" : "International Journal of Mental Health Nursing", "id" : "ITEM-1", "issue" : "2", "issued" : { "date-parts" : [ [ "2015" ] ] }, "page" : "112-120", "title" : "Investigating the exercise-prescription practices of nurses working in inpatient mental health settings", "type" : "article-journal", "volume" : "24" }, "uris" : [ "http://www.mendeley.com/documents/?uuid=71762c89-269e-4887-b1cb-5ea672d45579" ] } ], "mendeley" : { "formattedCitation" : "(Stanton, Happell, &lt;i&gt;et al.&lt;/i&gt;, 2015)", "manualFormatting" : "Stanton et al., 2015", "plainTextFormattedCitation" : "(Stanton, Happell, et al., 2015)", "previouslyFormattedCitation" : "(Stanton, Happell, &lt;i&gt;et al.&lt;/i&gt;, 2015)" }, "properties" : { "noteIndex" : 0 }, "schema" : "https://github.com/citation-style-language/schema/raw/master/csl-citation.json" }</w:instrText>
            </w:r>
            <w:r w:rsidRPr="009C5A4A">
              <w:rPr>
                <w:rFonts w:ascii="Times New Roman" w:hAnsi="Times New Roman" w:cs="Times New Roman"/>
                <w:sz w:val="20"/>
                <w:szCs w:val="20"/>
              </w:rPr>
              <w:fldChar w:fldCharType="separate"/>
            </w:r>
            <w:r w:rsidRPr="009C5A4A">
              <w:rPr>
                <w:rFonts w:ascii="Times New Roman" w:hAnsi="Times New Roman" w:cs="Times New Roman"/>
                <w:noProof/>
                <w:sz w:val="20"/>
                <w:szCs w:val="20"/>
              </w:rPr>
              <w:t xml:space="preserve">Stanton </w:t>
            </w:r>
            <w:r w:rsidRPr="009C5A4A">
              <w:rPr>
                <w:rFonts w:ascii="Times New Roman" w:hAnsi="Times New Roman" w:cs="Times New Roman"/>
                <w:i/>
                <w:noProof/>
                <w:sz w:val="20"/>
                <w:szCs w:val="20"/>
              </w:rPr>
              <w:t>et al.</w:t>
            </w:r>
            <w:r w:rsidRPr="009C5A4A">
              <w:rPr>
                <w:rFonts w:ascii="Times New Roman" w:hAnsi="Times New Roman" w:cs="Times New Roman"/>
                <w:noProof/>
                <w:sz w:val="20"/>
                <w:szCs w:val="20"/>
              </w:rPr>
              <w:t>, 2015</w:t>
            </w:r>
            <w:r w:rsidRPr="009C5A4A">
              <w:rPr>
                <w:rFonts w:ascii="Times New Roman" w:hAnsi="Times New Roman" w:cs="Times New Roman"/>
                <w:sz w:val="20"/>
                <w:szCs w:val="20"/>
              </w:rPr>
              <w:fldChar w:fldCharType="end"/>
            </w:r>
          </w:p>
        </w:tc>
        <w:tc>
          <w:tcPr>
            <w:tcW w:w="3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Australia</w:t>
            </w:r>
          </w:p>
        </w:tc>
        <w:tc>
          <w:tcPr>
            <w:tcW w:w="6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Hospital mental health inpatient </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i/>
                <w:sz w:val="20"/>
                <w:szCs w:val="20"/>
              </w:rPr>
              <w:t>N</w:t>
            </w:r>
            <w:r w:rsidRPr="009C5A4A">
              <w:rPr>
                <w:rFonts w:ascii="Times New Roman" w:hAnsi="Times New Roman" w:cs="Times New Roman"/>
                <w:sz w:val="20"/>
                <w:szCs w:val="20"/>
              </w:rPr>
              <w:t xml:space="preserve"> = 34</w:t>
            </w:r>
          </w:p>
        </w:tc>
        <w:tc>
          <w:tcPr>
            <w:tcW w:w="676"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Cross-sectional survey</w:t>
            </w:r>
          </w:p>
        </w:tc>
        <w:tc>
          <w:tcPr>
            <w:tcW w:w="1124"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Self-reported frequency of physical activity promotion; attitudes towards physical activity; knowledge regarding physical activity promotion</w:t>
            </w:r>
          </w:p>
        </w:tc>
        <w:tc>
          <w:tcPr>
            <w:tcW w:w="1512"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No</w:t>
            </w:r>
          </w:p>
          <w:p w:rsidR="00B10E46" w:rsidRPr="009C5A4A" w:rsidRDefault="00B10E46" w:rsidP="00B10E46">
            <w:pPr>
              <w:spacing w:line="360" w:lineRule="auto"/>
              <w:rPr>
                <w:rFonts w:ascii="Times New Roman" w:hAnsi="Times New Roman" w:cs="Times New Roman"/>
                <w:sz w:val="20"/>
                <w:szCs w:val="20"/>
                <w:highlight w:val="yellow"/>
                <w:lang w:val="en-US"/>
              </w:rPr>
            </w:pPr>
            <w:r w:rsidRPr="009C5A4A">
              <w:rPr>
                <w:rFonts w:ascii="Times New Roman" w:hAnsi="Times New Roman" w:cs="Times New Roman"/>
                <w:sz w:val="20"/>
                <w:szCs w:val="20"/>
                <w:lang w:val="en-US"/>
              </w:rPr>
              <w:t>No significant relationship between personal physical activity and frequency of exercise prescription</w:t>
            </w:r>
          </w:p>
        </w:tc>
      </w:tr>
      <w:tr w:rsidR="00B10E46" w:rsidRPr="001F6A01" w:rsidTr="00B10E46">
        <w:tc>
          <w:tcPr>
            <w:tcW w:w="688" w:type="pct"/>
            <w:tcBorders>
              <w:bottom w:val="single" w:sz="4" w:space="0" w:color="auto"/>
            </w:tcBorders>
          </w:tcPr>
          <w:p w:rsidR="00B10E46" w:rsidRPr="009C5A4A" w:rsidRDefault="00B10E46" w:rsidP="00B10E46">
            <w:pPr>
              <w:pStyle w:val="ListParagraph"/>
              <w:numPr>
                <w:ilvl w:val="0"/>
                <w:numId w:val="11"/>
              </w:numPr>
              <w:spacing w:line="360" w:lineRule="auto"/>
              <w:rPr>
                <w:rFonts w:ascii="Times New Roman" w:hAnsi="Times New Roman" w:cs="Times New Roman"/>
                <w:sz w:val="20"/>
                <w:szCs w:val="20"/>
              </w:rPr>
            </w:pPr>
            <w:r w:rsidRPr="009C5A4A">
              <w:rPr>
                <w:rFonts w:ascii="Times New Roman" w:hAnsi="Times New Roman" w:cs="Times New Roman"/>
                <w:sz w:val="20"/>
                <w:szCs w:val="20"/>
              </w:rPr>
              <w:fldChar w:fldCharType="begin" w:fldLock="1"/>
            </w:r>
            <w:r w:rsidRPr="009C5A4A">
              <w:rPr>
                <w:rFonts w:ascii="Times New Roman" w:hAnsi="Times New Roman" w:cs="Times New Roman"/>
                <w:sz w:val="20"/>
                <w:szCs w:val="20"/>
              </w:rPr>
              <w:instrText>ADDIN CSL_CITATION { "citationItems" : [ { "id" : "ITEM-1", "itemData" : { "DOI" : "10.1016/j.puhe.2016.05.015", "ISBN" : "0033-3506", "ISSN" : "14765616", "PMID" : "27370700", "abstract" : "Objectives To examine the impact, acceptability, practicability and implementation of a training intervention, designed using the Behaviour Change Wheel, on the delivery of very brief advice on physical activity, by nurses to cancer patients. Study design A mixed methods feasibility study. Method A purposeful sample of nurses (n??=??62) were recruited across two delivery arms, face-to-face (n??=??55) and online (n??=??7). Frequency of delivery of physical activity advice was collected at baseline with follow-up at 12??weeks. The ???capability, opportunity and motivation??? of nurses to deliver very brief advice was measured via questionnaire. Semi-structured phone interviews (n??=??14) were completed and analyzed thematically. A cost consequence analysis was undertaken. Results The intervention improved the ???capability, opportunity and motivation??? of nurses resulting in a change in knowledge, attitudes and beliefs towards physical activity. The intervention was both acceptable and practical. Face-to-face was the preferred mode of delivery, however there was also value in the online option. The cost of delivery per participant was ??33.87 for face-to-face delivery, and ??103.83 for online delivery inflated due to low recruitment numbers. A significant improvement was seen in delivery of very brief advice at 12 weeks (Z??=?????4.39, P???????0.01). Conclusion The intervention is acceptable, practical and improves delivery of very brief advice on physical activity by nurses to cancer patients in the short-term. Both face-to-face and online delivery should be considered.", "author" : [ { "dropping-particle" : "", "family" : "Webb", "given" : "J.", "non-dropping-particle" : "", "parse-names" : false, "suffix" : "" }, { "dropping-particle" : "", "family" : "Hall", "given" : "J.", "non-dropping-particle" : "", "parse-names" : false, "suffix" : "" }, { "dropping-particle" : "", "family" : "Hall", "given" : "K.", "non-dropping-particle" : "", "parse-names" : false, "suffix" : "" }, { "dropping-particle" : "", "family" : "Fabunmi-Alade", "given" : "R.", "non-dropping-particle" : "", "parse-names" : false, "suffix" : "" } ], "container-title" : "Public Health", "id" : "ITEM-1", "issued" : { "date-parts" : [ [ "2016" ] ] }, "page" : "121-133", "publisher" : "Elsevier Ltd", "title" : "Increasing the frequency of physical activity very brief advice by nurses to cancer patients. A mixed methods feasibility study of a training intervention", "type" : "article-journal", "volume" : "139" }, "uris" : [ "http://www.mendeley.com/documents/?uuid=28d19f24-079d-4785-97e9-55a74b25b622" ] } ], "mendeley" : { "formattedCitation" : "(Webb &lt;i&gt;et al.&lt;/i&gt;, 2016)", "manualFormatting" : "Webb et al., 2016", "plainTextFormattedCitation" : "(Webb et al., 2016)", "previouslyFormattedCitation" : "(Webb &lt;i&gt;et al.&lt;/i&gt;, 2016)" }, "properties" : { "noteIndex" : 0 }, "schema" : "https://github.com/citation-style-language/schema/raw/master/csl-citation.json" }</w:instrText>
            </w:r>
            <w:r w:rsidRPr="009C5A4A">
              <w:rPr>
                <w:rFonts w:ascii="Times New Roman" w:hAnsi="Times New Roman" w:cs="Times New Roman"/>
                <w:sz w:val="20"/>
                <w:szCs w:val="20"/>
              </w:rPr>
              <w:fldChar w:fldCharType="separate"/>
            </w:r>
            <w:r w:rsidRPr="009C5A4A">
              <w:rPr>
                <w:rFonts w:ascii="Times New Roman" w:hAnsi="Times New Roman" w:cs="Times New Roman"/>
                <w:noProof/>
                <w:sz w:val="20"/>
                <w:szCs w:val="20"/>
              </w:rPr>
              <w:t xml:space="preserve">Webb </w:t>
            </w:r>
            <w:r w:rsidRPr="009C5A4A">
              <w:rPr>
                <w:rFonts w:ascii="Times New Roman" w:hAnsi="Times New Roman" w:cs="Times New Roman"/>
                <w:i/>
                <w:noProof/>
                <w:sz w:val="20"/>
                <w:szCs w:val="20"/>
              </w:rPr>
              <w:t>et al.</w:t>
            </w:r>
            <w:r w:rsidRPr="009C5A4A">
              <w:rPr>
                <w:rFonts w:ascii="Times New Roman" w:hAnsi="Times New Roman" w:cs="Times New Roman"/>
                <w:noProof/>
                <w:sz w:val="20"/>
                <w:szCs w:val="20"/>
              </w:rPr>
              <w:t>, 2016</w:t>
            </w:r>
            <w:r w:rsidRPr="009C5A4A">
              <w:rPr>
                <w:rFonts w:ascii="Times New Roman" w:hAnsi="Times New Roman" w:cs="Times New Roman"/>
                <w:sz w:val="20"/>
                <w:szCs w:val="20"/>
              </w:rPr>
              <w:fldChar w:fldCharType="end"/>
            </w:r>
          </w:p>
        </w:tc>
        <w:tc>
          <w:tcPr>
            <w:tcW w:w="350" w:type="pct"/>
            <w:tcBorders>
              <w:bottom w:val="single" w:sz="4" w:space="0" w:color="auto"/>
            </w:tcBorders>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UK</w:t>
            </w:r>
          </w:p>
        </w:tc>
        <w:tc>
          <w:tcPr>
            <w:tcW w:w="650" w:type="pct"/>
            <w:tcBorders>
              <w:bottom w:val="single" w:sz="4" w:space="0" w:color="auto"/>
            </w:tcBorders>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Mixed practice nurses (24%) and clinical nurse specialists (76%) </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i/>
                <w:sz w:val="20"/>
                <w:szCs w:val="20"/>
              </w:rPr>
              <w:t>N</w:t>
            </w:r>
            <w:r w:rsidRPr="009C5A4A">
              <w:rPr>
                <w:rFonts w:ascii="Times New Roman" w:hAnsi="Times New Roman" w:cs="Times New Roman"/>
                <w:sz w:val="20"/>
                <w:szCs w:val="20"/>
              </w:rPr>
              <w:t xml:space="preserve"> = 62</w:t>
            </w:r>
          </w:p>
        </w:tc>
        <w:tc>
          <w:tcPr>
            <w:tcW w:w="676" w:type="pct"/>
            <w:tcBorders>
              <w:bottom w:val="single" w:sz="4" w:space="0" w:color="auto"/>
            </w:tcBorders>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Mixed methods feasibility study</w:t>
            </w:r>
          </w:p>
        </w:tc>
        <w:tc>
          <w:tcPr>
            <w:tcW w:w="1124" w:type="pct"/>
            <w:tcBorders>
              <w:bottom w:val="single" w:sz="4" w:space="0" w:color="auto"/>
            </w:tcBorders>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Self-efficacy; self- reported frequency of physical activity promotion; intention to engage in physical activity promotion</w:t>
            </w:r>
          </w:p>
        </w:tc>
        <w:tc>
          <w:tcPr>
            <w:tcW w:w="1512" w:type="pct"/>
            <w:tcBorders>
              <w:bottom w:val="single" w:sz="4" w:space="0" w:color="auto"/>
            </w:tcBorders>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No</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No correlation was found between frequency of delivery of physical activity advice and the physical activity levels of nurse participants. </w:t>
            </w:r>
          </w:p>
        </w:tc>
      </w:tr>
      <w:tr w:rsidR="00B10E46" w:rsidRPr="001F6A01" w:rsidTr="006462C2">
        <w:tc>
          <w:tcPr>
            <w:tcW w:w="5000" w:type="pct"/>
            <w:gridSpan w:val="6"/>
            <w:tcBorders>
              <w:left w:val="nil"/>
              <w:right w:val="nil"/>
            </w:tcBorders>
            <w:shd w:val="clear" w:color="auto" w:fill="auto"/>
          </w:tcPr>
          <w:p w:rsidR="00B10E46" w:rsidRPr="00050C3C" w:rsidRDefault="00B10E46" w:rsidP="00B10E46">
            <w:pPr>
              <w:spacing w:line="360" w:lineRule="auto"/>
              <w:rPr>
                <w:rFonts w:ascii="Times New Roman" w:hAnsi="Times New Roman" w:cs="Times New Roman"/>
                <w:sz w:val="20"/>
                <w:szCs w:val="20"/>
              </w:rPr>
            </w:pPr>
          </w:p>
        </w:tc>
      </w:tr>
      <w:tr w:rsidR="00B10E46" w:rsidRPr="001F6A01" w:rsidTr="006462C2">
        <w:tc>
          <w:tcPr>
            <w:tcW w:w="5000" w:type="pct"/>
            <w:gridSpan w:val="6"/>
            <w:shd w:val="clear" w:color="auto" w:fill="auto"/>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Smoking</w:t>
            </w:r>
          </w:p>
        </w:tc>
      </w:tr>
      <w:tr w:rsidR="00B10E46" w:rsidRPr="001F6A01" w:rsidTr="00B10E46">
        <w:tc>
          <w:tcPr>
            <w:tcW w:w="688" w:type="pct"/>
          </w:tcPr>
          <w:p w:rsidR="00B10E46" w:rsidRPr="009C5A4A" w:rsidRDefault="00B10E46" w:rsidP="00B10E46">
            <w:pPr>
              <w:pStyle w:val="ListParagraph"/>
              <w:numPr>
                <w:ilvl w:val="0"/>
                <w:numId w:val="11"/>
              </w:numPr>
              <w:spacing w:line="360" w:lineRule="auto"/>
              <w:rPr>
                <w:rFonts w:ascii="Times New Roman" w:hAnsi="Times New Roman" w:cs="Times New Roman"/>
                <w:sz w:val="20"/>
                <w:szCs w:val="20"/>
              </w:rPr>
            </w:pPr>
            <w:r w:rsidRPr="009C5A4A">
              <w:rPr>
                <w:rFonts w:ascii="Times New Roman" w:hAnsi="Times New Roman" w:cs="Times New Roman"/>
                <w:sz w:val="20"/>
                <w:szCs w:val="20"/>
              </w:rPr>
              <w:fldChar w:fldCharType="begin" w:fldLock="1"/>
            </w:r>
            <w:r w:rsidRPr="009C5A4A">
              <w:rPr>
                <w:rFonts w:ascii="Times New Roman" w:hAnsi="Times New Roman" w:cs="Times New Roman"/>
                <w:sz w:val="20"/>
                <w:szCs w:val="20"/>
              </w:rPr>
              <w:instrText>ADDIN CSL_CITATION { "citationItems" : [ { "id" : "ITEM-1", "itemData" : { "DOI" : "10.1016/S0749-3797(01)00369-5", "ISSN" : "07493797", "abstract" : "Background: Despite advances in smoking treatment, cessation rates remain stagnant, possibly a function of the lack of new channels to reach heavily addicted smokers. This cross-sectional study examined home care nurses\u2019 attitudes, beliefs, and counseling behaviors regarding counseling their home care patients who smoke. Methods: Home healthcare nurses (N=98) from the Visiting Nurse Association of Rhode Island were randomly selected to participate in a study helping home-bound medically ill smokers to quit. At baseline, nurses completed a questionnaire that assessed a constellation of cognitive factors (self-efficacy, outcome expectations, perceived effectiveness, risk perception, motivation, and perceived patient adherence) as correlates of self-reported nurse counseling behaviors. Results: Nurses with higher outcome expectations spent more time counseling their patients about quitting (p&lt;0.04). Nurses\u2019 self-efficacy was the only variable associated with consistent counseling (p&lt;0.05). While the majority of nurses \u201casked and advised\u201d their patients, a minority of nurses \u201cassisted or arranged\u201d follow-up. Perceived importance of counseling was associated with a greater likelihood of asking, advising and assisting (p&lt;0.05). None of the nurses who currently smoked (n=13) provided follow-up to their patients. Nurses who reported higher levels of both risk perception (regarding the harmful effects of smoking) and perceived effectiveness were more likely to recommend the nicotine patch. Conclusions: Attitudes and beliefs about smoking are significantly associated with nurse counseling behaviors. Helping nurses to overcome their barriers to smoking counseling may open up new channels for smoking intervention.", "author" : [ { "dropping-particle" : "", "family" : "Borrelli", "given" : "Belinda", "non-dropping-particle" : "", "parse-names" : false, "suffix" : "" }, { "dropping-particle" : "", "family" : "Hecht", "given" : "Jacklyn P.", "non-dropping-particle" : "", "parse-names" : false, "suffix" : "" }, { "dropping-particle" : "", "family" : "Papandonatos", "given" : "George D.", "non-dropping-particle" : "", "parse-names" : false, "suffix" : "" }, { "dropping-particle" : "", "family" : "Emmons", "given" : "Karen M.", "non-dropping-particle" : "", "parse-names" : false, "suffix" : "" }, { "dropping-particle" : "", "family" : "Tatewosian", "given" : "Lisa R.", "non-dropping-particle" : "", "parse-names" : false, "suffix" : "" }, { "dropping-particle" : "", "family" : "Abrams", "given" : "David B.", "non-dropping-particle" : "", "parse-names" : false, "suffix" : "" } ], "container-title" : "American Journal of Preventive Medicine", "id" : "ITEM-1", "issue" : "4", "issued" : { "date-parts" : [ [ "2001", "11" ] ] }, "note" : "From Duplicate 2 (Smoking-cessation counseling in the home: Attitudes, beliefs, and behaviors of home healthcare nurses - Borrelli, Belinda; Hecht, Jacklyn P.; Papandonatos, George D.; Emmons, Karen M.; Tatewosian, Lisa R.; Abrams, David B.)\n\nFrom Duplicate 1 (Smoking-cessation counseling in the home: Attitudes, beliefs, and behaviors of home healthcare nurses - Borrelli, Belinda; Hecht, Jacklyn P.; Papandonatos, George D.; Emmons, Karen M.; Tatewosian, Lisa R.; Abrams, David B.; Becht, Jacklyn P; Papandonatos, George D.; Emmons, Karen M.; Tatewosian, Lisa R.; Abrams, David B.)\n\nFrom Duplicate 1 (Smoking-cessation counseling in the home - Borrelli, Belinda; Becht, Jacklyn P; Papandonatos, George D; Emmons, Karen M; Tatewosian, Lisa R; Abrams, David B)\n\nAccession Number: 2001-05474-001. PMID: 11701297 Partial author list: First Author &amp;amp; Affiliation: Borrelli, Belinda; Brown Medical School, Ctrs for Behavioral &amp;amp; Preventive Medicine, The Miriam Hosp, Providence, RI, US. Release Date: 20020109. Correction Date: 20160512. Publication Type: Journal (0100), Peer Reviewed Journal (0110). Format Covered: Print. Document Type: Journal Article. Language: English. Major Descriptor: Counseling; Health Personnel Attitudes; Home Care Personnel; Nurses; Smoking Cessation. Minor Descriptor: Drug Usage Attitudes; Therapeutic Processes; Tobacco Smoking. Classification: Professional Personnel Attitudes &amp;amp; Characteristics (3430); Home Care &amp;amp; Hospice (3375). Population: Human (10); Male (30); Female (40). Location: US. Age Group: Adulthood (18 yrs &amp;amp; older) (300); Young Adulthood (18-29 yrs) (320); Thirties (30-39 yrs) (340); Middle Age (40-64 yrs) (360); Aged (65 yrs &amp;amp; older) (380); Very Old (85 yrs &amp;amp; older) (390). Methodology: Empirical Study. References Available: Y. Page Count: 6. Issue Publication Date: Nov, 2001.", "page" : "272-277", "publisher" : "Elsevier Science", "publisher-place" : "Providence, RI, United States", "title" : "Smoking-cessation counseling in the home: Attitudes, beliefs, and behaviors of home healthcare nurses", "type" : "article-journal", "volume" : "21" }, "uris" : [ "http://www.mendeley.com/documents/?uuid=c49cd68a-1417-4bce-9769-e49fcf21cb32" ] } ], "mendeley" : { "formattedCitation" : "(Borrelli &lt;i&gt;et al.&lt;/i&gt;, 2001)", "manualFormatting" : "Borrelli et al., 2001", "plainTextFormattedCitation" : "(Borrelli et al., 2001)", "previouslyFormattedCitation" : "(Borrelli &lt;i&gt;et al.&lt;/i&gt;, 2001)" }, "properties" : { "noteIndex" : 0 }, "schema" : "https://github.com/citation-style-language/schema/raw/master/csl-citation.json" }</w:instrText>
            </w:r>
            <w:r w:rsidRPr="009C5A4A">
              <w:rPr>
                <w:rFonts w:ascii="Times New Roman" w:hAnsi="Times New Roman" w:cs="Times New Roman"/>
                <w:sz w:val="20"/>
                <w:szCs w:val="20"/>
              </w:rPr>
              <w:fldChar w:fldCharType="separate"/>
            </w:r>
            <w:r w:rsidRPr="009C5A4A">
              <w:rPr>
                <w:rFonts w:ascii="Times New Roman" w:hAnsi="Times New Roman" w:cs="Times New Roman"/>
                <w:noProof/>
                <w:sz w:val="20"/>
                <w:szCs w:val="20"/>
              </w:rPr>
              <w:t xml:space="preserve">Borrelli </w:t>
            </w:r>
            <w:r w:rsidRPr="009C5A4A">
              <w:rPr>
                <w:rFonts w:ascii="Times New Roman" w:hAnsi="Times New Roman" w:cs="Times New Roman"/>
                <w:i/>
                <w:noProof/>
                <w:sz w:val="20"/>
                <w:szCs w:val="20"/>
              </w:rPr>
              <w:t>et al.</w:t>
            </w:r>
            <w:r w:rsidRPr="009C5A4A">
              <w:rPr>
                <w:rFonts w:ascii="Times New Roman" w:hAnsi="Times New Roman" w:cs="Times New Roman"/>
                <w:noProof/>
                <w:sz w:val="20"/>
                <w:szCs w:val="20"/>
              </w:rPr>
              <w:t>, 2001</w:t>
            </w:r>
            <w:r w:rsidRPr="009C5A4A">
              <w:rPr>
                <w:rFonts w:ascii="Times New Roman" w:hAnsi="Times New Roman" w:cs="Times New Roman"/>
                <w:sz w:val="20"/>
                <w:szCs w:val="20"/>
              </w:rPr>
              <w:fldChar w:fldCharType="end"/>
            </w:r>
          </w:p>
        </w:tc>
        <w:tc>
          <w:tcPr>
            <w:tcW w:w="3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US</w:t>
            </w:r>
          </w:p>
        </w:tc>
        <w:tc>
          <w:tcPr>
            <w:tcW w:w="6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Community </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i/>
                <w:sz w:val="20"/>
                <w:szCs w:val="20"/>
              </w:rPr>
              <w:t>N</w:t>
            </w:r>
            <w:r w:rsidRPr="009C5A4A">
              <w:rPr>
                <w:rFonts w:ascii="Times New Roman" w:hAnsi="Times New Roman" w:cs="Times New Roman"/>
                <w:sz w:val="20"/>
                <w:szCs w:val="20"/>
              </w:rPr>
              <w:t xml:space="preserve"> = 98 </w:t>
            </w:r>
          </w:p>
        </w:tc>
        <w:tc>
          <w:tcPr>
            <w:tcW w:w="676"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Cross-sectional survey</w:t>
            </w:r>
          </w:p>
        </w:tc>
        <w:tc>
          <w:tcPr>
            <w:tcW w:w="1124"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Self-efficacy; intention to engage in smoking cessation practice; perceived importance attached to the behaviour; perceived outcomes of offering advice</w:t>
            </w:r>
          </w:p>
        </w:tc>
        <w:tc>
          <w:tcPr>
            <w:tcW w:w="1512"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Yes</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Current smokers were less likely to advise their patients to quit than never- or ex-smokers, and less likely to insist that patients do not smoke in front of their children</w:t>
            </w:r>
          </w:p>
        </w:tc>
      </w:tr>
      <w:tr w:rsidR="00B10E46" w:rsidRPr="001F6A01" w:rsidTr="00B10E46">
        <w:tc>
          <w:tcPr>
            <w:tcW w:w="688" w:type="pct"/>
          </w:tcPr>
          <w:p w:rsidR="00B10E46" w:rsidRPr="009C5A4A" w:rsidRDefault="00B10E46" w:rsidP="00B10E46">
            <w:pPr>
              <w:pStyle w:val="ListParagraph"/>
              <w:numPr>
                <w:ilvl w:val="0"/>
                <w:numId w:val="11"/>
              </w:numPr>
              <w:spacing w:line="360" w:lineRule="auto"/>
              <w:rPr>
                <w:rFonts w:ascii="Times New Roman" w:hAnsi="Times New Roman" w:cs="Times New Roman"/>
                <w:sz w:val="20"/>
                <w:szCs w:val="20"/>
              </w:rPr>
            </w:pPr>
            <w:r w:rsidRPr="009C5A4A">
              <w:rPr>
                <w:rFonts w:ascii="Times New Roman" w:hAnsi="Times New Roman" w:cs="Times New Roman"/>
                <w:sz w:val="20"/>
                <w:szCs w:val="20"/>
              </w:rPr>
              <w:fldChar w:fldCharType="begin" w:fldLock="1"/>
            </w:r>
            <w:r w:rsidRPr="009C5A4A">
              <w:rPr>
                <w:rFonts w:ascii="Times New Roman" w:hAnsi="Times New Roman" w:cs="Times New Roman"/>
                <w:sz w:val="20"/>
                <w:szCs w:val="20"/>
              </w:rPr>
              <w:instrText>ADDIN CSL_CITATION { "citationItems" : [ { "id" : "ITEM-1", "itemData" : { "DOI" : "10.1111/j.1447-0349.2009.00628.x", "ISSN" : "1447-0349", "PMID" : "19883414", "abstract" : "Smoking is widely recognized as an important public health issue for the general population and in the mental health field where the rates are particularly high. Mental health nurses are well positioned to take an active role in encouraging and supporting people diagnosed with mental illness to cease smoking. Information about smoking behaviour and the attitudes of mental health nurses is necessary to develop strategies to prepare nurses for this important role. A cross-sectional study was conducted to examine the smoking behaviour and attitudes of mental health nurses in Queensland, Australia, through a random selection of mental health nurses (n = 289). Smoking rates (16%) in this study were lower than those for the Australian population. Smokers were significantly (P &lt; 0.001) less likely to agree that health-care facilities should promote a healthy environment. All participants, but predominantly those who smoked (P &lt; 0.001), supported the individual's right to smoke. Participants believed they possessed appropriate skills to deliver the antismoking message effectively, although stronger beliefs were characteristic of non-smokers. Participants who smoked perceived that their smoking status assisted in facilitating interactions with consumers (P &lt; 0.001). The findings have implications for the health promotion activities of mental health nurses.", "author" : [ { "dropping-particle" : "", "family" : "Dwyer", "given" : "Trudy", "non-dropping-particle" : "", "parse-names" : false, "suffix" : "" }, { "dropping-particle" : "", "family" : "Bradshaw", "given" : "Julie", "non-dropping-particle" : "", "parse-names" : false, "suffix" : "" }, { "dropping-particle" : "", "family" : "Happell", "given" : "Brenda", "non-dropping-particle" : "", "parse-names" : false, "suffix" : "" } ], "container-title" : "International journal of mental health nursing", "id" : "ITEM-1", "issue" : "6", "issued" : { "date-parts" : [ [ "2009", "12" ] ] }, "page" : "424-33", "title" : "Comparison of mental health nurses' attitudes towards smoking and smoking behaviour.", "type" : "article-journal", "volume" : "18" }, "uris" : [ "http://www.mendeley.com/documents/?uuid=a27e62dd-7147-48ae-a4ef-73ef6f791a0d" ] } ], "mendeley" : { "formattedCitation" : "(Dwyer &lt;i&gt;et al.&lt;/i&gt;, 2009)", "manualFormatting" : "Dwyer et al., 2009", "plainTextFormattedCitation" : "(Dwyer et al., 2009)", "previouslyFormattedCitation" : "(Dwyer &lt;i&gt;et al.&lt;/i&gt;, 2009)" }, "properties" : { "noteIndex" : 0 }, "schema" : "https://github.com/citation-style-language/schema/raw/master/csl-citation.json" }</w:instrText>
            </w:r>
            <w:r w:rsidRPr="009C5A4A">
              <w:rPr>
                <w:rFonts w:ascii="Times New Roman" w:hAnsi="Times New Roman" w:cs="Times New Roman"/>
                <w:sz w:val="20"/>
                <w:szCs w:val="20"/>
              </w:rPr>
              <w:fldChar w:fldCharType="separate"/>
            </w:r>
            <w:r w:rsidRPr="009C5A4A">
              <w:rPr>
                <w:rFonts w:ascii="Times New Roman" w:hAnsi="Times New Roman" w:cs="Times New Roman"/>
                <w:noProof/>
                <w:sz w:val="20"/>
                <w:szCs w:val="20"/>
              </w:rPr>
              <w:t xml:space="preserve">Dwyer </w:t>
            </w:r>
            <w:r w:rsidRPr="009C5A4A">
              <w:rPr>
                <w:rFonts w:ascii="Times New Roman" w:hAnsi="Times New Roman" w:cs="Times New Roman"/>
                <w:i/>
                <w:noProof/>
                <w:sz w:val="20"/>
                <w:szCs w:val="20"/>
              </w:rPr>
              <w:t>et al.</w:t>
            </w:r>
            <w:r w:rsidRPr="009C5A4A">
              <w:rPr>
                <w:rFonts w:ascii="Times New Roman" w:hAnsi="Times New Roman" w:cs="Times New Roman"/>
                <w:noProof/>
                <w:sz w:val="20"/>
                <w:szCs w:val="20"/>
              </w:rPr>
              <w:t>, 2009</w:t>
            </w:r>
            <w:r w:rsidRPr="009C5A4A">
              <w:rPr>
                <w:rFonts w:ascii="Times New Roman" w:hAnsi="Times New Roman" w:cs="Times New Roman"/>
                <w:sz w:val="20"/>
                <w:szCs w:val="20"/>
              </w:rPr>
              <w:fldChar w:fldCharType="end"/>
            </w:r>
          </w:p>
        </w:tc>
        <w:tc>
          <w:tcPr>
            <w:tcW w:w="3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Australia</w:t>
            </w:r>
          </w:p>
        </w:tc>
        <w:tc>
          <w:tcPr>
            <w:tcW w:w="6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Mixed including hospital (37%), community (19%) and forensic (3%) mental health </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i/>
                <w:sz w:val="20"/>
                <w:szCs w:val="20"/>
              </w:rPr>
              <w:t>N</w:t>
            </w:r>
            <w:r w:rsidRPr="009C5A4A">
              <w:rPr>
                <w:rFonts w:ascii="Times New Roman" w:hAnsi="Times New Roman" w:cs="Times New Roman"/>
                <w:sz w:val="20"/>
                <w:szCs w:val="20"/>
              </w:rPr>
              <w:t xml:space="preserve"> = 289</w:t>
            </w:r>
          </w:p>
        </w:tc>
        <w:tc>
          <w:tcPr>
            <w:tcW w:w="676"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Cross-sectional survey</w:t>
            </w:r>
          </w:p>
        </w:tc>
        <w:tc>
          <w:tcPr>
            <w:tcW w:w="1124"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Attitudes towards their role in health promotion practice; attitudes towards smoking; attitudes towards being a role model</w:t>
            </w:r>
          </w:p>
        </w:tc>
        <w:tc>
          <w:tcPr>
            <w:tcW w:w="1512" w:type="pct"/>
          </w:tcPr>
          <w:p w:rsidR="00B10E46" w:rsidRPr="009C5A4A" w:rsidRDefault="00B10E46" w:rsidP="00B10E46">
            <w:pPr>
              <w:spacing w:line="360" w:lineRule="auto"/>
              <w:rPr>
                <w:rFonts w:ascii="Times New Roman" w:hAnsi="Times New Roman" w:cs="Times New Roman"/>
                <w:sz w:val="20"/>
                <w:szCs w:val="20"/>
                <w:lang w:val="en-US"/>
              </w:rPr>
            </w:pPr>
            <w:r w:rsidRPr="009C5A4A">
              <w:rPr>
                <w:rFonts w:ascii="Times New Roman" w:hAnsi="Times New Roman" w:cs="Times New Roman"/>
                <w:sz w:val="20"/>
                <w:szCs w:val="20"/>
                <w:lang w:val="en-US"/>
              </w:rPr>
              <w:t>Mixed evidence</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lang w:val="en-US"/>
              </w:rPr>
              <w:t>Most participants disagreed that being a smoker facilitated interactions with patients (regardless of personal smoking status), but a greater proportion of non-smokers (90%) than smokers (66%) agreed with this concept</w:t>
            </w:r>
          </w:p>
        </w:tc>
      </w:tr>
      <w:tr w:rsidR="00B10E46" w:rsidRPr="001F6A01" w:rsidTr="00B10E46">
        <w:tc>
          <w:tcPr>
            <w:tcW w:w="688" w:type="pct"/>
          </w:tcPr>
          <w:p w:rsidR="00B10E46" w:rsidRPr="009C5A4A" w:rsidRDefault="00B10E46" w:rsidP="00B10E46">
            <w:pPr>
              <w:pStyle w:val="ListParagraph"/>
              <w:numPr>
                <w:ilvl w:val="0"/>
                <w:numId w:val="11"/>
              </w:numPr>
              <w:spacing w:line="360" w:lineRule="auto"/>
              <w:rPr>
                <w:rFonts w:ascii="Times New Roman" w:hAnsi="Times New Roman" w:cs="Times New Roman"/>
                <w:sz w:val="20"/>
                <w:szCs w:val="20"/>
              </w:rPr>
            </w:pPr>
            <w:r w:rsidRPr="009C5A4A">
              <w:rPr>
                <w:rFonts w:ascii="Times New Roman" w:hAnsi="Times New Roman" w:cs="Times New Roman"/>
                <w:sz w:val="20"/>
                <w:szCs w:val="20"/>
              </w:rPr>
              <w:lastRenderedPageBreak/>
              <w:fldChar w:fldCharType="begin" w:fldLock="1"/>
            </w:r>
            <w:r w:rsidRPr="009C5A4A">
              <w:rPr>
                <w:rFonts w:ascii="Times New Roman" w:hAnsi="Times New Roman" w:cs="Times New Roman"/>
                <w:sz w:val="20"/>
                <w:szCs w:val="20"/>
              </w:rPr>
              <w:instrText>ADDIN CSL_CITATION { "citationItems" : [ { "id" : "ITEM-1", "itemData" : { "DOI" : "10.1111/j.1466-7657.2009.00719.x", "ISSN" : "1466-7657", "PMID" : "19702814", "abstract" : "AIM: To identify the perception of Primary Health Care (PHC) female nurses in the Balearic Islands in Spain who are smokers, regarding the suitability of their anti-smoking therapeutic relationships with their clients. Also, to identify what factors they consider may determine why nurses smoke less in PHC than in specialized care (SC).\n\nBACKGROUND: Backed by the signing of the WHO Framework Convention on Tobacco Control (WHO FCTC), a new Anti-Smoking law has been in force in Spain since 2006. This legislation limits the places where tobacco may be consumed. PHC nurses, because of their professional abilities, their number and their direct contact with society on all accounts - both health- and illness-wise - and also because of the proven efficacy of their interventions in the fight against the smoking habit, are called upon to play an important role against the smoking habit in the 21st century.\n\nMETHOD: A qualitative study using a semi-structured interview with 15 PHC female nurses who are smokers.\n\nFINDINGS: Regarding the therapeutic relationship, basically two attitudes are adopted: first, blaming themselves and feeling uncomfortable and inadequate to be able to help someone to give up smoking or, second, considering themselves to be in an optimum situation in which to be able to help by sharing their addiction and thereby understanding and empathizing much more with clients. PHC nurses believe they smoke less than SC nurses as a result of a greater degree of awareness.\n\nCONCLUSION: We would suggest that SC nurses should acquire a more relevant role in the fight against the smoking habit. In light of their capacity, commitment and efficacy, we believe there is a case for total autonomy as far as their role as therapists in breaking smoking habits is concerned.", "author" : [ { "dropping-particle" : "", "family" : "Gonz\u00e1lez", "given" : "S", "non-dropping-particle" : "", "parse-names" : false, "suffix" : "" }, { "dropping-particle" : "", "family" : "Bennasar", "given" : "M", "non-dropping-particle" : "", "parse-names" : false, "suffix" : "" }, { "dropping-particle" : "", "family" : "Peric\u00e0s", "given" : "J", "non-dropping-particle" : "", "parse-names" : false, "suffix" : "" }, { "dropping-particle" : "", "family" : "Segu\u00ed", "given" : "P", "non-dropping-particle" : "", "parse-names" : false, "suffix" : "" }, { "dropping-particle" : "", "family" : "Pedro", "given" : "J", "non-dropping-particle" : "De", "parse-names" : false, "suffix" : "" } ], "container-title" : "International Nursing Review", "id" : "ITEM-1", "issue" : "3", "issued" : { "date-parts" : [ [ "2009", "9" ] ] }, "page" : "381-6", "title" : "Spanish primary health care nurses who are smokers: this influence on the therapeutic relationship.", "type" : "article-journal", "volume" : "56" }, "uris" : [ "http://www.mendeley.com/documents/?uuid=43bd36d9-9ec2-47c1-8df9-98b28fe4d5ce" ] } ], "mendeley" : { "formattedCitation" : "(Gonz\u00e1lez &lt;i&gt;et al.&lt;/i&gt;, 2009)", "manualFormatting" : "Gonz\u00e1lez et al., 2009", "plainTextFormattedCitation" : "(Gonz\u00e1lez et al., 2009)", "previouslyFormattedCitation" : "(Gonz\u00e1lez &lt;i&gt;et al.&lt;/i&gt;, 2009)" }, "properties" : { "noteIndex" : 0 }, "schema" : "https://github.com/citation-style-language/schema/raw/master/csl-citation.json" }</w:instrText>
            </w:r>
            <w:r w:rsidRPr="009C5A4A">
              <w:rPr>
                <w:rFonts w:ascii="Times New Roman" w:hAnsi="Times New Roman" w:cs="Times New Roman"/>
                <w:sz w:val="20"/>
                <w:szCs w:val="20"/>
              </w:rPr>
              <w:fldChar w:fldCharType="separate"/>
            </w:r>
            <w:r w:rsidRPr="009C5A4A">
              <w:rPr>
                <w:rFonts w:ascii="Times New Roman" w:hAnsi="Times New Roman" w:cs="Times New Roman"/>
                <w:noProof/>
                <w:sz w:val="20"/>
                <w:szCs w:val="20"/>
              </w:rPr>
              <w:t xml:space="preserve">González </w:t>
            </w:r>
            <w:r w:rsidRPr="009C5A4A">
              <w:rPr>
                <w:rFonts w:ascii="Times New Roman" w:hAnsi="Times New Roman" w:cs="Times New Roman"/>
                <w:i/>
                <w:noProof/>
                <w:sz w:val="20"/>
                <w:szCs w:val="20"/>
              </w:rPr>
              <w:t>et al.</w:t>
            </w:r>
            <w:r w:rsidRPr="009C5A4A">
              <w:rPr>
                <w:rFonts w:ascii="Times New Roman" w:hAnsi="Times New Roman" w:cs="Times New Roman"/>
                <w:noProof/>
                <w:sz w:val="20"/>
                <w:szCs w:val="20"/>
              </w:rPr>
              <w:t>, 2009</w:t>
            </w:r>
            <w:r w:rsidRPr="009C5A4A">
              <w:rPr>
                <w:rFonts w:ascii="Times New Roman" w:hAnsi="Times New Roman" w:cs="Times New Roman"/>
                <w:sz w:val="20"/>
                <w:szCs w:val="20"/>
              </w:rPr>
              <w:fldChar w:fldCharType="end"/>
            </w:r>
          </w:p>
        </w:tc>
        <w:tc>
          <w:tcPr>
            <w:tcW w:w="3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Spain</w:t>
            </w:r>
          </w:p>
        </w:tc>
        <w:tc>
          <w:tcPr>
            <w:tcW w:w="6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Primary care  </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i/>
                <w:sz w:val="20"/>
                <w:szCs w:val="20"/>
              </w:rPr>
              <w:t>N</w:t>
            </w:r>
            <w:r w:rsidRPr="009C5A4A">
              <w:rPr>
                <w:rFonts w:ascii="Times New Roman" w:hAnsi="Times New Roman" w:cs="Times New Roman"/>
                <w:sz w:val="20"/>
                <w:szCs w:val="20"/>
              </w:rPr>
              <w:t xml:space="preserve"> = 15</w:t>
            </w:r>
          </w:p>
        </w:tc>
        <w:tc>
          <w:tcPr>
            <w:tcW w:w="676"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Qualitative study (phenomenological approach) </w:t>
            </w:r>
          </w:p>
        </w:tc>
        <w:tc>
          <w:tcPr>
            <w:tcW w:w="1124"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Self-efficacy; attitudes towards smoking</w:t>
            </w:r>
          </w:p>
        </w:tc>
        <w:tc>
          <w:tcPr>
            <w:tcW w:w="1512"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Mixed evidence</w:t>
            </w:r>
          </w:p>
          <w:p w:rsidR="00B10E46" w:rsidRPr="009C5A4A" w:rsidRDefault="00B10E46" w:rsidP="00B10E46">
            <w:pPr>
              <w:spacing w:line="360" w:lineRule="auto"/>
              <w:rPr>
                <w:rFonts w:ascii="Times New Roman" w:hAnsi="Times New Roman" w:cs="Times New Roman"/>
                <w:sz w:val="20"/>
                <w:szCs w:val="20"/>
                <w:lang w:val="en-US"/>
              </w:rPr>
            </w:pPr>
            <w:r w:rsidRPr="009C5A4A">
              <w:rPr>
                <w:rFonts w:ascii="Times New Roman" w:hAnsi="Times New Roman" w:cs="Times New Roman"/>
                <w:sz w:val="20"/>
                <w:szCs w:val="20"/>
                <w:lang w:val="en-US"/>
              </w:rPr>
              <w:t xml:space="preserve">Some participants felt hypocritical/guilty because they smoked or did not believe in the beneficial effects of cessation therapies, others felt that their smoking allowed them to </w:t>
            </w:r>
            <w:r w:rsidRPr="009C5A4A">
              <w:rPr>
                <w:rFonts w:ascii="Times New Roman" w:hAnsi="Times New Roman" w:cs="Times New Roman"/>
                <w:sz w:val="20"/>
                <w:szCs w:val="20"/>
              </w:rPr>
              <w:t>empathise</w:t>
            </w:r>
            <w:r w:rsidRPr="009C5A4A">
              <w:rPr>
                <w:rFonts w:ascii="Times New Roman" w:hAnsi="Times New Roman" w:cs="Times New Roman"/>
                <w:sz w:val="20"/>
                <w:szCs w:val="20"/>
                <w:lang w:val="en-US"/>
              </w:rPr>
              <w:t xml:space="preserve"> more with clients</w:t>
            </w:r>
          </w:p>
        </w:tc>
      </w:tr>
      <w:tr w:rsidR="00B10E46" w:rsidRPr="001F6A01" w:rsidTr="00B10E46">
        <w:tc>
          <w:tcPr>
            <w:tcW w:w="688" w:type="pct"/>
          </w:tcPr>
          <w:p w:rsidR="00B10E46" w:rsidRPr="009C5A4A" w:rsidRDefault="00B10E46" w:rsidP="00B10E46">
            <w:pPr>
              <w:pStyle w:val="ListParagraph"/>
              <w:numPr>
                <w:ilvl w:val="0"/>
                <w:numId w:val="11"/>
              </w:numPr>
              <w:spacing w:line="360" w:lineRule="auto"/>
              <w:rPr>
                <w:rFonts w:ascii="Times New Roman" w:hAnsi="Times New Roman" w:cs="Times New Roman"/>
                <w:sz w:val="20"/>
                <w:szCs w:val="20"/>
              </w:rPr>
            </w:pPr>
            <w:r w:rsidRPr="009C5A4A">
              <w:rPr>
                <w:rFonts w:ascii="Times New Roman" w:hAnsi="Times New Roman" w:cs="Times New Roman"/>
                <w:sz w:val="20"/>
                <w:szCs w:val="20"/>
              </w:rPr>
              <w:fldChar w:fldCharType="begin" w:fldLock="1"/>
            </w:r>
            <w:r w:rsidRPr="009C5A4A">
              <w:rPr>
                <w:rFonts w:ascii="Times New Roman" w:hAnsi="Times New Roman" w:cs="Times New Roman"/>
                <w:sz w:val="20"/>
                <w:szCs w:val="20"/>
              </w:rPr>
              <w:instrText>ADDIN CSL_CITATION { "citationItems" : [ { "id" : "ITEM-1", "itemData" : { "ISSN" : "1041-2972", "PMID" : "15495693", "abstract" : "PURPOSE: To explore how tobacco-dependent nurse practitioners (NPs) describe their experiences with health promotion and disease prevention practices with patients who smoke. DATA SOURCES: Twelve NPs who completed a graduate level NP program of study participated in face-to-face interviews and/or online chat room interviews. CONCLUSIONS: Participants' responses revealed three themes relevant to their experience as tobacco-dependent clinicians with health promotion responsibilities. These themes centered around (a) living as an insider in the world of tobacco addiction, (b) having the outside-in view of living with a tobacco addiction, and (c) being caught in the middle of a tobacco addiction. IMPLICATIONS FOR PRACTICE: All of the tobacco-dependent participants described limited smoking-cessation interventions with their patients. A barrier to implementation of more aggressive interventions, perhaps, is the provider's own tobacco addiction. With increasing evidence that tobacco-dependent health care professionals are not adequately intervening with tobacco-dependent patients, effective strategies are needed to assist and/or support not only tobacco-dependent patients but providers as well.", "author" : [ { "dropping-particle" : "", "family" : "Heath", "given" : "J", "non-dropping-particle" : "", "parse-names" : false, "suffix" : "" }, { "dropping-particle" : "", "family" : "Andrews", "given" : "J", "non-dropping-particle" : "", "parse-names" : false, "suffix" : "" }, { "dropping-particle" : "", "family" : "Kelley", "given" : "FJ", "non-dropping-particle" : "", "parse-names" : false, "suffix" : "" }, { "dropping-particle" : "", "family" : "Sorrell", "given" : "J", "non-dropping-particle" : "", "parse-names" : false, "suffix" : "" } ], "container-title" : "Journal of the American Academy of Nurse Practitioners", "id" : "ITEM-1", "issue" : "9", "issued" : { "date-parts" : [ [ "2004", "9" ] ] }, "page" : "396-401", "title" : "Caught in the middle: experiences of tobacco-dependent nurse practitioners.", "type" : "article-journal", "volume" : "16" }, "uris" : [ "http://www.mendeley.com/documents/?uuid=195d2cd7-c3ca-445d-bc01-bcd29fa14792" ] } ], "mendeley" : { "formattedCitation" : "(Heath &lt;i&gt;et al.&lt;/i&gt;, 2004)", "manualFormatting" : "Heath et al., 2004", "plainTextFormattedCitation" : "(Heath et al., 2004)", "previouslyFormattedCitation" : "(Heath &lt;i&gt;et al.&lt;/i&gt;, 2004)" }, "properties" : { "noteIndex" : 0 }, "schema" : "https://github.com/citation-style-language/schema/raw/master/csl-citation.json" }</w:instrText>
            </w:r>
            <w:r w:rsidRPr="009C5A4A">
              <w:rPr>
                <w:rFonts w:ascii="Times New Roman" w:hAnsi="Times New Roman" w:cs="Times New Roman"/>
                <w:sz w:val="20"/>
                <w:szCs w:val="20"/>
              </w:rPr>
              <w:fldChar w:fldCharType="separate"/>
            </w:r>
            <w:r w:rsidRPr="009C5A4A">
              <w:rPr>
                <w:rFonts w:ascii="Times New Roman" w:hAnsi="Times New Roman" w:cs="Times New Roman"/>
                <w:noProof/>
                <w:sz w:val="20"/>
                <w:szCs w:val="20"/>
              </w:rPr>
              <w:t xml:space="preserve">Heath </w:t>
            </w:r>
            <w:r w:rsidRPr="009C5A4A">
              <w:rPr>
                <w:rFonts w:ascii="Times New Roman" w:hAnsi="Times New Roman" w:cs="Times New Roman"/>
                <w:i/>
                <w:noProof/>
                <w:sz w:val="20"/>
                <w:szCs w:val="20"/>
              </w:rPr>
              <w:t>et al.</w:t>
            </w:r>
            <w:r w:rsidRPr="009C5A4A">
              <w:rPr>
                <w:rFonts w:ascii="Times New Roman" w:hAnsi="Times New Roman" w:cs="Times New Roman"/>
                <w:noProof/>
                <w:sz w:val="20"/>
                <w:szCs w:val="20"/>
              </w:rPr>
              <w:t>, 2004</w:t>
            </w:r>
            <w:r w:rsidRPr="009C5A4A">
              <w:rPr>
                <w:rFonts w:ascii="Times New Roman" w:hAnsi="Times New Roman" w:cs="Times New Roman"/>
                <w:sz w:val="20"/>
                <w:szCs w:val="20"/>
              </w:rPr>
              <w:fldChar w:fldCharType="end"/>
            </w:r>
          </w:p>
        </w:tc>
        <w:tc>
          <w:tcPr>
            <w:tcW w:w="3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US</w:t>
            </w:r>
          </w:p>
        </w:tc>
        <w:tc>
          <w:tcPr>
            <w:tcW w:w="6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Hospital (trauma, neurology, cardiology) and primary care </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i/>
                <w:sz w:val="20"/>
                <w:szCs w:val="20"/>
              </w:rPr>
              <w:t>N</w:t>
            </w:r>
            <w:r w:rsidRPr="009C5A4A">
              <w:rPr>
                <w:rFonts w:ascii="Times New Roman" w:hAnsi="Times New Roman" w:cs="Times New Roman"/>
                <w:sz w:val="20"/>
                <w:szCs w:val="20"/>
              </w:rPr>
              <w:t xml:space="preserve"> = 12</w:t>
            </w:r>
          </w:p>
        </w:tc>
        <w:tc>
          <w:tcPr>
            <w:tcW w:w="676"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Qualitative study (phenomenological approach) </w:t>
            </w:r>
          </w:p>
        </w:tc>
        <w:tc>
          <w:tcPr>
            <w:tcW w:w="1124"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Self-efficacy; Attitudes towards smoking</w:t>
            </w:r>
          </w:p>
        </w:tc>
        <w:tc>
          <w:tcPr>
            <w:tcW w:w="1512"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Yes</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The majority of nurses who smoked described avoiding cessation interventions with patients, however they felt they better understood </w:t>
            </w:r>
            <w:r w:rsidRPr="009C5A4A">
              <w:rPr>
                <w:rFonts w:ascii="Times New Roman" w:hAnsi="Times New Roman" w:cs="Times New Roman"/>
                <w:sz w:val="20"/>
                <w:szCs w:val="20"/>
                <w:lang w:val="en-US"/>
              </w:rPr>
              <w:t>how to intervene effectively because of their smoking status</w:t>
            </w:r>
          </w:p>
        </w:tc>
      </w:tr>
      <w:tr w:rsidR="00B10E46" w:rsidRPr="001F6A01" w:rsidTr="00B10E46">
        <w:tc>
          <w:tcPr>
            <w:tcW w:w="688" w:type="pct"/>
          </w:tcPr>
          <w:p w:rsidR="00B10E46" w:rsidRPr="009C5A4A" w:rsidRDefault="00B10E46" w:rsidP="00B10E46">
            <w:pPr>
              <w:pStyle w:val="ListParagraph"/>
              <w:numPr>
                <w:ilvl w:val="0"/>
                <w:numId w:val="11"/>
              </w:numPr>
              <w:spacing w:line="360" w:lineRule="auto"/>
              <w:rPr>
                <w:rFonts w:ascii="Times New Roman" w:hAnsi="Times New Roman" w:cs="Times New Roman"/>
                <w:sz w:val="20"/>
                <w:szCs w:val="20"/>
              </w:rPr>
            </w:pPr>
            <w:r w:rsidRPr="009C5A4A">
              <w:rPr>
                <w:rFonts w:ascii="Times New Roman" w:hAnsi="Times New Roman" w:cs="Times New Roman"/>
                <w:sz w:val="20"/>
                <w:szCs w:val="20"/>
              </w:rPr>
              <w:fldChar w:fldCharType="begin" w:fldLock="1"/>
            </w:r>
            <w:r w:rsidRPr="009C5A4A">
              <w:rPr>
                <w:rFonts w:ascii="Times New Roman" w:hAnsi="Times New Roman" w:cs="Times New Roman"/>
                <w:sz w:val="20"/>
                <w:szCs w:val="20"/>
              </w:rPr>
              <w:instrText>ADDIN CSL_CITATION { "citationItems" : [ { "id" : "ITEM-1", "itemData" : { "DOI" : "10.1006/pmed.2001.0944", "ISSN" : "0091-7435", "PMID" : "11716666", "abstract" : "BACKGROUND: Nurses have a unique opportunity to assist hospitalized smokers with cessation. However, relatively little is known about nurses' attitudes and beliefs toward their role in assisting patients with cessation.\n\nMETHODS: A cross-sectional survey of staff nurses at four hospitals was conducted. Four scales based on constructs from the Theory of Planned Behavior were developed for this survey: attitudes toward offering cessation advice, beliefs about the outcome of offering advice, perceived normative beliefs, and perceived ability to offer advice. Other survey items included sociodemographics, employment characteristics (shift, unit worked), and personal smoking status.\n\nRESULTS: Of the nurses surveyed, 397 (68%) returned completed questionnaires. Nurses had a relatively positive attitude toward helping patients to quit smoking, 63% believed that hospitalization was an ideal time for patients to try to quit smoking, and 59% believed a nurse had an obligation to advise patients to quit smoking. In the final multiple linear regression model, self-reported delivery of cessation advice was related to attitudes toward offering cessation advice, perceived ability to offer advice, and unit worked.\n\nCONCLUSIONS: Efforts should be made to educate staff nurses about the efficacy of brief cessation advice and current smoking cessation methods and practices.", "author" : [ { "dropping-particle" : "", "family" : "McCarty", "given" : "M C", "non-dropping-particle" : "", "parse-names" : false, "suffix" : "" }, { "dropping-particle" : "", "family" : "Hennrikus", "given" : "D J", "non-dropping-particle" : "", "parse-names" : false, "suffix" : "" }, { "dropping-particle" : "", "family" : "Lando", "given" : "H a", "non-dropping-particle" : "", "parse-names" : false, "suffix" : "" }, { "dropping-particle" : "", "family" : "Vessey", "given" : "J T", "non-dropping-particle" : "", "parse-names" : false, "suffix" : "" } ], "container-title" : "Preventive medicine", "id" : "ITEM-1", "issue" : "6", "issued" : { "date-parts" : [ [ "2001", "12" ] ] }, "page" : "674-81", "title" : "Nurses' attitudes concerning the delivery of brief cessation advice to hospitalized smokers.", "type" : "article-journal", "volume" : "33" }, "uris" : [ "http://www.mendeley.com/documents/?uuid=a7f21cfa-2131-4581-bdc6-761e10c131ec" ] } ], "mendeley" : { "formattedCitation" : "(McCarty &lt;i&gt;et al.&lt;/i&gt;, 2001)", "manualFormatting" : "McCarty et al., 2001", "plainTextFormattedCitation" : "(McCarty et al., 2001)", "previouslyFormattedCitation" : "(McCarty &lt;i&gt;et al.&lt;/i&gt;, 2001)" }, "properties" : { "noteIndex" : 0 }, "schema" : "https://github.com/citation-style-language/schema/raw/master/csl-citation.json" }</w:instrText>
            </w:r>
            <w:r w:rsidRPr="009C5A4A">
              <w:rPr>
                <w:rFonts w:ascii="Times New Roman" w:hAnsi="Times New Roman" w:cs="Times New Roman"/>
                <w:sz w:val="20"/>
                <w:szCs w:val="20"/>
              </w:rPr>
              <w:fldChar w:fldCharType="separate"/>
            </w:r>
            <w:r w:rsidRPr="009C5A4A">
              <w:rPr>
                <w:rFonts w:ascii="Times New Roman" w:hAnsi="Times New Roman" w:cs="Times New Roman"/>
                <w:noProof/>
                <w:sz w:val="20"/>
                <w:szCs w:val="20"/>
              </w:rPr>
              <w:t xml:space="preserve">McCarty </w:t>
            </w:r>
            <w:r w:rsidRPr="009C5A4A">
              <w:rPr>
                <w:rFonts w:ascii="Times New Roman" w:hAnsi="Times New Roman" w:cs="Times New Roman"/>
                <w:i/>
                <w:noProof/>
                <w:sz w:val="20"/>
                <w:szCs w:val="20"/>
              </w:rPr>
              <w:t>et al.</w:t>
            </w:r>
            <w:r w:rsidRPr="009C5A4A">
              <w:rPr>
                <w:rFonts w:ascii="Times New Roman" w:hAnsi="Times New Roman" w:cs="Times New Roman"/>
                <w:noProof/>
                <w:sz w:val="20"/>
                <w:szCs w:val="20"/>
              </w:rPr>
              <w:t>, 2001</w:t>
            </w:r>
            <w:r w:rsidRPr="009C5A4A">
              <w:rPr>
                <w:rFonts w:ascii="Times New Roman" w:hAnsi="Times New Roman" w:cs="Times New Roman"/>
                <w:sz w:val="20"/>
                <w:szCs w:val="20"/>
              </w:rPr>
              <w:fldChar w:fldCharType="end"/>
            </w:r>
          </w:p>
        </w:tc>
        <w:tc>
          <w:tcPr>
            <w:tcW w:w="3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US</w:t>
            </w:r>
          </w:p>
        </w:tc>
        <w:tc>
          <w:tcPr>
            <w:tcW w:w="6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Hospital (surgical, medical, oncology, cardiac, neurology, gynaecology, orthopaedic)</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i/>
                <w:sz w:val="20"/>
                <w:szCs w:val="20"/>
              </w:rPr>
              <w:t>N</w:t>
            </w:r>
            <w:r w:rsidRPr="009C5A4A">
              <w:rPr>
                <w:rFonts w:ascii="Times New Roman" w:hAnsi="Times New Roman" w:cs="Times New Roman"/>
                <w:sz w:val="20"/>
                <w:szCs w:val="20"/>
              </w:rPr>
              <w:t xml:space="preserve"> = 397</w:t>
            </w:r>
          </w:p>
        </w:tc>
        <w:tc>
          <w:tcPr>
            <w:tcW w:w="676"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Cross-sectional survey</w:t>
            </w:r>
          </w:p>
        </w:tc>
        <w:tc>
          <w:tcPr>
            <w:tcW w:w="1124"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Self-reported frequency of smoking cessation practice; intention to engage in smoking cessation practice; attitudes towards their role in health promotion practice; perceived outcomes of offering advice</w:t>
            </w:r>
          </w:p>
        </w:tc>
        <w:tc>
          <w:tcPr>
            <w:tcW w:w="1512"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No</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Smoking status did not predict self-reported delivery of cessation techniques and no significant interaction was found between smoking status, attitudes towards providing cessation advice, and ability to provide cessation advice</w:t>
            </w:r>
          </w:p>
        </w:tc>
      </w:tr>
      <w:tr w:rsidR="00B10E46" w:rsidRPr="001F6A01" w:rsidTr="00B10E46">
        <w:tc>
          <w:tcPr>
            <w:tcW w:w="688" w:type="pct"/>
          </w:tcPr>
          <w:p w:rsidR="00B10E46" w:rsidRPr="009C5A4A" w:rsidRDefault="00B10E46" w:rsidP="00B10E46">
            <w:pPr>
              <w:pStyle w:val="ListParagraph"/>
              <w:numPr>
                <w:ilvl w:val="0"/>
                <w:numId w:val="11"/>
              </w:numPr>
              <w:spacing w:line="360" w:lineRule="auto"/>
              <w:rPr>
                <w:rFonts w:ascii="Times New Roman" w:hAnsi="Times New Roman" w:cs="Times New Roman"/>
                <w:sz w:val="20"/>
                <w:szCs w:val="20"/>
              </w:rPr>
            </w:pPr>
            <w:r w:rsidRPr="009C5A4A">
              <w:rPr>
                <w:rFonts w:ascii="Times New Roman" w:hAnsi="Times New Roman" w:cs="Times New Roman"/>
                <w:sz w:val="20"/>
                <w:szCs w:val="20"/>
              </w:rPr>
              <w:fldChar w:fldCharType="begin" w:fldLock="1"/>
            </w:r>
            <w:r w:rsidRPr="009C5A4A">
              <w:rPr>
                <w:rFonts w:ascii="Times New Roman" w:hAnsi="Times New Roman" w:cs="Times New Roman"/>
                <w:sz w:val="20"/>
                <w:szCs w:val="20"/>
              </w:rPr>
              <w:instrText>ADDIN CSL_CITATION { "citationItems" : [ { "id" : "ITEM-1", "itemData" : { "DOI" : "10.1111/j.1440-172X.2010.01897.x", "ISSN" : "1440-172X", "PMID" : "21129116", "abstract" : "This study assesses smoking prevalence, attitudes, and perceived patient counselling responsibilities among practicing nurses in Amman, Jordan. It also identifies whether their smoking status or training in counselling patients about smoking is associated with their smoking-related attitudes and counselling practices. Data were collected through a cross-sectional survey of 266 (n = 266) nurses at four public and private hospitals in Amman. Smoking prevalence was 42% for male nurses and 13% for female nurses. Nurses strongly favoured enforcement of anti-smoking policy, but did not strongly agree that nurses should be involved in counselling patients about smoking. Approximately 41% of nurses indicated that they had received training on counselling patients about smoking. Nurse training with respect to counselling patients about smoking was positively associated with the nurses' belief that their counselling could help patients stop or never start smoking. In addition, nurses with counselling training about smoking felt significantly better prepared to assist patients to quit smoking. Nurses who smoked were significantly less likely to believe their counselling of patients about smoking could be effective. Finally, smoking status was not significantly associated with how well prepared the nurses felt to assist patients to quit smoking. These findings identify a need for more extensive and better-tailored training programmes for nurses on patient counselling about smoking.", "author" : [ { "dropping-particle" : "", "family" : "Merrill", "given" : "Ray M", "non-dropping-particle" : "", "parse-names" : false, "suffix" : "" }, { "dropping-particle" : "", "family" : "Madanat", "given" : "Hala", "non-dropping-particle" : "", "parse-names" : false, "suffix" : "" }, { "dropping-particle" : "", "family" : "Kelley", "given" : "Alan T", "non-dropping-particle" : "", "parse-names" : false, "suffix" : "" } ], "container-title" : "International journal of nursing practice", "id" : "ITEM-1", "issue" : "6", "issued" : { "date-parts" : [ [ "2010", "12" ] ] }, "note" : "From Duplicate 1 (Smoking prevalence, attitudes, and perceived smoking prevention and control responsibilities and practices among nurses in Amman, Jordan. - Merrill, Ray M; Madanat, Hala; Kelley, Alan T)\n\nFrom Duplicate 1 (Smoking prevalence, attitudes, and perceived smoking prevention and control responsibilities and practices among nurses in Amman, Jordan. - Merrill, Ray M; Madanat, Hala; Kelley, Alan T)\n\nFrom Duplicate 1 (Smoking prevalence, attitudes, and perceived smoking prevention and control responsibilities and practices among nurses in Amman, Jordan. - Merrill, Ray M; Madanat, Hala; Kelley, Alan T)\n\nFrom Duplicate 1 (Smoking prevalence, attitudes, and perceived smoking prevention and control responsibilities and practices among nurses in Amman, Jordan. - Merrill, Ray M; Madanat, Hala; Kelley, Alan T)\n\nAccession Number: 2011-00844-013. PMID: 21129116 Partial author list: First Author &amp;amp; Affiliation: Merrill, Ray M.; Department of Health Science, College of Life Sciences, Brigham Young University, Provo, UT, US. Other Publishers: Blackwell Publishing. Release Date: 20110321. Publication Type: Journal (0100), Peer Reviewed Journal (0110). Format Covered: Electronic. Document Type: Journal Article. Language: English. Major Descriptor: Epidemiology; Health Personnel Attitudes; Nurses; Prevention; Tobacco Smoking. Classification: Professional Personnel Attitudes &amp;amp; Characteristics (3430). Population: Human (10); Male (30); Female (40). Location: Jordan. Age Group: Adulthood (18 yrs &amp;amp; older) (300); Young Adulthood (18-29 yrs) (320); Thirties (30-39 yrs) (340); Middle Age (40-64 yrs) (360); Aged (65 yrs &amp;amp; older) (380). Methodology: Empirical Study; Quantitative Study. References Available: Y. Page Count: 9. Issue Publication Date: Dec, 2010. Copyright Statement: Blackwell Publishing Asia Pty Ltd. 2010.\n\nFrom Duplicate 3 (Smoking prevalence, attitudes, and perceived smoking prevention and control responsibilities and practices among nurses in Amman, Jordan. - RM, Merrill; Madanat, Hala; AT, Kelley; Merrill, Ray M; Madanat, Hala; Kelley, Alan T)\n\nFrom Duplicate 2 (Smoking prevalence, attitudes, and perceived smoking prevention and control responsibilities and practices among nurses in Amman, Jordan. - RM, Merrill; Madanat, Hala; AT, Kelley; Merrill, Ray M; Madanat, Hala; Kelley, Alan T)\n\nFrom Duplicate 1 (Smoking prevalence, attitudes, and perceived smoking prevention and control responsibilities and practices among nurses in Amman, Jordan. - Merrill, Ray M; Madanat, Hala; Kelley, Alan T)\n\nAccession Number: 2011-00844-013. PMID: 21129116 Partial author list: First Author &amp;amp; Affiliation: Merrill, Ray M.; Department of Health Science, College of Life Sciences, Brigham Young University, Provo, UT, US. Other Publishers: Blackwell Publishing. Release Date: 20110321. Publication Type: Journal (0100), Peer Reviewed Journal (0110). Format Covered: Electronic. Document Type: Journal Article. Language: English. Major Descriptor: Epidemiology; Health Personnel Attitudes; Nurses; Prevention; Tobacco Smoking. Classification: Professional Personnel Attitudes &amp;amp; Characteristics (3430). Population: Human (10); Male (30); Female (40). Location: Jordan. Age Group: Adulthood (18 yrs &amp;amp; older) (300); Young Adulthood (18-29 yrs) (320); Thirties (30-39 yrs) (340); Middle Age (40-64 yrs) (360); Aged (65 yrs &amp;amp; older) (380). Methodology: Empirical Study; Quantitative Study. References Available: Y. Page Count: 9. Issue Publication Date: Dec, 2010. Copyright Statement: Blackwell Publishing Asia Pty Ltd. 2010.\n\nFrom Duplicate 2 (Smoking prevalence, attitudes, and perceived smoking prevention and control responsibilities and practices among nurses in Amman, Jordan. - RM, Merrill; Madanat, H; AT, Kelley)\n\nAccession Number: 104955909. Language: English. Entry Date: 20110131. Revision Date: 20150819. Publication Type: Journal Article; research; tables/charts. Journal Subset: Australia &amp;amp; New Zealand; Core Nursing; Double Blind Peer Reviewed; Nursing; Peer Reviewed. NLM UID: 9613615.\n\nFrom Duplicate 4 (Smoking prevalence, attitudes, and perceived smoking prevention and control responsibilities and practices among nurses in Amman, Jordan. - Merrill, Ray M; Madanat, Hala; Kelley, Alan T)\n\nFrom Duplicate 2 (Smoking prevalence, attitudes, and perceived smoking prevention and control responsibilities and practices among nurses in Amman, Jordan. - Merrill, Ray M; Madanat, Hala; Kelley, Alan T)\n\nAccession Number: 2007-14753-006. PMID: 17890184 Partial author list: First Author &amp;amp; Affiliation: Merrill, Ray M.; Brigham Young University, Dept. of Health Science, Provo, UT, US. Other Publishers: Sage Publications. Release Date: 20071105. Correction Date: 20150126. Publication Type: Journal (0100), Peer Reviewed Journal (0110). Format Covered: Electronic. Document Type: Journal Article. Language: English. Major Descriptor: Epidemiology; Health Personnel Attitudes; Prevention; Smoking Cessation; Tobacco Smoking. Minor Descriptor: Behavior; Drug Rehabilitation; Physicians. Classification: Drug &amp;amp; Alcohol Rehabilitation (3383). Population: Human (10); Male (30); Female (40). Location: Jordan. Age Group: Adulthood (18 yrs &amp;amp; older) (300). Methodology: Empirical Study; Quantitative Study. References Available: Y. Page Count: 17. Issue Publication Date: 2006.\n\nFrom Duplicate 2 (Smoking prevalence, attitudes, and perceived smoking prevention and control responsibilities and practices among nurses in Amman, Jordan. - Merrill, Ray M; Madanat, Hala; Kelley, Alan T)\n\nFrom Duplicate 2 (Smoking prevalence, attitudes, and perceived smoking prevention and control responsibilities and practices among nurses in Amman, Jordan. - Merrill, Ray M; Madanat, Hala; Kelley, Alan T)\n\nAccession Number: 2007-14753-006. PMID: 17890184 Partial author list: First Author &amp;amp; Affiliation: Merrill, Ray M.; Brigham Young University, Dept. of Health Science, Provo, UT, US. Other Publishers: Sage Publications. Release Date: 20071105. Correction Date: 20150126. Publication Type: Journal (0100), Peer Reviewed Journal (0110). Format Covered: Electronic. Document Type: Journal Article. Language: English. Major Descriptor: Epidemiology; Health Personnel Attitudes; Prevention; Smoking Cessation; Tobacco Smoking. Minor Descriptor: Behavior; Drug Rehabilitation; Physicians. Classification: Drug &amp;amp; Alcohol Rehabilitation (3383). Population: Human (10); Male (30); Female (40). Location: Jordan. Age Group: Adulthood (18 yrs &amp;amp; older) (300). Methodology: Empirical Study; Quantitative Study. References Available: Y. Page Count: 17. Issue Publication Date: 2006.", "page" : "624-32", "publisher" : "Baywood Publishing", "publisher-place" : "Merrill, Ray M., Brigham Young University, Dept. of Health Science, 221-A Richards Bldg., Provo, UT, US, 84602", "title" : "Smoking prevalence, attitudes, and perceived smoking prevention and control responsibilities and practices among nurses in Amman, Jordan.", "type" : "article-journal", "volume" : "16" }, "uris" : [ "http://www.mendeley.com/documents/?uuid=4f839c0c-0257-446c-b2f3-9f2b393b9939" ] } ], "mendeley" : { "formattedCitation" : "(Merrill, Madanat, &lt;i&gt;et al.&lt;/i&gt;, 2010)", "manualFormatting" : "Merrill et al., 2010", "plainTextFormattedCitation" : "(Merrill, Madanat, et al., 2010)", "previouslyFormattedCitation" : "(Merrill, Madanat, &lt;i&gt;et al.&lt;/i&gt;, 2010)" }, "properties" : { "noteIndex" : 0 }, "schema" : "https://github.com/citation-style-language/schema/raw/master/csl-citation.json" }</w:instrText>
            </w:r>
            <w:r w:rsidRPr="009C5A4A">
              <w:rPr>
                <w:rFonts w:ascii="Times New Roman" w:hAnsi="Times New Roman" w:cs="Times New Roman"/>
                <w:sz w:val="20"/>
                <w:szCs w:val="20"/>
              </w:rPr>
              <w:fldChar w:fldCharType="separate"/>
            </w:r>
            <w:r w:rsidRPr="009C5A4A">
              <w:rPr>
                <w:rFonts w:ascii="Times New Roman" w:hAnsi="Times New Roman" w:cs="Times New Roman"/>
                <w:noProof/>
                <w:sz w:val="20"/>
                <w:szCs w:val="20"/>
              </w:rPr>
              <w:t xml:space="preserve">Merrill </w:t>
            </w:r>
            <w:r w:rsidRPr="009C5A4A">
              <w:rPr>
                <w:rFonts w:ascii="Times New Roman" w:hAnsi="Times New Roman" w:cs="Times New Roman"/>
                <w:i/>
                <w:noProof/>
                <w:sz w:val="20"/>
                <w:szCs w:val="20"/>
              </w:rPr>
              <w:t>et al.</w:t>
            </w:r>
            <w:r w:rsidRPr="009C5A4A">
              <w:rPr>
                <w:rFonts w:ascii="Times New Roman" w:hAnsi="Times New Roman" w:cs="Times New Roman"/>
                <w:noProof/>
                <w:sz w:val="20"/>
                <w:szCs w:val="20"/>
              </w:rPr>
              <w:t>, 2010</w:t>
            </w:r>
            <w:r w:rsidRPr="009C5A4A">
              <w:rPr>
                <w:rFonts w:ascii="Times New Roman" w:hAnsi="Times New Roman" w:cs="Times New Roman"/>
                <w:sz w:val="20"/>
                <w:szCs w:val="20"/>
              </w:rPr>
              <w:fldChar w:fldCharType="end"/>
            </w:r>
          </w:p>
        </w:tc>
        <w:tc>
          <w:tcPr>
            <w:tcW w:w="3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Jordan</w:t>
            </w:r>
          </w:p>
        </w:tc>
        <w:tc>
          <w:tcPr>
            <w:tcW w:w="6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Hospital </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i/>
                <w:sz w:val="20"/>
                <w:szCs w:val="20"/>
              </w:rPr>
              <w:t>N</w:t>
            </w:r>
            <w:r w:rsidRPr="009C5A4A">
              <w:rPr>
                <w:rFonts w:ascii="Times New Roman" w:hAnsi="Times New Roman" w:cs="Times New Roman"/>
                <w:sz w:val="20"/>
                <w:szCs w:val="20"/>
              </w:rPr>
              <w:t xml:space="preserve"> = 266</w:t>
            </w:r>
          </w:p>
        </w:tc>
        <w:tc>
          <w:tcPr>
            <w:tcW w:w="676"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Cross-sectional survey</w:t>
            </w:r>
          </w:p>
        </w:tc>
        <w:tc>
          <w:tcPr>
            <w:tcW w:w="1124"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Self-efficacy; attitudes towards their role in smoking cessation practice; attitudes towards smoking; training regarding smoking cessation </w:t>
            </w:r>
            <w:r w:rsidRPr="009C5A4A">
              <w:rPr>
                <w:rFonts w:ascii="Times New Roman" w:hAnsi="Times New Roman" w:cs="Times New Roman"/>
                <w:sz w:val="20"/>
                <w:szCs w:val="20"/>
              </w:rPr>
              <w:lastRenderedPageBreak/>
              <w:t>practice; perceived outcomes of offering advice</w:t>
            </w:r>
          </w:p>
        </w:tc>
        <w:tc>
          <w:tcPr>
            <w:tcW w:w="1512"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lastRenderedPageBreak/>
              <w:t>Mixed evidence</w:t>
            </w:r>
          </w:p>
          <w:p w:rsidR="00B10E46" w:rsidRPr="009C5A4A" w:rsidRDefault="00B10E46" w:rsidP="00B10E46">
            <w:pPr>
              <w:spacing w:line="360" w:lineRule="auto"/>
              <w:rPr>
                <w:rFonts w:ascii="Times New Roman" w:hAnsi="Times New Roman" w:cs="Times New Roman"/>
                <w:sz w:val="20"/>
                <w:szCs w:val="20"/>
                <w:lang w:val="en-US"/>
              </w:rPr>
            </w:pPr>
            <w:r w:rsidRPr="009C5A4A">
              <w:rPr>
                <w:rFonts w:ascii="Times New Roman" w:hAnsi="Times New Roman" w:cs="Times New Roman"/>
                <w:sz w:val="20"/>
                <w:szCs w:val="20"/>
                <w:lang w:val="en-US"/>
              </w:rPr>
              <w:t xml:space="preserve">Nurses who smoked were less likely to believe that counselling or offering advice to patients who smoked would be effective, however smoking </w:t>
            </w:r>
            <w:r w:rsidRPr="009C5A4A">
              <w:rPr>
                <w:rFonts w:ascii="Times New Roman" w:hAnsi="Times New Roman" w:cs="Times New Roman"/>
                <w:sz w:val="20"/>
                <w:szCs w:val="20"/>
                <w:lang w:val="en-US"/>
              </w:rPr>
              <w:lastRenderedPageBreak/>
              <w:t>status was not significantly related to feeling prepared to help patients quit smoking</w:t>
            </w:r>
          </w:p>
        </w:tc>
      </w:tr>
      <w:tr w:rsidR="00B10E46" w:rsidRPr="001F6A01" w:rsidTr="00B10E46">
        <w:tc>
          <w:tcPr>
            <w:tcW w:w="688" w:type="pct"/>
          </w:tcPr>
          <w:p w:rsidR="00B10E46" w:rsidRPr="009C5A4A" w:rsidRDefault="00B10E46" w:rsidP="00B10E46">
            <w:pPr>
              <w:pStyle w:val="ListParagraph"/>
              <w:numPr>
                <w:ilvl w:val="0"/>
                <w:numId w:val="11"/>
              </w:numPr>
              <w:spacing w:line="360" w:lineRule="auto"/>
              <w:rPr>
                <w:rFonts w:ascii="Times New Roman" w:hAnsi="Times New Roman" w:cs="Times New Roman"/>
                <w:sz w:val="20"/>
                <w:szCs w:val="20"/>
              </w:rPr>
            </w:pPr>
            <w:r w:rsidRPr="009C5A4A">
              <w:rPr>
                <w:rFonts w:ascii="Times New Roman" w:hAnsi="Times New Roman" w:cs="Times New Roman"/>
                <w:sz w:val="20"/>
                <w:szCs w:val="20"/>
              </w:rPr>
              <w:lastRenderedPageBreak/>
              <w:fldChar w:fldCharType="begin" w:fldLock="1"/>
            </w:r>
            <w:r w:rsidRPr="009C5A4A">
              <w:rPr>
                <w:rFonts w:ascii="Times New Roman" w:hAnsi="Times New Roman" w:cs="Times New Roman"/>
                <w:sz w:val="20"/>
                <w:szCs w:val="20"/>
              </w:rPr>
              <w:instrText>ADDIN CSL_CITATION { "citationItems" : [ { "id" : "ITEM-1", "itemData" : { "DOI" : "10.3928/00220124-20100126-05", "ISSN" : "0022-0124", "PMID" : "20166649", "abstract" : "BACKGROUND: This study assessed smoking prevalence, attitudes, and perceived patient counseling responsibilities among practicing nurses in Serbia. The need for nurses to receive tobacco cessation training is explored. METHODS: Data were collected through a cross-sectional survey of 230 nurses at public institutions in Belgrade, a health care center in Belgrade, and public health care facilities throughout Serbia. RESULTS: The smoking prevalence was 52% for male nurses and 47% for female nurses. Nurses had the greatest mean level of agreement with statements about controlling smoking through policy, followed by statements about being role models. Only 15% (n = 35) of nurses regularly counseled their patients about smoking, and only 16% of nurses (45% of males vs. 12% of females, p &lt; .0001) had received training in counseling patients about smoking. Nurses' training in counseling patients about smoking was positively associated with the nurses' belief that their counseling could help patients stop smoking or never start smoking. In addition, nurses with training in counseling patients about smoking considered themselves significantly better prepared to assist patients to quit smoking. Nurses who smoked were significantly less likely to believe that their counseling about smoking could be effective. They also felt significantly less well prepared to assist patients to quit smoking. CONCLUSION: These findings show that nurses' training in tobacco cessation counseling results in greater self-perceived confidence and frequency of regular tobacco cessation counseling in Serbia.", "author" : [ { "dropping-particle" : "", "family" : "Merrill", "given" : "Ray M", "non-dropping-particle" : "", "parse-names" : false, "suffix" : "" }, { "dropping-particle" : "", "family" : "Gagon", "given" : "Heather", "non-dropping-particle" : "", "parse-names" : false, "suffix" : "" }, { "dropping-particle" : "", "family" : "Harmon", "given" : "Tanner", "non-dropping-particle" : "", "parse-names" : false, "suffix" : "" }, { "dropping-particle" : "", "family" : "Milovic", "given" : "Ivan", "non-dropping-particle" : "", "parse-names" : false, "suffix" : "" } ], "container-title" : "Journal of Continuing Education in Nursing", "id" : "ITEM-1", "issue" : "2", "issued" : { "date-parts" : [ [ "2010", "2" ] ] }, "note" : "NULL", "page" : "89-96", "title" : "The importance of tobacco cessation training for nurses in Serbia.", "type" : "article-journal", "volume" : "41" }, "uris" : [ "http://www.mendeley.com/documents/?uuid=77e09dd1-1154-473e-a00d-1422acc03780" ] } ], "mendeley" : { "formattedCitation" : "(Merrill, Gagon, &lt;i&gt;et al.&lt;/i&gt;, 2010)", "manualFormatting" : "Merrill, Gagon, et al., 2010", "plainTextFormattedCitation" : "(Merrill, Gagon, et al., 2010)", "previouslyFormattedCitation" : "(Merrill, Gagon, &lt;i&gt;et al.&lt;/i&gt;, 2010)" }, "properties" : { "noteIndex" : 0 }, "schema" : "https://github.com/citation-style-language/schema/raw/master/csl-citation.json" }</w:instrText>
            </w:r>
            <w:r w:rsidRPr="009C5A4A">
              <w:rPr>
                <w:rFonts w:ascii="Times New Roman" w:hAnsi="Times New Roman" w:cs="Times New Roman"/>
                <w:sz w:val="20"/>
                <w:szCs w:val="20"/>
              </w:rPr>
              <w:fldChar w:fldCharType="separate"/>
            </w:r>
            <w:r w:rsidRPr="009C5A4A">
              <w:rPr>
                <w:rFonts w:ascii="Times New Roman" w:hAnsi="Times New Roman" w:cs="Times New Roman"/>
                <w:noProof/>
                <w:sz w:val="20"/>
                <w:szCs w:val="20"/>
              </w:rPr>
              <w:t xml:space="preserve">Merrill, Gagon, </w:t>
            </w:r>
            <w:r w:rsidRPr="009C5A4A">
              <w:rPr>
                <w:rFonts w:ascii="Times New Roman" w:hAnsi="Times New Roman" w:cs="Times New Roman"/>
                <w:i/>
                <w:noProof/>
                <w:sz w:val="20"/>
                <w:szCs w:val="20"/>
              </w:rPr>
              <w:t>et al.</w:t>
            </w:r>
            <w:r w:rsidRPr="009C5A4A">
              <w:rPr>
                <w:rFonts w:ascii="Times New Roman" w:hAnsi="Times New Roman" w:cs="Times New Roman"/>
                <w:noProof/>
                <w:sz w:val="20"/>
                <w:szCs w:val="20"/>
              </w:rPr>
              <w:t>, 2010</w:t>
            </w:r>
            <w:r w:rsidRPr="009C5A4A">
              <w:rPr>
                <w:rFonts w:ascii="Times New Roman" w:hAnsi="Times New Roman" w:cs="Times New Roman"/>
                <w:sz w:val="20"/>
                <w:szCs w:val="20"/>
              </w:rPr>
              <w:fldChar w:fldCharType="end"/>
            </w:r>
          </w:p>
        </w:tc>
        <w:tc>
          <w:tcPr>
            <w:tcW w:w="3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Serbia </w:t>
            </w:r>
          </w:p>
        </w:tc>
        <w:tc>
          <w:tcPr>
            <w:tcW w:w="6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Hospital (surgery and paediatric) </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i/>
                <w:sz w:val="20"/>
                <w:szCs w:val="20"/>
              </w:rPr>
              <w:t>N</w:t>
            </w:r>
            <w:r w:rsidRPr="009C5A4A">
              <w:rPr>
                <w:rFonts w:ascii="Times New Roman" w:hAnsi="Times New Roman" w:cs="Times New Roman"/>
                <w:sz w:val="20"/>
                <w:szCs w:val="20"/>
              </w:rPr>
              <w:t xml:space="preserve"> = 230</w:t>
            </w:r>
          </w:p>
        </w:tc>
        <w:tc>
          <w:tcPr>
            <w:tcW w:w="676"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Cross-sectional survey</w:t>
            </w:r>
          </w:p>
        </w:tc>
        <w:tc>
          <w:tcPr>
            <w:tcW w:w="1124"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Self-efficacy; attitudes towards their role in smoking cessation practice; attitudes towards smoking; attitudes towards being a role model</w:t>
            </w:r>
          </w:p>
        </w:tc>
        <w:tc>
          <w:tcPr>
            <w:tcW w:w="1512"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Yes</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Nurses who smoked were significantly less likely to believe that their counselling about smoking could be effective. They also felt significantly less well prepared to assist patients to quit smoking.</w:t>
            </w:r>
          </w:p>
        </w:tc>
      </w:tr>
      <w:tr w:rsidR="00B10E46" w:rsidRPr="001F6A01" w:rsidTr="00B10E46">
        <w:tc>
          <w:tcPr>
            <w:tcW w:w="688" w:type="pct"/>
          </w:tcPr>
          <w:p w:rsidR="00B10E46" w:rsidRPr="009C5A4A" w:rsidRDefault="00B10E46" w:rsidP="00B10E46">
            <w:pPr>
              <w:pStyle w:val="ListParagraph"/>
              <w:numPr>
                <w:ilvl w:val="0"/>
                <w:numId w:val="11"/>
              </w:numPr>
              <w:spacing w:line="360" w:lineRule="auto"/>
              <w:rPr>
                <w:rFonts w:ascii="Times New Roman" w:hAnsi="Times New Roman" w:cs="Times New Roman"/>
                <w:sz w:val="20"/>
                <w:szCs w:val="20"/>
              </w:rPr>
            </w:pPr>
            <w:r w:rsidRPr="009C5A4A">
              <w:rPr>
                <w:rFonts w:ascii="Times New Roman" w:hAnsi="Times New Roman" w:cs="Times New Roman"/>
                <w:sz w:val="20"/>
                <w:szCs w:val="20"/>
              </w:rPr>
              <w:fldChar w:fldCharType="begin" w:fldLock="1"/>
            </w:r>
            <w:r w:rsidRPr="009C5A4A">
              <w:rPr>
                <w:rFonts w:ascii="Times New Roman" w:hAnsi="Times New Roman" w:cs="Times New Roman"/>
                <w:sz w:val="20"/>
                <w:szCs w:val="20"/>
              </w:rPr>
              <w:instrText>ADDIN CSL_CITATION { "citationItems" : [ { "id" : "ITEM-1", "itemData" : { "DOI" : "10.1111/jan.13343", "ISSN" : "1365-2648", "PMID" : "28543954", "abstract" : "AIM To explore the views of current and ex-smoker nurses on their role in supporting patients to stop smoking. BACKGROUND Long-term conditions are closely linked to harmful lifestyle behaviours, including smoking and overeating. Health professionals have an important role to play in promoting healthier lifestyles. It has been described that nurses' health behaviours may be a barrier to their health promotion practice. There is a need to gain further understanding on why nurses' health promotion activity is influenced by their own health behaviour. DESIGN A secondary analysis of qualitative data gathered in 2010 in the context of a project that aimed to develop a smoking cessation intervention for nurses. METHODS Eleven transcripts of semi-structured interviews conducted with nurses (current and ex-smokers) working in one university hospital in Spain. Data were analysed using framework analysis. FINDINGS Nurses who smoked engaged in social justification in terms of social norms and work stress. Only nurses who had quit smoking were able to identify the negative feelings it generated and the effect that it had on their past health promotion practice. This was expressed by ex-smokers as an internal conflict that prevented them from supporting patients with their own habit. CONCLUSION nurses who smoke may be inhibited as health promoters without being aware of it. Interventions that focus on helping these professionals deal with the challenges associated with these encounters are necessary if health promotion practices are to be enhanced. Targeting this conflict might also work to improve their lifestyle, which would expand the potential impact to professionals' own health. This article is protected by copyright. All rights reserved.", "author" : [ { "dropping-particle" : "", "family" : "Mujika", "given" : "Agurtzane", "non-dropping-particle" : "", "parse-names" : false, "suffix" : "" }, { "dropping-particle" : "", "family" : "Arantzamendi", "given" : "Mar\u00eda", "non-dropping-particle" : "", "parse-names" : false, "suffix" : "" }, { "dropping-particle" : "", "family" : "Lopez-Dicastillo", "given" : "Olga", "non-dropping-particle" : "", "parse-names" : false, "suffix" : "" }, { "dropping-particle" : "", "family" : "Forbes", "given" : "Angus", "non-dropping-particle" : "", "parse-names" : false, "suffix" : "" } ], "container-title" : "Journal of advanced nursing", "id" : "ITEM-1", "issue" : "1", "issued" : { "date-parts" : [ [ "2017", "5", "24" ] ] }, "page" : "42-49", "title" : "Health professionals' personal behaviours hindering health promotion: A study of nurses who smoke.", "type" : "article-journal", "volume" : "38" }, "uris" : [ "http://www.mendeley.com/documents/?uuid=0e2ab795-e63d-4f78-89d5-14888bb62e96" ] } ], "mendeley" : { "formattedCitation" : "(Mujika &lt;i&gt;et al.&lt;/i&gt;, 2017)", "manualFormatting" : "Mujika et al., 2017", "plainTextFormattedCitation" : "(Mujika et al., 2017)", "previouslyFormattedCitation" : "(Mujika &lt;i&gt;et al.&lt;/i&gt;, 2017)" }, "properties" : { "noteIndex" : 0 }, "schema" : "https://github.com/citation-style-language/schema/raw/master/csl-citation.json" }</w:instrText>
            </w:r>
            <w:r w:rsidRPr="009C5A4A">
              <w:rPr>
                <w:rFonts w:ascii="Times New Roman" w:hAnsi="Times New Roman" w:cs="Times New Roman"/>
                <w:sz w:val="20"/>
                <w:szCs w:val="20"/>
              </w:rPr>
              <w:fldChar w:fldCharType="separate"/>
            </w:r>
            <w:r w:rsidRPr="009C5A4A">
              <w:rPr>
                <w:rFonts w:ascii="Times New Roman" w:hAnsi="Times New Roman" w:cs="Times New Roman"/>
                <w:noProof/>
                <w:sz w:val="20"/>
                <w:szCs w:val="20"/>
              </w:rPr>
              <w:t xml:space="preserve">Mujika </w:t>
            </w:r>
            <w:r w:rsidRPr="009C5A4A">
              <w:rPr>
                <w:rFonts w:ascii="Times New Roman" w:hAnsi="Times New Roman" w:cs="Times New Roman"/>
                <w:i/>
                <w:noProof/>
                <w:sz w:val="20"/>
                <w:szCs w:val="20"/>
              </w:rPr>
              <w:t>et al.</w:t>
            </w:r>
            <w:r w:rsidRPr="009C5A4A">
              <w:rPr>
                <w:rFonts w:ascii="Times New Roman" w:hAnsi="Times New Roman" w:cs="Times New Roman"/>
                <w:noProof/>
                <w:sz w:val="20"/>
                <w:szCs w:val="20"/>
              </w:rPr>
              <w:t>, 2017</w:t>
            </w:r>
            <w:r w:rsidRPr="009C5A4A">
              <w:rPr>
                <w:rFonts w:ascii="Times New Roman" w:hAnsi="Times New Roman" w:cs="Times New Roman"/>
                <w:sz w:val="20"/>
                <w:szCs w:val="20"/>
              </w:rPr>
              <w:fldChar w:fldCharType="end"/>
            </w:r>
          </w:p>
        </w:tc>
        <w:tc>
          <w:tcPr>
            <w:tcW w:w="3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Spain</w:t>
            </w:r>
          </w:p>
        </w:tc>
        <w:tc>
          <w:tcPr>
            <w:tcW w:w="6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Hospital </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i/>
                <w:sz w:val="20"/>
                <w:szCs w:val="20"/>
              </w:rPr>
              <w:t>N</w:t>
            </w:r>
            <w:r w:rsidRPr="009C5A4A">
              <w:rPr>
                <w:rFonts w:ascii="Times New Roman" w:hAnsi="Times New Roman" w:cs="Times New Roman"/>
                <w:sz w:val="20"/>
                <w:szCs w:val="20"/>
              </w:rPr>
              <w:t xml:space="preserve"> = 11</w:t>
            </w:r>
          </w:p>
        </w:tc>
        <w:tc>
          <w:tcPr>
            <w:tcW w:w="676"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Qualitative study (framework approach)</w:t>
            </w:r>
          </w:p>
        </w:tc>
        <w:tc>
          <w:tcPr>
            <w:tcW w:w="1124"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Attitudes towards their role in smoking cessation practice; attitudes towards being a role model</w:t>
            </w:r>
          </w:p>
        </w:tc>
        <w:tc>
          <w:tcPr>
            <w:tcW w:w="1512"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Yes</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Nurses who smoked felt anxious that patients noticed their smoking and this made them less willing to raise the issue of smoking cessation. They felt that their smoking undermined their professional and moral authority to counsel patients on smoking when they could not manage their own habit. Ex-smokers noted that smoking had a negative effect on their past cessation practice. </w:t>
            </w:r>
          </w:p>
        </w:tc>
      </w:tr>
      <w:tr w:rsidR="00B10E46" w:rsidRPr="001F6A01" w:rsidTr="00B10E46">
        <w:tc>
          <w:tcPr>
            <w:tcW w:w="688" w:type="pct"/>
          </w:tcPr>
          <w:p w:rsidR="00B10E46" w:rsidRPr="009C5A4A" w:rsidRDefault="00B10E46" w:rsidP="00B10E46">
            <w:pPr>
              <w:pStyle w:val="ListParagraph"/>
              <w:numPr>
                <w:ilvl w:val="0"/>
                <w:numId w:val="11"/>
              </w:numPr>
              <w:spacing w:line="360" w:lineRule="auto"/>
              <w:rPr>
                <w:rFonts w:ascii="Times New Roman" w:hAnsi="Times New Roman" w:cs="Times New Roman"/>
                <w:sz w:val="20"/>
                <w:szCs w:val="20"/>
              </w:rPr>
            </w:pPr>
            <w:r w:rsidRPr="009C5A4A">
              <w:rPr>
                <w:rFonts w:ascii="Times New Roman" w:hAnsi="Times New Roman" w:cs="Times New Roman"/>
                <w:sz w:val="20"/>
                <w:szCs w:val="20"/>
              </w:rPr>
              <w:fldChar w:fldCharType="begin" w:fldLock="1"/>
            </w:r>
            <w:r w:rsidRPr="009C5A4A">
              <w:rPr>
                <w:rFonts w:ascii="Times New Roman" w:hAnsi="Times New Roman" w:cs="Times New Roman"/>
                <w:sz w:val="20"/>
                <w:szCs w:val="20"/>
              </w:rPr>
              <w:instrText>ADDIN CSL_CITATION { "citationItems" : [ { "id" : "ITEM-1", "itemData" : { "DOI" : "10.1207/s15327655jchn1203_2", "ISBN" : "0737-0016", "ISSN" : "0737-0016", "PMID" : "7561992", "abstract" : "The problem of cigarette smoking remains a priority on the American health care agenda. The National Cancer Institute (1994) maintains the position that \"cigarette smoking is still the nation's largest cause of premature death and disability and remains the only product that, when used as intended by the manufacturer, will kill the consumer\" (p. xi). The significance of cigarette smoking as a major public health problem that contributes substantially to morbidity and mortality in this country is well documented. However, many political challenges to public health measures are accelerating, and tobacco companies are renewing efforts to deemphasize the dangers of smoking. There is a need for a rallying call to reinforce the importance of prevention and health promotion in order to preserve the health of the public against the dangers of tobacco use. Health professionals can provide a strong, front-line effort to promote the advantages of a tobacco-free society and clarify risk information for clients. Nurses are the largest group of health care professionals in the American health care system. They work with individuals and families in more health care and community settings than any other group of providers. As a result, nurses have an unusually important role to play on the front lines of any health promotion effort. In this article, we examine the issue of smoking behavior among health professionals who are nurses. Findings from a statewide study of nurses and smoking in Wisconsin are presented. The findings describe nurses' attitudes toward smoking, and their professional behavior is analyzed by smoking status. An action plan for nursing education and practice based on these findings and consistent with other research is presented and discussed in relation to improving the health of nurses who smoke and the clients they serve.", "author" : [ { "dropping-particle" : "", "family" : "Mundt", "given" : "M H", "non-dropping-particle" : "", "parse-names" : false, "suffix" : "" }, { "dropping-particle" : "", "family" : "Glass", "given" : "L K", "non-dropping-particle" : "", "parse-names" : false, "suffix" : "" }, { "dropping-particle" : "", "family" : "Michaels", "given" : "C", "non-dropping-particle" : "", "parse-names" : false, "suffix" : "" } ], "container-title" : "Journal of community health nursing", "id" : "ITEM-1", "issue" : "3", "issued" : { "date-parts" : [ [ "1995" ] ] }, "page" : "139-146", "title" : "A professional challenge: nurses and smoking.", "type" : "article-journal", "volume" : "12" }, "uris" : [ "http://www.mendeley.com/documents/?uuid=3e3344fa-b749-4ca7-9d51-2d29faf30da5" ] } ], "mendeley" : { "formattedCitation" : "(Mundt &lt;i&gt;et al.&lt;/i&gt;, 1995)", "manualFormatting" : "Mundt et al., 1995", "plainTextFormattedCitation" : "(Mundt et al., 1995)", "previouslyFormattedCitation" : "(Mundt &lt;i&gt;et al.&lt;/i&gt;, 1995)" }, "properties" : { "noteIndex" : 0 }, "schema" : "https://github.com/citation-style-language/schema/raw/master/csl-citation.json" }</w:instrText>
            </w:r>
            <w:r w:rsidRPr="009C5A4A">
              <w:rPr>
                <w:rFonts w:ascii="Times New Roman" w:hAnsi="Times New Roman" w:cs="Times New Roman"/>
                <w:sz w:val="20"/>
                <w:szCs w:val="20"/>
              </w:rPr>
              <w:fldChar w:fldCharType="separate"/>
            </w:r>
            <w:r w:rsidRPr="009C5A4A">
              <w:rPr>
                <w:rFonts w:ascii="Times New Roman" w:hAnsi="Times New Roman" w:cs="Times New Roman"/>
                <w:noProof/>
                <w:sz w:val="20"/>
                <w:szCs w:val="20"/>
              </w:rPr>
              <w:t xml:space="preserve">Mundt </w:t>
            </w:r>
            <w:r w:rsidRPr="009C5A4A">
              <w:rPr>
                <w:rFonts w:ascii="Times New Roman" w:hAnsi="Times New Roman" w:cs="Times New Roman"/>
                <w:i/>
                <w:noProof/>
                <w:sz w:val="20"/>
                <w:szCs w:val="20"/>
              </w:rPr>
              <w:t>et al.</w:t>
            </w:r>
            <w:r w:rsidRPr="009C5A4A">
              <w:rPr>
                <w:rFonts w:ascii="Times New Roman" w:hAnsi="Times New Roman" w:cs="Times New Roman"/>
                <w:noProof/>
                <w:sz w:val="20"/>
                <w:szCs w:val="20"/>
              </w:rPr>
              <w:t>, 1995</w:t>
            </w:r>
            <w:r w:rsidRPr="009C5A4A">
              <w:rPr>
                <w:rFonts w:ascii="Times New Roman" w:hAnsi="Times New Roman" w:cs="Times New Roman"/>
                <w:sz w:val="20"/>
                <w:szCs w:val="20"/>
              </w:rPr>
              <w:fldChar w:fldCharType="end"/>
            </w:r>
          </w:p>
        </w:tc>
        <w:tc>
          <w:tcPr>
            <w:tcW w:w="3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US</w:t>
            </w:r>
          </w:p>
        </w:tc>
        <w:tc>
          <w:tcPr>
            <w:tcW w:w="6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Hospital and community </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i/>
                <w:sz w:val="20"/>
                <w:szCs w:val="20"/>
              </w:rPr>
              <w:t>N</w:t>
            </w:r>
            <w:r w:rsidRPr="009C5A4A">
              <w:rPr>
                <w:rFonts w:ascii="Times New Roman" w:hAnsi="Times New Roman" w:cs="Times New Roman"/>
                <w:sz w:val="20"/>
                <w:szCs w:val="20"/>
              </w:rPr>
              <w:t xml:space="preserve"> = 1538</w:t>
            </w:r>
          </w:p>
        </w:tc>
        <w:tc>
          <w:tcPr>
            <w:tcW w:w="676"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Cross-sectional survey</w:t>
            </w:r>
          </w:p>
        </w:tc>
        <w:tc>
          <w:tcPr>
            <w:tcW w:w="1124"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Self-reported frequency of smoking cessation practice; attitudes towards smoking; attitudes towards being a role model</w:t>
            </w:r>
          </w:p>
        </w:tc>
        <w:tc>
          <w:tcPr>
            <w:tcW w:w="1512"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Yes</w:t>
            </w:r>
          </w:p>
          <w:p w:rsidR="00B10E46" w:rsidRPr="009C5A4A" w:rsidRDefault="00B10E46" w:rsidP="00B10E46">
            <w:pPr>
              <w:spacing w:line="360" w:lineRule="auto"/>
              <w:rPr>
                <w:rFonts w:ascii="Times New Roman" w:hAnsi="Times New Roman" w:cs="Times New Roman"/>
                <w:sz w:val="20"/>
                <w:szCs w:val="20"/>
                <w:highlight w:val="yellow"/>
                <w:lang w:val="en-US"/>
              </w:rPr>
            </w:pPr>
            <w:r w:rsidRPr="009C5A4A">
              <w:rPr>
                <w:rFonts w:ascii="Times New Roman" w:hAnsi="Times New Roman" w:cs="Times New Roman"/>
                <w:sz w:val="20"/>
                <w:szCs w:val="20"/>
                <w:lang w:val="en-US"/>
              </w:rPr>
              <w:t>Current smokers were less likely to discuss smoking with patients and took smoking history and made assessments less often than former smokers</w:t>
            </w:r>
          </w:p>
        </w:tc>
      </w:tr>
      <w:tr w:rsidR="00B10E46" w:rsidRPr="001F6A01" w:rsidTr="00B10E46">
        <w:tc>
          <w:tcPr>
            <w:tcW w:w="688" w:type="pct"/>
          </w:tcPr>
          <w:p w:rsidR="00B10E46" w:rsidRPr="009C5A4A" w:rsidRDefault="00B10E46" w:rsidP="00B10E46">
            <w:pPr>
              <w:pStyle w:val="ListParagraph"/>
              <w:numPr>
                <w:ilvl w:val="0"/>
                <w:numId w:val="11"/>
              </w:numPr>
              <w:spacing w:line="360" w:lineRule="auto"/>
              <w:rPr>
                <w:rFonts w:ascii="Times New Roman" w:hAnsi="Times New Roman" w:cs="Times New Roman"/>
                <w:sz w:val="20"/>
                <w:szCs w:val="20"/>
              </w:rPr>
            </w:pPr>
            <w:r w:rsidRPr="009C5A4A">
              <w:rPr>
                <w:rFonts w:ascii="Times New Roman" w:hAnsi="Times New Roman" w:cs="Times New Roman"/>
                <w:sz w:val="20"/>
                <w:szCs w:val="20"/>
              </w:rPr>
              <w:fldChar w:fldCharType="begin" w:fldLock="1"/>
            </w:r>
            <w:r w:rsidRPr="009C5A4A">
              <w:rPr>
                <w:rFonts w:ascii="Times New Roman" w:hAnsi="Times New Roman" w:cs="Times New Roman"/>
                <w:sz w:val="20"/>
                <w:szCs w:val="20"/>
              </w:rPr>
              <w:instrText>ADDIN CSL_CITATION { "citationItems" : [ { "id" : "ITEM-1", "itemData" : { "DOI" : "10.1093/heapro/14.2.133", "ISBN" : "0957-4824", "ISSN" : "09574824", "abstract" : "This study examined smoking-related knowledge, attitudes and practices of hospital-based nurses. The specific aims were: to determine the prevalence of self-reported smoking and the characteristics of hospital nurses who smoke; to describe nurses' knowledge of the health risks of smoking and strategies which aid quitting; and to describe their attitudes to smoking and quitting and providing smoking cessation care. The sample was formed from all direct-care nurses from six large hospitals in the Hunter region of New South Wales, Australia rostered on the randomly selected data collection days over 4 months in 1991 (n = 288, 98%). Participating nurses completed an interview measuring demographic and smoking history characteristics, and knowledge of smoking-related diseases, quitting strategies and referral options (open-ended questions). A self-completed questionnaire measured attitudes about smoking, quitting and nurse provision of smoking cessation care. Twenty-two percent of nurses reported being current smokers and 21.5% reported being ex-smokers, with higher smoking rates reported by enrolled nurses compared with registered nurses. Knowledge about the health effects of smoking was high, but knowledge of more effective strategies to aid quitting and referral options as poor. Nurses had positive attitudes towards assisting patients to stop smoking (60%), but restricted this to patients who wanted to quit. Only 21% felt competent to discuss cessation with patients and identified skills training as necessary. The findings suggest that smoking rates among nurses may be lower than those reported in past decades and lower than rates among women of the same age in the general population. The findings also suggest that nurses, while perceiving a role in smoking care, require training in the provision of smoking cessation care to hospital patients, and that hospital policies and nurse education providers need to strongly support the provision of smoking cessation by providing nurses with time, access and incentive to undertake such activities.", "author" : [ { "dropping-particle" : "", "family" : "Nagle", "given" : "Amanda", "non-dropping-particle" : "", "parse-names" : false, "suffix" : "" }, { "dropping-particle" : "", "family" : "Schofield", "given" : "Margot", "non-dropping-particle" : "", "parse-names" : false, "suffix" : "" }, { "dropping-particle" : "", "family" : "Redman", "given" : "Sally", "non-dropping-particle" : "", "parse-names" : false, "suffix" : "" } ], "container-title" : "Health Promotion International", "id" : "ITEM-1", "issue" : "2", "issued" : { "date-parts" : [ [ "1999" ] ] }, "note" : "From Duplicate 1 (Australian nurses' smoking behaviour, knowledge and attitude towards providing smoking cessation care to their patients. - Nagle, Amanda; Schofield, Margot; Redman, Sally)\n\nAccession Number: 1999-05745-003. Partial author list: First Author &amp;amp; Affiliation: Nagle, Amanda; National Health Foundation, Kotara, NSW, Australia. Release Date: 19990901. Correction Date: 20130909. Publication Type: Journal (0100), Peer Reviewed Journal (0110). Format Covered: Print. Document Type: Journal Article. Language: English. Major Descriptor: Client Education; Drug Usage Attitudes; Health Knowledge; Nurses; Tobacco Smoking. Minor Descriptor: Smoking Cessation. Classification: Drug &amp;amp; Alcohol Usage (Legal) (2990); Drug &amp;amp; Alcohol Rehabilitation (3383). Population: Human (10); Male (30); Female (40). Location: Australia. Age Group: Adulthood (18 yrs &amp;amp; older) (300); Young Adulthood (18-29 yrs) (320); Thirties (30-39 yrs) (340); Middle Age (40-64 yrs) (360). Methodology: Empirical Study. Page Count: 12. Issue Publication Date: Jun, 1999.", "page" : "133-144", "title" : "Australian nurses' smoking behaviour, knowledge and attitude towards providing smoking cessation care to their patients.", "type" : "article-journal", "volume" : "14" }, "uris" : [ "http://www.mendeley.com/documents/?uuid=5d968698-da4e-4bef-835b-93089386a328" ] } ], "mendeley" : { "formattedCitation" : "(Nagle &lt;i&gt;et al.&lt;/i&gt;, 1999)", "manualFormatting" : "Nagle et al., 1999", "plainTextFormattedCitation" : "(Nagle et al., 1999)", "previouslyFormattedCitation" : "(Nagle &lt;i&gt;et al.&lt;/i&gt;, 1999)" }, "properties" : { "noteIndex" : 0 }, "schema" : "https://github.com/citation-style-language/schema/raw/master/csl-citation.json" }</w:instrText>
            </w:r>
            <w:r w:rsidRPr="009C5A4A">
              <w:rPr>
                <w:rFonts w:ascii="Times New Roman" w:hAnsi="Times New Roman" w:cs="Times New Roman"/>
                <w:sz w:val="20"/>
                <w:szCs w:val="20"/>
              </w:rPr>
              <w:fldChar w:fldCharType="separate"/>
            </w:r>
            <w:r w:rsidRPr="009C5A4A">
              <w:rPr>
                <w:rFonts w:ascii="Times New Roman" w:hAnsi="Times New Roman" w:cs="Times New Roman"/>
                <w:noProof/>
                <w:sz w:val="20"/>
                <w:szCs w:val="20"/>
              </w:rPr>
              <w:t xml:space="preserve">Nagle </w:t>
            </w:r>
            <w:r w:rsidRPr="009C5A4A">
              <w:rPr>
                <w:rFonts w:ascii="Times New Roman" w:hAnsi="Times New Roman" w:cs="Times New Roman"/>
                <w:i/>
                <w:noProof/>
                <w:sz w:val="20"/>
                <w:szCs w:val="20"/>
              </w:rPr>
              <w:t>et al.</w:t>
            </w:r>
            <w:r w:rsidRPr="009C5A4A">
              <w:rPr>
                <w:rFonts w:ascii="Times New Roman" w:hAnsi="Times New Roman" w:cs="Times New Roman"/>
                <w:noProof/>
                <w:sz w:val="20"/>
                <w:szCs w:val="20"/>
              </w:rPr>
              <w:t xml:space="preserve">, </w:t>
            </w:r>
            <w:r w:rsidRPr="009C5A4A">
              <w:rPr>
                <w:rFonts w:ascii="Times New Roman" w:hAnsi="Times New Roman" w:cs="Times New Roman"/>
                <w:noProof/>
                <w:sz w:val="20"/>
                <w:szCs w:val="20"/>
              </w:rPr>
              <w:lastRenderedPageBreak/>
              <w:t>1999</w:t>
            </w:r>
            <w:r w:rsidRPr="009C5A4A">
              <w:rPr>
                <w:rFonts w:ascii="Times New Roman" w:hAnsi="Times New Roman" w:cs="Times New Roman"/>
                <w:sz w:val="20"/>
                <w:szCs w:val="20"/>
              </w:rPr>
              <w:fldChar w:fldCharType="end"/>
            </w:r>
          </w:p>
        </w:tc>
        <w:tc>
          <w:tcPr>
            <w:tcW w:w="3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lastRenderedPageBreak/>
              <w:t>Australia</w:t>
            </w:r>
          </w:p>
        </w:tc>
        <w:tc>
          <w:tcPr>
            <w:tcW w:w="6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Hospital </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i/>
                <w:sz w:val="20"/>
                <w:szCs w:val="20"/>
              </w:rPr>
              <w:lastRenderedPageBreak/>
              <w:t>N</w:t>
            </w:r>
            <w:r w:rsidRPr="009C5A4A">
              <w:rPr>
                <w:rFonts w:ascii="Times New Roman" w:hAnsi="Times New Roman" w:cs="Times New Roman"/>
                <w:sz w:val="20"/>
                <w:szCs w:val="20"/>
              </w:rPr>
              <w:t xml:space="preserve"> = 288</w:t>
            </w:r>
          </w:p>
        </w:tc>
        <w:tc>
          <w:tcPr>
            <w:tcW w:w="676"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lastRenderedPageBreak/>
              <w:t xml:space="preserve">Cross-sectional </w:t>
            </w:r>
            <w:r w:rsidRPr="009C5A4A">
              <w:rPr>
                <w:rFonts w:ascii="Times New Roman" w:hAnsi="Times New Roman" w:cs="Times New Roman"/>
                <w:sz w:val="20"/>
                <w:szCs w:val="20"/>
              </w:rPr>
              <w:lastRenderedPageBreak/>
              <w:t>survey</w:t>
            </w:r>
          </w:p>
        </w:tc>
        <w:tc>
          <w:tcPr>
            <w:tcW w:w="1124"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lastRenderedPageBreak/>
              <w:t xml:space="preserve">Self-efficacy; intention to engage in </w:t>
            </w:r>
            <w:r w:rsidRPr="009C5A4A">
              <w:rPr>
                <w:rFonts w:ascii="Times New Roman" w:hAnsi="Times New Roman" w:cs="Times New Roman"/>
                <w:sz w:val="20"/>
                <w:szCs w:val="20"/>
              </w:rPr>
              <w:lastRenderedPageBreak/>
              <w:t>smoking cessation practice; attitudes towards their role in smoking cessation practice; attitudes towards smoking; knowledge regarding smoking cessation practice</w:t>
            </w:r>
          </w:p>
        </w:tc>
        <w:tc>
          <w:tcPr>
            <w:tcW w:w="1512"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lastRenderedPageBreak/>
              <w:t>No</w:t>
            </w:r>
          </w:p>
          <w:p w:rsidR="00B10E46" w:rsidRPr="009C5A4A" w:rsidRDefault="00B10E46" w:rsidP="00B10E46">
            <w:pPr>
              <w:spacing w:line="360" w:lineRule="auto"/>
              <w:rPr>
                <w:rFonts w:ascii="Times New Roman" w:hAnsi="Times New Roman" w:cs="Times New Roman"/>
                <w:sz w:val="20"/>
                <w:szCs w:val="20"/>
                <w:highlight w:val="yellow"/>
                <w:lang w:val="en-US"/>
              </w:rPr>
            </w:pPr>
            <w:r w:rsidRPr="009C5A4A">
              <w:rPr>
                <w:rFonts w:ascii="Times New Roman" w:hAnsi="Times New Roman" w:cs="Times New Roman"/>
                <w:sz w:val="20"/>
                <w:szCs w:val="20"/>
                <w:lang w:val="en-US"/>
              </w:rPr>
              <w:lastRenderedPageBreak/>
              <w:t>Lowest priority was given to nurses’ personal smoking status as a facilitator of providing advice; no significant differences in attitudes found by smoking status. More non-smokers than current or former smokers thought that their personal smoking status was a hindrance to providing cessation care</w:t>
            </w:r>
          </w:p>
        </w:tc>
      </w:tr>
      <w:tr w:rsidR="00B10E46" w:rsidRPr="001F6A01" w:rsidTr="00B10E46">
        <w:tc>
          <w:tcPr>
            <w:tcW w:w="688" w:type="pct"/>
          </w:tcPr>
          <w:p w:rsidR="00B10E46" w:rsidRPr="009C5A4A" w:rsidRDefault="00B10E46" w:rsidP="00B10E46">
            <w:pPr>
              <w:pStyle w:val="ListParagraph"/>
              <w:numPr>
                <w:ilvl w:val="0"/>
                <w:numId w:val="11"/>
              </w:numPr>
              <w:spacing w:line="360" w:lineRule="auto"/>
              <w:rPr>
                <w:rFonts w:ascii="Times New Roman" w:hAnsi="Times New Roman" w:cs="Times New Roman"/>
                <w:sz w:val="20"/>
                <w:szCs w:val="20"/>
              </w:rPr>
            </w:pPr>
            <w:r w:rsidRPr="009C5A4A">
              <w:rPr>
                <w:rFonts w:ascii="Times New Roman" w:hAnsi="Times New Roman" w:cs="Times New Roman"/>
                <w:sz w:val="20"/>
                <w:szCs w:val="20"/>
              </w:rPr>
              <w:lastRenderedPageBreak/>
              <w:fldChar w:fldCharType="begin" w:fldLock="1"/>
            </w:r>
            <w:r w:rsidRPr="009C5A4A">
              <w:rPr>
                <w:rFonts w:ascii="Times New Roman" w:hAnsi="Times New Roman" w:cs="Times New Roman"/>
                <w:sz w:val="20"/>
                <w:szCs w:val="20"/>
              </w:rPr>
              <w:instrText>ADDIN CSL_CITATION { "citationItems" : [ { "id" : "ITEM-1", "itemData" : { "DOI" : "10.1046/j.1365-2702.2001.00521.x", "ISSN" : "0962-1067", "PMID" : "11822490", "abstract" : "The article describes the results of a survey of Finnish nurses (n = 882). The purpose of the study was to describe how nurses' education, working experience and their own smoking habits relate to their self-reported competence in advising and supporting clients to cease smoking. Nurses evaluated their skills fairly highly, but did not believe that advice alone was helpful to clients who wished to cease smoking. Nurses had minimal knowledge of smoking substitutes. Lower general education, a fairly short time from graduation and a history of smoking were positively related to nurses' competence to guide clients. Nurses who smoked daily were found to have better skills in giving advice and support than their non-smoking colleagues. The results have implications for the design of smoking cessation programmes. More education and guidance is required for nurses, so that they can develop their understanding and a positive view as to the effectiveness of smoking cessation programmes.", "author" : [ { "dropping-particle" : "", "family" : "Pelkonen", "given" : "M", "non-dropping-particle" : "", "parse-names" : false, "suffix" : "" }, { "dropping-particle" : "", "family" : "Kankkunen", "given" : "P", "non-dropping-particle" : "", "parse-names" : false, "suffix" : "" } ], "container-title" : "Journal of Clinical Nursing", "id" : "ITEM-1", "issue" : "4", "issued" : { "date-parts" : [ [ "2001", "7" ] ] }, "note" : "From Duplicate 1 (Nurses' competence in advising and supporting clients to cease smoking: a survey among Finnish nurses - Pelkonen, M; Kankkunen, P)\n\nFrom Duplicate 2 (Nurses' competence in advising and supporting clients to cease smoking: a survey among Finnish nurses. - Pelkonen, M; Kankkunen, P)\n\nFrom Duplicate 1 (Nurses' competence in advising and supporting clients to cease smoking: a survey among Finnish nurses. - Pelkonen, M; Kankkunen, P)\n\nAccession Number: 107072236. Language: English. Entry Date: 20050425. Revision Date: 20150819. Publication Type: Journal Article; research; tables/charts. Journal Subset: Core Nursing; Europe; Nursing; Peer Reviewed; UK &amp;amp; Ireland. Grant Information: Supported by a grant from the Ministry of Social Affairs and Health. NLM UID: 9207302.\n\nFrom Duplicate 2 (Nurses' competence in advising and supporting clients to cease smoking: a survey among Finnish nurses. - Pelkonen, M; Kankkunen, P)\n\nFrom Duplicate 1 (Nurses' competence in advising and supporting clients to cease smoking: a survey among Finnish nurses. - Pelkonen, M; Kankkunen, P)\n\nAccession Number: 107072236. Language: English. Entry Date: 20050425. Revision Date: 20150819. Publication Type: Journal Article; research; tables/charts. Journal Subset: Core Nursing; Europe; Nursing; Peer Reviewed; UK &amp;amp; Ireland. Grant Information: Supported by a grant from the Ministry of Social Affairs and Health. NLM UID: 9207302.\n\nFrom Duplicate 2 (Nurses' competence in advising and supporting clients to cease smoking: a survey among Finnish nurses. - Pelkonen, M; Kankkunen, P)\n\nFrom Duplicate 1 (Nurses' competence in advising and supporting clients to cease smoking: a survey among Finnish nurses. - Pelkonen, M; Kankkunen, P)\n\nAccession Number: 107072236. Language: English. Entry Date: 20050425. Revision Date: 20150819. Publication Type: Journal Article; research; tables/charts. Journal Subset: Core Nursing; Europe; Nursing; Peer Reviewed; UK &amp;amp; Ireland. Grant Information: Supported by a grant from the Ministry of Social Affairs and Health. NLM UID: 9207302.\n\nFrom Duplicate 2 (Nurses' competence in advising and supporting clients to cease smoking: a survey among Finnish nurses. - Pelkonen, M; Kankkunen, P)\n\nFrom Duplicate 1 (Nurses' competence in advising and supporting clients to cease smoking: a survey among Finnish nurses. - Pelkonen, M; Kankkunen, P)\n\nAccession Number: 107072236. Language: English. Entry Date: 20050425. Revision Date: 20150819. Publication Type: Journal Article; research; tables/charts. Journal Subset: Core Nursing; Europe; Nursing; Peer Reviewed; UK &amp;amp; Ireland. Grant Information: Supported by a grant from the Ministry of Social Affairs and Health. NLM UID: 9207302.", "page" : "437-441", "publisher" : "Wiley-Blackwell", "publisher-place" : "Senior Lecturer, Department of Nursing Science, University of Kuopio, PO Box 1627, 70211 Kuopio, Finland. E-mail: marjaana.pelkonen@uku.fi", "title" : "Nurses' competence in advising and supporting clients to cease smoking: a survey among Finnish nurses", "type" : "article-journal", "volume" : "10" }, "uris" : [ "http://www.mendeley.com/documents/?uuid=4c3c5690-8199-48c6-bc7c-4be9131714bd" ] } ], "mendeley" : { "formattedCitation" : "(Pelkonen and Kankkunen, 2001)", "manualFormatting" : "Pelkonen and Kankkunen, 2001", "plainTextFormattedCitation" : "(Pelkonen and Kankkunen, 2001)", "previouslyFormattedCitation" : "(Pelkonen and Kankkunen, 2001)" }, "properties" : { "noteIndex" : 0 }, "schema" : "https://github.com/citation-style-language/schema/raw/master/csl-citation.json" }</w:instrText>
            </w:r>
            <w:r w:rsidRPr="009C5A4A">
              <w:rPr>
                <w:rFonts w:ascii="Times New Roman" w:hAnsi="Times New Roman" w:cs="Times New Roman"/>
                <w:sz w:val="20"/>
                <w:szCs w:val="20"/>
              </w:rPr>
              <w:fldChar w:fldCharType="separate"/>
            </w:r>
            <w:r w:rsidRPr="009C5A4A">
              <w:rPr>
                <w:rFonts w:ascii="Times New Roman" w:hAnsi="Times New Roman" w:cs="Times New Roman"/>
                <w:noProof/>
                <w:sz w:val="20"/>
                <w:szCs w:val="20"/>
              </w:rPr>
              <w:t>Pelkonen and Kankkunen, 2001</w:t>
            </w:r>
            <w:r w:rsidRPr="009C5A4A">
              <w:rPr>
                <w:rFonts w:ascii="Times New Roman" w:hAnsi="Times New Roman" w:cs="Times New Roman"/>
                <w:sz w:val="20"/>
                <w:szCs w:val="20"/>
              </w:rPr>
              <w:fldChar w:fldCharType="end"/>
            </w:r>
          </w:p>
        </w:tc>
        <w:tc>
          <w:tcPr>
            <w:tcW w:w="3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Finland</w:t>
            </w:r>
          </w:p>
        </w:tc>
        <w:tc>
          <w:tcPr>
            <w:tcW w:w="6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Mixed (20% public health nurses)</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i/>
                <w:sz w:val="20"/>
                <w:szCs w:val="20"/>
              </w:rPr>
              <w:t>N</w:t>
            </w:r>
            <w:r w:rsidRPr="009C5A4A">
              <w:rPr>
                <w:rFonts w:ascii="Times New Roman" w:hAnsi="Times New Roman" w:cs="Times New Roman"/>
                <w:sz w:val="20"/>
                <w:szCs w:val="20"/>
              </w:rPr>
              <w:t xml:space="preserve"> = 882</w:t>
            </w:r>
          </w:p>
        </w:tc>
        <w:tc>
          <w:tcPr>
            <w:tcW w:w="676"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Cross-sectional survey</w:t>
            </w:r>
          </w:p>
        </w:tc>
        <w:tc>
          <w:tcPr>
            <w:tcW w:w="1124"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Self-efficacy; self-reported frequency of engaging in smoking cessation practice; attitudes towards their role in smoking cessation practice; knowledge regarding smoking cessation practice</w:t>
            </w:r>
          </w:p>
        </w:tc>
        <w:tc>
          <w:tcPr>
            <w:tcW w:w="1512"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Mixed evidence</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Nurses who were smokers themselves reported higher skills and knowledge around smoking cessation, and were more skilful in creating a trusting atmosphere for patients than former or non-smokers. However smoking nurses reported lower ability to encourage patients to quit smoking and had lower belief in the effectiveness of advising and supporting smoking cessation.</w:t>
            </w:r>
          </w:p>
        </w:tc>
      </w:tr>
      <w:tr w:rsidR="00B10E46" w:rsidRPr="001F6A01" w:rsidTr="00B10E46">
        <w:tc>
          <w:tcPr>
            <w:tcW w:w="688" w:type="pct"/>
          </w:tcPr>
          <w:p w:rsidR="00B10E46" w:rsidRPr="009C5A4A" w:rsidRDefault="00B10E46" w:rsidP="00B10E46">
            <w:pPr>
              <w:pStyle w:val="ListParagraph"/>
              <w:numPr>
                <w:ilvl w:val="0"/>
                <w:numId w:val="11"/>
              </w:numPr>
              <w:spacing w:line="360" w:lineRule="auto"/>
              <w:rPr>
                <w:rFonts w:ascii="Times New Roman" w:hAnsi="Times New Roman" w:cs="Times New Roman"/>
                <w:sz w:val="20"/>
                <w:szCs w:val="20"/>
              </w:rPr>
            </w:pPr>
            <w:r w:rsidRPr="009C5A4A">
              <w:rPr>
                <w:rFonts w:ascii="Times New Roman" w:hAnsi="Times New Roman" w:cs="Times New Roman"/>
                <w:sz w:val="20"/>
                <w:szCs w:val="20"/>
              </w:rPr>
              <w:fldChar w:fldCharType="begin" w:fldLock="1"/>
            </w:r>
            <w:r w:rsidRPr="009C5A4A">
              <w:rPr>
                <w:rFonts w:ascii="Times New Roman" w:hAnsi="Times New Roman" w:cs="Times New Roman"/>
                <w:sz w:val="20"/>
                <w:szCs w:val="20"/>
              </w:rPr>
              <w:instrText>ADDIN CSL_CITATION { "citationItems" : [ { "id" : "ITEM-1", "itemData" : { "DOI" : "10.1002/nur.20332", "ISSN" : "1098-240X", "PMID" : "19434650", "abstract" : "Morbidity and mortality associated with smoking are major health problems. Nurses play an instrumental role in tobacco reduction, but their own smoking often interferes with this clinical opportunity. We conducted a grounded theory study with 23 nurses who smoked to describe how they managed the contradictions encountered when caring for tobacco-dependent patients. Nurses counteracted ambivalence in one of four ways in relation to smoking policies: indifferent, evasive, engaged, and forced compliance. Influencing these approaches were nurses' perceptions of patients' need for tobacco-dependence interventions and perceptions of their own vulnerability in addressing tobacco use. The challenge remains how best to support smoking nurses to enable them to become unambivalent participants in preventing and reducing tobacco dependence in their patients and themselves.", "author" : [ { "dropping-particle" : "", "family" : "Radsma", "given" : "Jenny", "non-dropping-particle" : "", "parse-names" : false, "suffix" : "" }, { "dropping-particle" : "", "family" : "Bottorff", "given" : "Joan L", "non-dropping-particle" : "", "parse-names" : false, "suffix" : "" } ], "container-title" : "Research in Nursing and Health", "id" : "ITEM-1", "issue" : "4", "issued" : { "date-parts" : [ [ "2009", "8" ] ] }, "page" : "443-52", "title" : "Counteracting ambivalence: nurses who smoke and their health promotion role with patients who smoke.", "type" : "article-journal", "volume" : "32" }, "uris" : [ "http://www.mendeley.com/documents/?uuid=4ea8d4c4-50c0-4de2-98fe-5ec807ecfb18" ] } ], "mendeley" : { "formattedCitation" : "(Radsma and Bottorff, 2009)", "manualFormatting" : "Radsma and Bottorff, 2009", "plainTextFormattedCitation" : "(Radsma and Bottorff, 2009)", "previouslyFormattedCitation" : "(Radsma and Bottorff, 2009)" }, "properties" : { "noteIndex" : 0 }, "schema" : "https://github.com/citation-style-language/schema/raw/master/csl-citation.json" }</w:instrText>
            </w:r>
            <w:r w:rsidRPr="009C5A4A">
              <w:rPr>
                <w:rFonts w:ascii="Times New Roman" w:hAnsi="Times New Roman" w:cs="Times New Roman"/>
                <w:sz w:val="20"/>
                <w:szCs w:val="20"/>
              </w:rPr>
              <w:fldChar w:fldCharType="separate"/>
            </w:r>
            <w:r w:rsidRPr="009C5A4A">
              <w:rPr>
                <w:rFonts w:ascii="Times New Roman" w:hAnsi="Times New Roman" w:cs="Times New Roman"/>
                <w:noProof/>
                <w:sz w:val="20"/>
                <w:szCs w:val="20"/>
              </w:rPr>
              <w:t>Radsma and Bottorff, 2009</w:t>
            </w:r>
            <w:r w:rsidRPr="009C5A4A">
              <w:rPr>
                <w:rFonts w:ascii="Times New Roman" w:hAnsi="Times New Roman" w:cs="Times New Roman"/>
                <w:sz w:val="20"/>
                <w:szCs w:val="20"/>
              </w:rPr>
              <w:fldChar w:fldCharType="end"/>
            </w:r>
          </w:p>
        </w:tc>
        <w:tc>
          <w:tcPr>
            <w:tcW w:w="3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US</w:t>
            </w:r>
          </w:p>
        </w:tc>
        <w:tc>
          <w:tcPr>
            <w:tcW w:w="6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Not described but all nurses provided direct patient care </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i/>
                <w:sz w:val="20"/>
                <w:szCs w:val="20"/>
              </w:rPr>
              <w:t>N</w:t>
            </w:r>
            <w:r w:rsidRPr="009C5A4A">
              <w:rPr>
                <w:rFonts w:ascii="Times New Roman" w:hAnsi="Times New Roman" w:cs="Times New Roman"/>
                <w:sz w:val="20"/>
                <w:szCs w:val="20"/>
              </w:rPr>
              <w:t xml:space="preserve"> = 23</w:t>
            </w:r>
          </w:p>
        </w:tc>
        <w:tc>
          <w:tcPr>
            <w:tcW w:w="676"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Qualitative study (grounded theory approach)</w:t>
            </w:r>
          </w:p>
        </w:tc>
        <w:tc>
          <w:tcPr>
            <w:tcW w:w="1124"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Self-efficacy; self-reported frequency of engaging in smoking cessation practice; attitudes towards their role in smoking cessation practice; attitudes towards smoking</w:t>
            </w:r>
          </w:p>
        </w:tc>
        <w:tc>
          <w:tcPr>
            <w:tcW w:w="1512"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Mixed evidence</w:t>
            </w:r>
          </w:p>
          <w:p w:rsidR="00B10E46" w:rsidRPr="009C5A4A" w:rsidRDefault="00B10E46" w:rsidP="00B10E46">
            <w:pPr>
              <w:spacing w:line="360" w:lineRule="auto"/>
              <w:rPr>
                <w:rFonts w:ascii="Times New Roman" w:hAnsi="Times New Roman" w:cs="Times New Roman"/>
                <w:sz w:val="20"/>
                <w:szCs w:val="20"/>
                <w:highlight w:val="yellow"/>
                <w:lang w:val="en-US"/>
              </w:rPr>
            </w:pPr>
            <w:r w:rsidRPr="009C5A4A">
              <w:rPr>
                <w:rFonts w:ascii="Times New Roman" w:hAnsi="Times New Roman" w:cs="Times New Roman"/>
                <w:sz w:val="20"/>
                <w:szCs w:val="20"/>
              </w:rPr>
              <w:t>The nurses were cognisant of the health effects associated with smoking and their professional obligations to intervene; on the other hand, they were motivated to protect themselves from feelings of hypocrisy and stigmatization because of their own smoking</w:t>
            </w:r>
          </w:p>
        </w:tc>
      </w:tr>
      <w:tr w:rsidR="00B10E46" w:rsidRPr="001F6A01" w:rsidTr="00B10E46">
        <w:tc>
          <w:tcPr>
            <w:tcW w:w="688" w:type="pct"/>
          </w:tcPr>
          <w:p w:rsidR="00B10E46" w:rsidRPr="009C5A4A" w:rsidRDefault="00B10E46" w:rsidP="00B10E46">
            <w:pPr>
              <w:pStyle w:val="ListParagraph"/>
              <w:numPr>
                <w:ilvl w:val="0"/>
                <w:numId w:val="11"/>
              </w:numPr>
              <w:spacing w:line="360" w:lineRule="auto"/>
              <w:rPr>
                <w:rFonts w:ascii="Times New Roman" w:hAnsi="Times New Roman" w:cs="Times New Roman"/>
                <w:sz w:val="20"/>
                <w:szCs w:val="20"/>
              </w:rPr>
            </w:pPr>
            <w:r w:rsidRPr="009C5A4A">
              <w:rPr>
                <w:rFonts w:ascii="Times New Roman" w:hAnsi="Times New Roman" w:cs="Times New Roman"/>
                <w:sz w:val="20"/>
                <w:szCs w:val="20"/>
              </w:rPr>
              <w:lastRenderedPageBreak/>
              <w:fldChar w:fldCharType="begin" w:fldLock="1"/>
            </w:r>
            <w:r>
              <w:rPr>
                <w:rFonts w:ascii="Times New Roman" w:hAnsi="Times New Roman" w:cs="Times New Roman"/>
                <w:sz w:val="20"/>
                <w:szCs w:val="20"/>
              </w:rPr>
              <w:instrText>ADDIN CSL_CITATION { "citationItems" : [ { "id" : "ITEM-1", "itemData" : { "ISSN" : "0190-535X", "PMID" : "11103372", "abstract" : "PURPOSE/OBJECTIVES: To describe oncology nurses' attitudes, smoking behaviors, and involvement in tobacco-control policy and legislation. DESIGN: Descriptive, cross-sectional survey. SAMPLE: Responses from 1,508 (38% return) of 4,000 randomly selected members of the Oncology Nursing Society (ONS). The typical respondent was female, age 44, a staff nurse, had practiced as an oncology nurse for 12 years, and was certified as an OCN. METHODS: A mailed survey with specific questions about smoking status and the importance of nursing involvement in healthcare policy and legislation for tobacco control. MAIN RESEARCH CONCEPTS: Attitudes about tobacco-control policies and legislation; sociodemographic, professional, and institutional variables; and tobacco use. FINDINGS: The majority (85%) of members stated that nursing involvement in tobacco-control healthcare policy and legislation was important. More than 90% of respondents supported prevention of youth access to tobacco and providing information about health effects of tobacco and cessation. Seven percent (n = 106) were current smokers. Significantly fewer smokers valued involvement in tobacco-control activities. Respondents with personal experience of tobacco-related illnesses were more likely to value involvement in advocacy activities. Educational programs to prevent tobacco use among youth and to help patients stop smoking received the most support (80%). IMPLICATIONS FOR NURSING PRACTICE: This sample of ONS members strongly supported involvement in tobacco-control policies and legislation. Smoking was associated with more negative attitudes about the importance of actively engaging in tobacco control. These oncology nurses recognized the need for additional educational programs to prevent tobacco initiation by youth.", "author" : [ { "dropping-particle" : "", "family" : "Sarna", "given" : "L", "non-dropping-particle" : "", "parse-names" : false, "suffix" : "" }, { "dropping-particle" : "", "family" : "Brown", "given" : "J K", "non-dropping-particle" : "", "parse-names" : false, "suffix" : "" }, { "dropping-particle" : "", "family" : "Lillington", "given" : "L", "non-dropping-particle" : "", "parse-names" : false, "suffix" : "" }, { "dropping-particle" : "", "family" : "Wewers", "given" : "M E", "non-dropping-particle" : "", "parse-names" : false, "suffix" : "" }, { "dropping-particle" : "", "family" : "Brecht", "given" : "M L", "non-dropping-particle" : "", "parse-names" : false, "suffix" : "" } ], "container-title" : "Oncology nursing forum", "id" : "ITEM-1", "issue" : "10", "issued" : { "date-parts" : [ [ "2000" ] ] }, "page" : "1519-28", "title" : "Tobacco-control attitudes, advocacy, and smoking behaviors of oncology nurses.", "type" : "article-journal", "volume" : "27" }, "uris" : [ "http://www.mendeley.com/documents/?uuid=3dcc3517-7cbc-4ca5-b6ad-d5e98baf25da" ] } ], "mendeley" : { "formattedCitation" : "(Sarna, Brown, Lillington, Wewers, &lt;i&gt;et al.&lt;/i&gt;, 2000)", "manualFormatting" : "Sarna et al., 2000", "plainTextFormattedCitation" : "(Sarna, Brown, Lillington, Wewers, et al., 2000)", "previouslyFormattedCitation" : "(Sarna, Brown, Lillington, Wewers, &lt;i&gt;et al.&lt;/i&gt;, 2000)" }, "properties" : { "noteIndex" : 0 }, "schema" : "https://github.com/citation-style-language/schema/raw/master/csl-citation.json" }</w:instrText>
            </w:r>
            <w:r w:rsidRPr="009C5A4A">
              <w:rPr>
                <w:rFonts w:ascii="Times New Roman" w:hAnsi="Times New Roman" w:cs="Times New Roman"/>
                <w:sz w:val="20"/>
                <w:szCs w:val="20"/>
              </w:rPr>
              <w:fldChar w:fldCharType="separate"/>
            </w:r>
            <w:r w:rsidRPr="009C5A4A">
              <w:rPr>
                <w:rFonts w:ascii="Times New Roman" w:hAnsi="Times New Roman" w:cs="Times New Roman"/>
                <w:noProof/>
                <w:sz w:val="20"/>
                <w:szCs w:val="20"/>
              </w:rPr>
              <w:t xml:space="preserve">Sarna </w:t>
            </w:r>
            <w:r w:rsidRPr="009C5A4A">
              <w:rPr>
                <w:rFonts w:ascii="Times New Roman" w:hAnsi="Times New Roman" w:cs="Times New Roman"/>
                <w:i/>
                <w:noProof/>
                <w:sz w:val="20"/>
                <w:szCs w:val="20"/>
              </w:rPr>
              <w:t>et al.</w:t>
            </w:r>
            <w:r w:rsidRPr="009C5A4A">
              <w:rPr>
                <w:rFonts w:ascii="Times New Roman" w:hAnsi="Times New Roman" w:cs="Times New Roman"/>
                <w:noProof/>
                <w:sz w:val="20"/>
                <w:szCs w:val="20"/>
              </w:rPr>
              <w:t>, 2000</w:t>
            </w:r>
            <w:r w:rsidRPr="009C5A4A">
              <w:rPr>
                <w:rFonts w:ascii="Times New Roman" w:hAnsi="Times New Roman" w:cs="Times New Roman"/>
                <w:sz w:val="20"/>
                <w:szCs w:val="20"/>
              </w:rPr>
              <w:fldChar w:fldCharType="end"/>
            </w:r>
          </w:p>
        </w:tc>
        <w:tc>
          <w:tcPr>
            <w:tcW w:w="3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US</w:t>
            </w:r>
          </w:p>
        </w:tc>
        <w:tc>
          <w:tcPr>
            <w:tcW w:w="6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Hospital (oncology) </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i/>
                <w:sz w:val="20"/>
                <w:szCs w:val="20"/>
              </w:rPr>
              <w:t>N</w:t>
            </w:r>
            <w:r w:rsidRPr="009C5A4A">
              <w:rPr>
                <w:rFonts w:ascii="Times New Roman" w:hAnsi="Times New Roman" w:cs="Times New Roman"/>
                <w:sz w:val="20"/>
                <w:szCs w:val="20"/>
              </w:rPr>
              <w:t xml:space="preserve"> = 1508</w:t>
            </w:r>
          </w:p>
        </w:tc>
        <w:tc>
          <w:tcPr>
            <w:tcW w:w="676"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Cross-sectional survey</w:t>
            </w:r>
          </w:p>
        </w:tc>
        <w:tc>
          <w:tcPr>
            <w:tcW w:w="1124"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Self-reported frequency of engaging in smoking cessation practice</w:t>
            </w:r>
          </w:p>
        </w:tc>
        <w:tc>
          <w:tcPr>
            <w:tcW w:w="1512"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No </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Being a current smoker was not associated with statistically significant differences in the frequency of tobacco assessment and interventions</w:t>
            </w:r>
          </w:p>
        </w:tc>
      </w:tr>
      <w:tr w:rsidR="00B10E46" w:rsidRPr="001F6A01" w:rsidTr="00B10E46">
        <w:tc>
          <w:tcPr>
            <w:tcW w:w="688" w:type="pct"/>
          </w:tcPr>
          <w:p w:rsidR="00B10E46" w:rsidRPr="009C5A4A" w:rsidRDefault="00B10E46" w:rsidP="00B10E46">
            <w:pPr>
              <w:pStyle w:val="ListParagraph"/>
              <w:numPr>
                <w:ilvl w:val="0"/>
                <w:numId w:val="11"/>
              </w:numPr>
              <w:spacing w:line="360" w:lineRule="auto"/>
              <w:rPr>
                <w:rFonts w:ascii="Times New Roman" w:hAnsi="Times New Roman" w:cs="Times New Roman"/>
                <w:sz w:val="20"/>
                <w:szCs w:val="20"/>
              </w:rPr>
            </w:pPr>
            <w:r w:rsidRPr="009C5A4A">
              <w:rPr>
                <w:rFonts w:ascii="Times New Roman" w:hAnsi="Times New Roman" w:cs="Times New Roman"/>
                <w:sz w:val="20"/>
                <w:szCs w:val="20"/>
              </w:rPr>
              <w:fldChar w:fldCharType="begin" w:fldLock="1"/>
            </w:r>
            <w:r w:rsidRPr="009C5A4A">
              <w:rPr>
                <w:rFonts w:ascii="Times New Roman" w:hAnsi="Times New Roman" w:cs="Times New Roman"/>
                <w:sz w:val="20"/>
                <w:szCs w:val="20"/>
              </w:rPr>
              <w:instrText>ADDIN CSL_CITATION { "citationItems" : [ { "id" : "ITEM-1", "itemData" : { "DOI" : "10.1111/j.1365-2702.2009.02796.x", "ISBN" : "1365-2702", "ISSN" : "09621067", "PMID" : "19638062", "abstract" : "To describe the frequency of nurses' delivery of tobacco cessation interventions ('Five A's': Ask, Advise, Assess, Assist, Arrange) and to determine the relationship of interventions to nurses' awareness of the Tobacco Free Nurses initiative.", "author" : [ { "dropping-particle" : "", "family" : "Sarna", "given" : "L", "non-dropping-particle" : "", "parse-names" : false, "suffix" : "" }, { "dropping-particle" : "", "family" : "Bialous", "given" : "Stella A.", "non-dropping-particle" : "", "parse-names" : false, "suffix" : "" }, { "dropping-particle" : "", "family" : "Wells", "given" : "Marjorie", "non-dropping-particle" : "", "parse-names" : false, "suffix" : "" }, { "dropping-particle" : "", "family" : "Kotlerman", "given" : "Jenny", "non-dropping-particle" : "", "parse-names" : false, "suffix" : "" }, { "dropping-particle" : "", "family" : "Wewers", "given" : "Mary E.", "non-dropping-particle" : "", "parse-names" : false, "suffix" : "" }, { "dropping-particle" : "", "family" : "Froelicher", "given" : "Erika S.", "non-dropping-particle" : "", "parse-names" : false, "suffix" : "" } ], "container-title" : "Journal of Clinical Nursing", "id" : "ITEM-1", "issue" : "14", "issued" : { "date-parts" : [ [ "2009" ] ] }, "page" : "2066-2077", "title" : "Frequency of nurses' smoking cessation interventions: Report from a national survey", "type" : "article-journal", "volume" : "18" }, "uris" : [ "http://www.mendeley.com/documents/?uuid=e91f7754-baf8-4ce1-bace-e6606791c76b" ] } ], "mendeley" : { "formattedCitation" : "(Sarna &lt;i&gt;et al.&lt;/i&gt;, 2009)", "manualFormatting" : "Sarna et al., 2009", "plainTextFormattedCitation" : "(Sarna et al., 2009)", "previouslyFormattedCitation" : "(Sarna &lt;i&gt;et al.&lt;/i&gt;, 2009)" }, "properties" : { "noteIndex" : 0 }, "schema" : "https://github.com/citation-style-language/schema/raw/master/csl-citation.json" }</w:instrText>
            </w:r>
            <w:r w:rsidRPr="009C5A4A">
              <w:rPr>
                <w:rFonts w:ascii="Times New Roman" w:hAnsi="Times New Roman" w:cs="Times New Roman"/>
                <w:sz w:val="20"/>
                <w:szCs w:val="20"/>
              </w:rPr>
              <w:fldChar w:fldCharType="separate"/>
            </w:r>
            <w:r w:rsidRPr="009C5A4A">
              <w:rPr>
                <w:rFonts w:ascii="Times New Roman" w:hAnsi="Times New Roman" w:cs="Times New Roman"/>
                <w:noProof/>
                <w:sz w:val="20"/>
                <w:szCs w:val="20"/>
              </w:rPr>
              <w:t xml:space="preserve">Sarna </w:t>
            </w:r>
            <w:r w:rsidRPr="009C5A4A">
              <w:rPr>
                <w:rFonts w:ascii="Times New Roman" w:hAnsi="Times New Roman" w:cs="Times New Roman"/>
                <w:i/>
                <w:noProof/>
                <w:sz w:val="20"/>
                <w:szCs w:val="20"/>
              </w:rPr>
              <w:t>et al.</w:t>
            </w:r>
            <w:r w:rsidRPr="009C5A4A">
              <w:rPr>
                <w:rFonts w:ascii="Times New Roman" w:hAnsi="Times New Roman" w:cs="Times New Roman"/>
                <w:noProof/>
                <w:sz w:val="20"/>
                <w:szCs w:val="20"/>
              </w:rPr>
              <w:t>, 2009</w:t>
            </w:r>
            <w:r w:rsidRPr="009C5A4A">
              <w:rPr>
                <w:rFonts w:ascii="Times New Roman" w:hAnsi="Times New Roman" w:cs="Times New Roman"/>
                <w:sz w:val="20"/>
                <w:szCs w:val="20"/>
              </w:rPr>
              <w:fldChar w:fldCharType="end"/>
            </w:r>
          </w:p>
        </w:tc>
        <w:tc>
          <w:tcPr>
            <w:tcW w:w="3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US</w:t>
            </w:r>
          </w:p>
        </w:tc>
        <w:tc>
          <w:tcPr>
            <w:tcW w:w="6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Hospital (87%) (Intensive care, medical, surgical, cardiac, outpatient obstetrics, mental health, emergency and gynaecology) and community (13%)</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i/>
                <w:sz w:val="20"/>
                <w:szCs w:val="20"/>
              </w:rPr>
              <w:t>N</w:t>
            </w:r>
            <w:r w:rsidRPr="009C5A4A">
              <w:rPr>
                <w:rFonts w:ascii="Times New Roman" w:hAnsi="Times New Roman" w:cs="Times New Roman"/>
                <w:sz w:val="20"/>
                <w:szCs w:val="20"/>
              </w:rPr>
              <w:t xml:space="preserve"> = 3482</w:t>
            </w:r>
          </w:p>
        </w:tc>
        <w:tc>
          <w:tcPr>
            <w:tcW w:w="676"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Cross-sectional survey</w:t>
            </w:r>
          </w:p>
        </w:tc>
        <w:tc>
          <w:tcPr>
            <w:tcW w:w="1124"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Self-reported frequency of engaging in smoking cessation practice</w:t>
            </w:r>
          </w:p>
        </w:tc>
        <w:tc>
          <w:tcPr>
            <w:tcW w:w="1512"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No</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Current smokers were less likely to arrange for follow-up after cessation counselling, but there were no other differences by smoking status.</w:t>
            </w:r>
          </w:p>
        </w:tc>
      </w:tr>
      <w:tr w:rsidR="00B10E46" w:rsidRPr="001F6A01" w:rsidTr="00B10E46">
        <w:tc>
          <w:tcPr>
            <w:tcW w:w="688" w:type="pct"/>
          </w:tcPr>
          <w:p w:rsidR="00B10E46" w:rsidRPr="009C5A4A" w:rsidRDefault="00B10E46" w:rsidP="00B10E46">
            <w:pPr>
              <w:pStyle w:val="ListParagraph"/>
              <w:numPr>
                <w:ilvl w:val="0"/>
                <w:numId w:val="11"/>
              </w:numPr>
              <w:spacing w:line="360" w:lineRule="auto"/>
              <w:rPr>
                <w:rFonts w:ascii="Times New Roman" w:hAnsi="Times New Roman" w:cs="Times New Roman"/>
                <w:sz w:val="20"/>
                <w:szCs w:val="20"/>
              </w:rPr>
            </w:pPr>
            <w:r w:rsidRPr="009C5A4A">
              <w:rPr>
                <w:rFonts w:ascii="Times New Roman" w:hAnsi="Times New Roman" w:cs="Times New Roman"/>
                <w:sz w:val="20"/>
                <w:szCs w:val="20"/>
              </w:rPr>
              <w:fldChar w:fldCharType="begin" w:fldLock="1"/>
            </w:r>
            <w:r w:rsidRPr="009C5A4A">
              <w:rPr>
                <w:rFonts w:ascii="Times New Roman" w:hAnsi="Times New Roman" w:cs="Times New Roman"/>
                <w:sz w:val="20"/>
                <w:szCs w:val="20"/>
              </w:rPr>
              <w:instrText>ADDIN CSL_CITATION { "citationItems" : [ { "id" : "ITEM-1", "itemData" : { "DOI" : "10.1002/nur.21476", "ISBN" : "0160-6891", "ISSN" : "0160-6891", "PMID" : "22492474", "abstract" : "Hospital-based nurses (N = 1,790) from three states reported their interventions to help patients quit smoking. Frequency of nurses\u2019 interventions in one low tobacco use state, California (n = 651), were compared to nurses\u2019 interventions in two high tobacco use states, Indiana (n = 720) and West Virginia (n = 419). Nurses in California were significantly more likely to Advise smokers to quit (OR 1.34, 95% CI [1.06, 1.69]) and Refer smokers to a Quitline (OR 2.82, 95% CI [1.36, 5.88]) compared with nurses in the high tobacco prevalence states. Other aspects of their interventions did not differ by state. Quitline referral was infrequent (16%) but was quadrupled if nurses arranged for smokers to quit (OR 4.07, 95% CI [3.11, 5.32]). (PsycINFO Database Record (c) 2016 APA, all rights reserved)", "author" : [ { "dropping-particle" : "", "family" : "Sarna", "given" : "L", "non-dropping-particle" : "", "parse-names" : false, "suffix" : "" }, { "dropping-particle" : "", "family" : "Bialous", "given" : "Stella", "non-dropping-particle" : "", "parse-names" : false, "suffix" : "" }, { "dropping-particle" : "", "family" : "Ong", "given" : "Michael", "non-dropping-particle" : "", "parse-names" : false, "suffix" : "" }, { "dropping-particle" : "", "family" : "Wells", "given" : "Marjorie", "non-dropping-particle" : "", "parse-names" : false, "suffix" : "" }, { "dropping-particle" : "", "family" : "Kotlerman", "given" : "Jenny", "non-dropping-particle" : "", "parse-names" : false, "suffix" : "" } ], "container-title" : "Research in Nursing &amp; Health", "id" : "ITEM-1", "issue" : "3", "issued" : { "date-parts" : [ [ "2012", "6" ] ] }, "note" : "From Duplicate 1 (Nurses' treatment of tobacco dependence in hospitalized smokers in three states. - Sarna, Linda; Bialous, Stella; Ong, Michael; Wells, Marjorie; Kotlerman, Jenny)\n\nFrom Duplicate 1 (Nurses' treatment of tobacco dependence in hospitalized smokers in three states. - Sarna, Linda; Bialous, Stella; Ong, Michael; Wells, Marjorie; Kotlerman, Jenny)\n\nFrom Duplicate 1 (Nurses' treatment of tobacco dependence in hospitalized smokers in three states. - Sarna, Linda; Bialous, Stella; Ong, Michael; Wells, Marjorie; Kotlerman, Jenny)\n\nAccession Number: 2012-12181-007. PMID: 22492474 Partial author list: First Author &amp;amp; Affiliation: Sarna, Linda; School of Nursing, University of California, Los Angeles, Los Angeles, CA, US. Release Date: 20120618. Publication Type: Journal (0100), Peer Reviewed Journal (0110). Format Covered: Electronic. Document Type: Journal Article. Language: English. Major Descriptor: Drug Dependency; Hospitals; Intervention; Nurses. Minor Descriptor: Tobacco Smoking. Classification: Substance Abuse &amp;amp; Addiction (3233); Health &amp;amp; Mental Health Services (3370). Population: Human (10); Male (30); Female (40); Inpatient (50). Location: US. Age Group: Adulthood (18 yrs &amp;amp; older) (300). Tests &amp;amp; Measures: Helping Smokers Quit Survey. Methodology: Empirical Study; Quantitative Study. References Available: Y. Page Count: 15. Issue Publication Date: Jun, 2012. Publication History: First Posted Date: Apr 10, 2012; Accepted Date: Mar 5, 2012. Copyright Statement: Wiley Periodicals, Inc. 2012.\n\nFrom Duplicate 2 (Nurses' treatment of tobacco dependence in hospitalized smokers in three states. - Sarna, Linda; Bialous, Stella; Ong, Michael; Wells, Marjorie; Kotlerman, Jenny)\n\nAccession Number: 2012-12181-007. PMID: 22492474 Partial author list: First Author &amp;amp; Affiliation: Sarna, Linda; School of Nursing, University of California, Los Angeles, Los Angeles, CA, US. Release Date: 20120618. Publication Type: Journal (0100), Peer Reviewed Journal (0110). Format Covered: Electronic. Document Type: Journal Article. Language: English. Major Descriptor: Drug Dependency; Hospitals; Intervention; Nurses. Minor Descriptor: Tobacco Smoking. Classification: Substance Abuse &amp;amp; Addiction (3233); Health &amp;amp; Mental Health Services (3370). Population: Human (10); Male (30); Female (40); Inpatient (50). Location: US. Age Group: Adulthood (18 yrs &amp;amp; older) (300). Tests &amp;amp; Measures: Helping Smokers Quit Survey. Methodology: Empirical Study; Quantitative Study. References Available: Y. Page Count: 15. Issue Publication Date: Jun, 2012. Publication History: First Posted Date: Apr 10, 2012; Accepted Date: Mar 5, 2012. Copyright Statement: Wiley Periodicals, Inc. 2012.", "page" : "250-264", "publisher" : "John Wiley &amp; Sons", "publisher-place" : "Sarna, Linda, School of Nursing, University of California, Los Angeles, Box 956918, 700 Tiverton Ave, Los Angeles, CA, US, 90095", "title" : "Nurses' treatment of tobacco dependence in hospitalized smokers in three states.", "type" : "article-journal", "volume" : "35" }, "uris" : [ "http://www.mendeley.com/documents/?uuid=514c4e4b-96d0-4675-8b1d-387c760bc4aa" ] } ], "mendeley" : { "formattedCitation" : "(Sarna &lt;i&gt;et al.&lt;/i&gt;, 2012)", "manualFormatting" : "Sarna et al., 2012", "plainTextFormattedCitation" : "(Sarna et al., 2012)", "previouslyFormattedCitation" : "(Sarna &lt;i&gt;et al.&lt;/i&gt;, 2012)" }, "properties" : { "noteIndex" : 0 }, "schema" : "https://github.com/citation-style-language/schema/raw/master/csl-citation.json" }</w:instrText>
            </w:r>
            <w:r w:rsidRPr="009C5A4A">
              <w:rPr>
                <w:rFonts w:ascii="Times New Roman" w:hAnsi="Times New Roman" w:cs="Times New Roman"/>
                <w:sz w:val="20"/>
                <w:szCs w:val="20"/>
              </w:rPr>
              <w:fldChar w:fldCharType="separate"/>
            </w:r>
            <w:r w:rsidRPr="009C5A4A">
              <w:rPr>
                <w:rFonts w:ascii="Times New Roman" w:hAnsi="Times New Roman" w:cs="Times New Roman"/>
                <w:noProof/>
                <w:sz w:val="20"/>
                <w:szCs w:val="20"/>
              </w:rPr>
              <w:t xml:space="preserve">Sarna </w:t>
            </w:r>
            <w:r w:rsidRPr="009C5A4A">
              <w:rPr>
                <w:rFonts w:ascii="Times New Roman" w:hAnsi="Times New Roman" w:cs="Times New Roman"/>
                <w:i/>
                <w:noProof/>
                <w:sz w:val="20"/>
                <w:szCs w:val="20"/>
              </w:rPr>
              <w:t>et al.</w:t>
            </w:r>
            <w:r w:rsidRPr="009C5A4A">
              <w:rPr>
                <w:rFonts w:ascii="Times New Roman" w:hAnsi="Times New Roman" w:cs="Times New Roman"/>
                <w:noProof/>
                <w:sz w:val="20"/>
                <w:szCs w:val="20"/>
              </w:rPr>
              <w:t>, 2012</w:t>
            </w:r>
            <w:r w:rsidRPr="009C5A4A">
              <w:rPr>
                <w:rFonts w:ascii="Times New Roman" w:hAnsi="Times New Roman" w:cs="Times New Roman"/>
                <w:sz w:val="20"/>
                <w:szCs w:val="20"/>
              </w:rPr>
              <w:fldChar w:fldCharType="end"/>
            </w:r>
          </w:p>
        </w:tc>
        <w:tc>
          <w:tcPr>
            <w:tcW w:w="3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US</w:t>
            </w:r>
          </w:p>
        </w:tc>
        <w:tc>
          <w:tcPr>
            <w:tcW w:w="6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Hospital </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i/>
                <w:sz w:val="20"/>
                <w:szCs w:val="20"/>
              </w:rPr>
              <w:t>N</w:t>
            </w:r>
            <w:r w:rsidRPr="009C5A4A">
              <w:rPr>
                <w:rFonts w:ascii="Times New Roman" w:hAnsi="Times New Roman" w:cs="Times New Roman"/>
                <w:sz w:val="20"/>
                <w:szCs w:val="20"/>
              </w:rPr>
              <w:t xml:space="preserve"> = 1790</w:t>
            </w:r>
          </w:p>
        </w:tc>
        <w:tc>
          <w:tcPr>
            <w:tcW w:w="676"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Cross-sectional survey</w:t>
            </w:r>
          </w:p>
        </w:tc>
        <w:tc>
          <w:tcPr>
            <w:tcW w:w="1124"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Self-reported frequency of engaging in smoking cessation practice</w:t>
            </w:r>
          </w:p>
        </w:tc>
        <w:tc>
          <w:tcPr>
            <w:tcW w:w="1512"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Yes</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Nurses’ who were current smokers were less likely to consistently advise, arrange, and refer smokers to a quitline compared to never/former smokers.</w:t>
            </w:r>
          </w:p>
        </w:tc>
      </w:tr>
      <w:tr w:rsidR="00B10E46" w:rsidRPr="001F6A01" w:rsidTr="00B10E46">
        <w:tc>
          <w:tcPr>
            <w:tcW w:w="688" w:type="pct"/>
          </w:tcPr>
          <w:p w:rsidR="00B10E46" w:rsidRPr="009C5A4A" w:rsidRDefault="00B10E46" w:rsidP="00B10E46">
            <w:pPr>
              <w:pStyle w:val="ListParagraph"/>
              <w:numPr>
                <w:ilvl w:val="0"/>
                <w:numId w:val="11"/>
              </w:numPr>
              <w:spacing w:line="360" w:lineRule="auto"/>
              <w:rPr>
                <w:rFonts w:ascii="Times New Roman" w:hAnsi="Times New Roman" w:cs="Times New Roman"/>
                <w:sz w:val="20"/>
                <w:szCs w:val="20"/>
              </w:rPr>
            </w:pPr>
            <w:r w:rsidRPr="009C5A4A">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DOI" : "10.1097/NCC.0000000000000222", "ISSN" : "1538-9804", "abstract" : "Background: Tobacco is the leading cause of cancer in the Czech Republic. More than one-third of the population older than 15 years smokes, including many nurses. Most smokers want to quit, but the extent of nurses' involvement in tobacco cessation is unknown.; Objective: The purposes of this study are to describe the frequency of nurses' interventions in helping smokers quit, examine their attitudes and skills, and explore the relationship of nurses' smoking status to level of intervention.; Methods: A convenience sample of nurses in the Czech Republic completed a survey about their frequency of interventions according to the 5As for tobacco dependence treatment (i.e., ask, advise, assess, assist, arrange), their attitudes and perceived skills, and their smoking status (never, former, current).; Results: A total of 157 nurses completed the survey; 26% \"always\" or \"usually\" assisted patients with smoking cessation. Few (22%) reported that nurses could play an important role in helping patients quit, and 65% rated their ability to help smokers quit as \"fair/poor.\" Nurse who smoked (30%) were less likely to consistently assess smoking status or arrange for follow-up support.; Conclusion: Few nurses in the Czech Republic consistently provide smoking cessation support to patients, have the skills to do so, or view this role as an important part of their role.; Implications For Practice: To reduce tobacco-related cancers in the Czech Republic, capacity-building efforts are needed to enhance nurses' skills and confidence in providing smoking cessation interventions. Support is also need to help nurses who smoke quit.;", "author" : [ { "dropping-particle" : "", "family" : "Sarna", "given" : "L", "non-dropping-particle" : "", "parse-names" : false, "suffix" : "" }, { "dropping-particle" : "", "family" : "Bialous", "given" : "Stella Aguinaga", "non-dropping-particle" : "", "parse-names" : false, "suffix" : "" }, { "dropping-particle" : "", "family" : "Kr\u00e1l\u00edkov\u00e1", "given" : "Eva", "non-dropping-particle" : "", "parse-names" : false, "suffix" : "" }, { "dropping-particle" : "", "family" : "Kmetova", "given" : "Alexandra", "non-dropping-particle" : "", "parse-names" : false, "suffix" : "" }, { "dropping-particle" : "", "family" : "Felbrov\u00e1", "given" : "Vladislava", "non-dropping-particle" : "", "parse-names" : false, "suffix" : "" }, { "dropping-particle" : "", "family" : "Kulovan\u00e1", "given" : "Stanislava", "non-dropping-particle" : "", "parse-names" : false, "suffix" : "" }, { "dropping-particle" : "", "family" : "Mal\u00e1", "given" : "Katerina", "non-dropping-particle" : "", "parse-names" : false, "suffix" : "" }, { "dropping-particle" : "", "family" : "Roub\u00ed\u010dkov\u00e1", "given" : "Eva", "non-dropping-particle" : "", "parse-names" : false, "suffix" : "" }, { "dropping-particle" : "", "family" : "Wells", "given" : "Marjorie J", "non-dropping-particle" : "", "parse-names" : false, "suffix" : "" }, { "dropping-particle" : "", "family" : "Brook", "given" : "Jenny K", "non-dropping-particle" : "", "parse-names" : false, "suffix" : "" } ], "container-title" : "Cancer Nursing", "id" : "ITEM-1", "issue" : "6", "issued" : { "date-parts" : [ [ "2015", "11" ] ] }, "note" : "Accession Number: 25730594. Language: English. Date Created: 20151020. Update Code: 20160114. Publication Type: Journal Article. Journal ID: 7805358. Publication Model: Print. Cited Medium: Internet. NLM ISO Abbr: Cancer Nurs. Linking ISSN: 0162220X. Subset: In-Process; IM; N; Date of Electronic Publication: 20151101. Current Imprints: Publication: : Hagerstown, MD : Lippincott Williams &amp;amp; Wilkins; Original Imprints: Publication: New York, Masson Publishing USA.", "page" : "E22-E29", "publisher" : "Lippincott Williams &amp; Wilkins", "publisher-place" : "Author Affiliations: School of Nursing, (Drs Sarna and Wells), David Geffen School of Medicine (Ms Brook), University of California, Los Angeles; Tobacco Policy International, San Francisco, California (Dr Bialous); Institute of Hygiene and Epidemiology (", "title" : "Tobacco Cessation Practices and Attitudes Among Nurses in the Czech Republic.", "type" : "article-journal", "volume" : "38" }, "uris" : [ "http://www.mendeley.com/documents/?uuid=a774afe4-b9ab-4e21-9985-37beb1e82c5b" ] } ], "mendeley" : { "formattedCitation" : "(Sarna, Bialous, Kr\u00e1l\u00edkov\u00e1, &lt;i&gt;et al.&lt;/i&gt;, 2015)", "manualFormatting" : "Sarna et al., 2015", "plainTextFormattedCitation" : "(Sarna, Bialous, Kr\u00e1l\u00edkov\u00e1, et al., 2015)", "previouslyFormattedCitation" : "(Sarna, Bialous, Kr\u00e1l\u00edkov\u00e1, &lt;i&gt;et al.&lt;/i&gt;, 2015)" }, "properties" : { "noteIndex" : 0 }, "schema" : "https://github.com/citation-style-language/schema/raw/master/csl-citation.json" }</w:instrText>
            </w:r>
            <w:r w:rsidRPr="009C5A4A">
              <w:rPr>
                <w:rFonts w:ascii="Times New Roman" w:hAnsi="Times New Roman" w:cs="Times New Roman"/>
                <w:sz w:val="20"/>
                <w:szCs w:val="20"/>
              </w:rPr>
              <w:fldChar w:fldCharType="separate"/>
            </w:r>
            <w:r w:rsidRPr="009C5A4A">
              <w:rPr>
                <w:rFonts w:ascii="Times New Roman" w:hAnsi="Times New Roman" w:cs="Times New Roman"/>
                <w:noProof/>
                <w:sz w:val="20"/>
                <w:szCs w:val="20"/>
              </w:rPr>
              <w:t xml:space="preserve">Sarna </w:t>
            </w:r>
            <w:r w:rsidRPr="009C5A4A">
              <w:rPr>
                <w:rFonts w:ascii="Times New Roman" w:hAnsi="Times New Roman" w:cs="Times New Roman"/>
                <w:i/>
                <w:noProof/>
                <w:sz w:val="20"/>
                <w:szCs w:val="20"/>
              </w:rPr>
              <w:t>et al.</w:t>
            </w:r>
            <w:r w:rsidRPr="009C5A4A">
              <w:rPr>
                <w:rFonts w:ascii="Times New Roman" w:hAnsi="Times New Roman" w:cs="Times New Roman"/>
                <w:noProof/>
                <w:sz w:val="20"/>
                <w:szCs w:val="20"/>
              </w:rPr>
              <w:t>, 2015</w:t>
            </w:r>
            <w:r w:rsidRPr="009C5A4A">
              <w:rPr>
                <w:rFonts w:ascii="Times New Roman" w:hAnsi="Times New Roman" w:cs="Times New Roman"/>
                <w:sz w:val="20"/>
                <w:szCs w:val="20"/>
              </w:rPr>
              <w:fldChar w:fldCharType="end"/>
            </w:r>
          </w:p>
        </w:tc>
        <w:tc>
          <w:tcPr>
            <w:tcW w:w="3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Czech Republic</w:t>
            </w:r>
          </w:p>
        </w:tc>
        <w:tc>
          <w:tcPr>
            <w:tcW w:w="6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Hospital (Intensive care, Medical- surgical, oncology, mental health, </w:t>
            </w:r>
            <w:r w:rsidRPr="009C5A4A">
              <w:rPr>
                <w:rFonts w:ascii="Times New Roman" w:hAnsi="Times New Roman" w:cs="Times New Roman"/>
                <w:sz w:val="20"/>
                <w:szCs w:val="20"/>
              </w:rPr>
              <w:lastRenderedPageBreak/>
              <w:t>obstetrics, outpatient)</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i/>
                <w:sz w:val="20"/>
                <w:szCs w:val="20"/>
              </w:rPr>
              <w:t>N</w:t>
            </w:r>
            <w:r w:rsidRPr="009C5A4A">
              <w:rPr>
                <w:rFonts w:ascii="Times New Roman" w:hAnsi="Times New Roman" w:cs="Times New Roman"/>
                <w:sz w:val="20"/>
                <w:szCs w:val="20"/>
              </w:rPr>
              <w:t xml:space="preserve"> = 157</w:t>
            </w:r>
          </w:p>
        </w:tc>
        <w:tc>
          <w:tcPr>
            <w:tcW w:w="676"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lastRenderedPageBreak/>
              <w:t>Cross-sectional survey</w:t>
            </w:r>
          </w:p>
        </w:tc>
        <w:tc>
          <w:tcPr>
            <w:tcW w:w="1124"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Self-efficacy; self-reported frequency of engaging in smoking cessation practice; attitudes towards their role in smoking cessation </w:t>
            </w:r>
            <w:r w:rsidRPr="009C5A4A">
              <w:rPr>
                <w:rFonts w:ascii="Times New Roman" w:hAnsi="Times New Roman" w:cs="Times New Roman"/>
                <w:sz w:val="20"/>
                <w:szCs w:val="20"/>
              </w:rPr>
              <w:lastRenderedPageBreak/>
              <w:t>practice</w:t>
            </w:r>
          </w:p>
        </w:tc>
        <w:tc>
          <w:tcPr>
            <w:tcW w:w="1512"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lastRenderedPageBreak/>
              <w:t>Yes</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Nurses who smoked had the lowest frequency of assessing readiness to quit, arranging for follow-up, referring to a quitline, or recommending a </w:t>
            </w:r>
            <w:r w:rsidRPr="009C5A4A">
              <w:rPr>
                <w:rFonts w:ascii="Times New Roman" w:hAnsi="Times New Roman" w:cs="Times New Roman"/>
                <w:sz w:val="20"/>
                <w:szCs w:val="20"/>
              </w:rPr>
              <w:lastRenderedPageBreak/>
              <w:t>smoke-free environment.</w:t>
            </w:r>
          </w:p>
        </w:tc>
      </w:tr>
      <w:tr w:rsidR="00B10E46" w:rsidRPr="001F6A01" w:rsidTr="00B10E46">
        <w:tc>
          <w:tcPr>
            <w:tcW w:w="688" w:type="pct"/>
          </w:tcPr>
          <w:p w:rsidR="00B10E46" w:rsidRPr="009C5A4A" w:rsidRDefault="00B10E46" w:rsidP="00B10E46">
            <w:pPr>
              <w:pStyle w:val="ListParagraph"/>
              <w:numPr>
                <w:ilvl w:val="0"/>
                <w:numId w:val="11"/>
              </w:numPr>
              <w:spacing w:line="360" w:lineRule="auto"/>
              <w:rPr>
                <w:rFonts w:ascii="Times New Roman" w:hAnsi="Times New Roman" w:cs="Times New Roman"/>
                <w:sz w:val="20"/>
                <w:szCs w:val="20"/>
              </w:rPr>
            </w:pPr>
            <w:r w:rsidRPr="009C5A4A">
              <w:rPr>
                <w:rFonts w:ascii="Times New Roman" w:hAnsi="Times New Roman" w:cs="Times New Roman"/>
                <w:sz w:val="20"/>
                <w:szCs w:val="20"/>
              </w:rPr>
              <w:lastRenderedPageBreak/>
              <w:fldChar w:fldCharType="begin" w:fldLock="1"/>
            </w:r>
            <w:r w:rsidRPr="009C5A4A">
              <w:rPr>
                <w:rFonts w:ascii="Times New Roman" w:hAnsi="Times New Roman" w:cs="Times New Roman"/>
                <w:sz w:val="20"/>
                <w:szCs w:val="20"/>
              </w:rPr>
              <w:instrText>ADDIN CSL_CITATION { "citationItems" : [ { "id" : "ITEM-1", "itemData" : { "DOI" : "10.1002/nur.20349", "ISBN" : "0160-6891", "ISSN" : "01606891", "PMID" : "19731248", "abstract" : "Although nurses are encouraged to address patients' tobacco use, the integration of tobacco reduction into practice has not been consistent. An organizational behavior perspective was used to conceptualize hypothesized relationships among reported influencing factors (individual characteristics, role attitudes, perceived barriers, and workplace climate). Survey data collected at two Western Canadian hospitals (N = 214 nurses; 58% response) were used to test the model. The final model explained nearly 60% of variation in the nurses' tobacco reduction practice. Role attitude, perceived resource availability, co-worker's activities, and ability were the strongest contributors. Nurses' smoking status indirectly influenced practice through shaping role attitudes and perceived ability. Diverse leverage points to enhance nurses' involvement in patients' tobacco use were identified.", "author" : [ { "dropping-particle" : "", "family" : "Schultz", "given" : "Annette S H", "non-dropping-particle" : "", "parse-names" : false, "suffix" : "" }, { "dropping-particle" : "", "family" : "Hossain", "given" : "Shahadut", "non-dropping-particle" : "", "parse-names" : false, "suffix" : "" }, { "dropping-particle" : "", "family" : "Johnson", "given" : "Joy L.", "non-dropping-particle" : "", "parse-names" : false, "suffix" : "" } ], "container-title" : "Research in Nursing and Health", "id" : "ITEM-1", "issue" : "6", "issued" : { "date-parts" : [ [ "2009" ] ] }, "page" : "621-633", "title" : "Modeling influences on acute care nurses' engagement in tobacco use reduction", "type" : "article-journal", "volume" : "32" }, "uris" : [ "http://www.mendeley.com/documents/?uuid=a7a1c336-ad97-4a9c-87d1-03b8085dd1e9" ] } ], "mendeley" : { "formattedCitation" : "(Schultz &lt;i&gt;et al.&lt;/i&gt;, 2009)", "manualFormatting" : "Schultz et al., 2009", "plainTextFormattedCitation" : "(Schultz et al., 2009)", "previouslyFormattedCitation" : "(Schultz &lt;i&gt;et al.&lt;/i&gt;, 2009)" }, "properties" : { "noteIndex" : 0 }, "schema" : "https://github.com/citation-style-language/schema/raw/master/csl-citation.json" }</w:instrText>
            </w:r>
            <w:r w:rsidRPr="009C5A4A">
              <w:rPr>
                <w:rFonts w:ascii="Times New Roman" w:hAnsi="Times New Roman" w:cs="Times New Roman"/>
                <w:sz w:val="20"/>
                <w:szCs w:val="20"/>
              </w:rPr>
              <w:fldChar w:fldCharType="separate"/>
            </w:r>
            <w:r w:rsidRPr="009C5A4A">
              <w:rPr>
                <w:rFonts w:ascii="Times New Roman" w:hAnsi="Times New Roman" w:cs="Times New Roman"/>
                <w:noProof/>
                <w:sz w:val="20"/>
                <w:szCs w:val="20"/>
              </w:rPr>
              <w:t xml:space="preserve">Schultz </w:t>
            </w:r>
            <w:r w:rsidRPr="009C5A4A">
              <w:rPr>
                <w:rFonts w:ascii="Times New Roman" w:hAnsi="Times New Roman" w:cs="Times New Roman"/>
                <w:i/>
                <w:noProof/>
                <w:sz w:val="20"/>
                <w:szCs w:val="20"/>
              </w:rPr>
              <w:t>et al.</w:t>
            </w:r>
            <w:r w:rsidRPr="009C5A4A">
              <w:rPr>
                <w:rFonts w:ascii="Times New Roman" w:hAnsi="Times New Roman" w:cs="Times New Roman"/>
                <w:noProof/>
                <w:sz w:val="20"/>
                <w:szCs w:val="20"/>
              </w:rPr>
              <w:t>, 2009</w:t>
            </w:r>
            <w:r w:rsidRPr="009C5A4A">
              <w:rPr>
                <w:rFonts w:ascii="Times New Roman" w:hAnsi="Times New Roman" w:cs="Times New Roman"/>
                <w:sz w:val="20"/>
                <w:szCs w:val="20"/>
              </w:rPr>
              <w:fldChar w:fldCharType="end"/>
            </w:r>
          </w:p>
        </w:tc>
        <w:tc>
          <w:tcPr>
            <w:tcW w:w="3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Canada</w:t>
            </w:r>
          </w:p>
        </w:tc>
        <w:tc>
          <w:tcPr>
            <w:tcW w:w="6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Hospital (surgery, cardiac, medical, psychiatry, and rehabilitation)</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i/>
                <w:sz w:val="20"/>
                <w:szCs w:val="20"/>
              </w:rPr>
              <w:t>N</w:t>
            </w:r>
            <w:r w:rsidRPr="009C5A4A">
              <w:rPr>
                <w:rFonts w:ascii="Times New Roman" w:hAnsi="Times New Roman" w:cs="Times New Roman"/>
                <w:sz w:val="20"/>
                <w:szCs w:val="20"/>
              </w:rPr>
              <w:t xml:space="preserve"> = 214</w:t>
            </w:r>
          </w:p>
        </w:tc>
        <w:tc>
          <w:tcPr>
            <w:tcW w:w="676"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Cross-sectional survey</w:t>
            </w:r>
          </w:p>
        </w:tc>
        <w:tc>
          <w:tcPr>
            <w:tcW w:w="1124"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Self-reported frequency of engaging in smoking cessation practice; attitudes towards their role in smoking cessation practice; training in smoking cessation practice</w:t>
            </w:r>
          </w:p>
        </w:tc>
        <w:tc>
          <w:tcPr>
            <w:tcW w:w="1512"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Yes</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Nurses who did not smoke reported a stronger perceived ability to engage in tobacco reduction activities. Former and non-smokers were more likely to address tobacco reduction than current smokers.</w:t>
            </w:r>
          </w:p>
        </w:tc>
      </w:tr>
      <w:tr w:rsidR="00B10E46" w:rsidRPr="001F6A01" w:rsidTr="00B10E46">
        <w:tc>
          <w:tcPr>
            <w:tcW w:w="688" w:type="pct"/>
          </w:tcPr>
          <w:p w:rsidR="00B10E46" w:rsidRPr="009C5A4A" w:rsidRDefault="00B10E46" w:rsidP="00B10E46">
            <w:pPr>
              <w:pStyle w:val="ListParagraph"/>
              <w:numPr>
                <w:ilvl w:val="0"/>
                <w:numId w:val="11"/>
              </w:numPr>
              <w:spacing w:line="360" w:lineRule="auto"/>
              <w:rPr>
                <w:rFonts w:ascii="Times New Roman" w:hAnsi="Times New Roman" w:cs="Times New Roman"/>
                <w:sz w:val="20"/>
                <w:szCs w:val="20"/>
              </w:rPr>
            </w:pPr>
            <w:r w:rsidRPr="009C5A4A">
              <w:rPr>
                <w:rFonts w:ascii="Times New Roman" w:hAnsi="Times New Roman" w:cs="Times New Roman"/>
                <w:sz w:val="20"/>
                <w:szCs w:val="20"/>
              </w:rPr>
              <w:fldChar w:fldCharType="begin" w:fldLock="1"/>
            </w:r>
            <w:r w:rsidRPr="009C5A4A">
              <w:rPr>
                <w:rFonts w:ascii="Times New Roman" w:hAnsi="Times New Roman" w:cs="Times New Roman"/>
                <w:sz w:val="20"/>
                <w:szCs w:val="20"/>
              </w:rPr>
              <w:instrText>ADDIN CSL_CITATION { "citationItems" : [ { "id" : "ITEM-1", "itemData" : { "DOI" : "10.1177/1078390309336746", "ISSN" : "1078-3903", "abstract" : "BACKGROUND: Persons with mental illness smoke proportionately more cigarettes and die earlier than the general population. Yet compared with other clinicians, psychiatric professionals have intervened slowly with smoking patients. To assess psychiatric nurses' perspectives concerning tobacco dependence interventions, the American Psychiatric Nurses Association (APNA) Tobacco Dependence Task Force surveyed email-accessible APNA members (N = 1,365). OBJECTIVES: This paper reports survey results and implications for psychiatric nursing. STUDY DESIGN: Cross-sectional analysis of a 29-item online survey conducted in early 2008. RESULTS: Most nurses asked if patients smoked but fewer advised against smoking, referred to cessation resources, or delivered intensive interventions. Nurses referred to resources if they felt motivated, knowledgeable, and/or confident in their skills and rated highly their patients' ability and/or motivation to quit smoking. Workplace characteristics were related to nurses' behaviors. Nursing curricula lack tobacco dependence content. CONCLUSIONS: Findings will guide efforts to support nurses in reducing/eliminating smoking by their patients through practice, education, research, and policy initiatives.", "author" : [ { "dropping-particle" : "", "family" : "Sharp", "given" : "Daryl L", "non-dropping-particle" : "", "parse-names" : false, "suffix" : "" }, { "dropping-particle" : "", "family" : "Blaakman", "given" : "Susan W", "non-dropping-particle" : "", "parse-names" : false, "suffix" : "" }, { "dropping-particle" : "", "family" : "Cole", "given" : "Robert E", "non-dropping-particle" : "", "parse-names" : false, "suffix" : "" }, { "dropping-particle" : "", "family" : "Evinger", "given" : "James S", "non-dropping-particle" : "", "parse-names" : false, "suffix" : "" } ], "container-title" : "Journal of the American Psychiatric Nurses Association", "id" : "ITEM-1", "issue" : "3", "issued" : { "date-parts" : [ [ "2009", "6" ] ] }, "note" : "From Duplicate 1 (Report from a national tobacco dependence survey of psychiatric nurses. - Sharp, Daryl L; Blaakman, Susan W; Cole, Robert E; Evinger, James S; DL, Sharp; SW, Blaakman; RE, Cole; JS, Evinger; Sharp, Daryl L; Blaakman, Susan W; Cole, Robert E; Evinger, James S)\n\nFrom Duplicate 1 (Report from a national tobacco dependence survey of psychiatric nurses. - DL, Sharp; SW, Blaakman; RE, Cole; JS, Evinger; Sharp, Daryl L; Blaakman, Susan W; Cole, Robert E; Evinger, James S)\n\nFrom Duplicate 1 (Report from a national tobacco dependence survey of psychiatric nurses. - Sharp, Daryl L; Blaakman, Susan W; Cole, Robert E; Evinger, James S)\n\nAccession Number: 2009-10910-002. PMID: 21665804 Partial author list: First Author &amp;amp; Affiliation: Sharp, Daryl L.; University of Rochester, Rochester, NY, US. Other Publishers: Elsevier Science; Mosby Publishing Company. Release Date: 20090928. Correction Date: 20121001. Publication Type: Journal (0100), Peer Reviewed Journal (0110). Format Covered: Electronic. Document Type: Journal Article. Language: English. Major Descriptor: Health Personnel Attitudes; Nursing; Psychiatric Nurses. Minor Descriptor: Questionnaires; Tobacco Smoking. Classification: Professional Personnel Attitudes &amp;amp; Characteristics (3430). Population: Human (10). Age Group: Adulthood (18 yrs &amp;amp; older) (300). Methodology: Empirical Study; Quantitative Study. References Available: Y. Page Count: 10. Issue Publication Date: Jun-Jul, 2009. Copyright Statement: The Author(s). 2009.\n\nFrom Duplicate 2 (Report from a national tobacco dependence survey of psychiatric nurses. - DL, Sharp; SW, Blaakman; RE, Cole; JS, Evinger)\n\nAccession Number: 105379444. Language: English. Entry Date: 20090821. Revision Date: 20150820. Publication Type: Journal Article; questionnaire/scale; research; tables/charts. Journal Subset: Core Nursing; Nursing; Peer Reviewed; USA. Special Interest: Psychiatry/Psychology. Grant Information: Funded by the American Psychiatric Nurses Association, Arlington, Virginia, and the Smoking Cessation Leadership Center, San Francisco, California. NLM UID: 9507418.\n\nFrom Duplicate 2 (Report from a national tobacco dependence survey of psychiatric nurses. - Sharp, Daryl L; Blaakman, Susan W; Cole, Robert E; Evinger, James S)\n\nAccession Number: 2009-10910-002. PMID: 21665804 Partial author list: First Author &amp;amp; Affiliation: Sharp, Daryl L.; University of Rochester, Rochester, NY, US. Other Publishers: Elsevier Science; Mosby Publishing Company. Release Date: 20090928. Correction Date: 20121001. Publication Type: Journal (0100), Peer Reviewed Journal (0110). Format Covered: Electronic. Document Type: Journal Article. Language: English. Major Descriptor: Health Personnel Attitudes; Nursing; Psychiatric Nurses. Minor Descriptor: Questionnaires; Tobacco Smoking. Classification: Professional Personnel Attitudes &amp;amp; Characteristics (3430). Population: Human (10). Age Group: Adulthood (18 yrs &amp;amp; older) (300). Methodology: Empirical Study; Quantitative Study. References Available: Y. Page Count: 10. Issue Publication Date: Jun-Jul, 2009. Copyright Statement: The Author(s). 2009.\n\nFrom Duplicate 2 (Report from a national tobacco dependence survey of psychiatric nurses. - DL, Sharp; SW, Blaakman; RE, Cole; JS, Evinger; Sharp, Daryl L; Blaakman, Susan W; Cole, Robert E; Evinger, James S)\n\nFrom Duplicate 1 (Report from a national tobacco dependence survey of psychiatric nurses. - Sharp, Daryl L; Blaakman, Susan W; Cole, Robert E; Evinger, James S)\n\nAccession Number: 2009-10910-002. PMID: 21665804 Partial author list: First Author &amp;amp; Affiliation: Sharp, Daryl L.; University of Rochester, Rochester, NY, US. Other Publishers: Elsevier Science; Mosby Publishing Company. Release Date: 20090928. Correction Date: 20121001. Publication Type: Journal (0100), Peer Reviewed Journal (0110). Format Covered: Electronic. Document Type: Journal Article. Language: English. Major Descriptor: Health Personnel Attitudes; Nursing; Psychiatric Nurses. Minor Descriptor: Questionnaires; Tobacco Smoking. Classification: Professional Personnel Attitudes &amp;amp; Characteristics (3430). Population: Human (10). Age Group: Adulthood (18 yrs &amp;amp; older) (300). Methodology: Empirical Study; Quantitative Study. References Available: Y. Page Count: 10. Issue Publication Date: Jun-Jul, 2009. Copyright Statement: The Author(s). 2009.\n\nFrom Duplicate 2 (Report from a national tobacco dependence survey of psychiatric nurses. - DL, Sharp; SW, Blaakman; RE, Cole; JS, Evinger)\n\nAccession Number: 105379444. Language: English. Entry Date: 20090821. Revision Date: 20150820. Publication Type: Journal Article; questionnaire/scale; research; tables/charts. Journal Subset: Core Nursing; Nursing; Peer Reviewed; USA. Special Interest: Psychiatry/Psychology. Grant Information: Funded by the American Psychiatric Nurses Association, Arlington, Virginia, and the Smoking Cessation Leadership Center, San Francisco, California. NLM UID: 9507418.", "page" : "172-181", "publisher" : "Sage Publications", "publisher-place" : "Doctor of Nursing Practice Program, University of Rochester", "title" : "Report from a national tobacco dependence survey of psychiatric nurses.", "type" : "article-journal", "volume" : "15" }, "uris" : [ "http://www.mendeley.com/documents/?uuid=6cba7c7e-8417-4bcd-9bff-97976b221c43" ] } ], "mendeley" : { "formattedCitation" : "(Sharp &lt;i&gt;et al.&lt;/i&gt;, 2009)", "manualFormatting" : "Sharp et al., 2009", "plainTextFormattedCitation" : "(Sharp et al., 2009)", "previouslyFormattedCitation" : "(Sharp &lt;i&gt;et al.&lt;/i&gt;, 2009)" }, "properties" : { "noteIndex" : 0 }, "schema" : "https://github.com/citation-style-language/schema/raw/master/csl-citation.json" }</w:instrText>
            </w:r>
            <w:r w:rsidRPr="009C5A4A">
              <w:rPr>
                <w:rFonts w:ascii="Times New Roman" w:hAnsi="Times New Roman" w:cs="Times New Roman"/>
                <w:sz w:val="20"/>
                <w:szCs w:val="20"/>
              </w:rPr>
              <w:fldChar w:fldCharType="separate"/>
            </w:r>
            <w:r w:rsidRPr="009C5A4A">
              <w:rPr>
                <w:rFonts w:ascii="Times New Roman" w:hAnsi="Times New Roman" w:cs="Times New Roman"/>
                <w:noProof/>
                <w:sz w:val="20"/>
                <w:szCs w:val="20"/>
              </w:rPr>
              <w:t xml:space="preserve">Sharp </w:t>
            </w:r>
            <w:r w:rsidRPr="009C5A4A">
              <w:rPr>
                <w:rFonts w:ascii="Times New Roman" w:hAnsi="Times New Roman" w:cs="Times New Roman"/>
                <w:i/>
                <w:noProof/>
                <w:sz w:val="20"/>
                <w:szCs w:val="20"/>
              </w:rPr>
              <w:t>et al.</w:t>
            </w:r>
            <w:r w:rsidRPr="009C5A4A">
              <w:rPr>
                <w:rFonts w:ascii="Times New Roman" w:hAnsi="Times New Roman" w:cs="Times New Roman"/>
                <w:noProof/>
                <w:sz w:val="20"/>
                <w:szCs w:val="20"/>
              </w:rPr>
              <w:t>, 2009</w:t>
            </w:r>
            <w:r w:rsidRPr="009C5A4A">
              <w:rPr>
                <w:rFonts w:ascii="Times New Roman" w:hAnsi="Times New Roman" w:cs="Times New Roman"/>
                <w:sz w:val="20"/>
                <w:szCs w:val="20"/>
              </w:rPr>
              <w:fldChar w:fldCharType="end"/>
            </w:r>
          </w:p>
        </w:tc>
        <w:tc>
          <w:tcPr>
            <w:tcW w:w="3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US</w:t>
            </w:r>
          </w:p>
        </w:tc>
        <w:tc>
          <w:tcPr>
            <w:tcW w:w="6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Mixed mental health (41% inpatient; 31% outpatient; 4% residential, 25% other settings) </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i/>
                <w:sz w:val="20"/>
                <w:szCs w:val="20"/>
              </w:rPr>
              <w:t>N</w:t>
            </w:r>
            <w:r w:rsidRPr="009C5A4A">
              <w:rPr>
                <w:rFonts w:ascii="Times New Roman" w:hAnsi="Times New Roman" w:cs="Times New Roman"/>
                <w:sz w:val="20"/>
                <w:szCs w:val="20"/>
              </w:rPr>
              <w:t xml:space="preserve"> = 1365</w:t>
            </w:r>
          </w:p>
        </w:tc>
        <w:tc>
          <w:tcPr>
            <w:tcW w:w="676"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Cross-sectional survey</w:t>
            </w:r>
          </w:p>
        </w:tc>
        <w:tc>
          <w:tcPr>
            <w:tcW w:w="1124"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Self-efficacy; self-reported frequency of engaging in smoking cessation practice; attitudes towards their role in smoking cessation practice; knowledge regarding smoking cessation practice</w:t>
            </w:r>
          </w:p>
        </w:tc>
        <w:tc>
          <w:tcPr>
            <w:tcW w:w="1512"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No</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There was no relationship between nurses’ smoking status and their likelihood of making a referral, nor was there a relationship between nurses’ smoking status and the delivery of intensive interventions</w:t>
            </w:r>
          </w:p>
        </w:tc>
      </w:tr>
      <w:tr w:rsidR="00B10E46" w:rsidRPr="001F6A01" w:rsidTr="00B10E46">
        <w:tc>
          <w:tcPr>
            <w:tcW w:w="688" w:type="pct"/>
          </w:tcPr>
          <w:p w:rsidR="00B10E46" w:rsidRPr="009C5A4A" w:rsidRDefault="00B10E46" w:rsidP="00B10E46">
            <w:pPr>
              <w:pStyle w:val="ListParagraph"/>
              <w:numPr>
                <w:ilvl w:val="0"/>
                <w:numId w:val="11"/>
              </w:numPr>
              <w:spacing w:line="360" w:lineRule="auto"/>
              <w:rPr>
                <w:rFonts w:ascii="Times New Roman" w:hAnsi="Times New Roman" w:cs="Times New Roman"/>
                <w:sz w:val="20"/>
                <w:szCs w:val="20"/>
              </w:rPr>
            </w:pPr>
            <w:r w:rsidRPr="009C5A4A">
              <w:rPr>
                <w:rFonts w:ascii="Times New Roman" w:hAnsi="Times New Roman" w:cs="Times New Roman"/>
                <w:sz w:val="20"/>
                <w:szCs w:val="20"/>
              </w:rPr>
              <w:fldChar w:fldCharType="begin" w:fldLock="1"/>
            </w:r>
            <w:r w:rsidRPr="009C5A4A">
              <w:rPr>
                <w:rFonts w:ascii="Times New Roman" w:hAnsi="Times New Roman" w:cs="Times New Roman"/>
                <w:sz w:val="20"/>
                <w:szCs w:val="20"/>
              </w:rPr>
              <w:instrText>ADDIN CSL_CITATION { "citationItems" : [ { "id" : "ITEM-1", "itemData" : { "DOI" : "10.1111/j.1365-2702.2006.01874.x", "ISBN" : "1365-2702", "ISSN" : "09621067", "PMID" : "17419789", "abstract" : "AIMS AND OBJECTIVES: The purpose of this study was to investigate the participation and knowledge of Icelandic nurses in smoking cessation counselling and to find barriers to smoking interventions by nurses. BACKGROUND: Research has shown that clinical intervention as brief as three minutes can substantially increase smoking cessation success. Several studies have revealed that majority of nurses agree that smoking cessation counselling is within their duties. However, the percentage of nurses who report advising and/or counselling patients remains low. DESIGN AND METHODS: An anonymous mail survey of all practicing nurses in Iceland was conducted in September 2004. A self-administered questionnaire was used, consisting of 74 questions in six sections: asking about smoking behaviour, to advise, to assess/assist/arrange, children and passive smoking, other questions and demographic questions. RESULTS: Of 2453 questionnaires, 868 complete questionnaires were returned, giving a 36% response rate. While the majority of nurses 'asked' about smoking behaviour, a minority 'advised' or 'assisted' their clients with smoking cessation. However, if the clients had no smoking-related symptoms, less than half of the nurses asked about smoking behaviour. Failure to ask and advise clients about the importance of smoking cessation and assisting with smoking cessation correlated (p &lt; 0.001) with several factors, including: lack of time, insufficient knowledge or training and not considered as a part of daily duty. Nurses who smoked were less likely to advise against smoking (p &lt; 0.05). CONCLUSIONS: Nurses frequently neglect to counsel clients about smoking cessation. Common barriers to the delivery of smoking cessation interventions by nurses include insufficient education and training in smoking cessation therapy. RELEVANCE TO CLINICAL PRACTICE: The number of patients with tobacco-related illnesses is increasing worldwide. Effective smoking cessation interventions by nurses have the enormous potential of reducing smoking prevalence and improve health.", "author" : [ { "dropping-particle" : "", "family" : "Svavarsd\u00f3ttir", "given" : "Margr\u00e9t Hr\u00f6nn", "non-dropping-particle" : "", "parse-names" : false, "suffix" : "" }, { "dropping-particle" : "", "family" : "Hallgr\u00edmsd\u00f3ttir", "given" : "Guofinna", "non-dropping-particle" : "", "parse-names" : false, "suffix" : "" } ], "container-title" : "Journal of Clinical Nursing", "id" : "ITEM-1", "issue" : "10", "issued" : { "date-parts" : [ [ "2008", "5", "15" ] ] }, "note" : "From Duplicate 2 (Participation of Icelandic nurses in smoking cessation counselling - Svavarsd\u00f3ttir, Margr\u00e9t Hr\u00f6nn; Hallgr\u00edmsd\u00f3ttir, Guofinna)\n\nFrom Duplicate 2 (Participation of Icelandic nurses in smoking cessation counselling. - Svavarsd\u00f3ttir, Margr\u00e9t Hr\u00f6nn; Hallgr\u00edmsd\u00f3ttir, Guofinna)\n\nFrom Duplicate 1 (Participation of Icelandic nurses in smoking cessation counselling. - Svavarsd\u00f3ttir, Margr\u00e9t Hr\u00f6nn; Hallgr\u00edmsd\u00f3ttir, Guofinna)\n\nAccession Number: 2008-04824-011. PMID: 17419789 Partial author list: First Author &amp;amp; Affiliation: Svavarsd\u00f3ttir, Margr\u00e9t Hr\u00f6nn; University of Akureyri, Faculty of Health Sciences, Department of Nursing, Akureyri, Iceland. Other Publishers: Blackwell Publishing. Release Date: 20080519. Publication Type: Journal (0100), Peer Reviewed Journal (0110). Format Covered: Electronic. Document Type: Journal Article. Language: English. Major Descriptor: Counseling; Medical Patients; Nurses; Nursing; Smoking Cessation. Minor Descriptor: Knowledge Level; Tobacco Smoking. Classification: Drug &amp;amp; Alcohol Rehabilitation (3383). Population: Human (10); Male (30); Female (40). Location: Iceland. Age Group: Adulthood (18 yrs &amp;amp; older) (300); Young Adulthood (18-29 yrs) (320); Thirties (30-39 yrs) (340); Middle Age (40-64 yrs) (360); Aged (65 yrs &amp;amp; older) (380). Methodology: Empirical Study; Quantitative Study. References Available: Y. Page Count: 7. Issue Publication Date: May, 2008.\n\nFrom Duplicate 2 (Participation of Icelandic nurses in smoking cessation counselling. - MH, Svavarsd\u00f3ttir; Hallgr\u00edmsd\u00f3ttir, G)\n\nAccession Number: 105766302. Language: English. Entry Date: 20080718. Revision Date: 20150819. Publication Type: Journal Article; research; tables/charts. Journal Subset: Core Nursing; Europe; Nursing; Peer Reviewed; UK &amp;amp; Ireland. Grant Information: Supported by the Icelandic Nursing Association. NLM UID: 9207302.", "page" : "1335-1341", "publisher" : "Wiley-Blackwell Publishing Ltd.", "publisher-place" : "Svavarsd\u00f3ttir, Margr\u00e9t Hr\u00f6nn, University of Akureyri Faculty of Health Sciences Department of Nursing, Solborg v/Noroursloo, IS-602, Akureyri, Iceland", "title" : "Participation of Icelandic nurses in smoking cessation counselling", "type" : "article-journal", "volume" : "17" }, "uris" : [ "http://www.mendeley.com/documents/?uuid=3bc0f99c-6777-44db-ae58-4bf8aa8c0547" ] } ], "mendeley" : { "formattedCitation" : "(Svavarsd\u00f3ttir and Hallgr\u00edmsd\u00f3ttir, 2008)", "manualFormatting" : "Svavarsd\u00f3ttir and Hallgr\u00edmsd\u00f3ttir, 2008", "plainTextFormattedCitation" : "(Svavarsd\u00f3ttir and Hallgr\u00edmsd\u00f3ttir, 2008)", "previouslyFormattedCitation" : "(Svavarsd\u00f3ttir and Hallgr\u00edmsd\u00f3ttir, 2008)" }, "properties" : { "noteIndex" : 0 }, "schema" : "https://github.com/citation-style-language/schema/raw/master/csl-citation.json" }</w:instrText>
            </w:r>
            <w:r w:rsidRPr="009C5A4A">
              <w:rPr>
                <w:rFonts w:ascii="Times New Roman" w:hAnsi="Times New Roman" w:cs="Times New Roman"/>
                <w:sz w:val="20"/>
                <w:szCs w:val="20"/>
              </w:rPr>
              <w:fldChar w:fldCharType="separate"/>
            </w:r>
            <w:r w:rsidRPr="009C5A4A">
              <w:rPr>
                <w:rFonts w:ascii="Times New Roman" w:hAnsi="Times New Roman" w:cs="Times New Roman"/>
                <w:noProof/>
                <w:sz w:val="20"/>
                <w:szCs w:val="20"/>
              </w:rPr>
              <w:t>Svavarsdóttir and Hallgrímsdóttir, 2008</w:t>
            </w:r>
            <w:r w:rsidRPr="009C5A4A">
              <w:rPr>
                <w:rFonts w:ascii="Times New Roman" w:hAnsi="Times New Roman" w:cs="Times New Roman"/>
                <w:sz w:val="20"/>
                <w:szCs w:val="20"/>
              </w:rPr>
              <w:fldChar w:fldCharType="end"/>
            </w:r>
          </w:p>
        </w:tc>
        <w:tc>
          <w:tcPr>
            <w:tcW w:w="3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Iceland</w:t>
            </w:r>
          </w:p>
        </w:tc>
        <w:tc>
          <w:tcPr>
            <w:tcW w:w="6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Mixed sampling based on union membership (63% hospital-based)</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i/>
                <w:sz w:val="20"/>
                <w:szCs w:val="20"/>
              </w:rPr>
              <w:t>N</w:t>
            </w:r>
            <w:r w:rsidRPr="009C5A4A">
              <w:rPr>
                <w:rFonts w:ascii="Times New Roman" w:hAnsi="Times New Roman" w:cs="Times New Roman"/>
                <w:sz w:val="20"/>
                <w:szCs w:val="20"/>
              </w:rPr>
              <w:t xml:space="preserve"> = 868</w:t>
            </w:r>
          </w:p>
        </w:tc>
        <w:tc>
          <w:tcPr>
            <w:tcW w:w="676"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Cross-sectional survey</w:t>
            </w:r>
          </w:p>
        </w:tc>
        <w:tc>
          <w:tcPr>
            <w:tcW w:w="1124"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Self-reported frequency of engaging in smoking cessation practice; attitudes towards their role in smoking cessation practice; attitudes towards smoking; training regarding smoking cessation practice</w:t>
            </w:r>
          </w:p>
        </w:tc>
        <w:tc>
          <w:tcPr>
            <w:tcW w:w="1512"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Mixed evidence</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Nurses who smoked were less likely to advise against smoking and were less likely to have or be interested in increasing their knowledge in smoking cessation counselling, but there was no difference between smoking and non-smoking nurses as to asking clients about smoking, or their </w:t>
            </w:r>
            <w:r w:rsidRPr="009C5A4A">
              <w:rPr>
                <w:rFonts w:ascii="Times New Roman" w:hAnsi="Times New Roman" w:cs="Times New Roman"/>
                <w:sz w:val="20"/>
                <w:szCs w:val="20"/>
              </w:rPr>
              <w:lastRenderedPageBreak/>
              <w:t>self-evaluated skills, use of treatment options, confidence and knowledge in smoking cessation</w:t>
            </w:r>
          </w:p>
        </w:tc>
      </w:tr>
      <w:tr w:rsidR="00B10E46" w:rsidRPr="001F6A01" w:rsidTr="00B10E46">
        <w:tc>
          <w:tcPr>
            <w:tcW w:w="688" w:type="pct"/>
          </w:tcPr>
          <w:p w:rsidR="00B10E46" w:rsidRPr="009C5A4A" w:rsidRDefault="00B10E46" w:rsidP="00B10E46">
            <w:pPr>
              <w:pStyle w:val="ListParagraph"/>
              <w:numPr>
                <w:ilvl w:val="0"/>
                <w:numId w:val="11"/>
              </w:numPr>
              <w:spacing w:line="360" w:lineRule="auto"/>
              <w:rPr>
                <w:rFonts w:ascii="Times New Roman" w:hAnsi="Times New Roman" w:cs="Times New Roman"/>
                <w:sz w:val="20"/>
                <w:szCs w:val="20"/>
              </w:rPr>
            </w:pPr>
            <w:r w:rsidRPr="009C5A4A">
              <w:rPr>
                <w:rFonts w:ascii="Times New Roman" w:hAnsi="Times New Roman" w:cs="Times New Roman"/>
                <w:sz w:val="20"/>
                <w:szCs w:val="20"/>
              </w:rPr>
              <w:lastRenderedPageBreak/>
              <w:fldChar w:fldCharType="begin" w:fldLock="1"/>
            </w:r>
            <w:r w:rsidRPr="009C5A4A">
              <w:rPr>
                <w:rFonts w:ascii="Times New Roman" w:hAnsi="Times New Roman" w:cs="Times New Roman"/>
                <w:sz w:val="20"/>
                <w:szCs w:val="20"/>
              </w:rPr>
              <w:instrText>ADDIN CSL_CITATION { "citationItems" : [ { "id" : "ITEM-1", "itemData" : { "DOI" : "10.1093/ntr/ntq071", "ISBN" : "1469-994X (Electronic)\\r1462-2203 (Linking)", "ISSN" : "1462-2203", "PMID" : "20507899", "abstract" : "Background: Tobacco dependence treatment efforts have focused on primary care physicians (PCPs), but evidence suggests that they are insufficient to help most smokers quit. Other health professionals also frequently encounter smokers, but their smoking prevalence, cessation practices, and beliefs are less well known. Methods: The study included 2,804 subjects from seven health professional groups: PCPs, emergency medicine physicians, psychiatrists, registered nurses, dentists, dental hygienists, and pharmacists. Outcomes included self-reported smoking status, smoking cessation practices, and beliefs. Multivariate regression was used to examine factors associated with health professionals (except pharmacists) self-reportedly performing the '5 A\u2019s': asking, advising, assessing, assisting, or arranging follow-up about tobacco. Results: Health professionals have a low smoking prevalence (&lt;6%), except nurses (13%). Many health professionals report asking (87.3%\u201399.5%) and advising (65.6%\u201394.9%) about smoking but much less assessing smokers\u2019 interest (38.7%\u2013 84.8%), assisting (16.4%\u201363.7%), and arranging follow-up (1.3%\u201323.1%). Controlling for health professional and practice demographics, factors positively associated in the multivariate analyses with self-reportedly performing multiple components of the 5 A\u2019s include awareness of the Public Health Service guidelines, having had cessation training, and believing that treatment was an important professional responsibility. Negative associations include the health professional being a current smoker, not being a PCP, being uncomfortable asking patients if they smoke, believing counseling was not an appropriate service, and reporting competing priorities. Conclusion: U.S. health professionals report not fully performing the 5 A\u2019s. The common barriers and facilitators identified may help inform strategies for increasing the involvement of all health professionals in conducting tobacco dependence treatments. (PsycINFO Database Record (c) 2016 APA, all rights reserved)", "author" : [ { "dropping-particle" : "", "family" : "Tong", "given" : "Elisa K.", "non-dropping-particle" : "", "parse-names" : false, "suffix" : "" }, { "dropping-particle" : "", "family" : "Strouse", "given" : "Richard", "non-dropping-particle" : "", "parse-names" : false, "suffix" : "" }, { "dropping-particle" : "", "family" : "Hall", "given" : "John", "non-dropping-particle" : "", "parse-names" : false, "suffix" : "" }, { "dropping-particle" : "", "family" : "Kovac", "given" : "Martha", "non-dropping-particle" : "", "parse-names" : false, "suffix" : "" }, { "dropping-particle" : "", "family" : "Schroeder", "given" : "Steven A.", "non-dropping-particle" : "", "parse-names" : false, "suffix" : "" } ], "container-title" : "Nicotine &amp; Tobacco Research", "id" : "ITEM-1", "issue" : "7", "issued" : { "date-parts" : [ [ "2010", "7" ] ] }, "note" : "From Duplicate 1 (National survey of U.S. health professionals' smoking prevalence, cessation practices, and beliefs. - Tong, Elisa K.; Strouse, Richard; Hall, John; Kovac, Martha; Schroeder, Steven A.)\n\nFrom Duplicate 1 (National survey of U.S. health professionals' smoking prevalence, cessation practices, and beliefs. - Tong, Elisa K.; Strouse, Richard; Hall, John; Kovac, Martha; Schroeder, Steven A.)\n\nFrom Duplicate 1 (National survey of U.S. health professionals' smoking prevalence, cessation practices, and beliefs. - Tong, Elisa K; Strouse, Richard; Hall, John; Kovac, Martha; Schroeder, Steven A)\n\nAccession Number: 2010-19382-005. PMID: 20507899 Partial author list: First Author &amp;amp; Affiliation: Tong, Elisa K.; Division of General Internal Medicine, University of California, Davis, CA, US. Other Publishers: Taylor &amp;amp; Francis. Release Date: 20101018. Correction Date: 20130909. Publication Type: Journal (0100), Peer Reviewed Journal (0110). Format Covered: Electronic. Document Type: Journal Article. Language: English. Major Descriptor: Drug Dependency; Epidemiology; Health Personnel Attitudes; Smoking Cessation; Tobacco Smoking. Minor Descriptor: Surveys. Classification: Professional Personnel Attitudes &amp;amp; Characteristics (3430). Population: Human (10); Male (30); Female (40). Location: US. Age Group: Adulthood (18 yrs &amp;amp; older) (300); Young Adulthood (18-29 yrs) (320); Thirties (30-39 yrs) (340); Middle Age (40-64 yrs) (360); Aged (65 yrs &amp;amp; older) (380). Methodology: Empirical Study; Interview; Quantitative Study. References Available: Y. Page Count: 10. Issue Publication Date: Jul, 2010. Publication History: First Posted Date: May 27, 2010; Accepted Date: Apr 2, 2010; First Submitted Date: Aug 5, 2009. Copyright Statement: All rights reserved. The Author. 2010.\n\nFrom Duplicate 2 (National survey of U.S. health professionals' smoking prevalence, cessation practices, and beliefs - Tong, Elisa K.; Strouse, Richard; Hall, John; Kovac, Martha; Schroeder, Steven A.)\n\nFrom Duplicate 1 (National survey of U.S. health professionals' smoking prevalence, cessation practices, and beliefs. - Tong, Elisa K.; Strouse, Richard; Hall, John; Kovac, Martha; Schroeder, Steven A.)\n\nFrom Duplicate 1 (National survey of U.S. health professionals' smoking prevalence, cessation practices, and beliefs. - Tong, Elisa K; Strouse, Richard; Hall, John; Kovac, Martha; Schroeder, Steven A)\n\nAccession Number: 2010-19382-005. PMID: 20507899 Partial author list: First Author &amp;amp; Affiliation: Tong, Elisa K.; Division of General Internal Medicine, University of California, Davis, CA, US. Other Publishers: Taylor &amp;amp; Francis. Release Date: 20101018. Correction Date: 20130909. Publication Type: Journal (0100), Peer Reviewed Journal (0110). Format Covered: Electronic. Document Type: Journal Article. Language: English. Major Descriptor: Drug Dependency; Epidemiology; Health Personnel Attitudes; Smoking Cessation; Tobacco Smoking. Minor Descriptor: Surveys. Classification: Professional Personnel Attitudes &amp;amp; Characteristics (3430). Population: Human (10); Male (30); Female (40). Location: US. Age Group: Adulthood (18 yrs &amp;amp; older) (300); Young Adulthood (18-29 yrs) (320); Thirties (30-39 yrs) (340); Middle Age (40-64 yrs) (360); Aged (65 yrs &amp;amp; older) (380). Methodology: Empirical Study; Interview; Quantitative Study. References Available: Y. Page Count: 10. Issue Publication Date: Jul, 2010. Publication History: First Posted Date: May 27, 2010; Accepted Date: Apr 2, 2010; First Submitted Date: Aug 5, 2009. Copyright Statement: All rights reserved. The Author. 2010.\n\nFrom Duplicate 2 (National survey of U.S. health professionals' smoking prevalence, cessation practices, and beliefs. - Tong, Elisa K; Strouse, Richard; Hall, John; Kovac, Martha; Schroeder, Steven A)\n\nAccession Number: 2010-19382-005. PMID: 20507899 Partial author list: First Author &amp;amp; Affiliation: Tong, Elisa K.; Division of General Internal Medicine, University of California, Davis, CA, US. Other Publishers: Taylor &amp;amp; Francis. Release Date: 20101018. Correction Date: 20130909. Publication Type: Journal (0100), Peer Reviewed Journal (0110). Format Covered: Electronic. Document Type: Journal Article. Language: English. Major Descriptor: Drug Dependency; Epidemiology; Health Personnel Attitudes; Smoking Cessation; Tobacco Smoking. Minor Descriptor: Surveys. Classification: Professional Personnel Attitudes &amp;amp; Characteristics (3430). Population: Human (10); Male (30); Female (40). Location: US. Age Group: Adulthood (18 yrs &amp;amp; older) (300); Young Adulthood (18-29 yrs) (320); Thirties (30-39 yrs) (340); Middle Age (40-64 yrs) (360); Aged (65 yrs &amp;amp; older) (380). Methodology: Empirical Study; Interview; Quantitative Study. References Available: Y. Page Count: 10. Issue Publication Date: Jul, 2010. Publication History: First Posted Date: May 27, 2010; Accepted Date: Apr 2, 2010; First Submitted Date: Aug 5, 2009. Copyright Statement: All rights reserved. The Author. 2010.", "page" : "724-733", "publisher" : "Oxford University Press", "publisher-place" : "Tong, Elisa K., University of California, Davis Medical Center, 4150 V Street, Suite 2400, Sacramento, CA, US, 95817", "title" : "National survey of U.S. health professionals' smoking prevalence, cessation practices, and beliefs.", "type" : "article-journal", "volume" : "12" }, "uris" : [ "http://www.mendeley.com/documents/?uuid=129730f0-a3f6-4a43-b3db-cb3577671e43" ] } ], "mendeley" : { "formattedCitation" : "(Tong &lt;i&gt;et al.&lt;/i&gt;, 2010)", "manualFormatting" : "Tong et al., 2010", "plainTextFormattedCitation" : "(Tong et al., 2010)", "previouslyFormattedCitation" : "(Tong &lt;i&gt;et al.&lt;/i&gt;, 2010)" }, "properties" : { "noteIndex" : 0 }, "schema" : "https://github.com/citation-style-language/schema/raw/master/csl-citation.json" }</w:instrText>
            </w:r>
            <w:r w:rsidRPr="009C5A4A">
              <w:rPr>
                <w:rFonts w:ascii="Times New Roman" w:hAnsi="Times New Roman" w:cs="Times New Roman"/>
                <w:sz w:val="20"/>
                <w:szCs w:val="20"/>
              </w:rPr>
              <w:fldChar w:fldCharType="separate"/>
            </w:r>
            <w:r w:rsidRPr="009C5A4A">
              <w:rPr>
                <w:rFonts w:ascii="Times New Roman" w:hAnsi="Times New Roman" w:cs="Times New Roman"/>
                <w:noProof/>
                <w:sz w:val="20"/>
                <w:szCs w:val="20"/>
              </w:rPr>
              <w:t xml:space="preserve">Tong </w:t>
            </w:r>
            <w:r w:rsidRPr="009C5A4A">
              <w:rPr>
                <w:rFonts w:ascii="Times New Roman" w:hAnsi="Times New Roman" w:cs="Times New Roman"/>
                <w:i/>
                <w:noProof/>
                <w:sz w:val="20"/>
                <w:szCs w:val="20"/>
              </w:rPr>
              <w:t>et al.</w:t>
            </w:r>
            <w:r w:rsidRPr="009C5A4A">
              <w:rPr>
                <w:rFonts w:ascii="Times New Roman" w:hAnsi="Times New Roman" w:cs="Times New Roman"/>
                <w:noProof/>
                <w:sz w:val="20"/>
                <w:szCs w:val="20"/>
              </w:rPr>
              <w:t>, 2010</w:t>
            </w:r>
            <w:r w:rsidRPr="009C5A4A">
              <w:rPr>
                <w:rFonts w:ascii="Times New Roman" w:hAnsi="Times New Roman" w:cs="Times New Roman"/>
                <w:sz w:val="20"/>
                <w:szCs w:val="20"/>
              </w:rPr>
              <w:fldChar w:fldCharType="end"/>
            </w:r>
          </w:p>
        </w:tc>
        <w:tc>
          <w:tcPr>
            <w:tcW w:w="3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US</w:t>
            </w:r>
          </w:p>
        </w:tc>
        <w:tc>
          <w:tcPr>
            <w:tcW w:w="6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Mixed sampling based on professional register (61% hospital; 30% primary care; 9% private sector)</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i/>
                <w:sz w:val="20"/>
                <w:szCs w:val="20"/>
              </w:rPr>
              <w:t>N</w:t>
            </w:r>
            <w:r w:rsidRPr="009C5A4A">
              <w:rPr>
                <w:rFonts w:ascii="Times New Roman" w:hAnsi="Times New Roman" w:cs="Times New Roman"/>
                <w:sz w:val="20"/>
                <w:szCs w:val="20"/>
              </w:rPr>
              <w:t xml:space="preserve"> = 388</w:t>
            </w:r>
          </w:p>
        </w:tc>
        <w:tc>
          <w:tcPr>
            <w:tcW w:w="676"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Cross-sectional survey</w:t>
            </w:r>
          </w:p>
        </w:tc>
        <w:tc>
          <w:tcPr>
            <w:tcW w:w="1124"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Self-efficacy; self-reported frequency of engaging in smoking cessation practice; attitudes towards their role in smoking cessation practice; perceived importance attached to the behaviour</w:t>
            </w:r>
          </w:p>
        </w:tc>
        <w:tc>
          <w:tcPr>
            <w:tcW w:w="1512"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Yes</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Current smoking was negatively associated with asking, advising or assisting patients to quit smoking.</w:t>
            </w:r>
          </w:p>
        </w:tc>
      </w:tr>
      <w:tr w:rsidR="00B10E46" w:rsidRPr="001F6A01" w:rsidTr="00B10E46">
        <w:tc>
          <w:tcPr>
            <w:tcW w:w="688" w:type="pct"/>
            <w:tcBorders>
              <w:bottom w:val="single" w:sz="4" w:space="0" w:color="auto"/>
            </w:tcBorders>
          </w:tcPr>
          <w:p w:rsidR="00B10E46" w:rsidRPr="009C5A4A" w:rsidRDefault="00B10E46" w:rsidP="00B10E46">
            <w:pPr>
              <w:pStyle w:val="ListParagraph"/>
              <w:numPr>
                <w:ilvl w:val="0"/>
                <w:numId w:val="11"/>
              </w:numPr>
              <w:spacing w:line="360" w:lineRule="auto"/>
              <w:rPr>
                <w:rFonts w:ascii="Times New Roman" w:hAnsi="Times New Roman" w:cs="Times New Roman"/>
                <w:sz w:val="20"/>
                <w:szCs w:val="20"/>
              </w:rPr>
            </w:pPr>
            <w:r w:rsidRPr="009C5A4A">
              <w:rPr>
                <w:rFonts w:ascii="Times New Roman" w:hAnsi="Times New Roman" w:cs="Times New Roman"/>
                <w:sz w:val="20"/>
                <w:szCs w:val="20"/>
              </w:rPr>
              <w:fldChar w:fldCharType="begin" w:fldLock="1"/>
            </w:r>
            <w:r w:rsidRPr="009C5A4A">
              <w:rPr>
                <w:rFonts w:ascii="Times New Roman" w:hAnsi="Times New Roman" w:cs="Times New Roman"/>
                <w:sz w:val="20"/>
                <w:szCs w:val="20"/>
              </w:rPr>
              <w:instrText>ADDIN CSL_CITATION { "citationItems" : [ { "id" : "ITEM-1", "itemData" : { "DOI" : "10.1080/14622200410001676422", "ISSN" : "1462-2203", "abstract" : "Smoking among health professionals has been shown to influence smoking-related knowledge and counseling in clinical practice. The evidence regarding smoking as a risk factor has increased in the past decade. The present study was carried out in 2000 and investigated the associations between individual smoking behavior among hospital staff and (a) smoking-related knowledge, (b) attitudes toward counseling on smoking, and (c) self-reported smoking-related counseling provided by the staff. The study was based on a survey using self-administered questionnaires given to all hospital staff in a large university hospital in Denmark. Altogether, 82% of staff (2,561) returned a completed questionnaire. Analyses focused on a subsample consisting of health professionals in the clinical wards (1,429). Multivariate analyses were performed in which smoking-related knowledge, attitudes toward smoking-related counseling, smoking-related counseling practices, and self-rated qualifications for counseling were main outcome measures. Health professionals who were current smokers systematically underestimated the health consequences of smoking and differed significantly from nonsmokers in their assessments of smoking as a risk factor. Nonsmokers might overestimate smoking as a risk factor. Nonsmokers gave patients advice on smoking cessation significantly more often than did current smokers (ex-smokers, OR = 2.5, 95% CI= 1.8-3.4; never-smokers, OR = 1.5, 95% CI= 1.1-2.0). Ex-smokers and smokers felt significantly more qualified to counsel patients about smoking than did never-smokers (ex-smokers, OR = 1.8, 95% CI= 1.3-2.5; smokers, OR=1.4, 95% CI= 1.0-1.9). Individual smoking behavior among hospital staff was strongly associated with smoking-related knowledge, attitudes, and counseling practices. Lack of self-rated qualifications was a major barrier to professional counseling on smoking in a hospital framework. (PsycINFO Database Record (c) 2016 APA, all rights reserved)", "author" : [ { "dropping-particle" : "", "family" : "Willaing", "given" : "Ingrid", "non-dropping-particle" : "", "parse-names" : false, "suffix" : "" }, { "dropping-particle" : "", "family" : "Ladelund", "given" : "Steen", "non-dropping-particle" : "", "parse-names" : false, "suffix" : "" } ], "container-title" : "Nicotine &amp; Tobacco Research", "id" : "ITEM-1", "issue" : "2", "issued" : { "date-parts" : [ [ "2004", "4" ] ] }, "note" : "Accession Number: 2004-13847-019. PMID: 15203810 Partial author list: First Author &amp;amp; Affiliation: Willaing, Ingrid; Research Centre for Prevention and Health, Glostrup University Hospital, Glostrup, Denmark. Other Publishers: Oxford University Press. Release Date: 20041018. Correction Date: 20130909. Publication Type: Journal (0100), Peer Reviewed Journal (0110). Format Covered: Electronic. Document Type: Journal Article. Language: English. Major Descriptor: Counseling; Hospitals; Medical Personnel; Smoking Cessation; Tobacco Smoking. Classification: Drug &amp;amp; Alcohol Rehabilitation (3383). Population: Human (10); Male (30); Female (40). Location: Denmark. Age Group: Adulthood (18 yrs &amp;amp; older) (300); Young Adulthood (18-29 yrs) (320); Thirties (30-39 yrs) (340); Middle Age (40-64 yrs) (360); Aged (65 yrs &amp;amp; older) (380). Methodology: Empirical Study; Quantitative Study. References Available: Y. Page Count: 7. Issue Publication Date: Apr, 2004.", "page" : "369-375", "publisher" : "Taylor &amp; Francis", "publisher-place" : "Willaing, Ingrid, Research Centre for Prevention and Health, Glostrup University Hospital, DK-Nordre Ringvej 57, Building 84/85, 2600, Glostrup, Denmark", "title" : "Smoking behavior among hospital staff still influences attitudes and counseling on smoking.", "type" : "article-journal", "volume" : "6" }, "uris" : [ "http://www.mendeley.com/documents/?uuid=4bed6973-fbae-4270-a3b2-f654968f2a6f" ] } ], "mendeley" : { "formattedCitation" : "(Willaing and Ladelund, 2004)", "manualFormatting" : "Willaing and Ladelund, 2004", "plainTextFormattedCitation" : "(Willaing and Ladelund, 2004)", "previouslyFormattedCitation" : "(Willaing and Ladelund, 2004)" }, "properties" : { "noteIndex" : 0 }, "schema" : "https://github.com/citation-style-language/schema/raw/master/csl-citation.json" }</w:instrText>
            </w:r>
            <w:r w:rsidRPr="009C5A4A">
              <w:rPr>
                <w:rFonts w:ascii="Times New Roman" w:hAnsi="Times New Roman" w:cs="Times New Roman"/>
                <w:sz w:val="20"/>
                <w:szCs w:val="20"/>
              </w:rPr>
              <w:fldChar w:fldCharType="separate"/>
            </w:r>
            <w:r w:rsidRPr="009C5A4A">
              <w:rPr>
                <w:rFonts w:ascii="Times New Roman" w:hAnsi="Times New Roman" w:cs="Times New Roman"/>
                <w:noProof/>
                <w:sz w:val="20"/>
                <w:szCs w:val="20"/>
              </w:rPr>
              <w:t>Willaing and Ladelund, 2004</w:t>
            </w:r>
            <w:r w:rsidRPr="009C5A4A">
              <w:rPr>
                <w:rFonts w:ascii="Times New Roman" w:hAnsi="Times New Roman" w:cs="Times New Roman"/>
                <w:sz w:val="20"/>
                <w:szCs w:val="20"/>
              </w:rPr>
              <w:fldChar w:fldCharType="end"/>
            </w:r>
          </w:p>
        </w:tc>
        <w:tc>
          <w:tcPr>
            <w:tcW w:w="350" w:type="pct"/>
            <w:tcBorders>
              <w:bottom w:val="single" w:sz="4" w:space="0" w:color="auto"/>
            </w:tcBorders>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Denmark</w:t>
            </w:r>
          </w:p>
        </w:tc>
        <w:tc>
          <w:tcPr>
            <w:tcW w:w="650" w:type="pct"/>
            <w:tcBorders>
              <w:bottom w:val="single" w:sz="4" w:space="0" w:color="auto"/>
            </w:tcBorders>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Hospital </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i/>
                <w:sz w:val="20"/>
                <w:szCs w:val="20"/>
              </w:rPr>
              <w:t>N</w:t>
            </w:r>
            <w:r w:rsidRPr="009C5A4A">
              <w:rPr>
                <w:rFonts w:ascii="Times New Roman" w:hAnsi="Times New Roman" w:cs="Times New Roman"/>
                <w:sz w:val="20"/>
                <w:szCs w:val="20"/>
              </w:rPr>
              <w:t xml:space="preserve"> = 2561</w:t>
            </w:r>
          </w:p>
        </w:tc>
        <w:tc>
          <w:tcPr>
            <w:tcW w:w="676" w:type="pct"/>
            <w:tcBorders>
              <w:bottom w:val="single" w:sz="4" w:space="0" w:color="auto"/>
            </w:tcBorders>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Cross-sectional survey</w:t>
            </w:r>
          </w:p>
        </w:tc>
        <w:tc>
          <w:tcPr>
            <w:tcW w:w="1124" w:type="pct"/>
            <w:tcBorders>
              <w:bottom w:val="single" w:sz="4" w:space="0" w:color="auto"/>
            </w:tcBorders>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Self-efficacy; self-reported frequency of engaging in smoking cessation practice; attitudes towards their role in smoking cessation practice; attitudes towards smoking; training and knowledge regarding smoking cessation practice; perceived importance attached to the behaviour</w:t>
            </w:r>
          </w:p>
        </w:tc>
        <w:tc>
          <w:tcPr>
            <w:tcW w:w="1512" w:type="pct"/>
            <w:tcBorders>
              <w:bottom w:val="single" w:sz="4" w:space="0" w:color="auto"/>
            </w:tcBorders>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Yes</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Current smokers were more likely to underestimate smoking as an important risk factor for disease and less likely to consider passive smoking a health risk than ex-smokers or non-smokers.</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Ex-smokers and never-smokers gave counselling on the health consequences of smoking and gave advice on smoking cessation twice as often as did current smokers. Current smokers felt less qualified to give cessation advice than non- or ex-smokers.</w:t>
            </w:r>
          </w:p>
        </w:tc>
      </w:tr>
      <w:tr w:rsidR="00B10E46" w:rsidRPr="001F6A01" w:rsidTr="006462C2">
        <w:tc>
          <w:tcPr>
            <w:tcW w:w="5000" w:type="pct"/>
            <w:gridSpan w:val="6"/>
            <w:tcBorders>
              <w:left w:val="nil"/>
              <w:right w:val="nil"/>
            </w:tcBorders>
            <w:shd w:val="clear" w:color="auto" w:fill="auto"/>
          </w:tcPr>
          <w:p w:rsidR="00B10E46" w:rsidRPr="00050C3C" w:rsidRDefault="00B10E46" w:rsidP="00B10E46">
            <w:pPr>
              <w:spacing w:line="360" w:lineRule="auto"/>
              <w:rPr>
                <w:rFonts w:ascii="Times New Roman" w:hAnsi="Times New Roman" w:cs="Times New Roman"/>
                <w:sz w:val="20"/>
                <w:szCs w:val="20"/>
              </w:rPr>
            </w:pPr>
          </w:p>
        </w:tc>
      </w:tr>
      <w:tr w:rsidR="00B10E46" w:rsidRPr="001F6A01" w:rsidTr="006462C2">
        <w:tc>
          <w:tcPr>
            <w:tcW w:w="5000" w:type="pct"/>
            <w:gridSpan w:val="6"/>
            <w:shd w:val="clear" w:color="auto" w:fill="auto"/>
          </w:tcPr>
          <w:p w:rsidR="00B10E46" w:rsidRPr="009C5A4A" w:rsidRDefault="00B10E46" w:rsidP="00B10E46">
            <w:pPr>
              <w:spacing w:line="360" w:lineRule="auto"/>
              <w:rPr>
                <w:rFonts w:ascii="Times New Roman" w:hAnsi="Times New Roman" w:cs="Times New Roman"/>
                <w:color w:val="000000" w:themeColor="text1"/>
                <w:sz w:val="20"/>
                <w:szCs w:val="20"/>
              </w:rPr>
            </w:pPr>
            <w:r w:rsidRPr="009C5A4A">
              <w:rPr>
                <w:rFonts w:ascii="Times New Roman" w:hAnsi="Times New Roman" w:cs="Times New Roman"/>
                <w:sz w:val="20"/>
                <w:szCs w:val="20"/>
              </w:rPr>
              <w:lastRenderedPageBreak/>
              <w:t>Weight</w:t>
            </w:r>
          </w:p>
        </w:tc>
      </w:tr>
      <w:tr w:rsidR="00B10E46" w:rsidRPr="001F6A01" w:rsidTr="00B10E46">
        <w:tc>
          <w:tcPr>
            <w:tcW w:w="688" w:type="pct"/>
          </w:tcPr>
          <w:p w:rsidR="00B10E46" w:rsidRPr="009C5A4A" w:rsidRDefault="00B10E46" w:rsidP="00B10E46">
            <w:pPr>
              <w:pStyle w:val="ListParagraph"/>
              <w:numPr>
                <w:ilvl w:val="0"/>
                <w:numId w:val="11"/>
              </w:numPr>
              <w:spacing w:line="360" w:lineRule="auto"/>
              <w:rPr>
                <w:rFonts w:ascii="Times New Roman" w:hAnsi="Times New Roman" w:cs="Times New Roman"/>
                <w:sz w:val="20"/>
                <w:szCs w:val="20"/>
              </w:rPr>
            </w:pPr>
            <w:r w:rsidRPr="009C5A4A">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DOI" : "10.1111/nin.12015", "ISSN" : "1320-7881", "abstract" : "Obesity is now commonly recognised to be a significant public health issue worldwide with its increasing prevalence frequently described as a global epidemic. In the United Kingdom, primary care nurses are responsible for weight management through the provision of healthy eating advice and support with lifestyle change. However, nurses themselves are not immune to the persistent and pervasive global levels of weight gain. Drawing on a Gadamerian informed phenomenological study of female primary care nurses in England, this paper considers the complex gendered understandings and experiences of being overweight, and of food and eating. The nurses\u2019 emotional and injurious experiences of being large is found to be capable of producing embodied caring practices, involving a fusion of horizons with patients over how it feels to inhabit a large body. Yet, even though subjected to similar derogatory stereotypes as patients, they simultaneously reinforce the dominant and damaging individualising psychopathology inherent to anti\u2010obesity discourses. This suggests an urgent need to expose and challenge harmful discourses surrounding women\u2019s body size and weight in order to avoid nursing practices that unthinkingly reproduce culturally dominant and gendered understandings of weight, body size, food and eating. (PsycINFO Database Record (c) 2016 APA, all rights reserved)", "author" : [ { "dropping-particle" : "", "family" : "Aranda", "given" : "Kay", "non-dropping-particle" : "", "parse-names" : false, "suffix" : "" }, { "dropping-particle" : "", "family" : "McGreevy", "given" : "Debbie", "non-dropping-particle" : "", "parse-names" : false, "suffix" : "" } ], "container-title" : "Nursing Inquiry", "id" : "ITEM-1", "issue" : "1", "issued" : { "date-parts" : [ [ "2014", "3" ] ] }, "note" : "From Duplicate 1 (Embodied empathy-in-action: overweight nurses\u2019 experiences of their interactions with overweight patients - Aranda, Kay; McGreevy, Debbie)\n\nFrom Duplicate 1 (Embodied empathy-in-action: overweight nurses\u2019 experiences of their interactions with overweight patients - Aranda, Kay; McGreevy, Debbie)\n\nFrom Duplicate 2 (Embodied empathy-in-action: overweight nurses\u2019 experiences of their interactions with overweight patients - Aranda, Kay; McGreevy, Debbie)\n\nFrom Duplicate 1 (Embodied empathy-in-action: overweight nurses\u2019 experiences of their interactions with overweight patients - Aranda, Kay; McGreevy, Debbie)\n\nFrom Duplicate 1 (Embodied empathy-in-action: overweight nurses\u2019 experiences of their interactions with overweight patients - Aranda, Kay; McGreevy, Debbie)\n\nFocus on weight. \n8 PHC nurses in England\nAuthors assume nurses being healthy RMs is a good thing - reason of providing HP advice\nCredibility and confidence linked to being healthy\n\nFrom Duplicate 2 (Embodied empathy-in-action: overweight nurses\u2019 experiences of their interactions with overweight patients - Aranda, Kay; McGreevy, Debbie)\n\nFrom Duplicate 2 (Embodied empathy-in-action: overweight nurses\u2019 experiences of their interactions with overweight patients - Aranda, Kay; McGreevy, Debbie)\n\nFrom Duplicate 2 (Embodied empathy-in-action: overweight nurses\u2019 experiences of their interactions with overweight patients - Aranda, Kay; McGreevy, Debbie)\n\nFrom Duplicate 1 (Embodied empathy-in-action: overweight nurses\u2019 experiences of their interactions with overweight patients - Aranda, Kay; McGreevy, Debbie)\n\nFocus on weight. \n8 PHC nurses in England\nAuthors assume nurses being healthy RMs is a good thing - reason of providing HP advice\nCredibility and confidence linked to being healthy", "page" : "30-38", "publisher" : "Wiley-Blackwell Publishing Ltd.", "publisher-place" : "Aranda, Kay, School of Nursing and Midwifery, Westlain House, Village Way, Falmer, United Kingdom, BN1 9PH", "title" : "Embodied empathy-in-action: overweight nurses\u2019 experiences of their interactions with overweight patients", "type" : "article-journal", "volume" : "21" }, "uris" : [ "http://www.mendeley.com/documents/?uuid=b8da0602-1893-4529-8d9c-f2806341d38a" ] } ], "mendeley" : { "formattedCitation" : "(Aranda and McGreevy, 2014a)", "manualFormatting" : "Aranda and McGreevy, 2014", "plainTextFormattedCitation" : "(Aranda and McGreevy, 2014a)", "previouslyFormattedCitation" : "(Aranda and McGreevy, 2014a)" }, "properties" : { "noteIndex" : 0 }, "schema" : "https://github.com/citation-style-language/schema/raw/master/csl-citation.json" }</w:instrText>
            </w:r>
            <w:r w:rsidRPr="009C5A4A">
              <w:rPr>
                <w:rFonts w:ascii="Times New Roman" w:hAnsi="Times New Roman" w:cs="Times New Roman"/>
                <w:sz w:val="20"/>
                <w:szCs w:val="20"/>
              </w:rPr>
              <w:fldChar w:fldCharType="separate"/>
            </w:r>
            <w:r w:rsidRPr="009C5A4A">
              <w:rPr>
                <w:rFonts w:ascii="Times New Roman" w:hAnsi="Times New Roman" w:cs="Times New Roman"/>
                <w:noProof/>
                <w:sz w:val="20"/>
                <w:szCs w:val="20"/>
              </w:rPr>
              <w:t>Aranda and McGreevy, 2014</w:t>
            </w:r>
            <w:r w:rsidRPr="009C5A4A">
              <w:rPr>
                <w:rFonts w:ascii="Times New Roman" w:hAnsi="Times New Roman" w:cs="Times New Roman"/>
                <w:sz w:val="20"/>
                <w:szCs w:val="20"/>
              </w:rPr>
              <w:fldChar w:fldCharType="end"/>
            </w:r>
          </w:p>
        </w:tc>
        <w:tc>
          <w:tcPr>
            <w:tcW w:w="3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UK</w:t>
            </w:r>
          </w:p>
        </w:tc>
        <w:tc>
          <w:tcPr>
            <w:tcW w:w="6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Primary care </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i/>
                <w:sz w:val="20"/>
                <w:szCs w:val="20"/>
              </w:rPr>
              <w:t>N</w:t>
            </w:r>
            <w:r w:rsidRPr="009C5A4A">
              <w:rPr>
                <w:rFonts w:ascii="Times New Roman" w:hAnsi="Times New Roman" w:cs="Times New Roman"/>
                <w:sz w:val="20"/>
                <w:szCs w:val="20"/>
              </w:rPr>
              <w:t xml:space="preserve"> = 7</w:t>
            </w:r>
          </w:p>
        </w:tc>
        <w:tc>
          <w:tcPr>
            <w:tcW w:w="676"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Qualitative study (Gadamerian phenomenological approach) </w:t>
            </w:r>
          </w:p>
          <w:p w:rsidR="00B10E46" w:rsidRPr="009C5A4A" w:rsidRDefault="00B10E46" w:rsidP="00B10E46">
            <w:pPr>
              <w:spacing w:line="360" w:lineRule="auto"/>
              <w:rPr>
                <w:rFonts w:ascii="Times New Roman" w:hAnsi="Times New Roman" w:cs="Times New Roman"/>
                <w:sz w:val="20"/>
                <w:szCs w:val="20"/>
              </w:rPr>
            </w:pPr>
          </w:p>
        </w:tc>
        <w:tc>
          <w:tcPr>
            <w:tcW w:w="1124" w:type="pct"/>
          </w:tcPr>
          <w:p w:rsidR="00B10E46" w:rsidRPr="009C5A4A" w:rsidRDefault="00B10E46" w:rsidP="00B10E46">
            <w:pPr>
              <w:spacing w:line="360" w:lineRule="auto"/>
              <w:rPr>
                <w:rFonts w:ascii="Times New Roman" w:hAnsi="Times New Roman" w:cs="Times New Roman"/>
                <w:color w:val="000000" w:themeColor="text1"/>
                <w:sz w:val="20"/>
                <w:szCs w:val="20"/>
              </w:rPr>
            </w:pPr>
            <w:r w:rsidRPr="009C5A4A">
              <w:rPr>
                <w:rFonts w:ascii="Times New Roman" w:hAnsi="Times New Roman" w:cs="Times New Roman"/>
                <w:color w:val="000000" w:themeColor="text1"/>
                <w:sz w:val="20"/>
                <w:szCs w:val="20"/>
              </w:rPr>
              <w:t>Self-efficacy; attitudes towards their role in health promotion practice</w:t>
            </w:r>
          </w:p>
        </w:tc>
        <w:tc>
          <w:tcPr>
            <w:tcW w:w="1512" w:type="pct"/>
          </w:tcPr>
          <w:p w:rsidR="00B10E46" w:rsidRPr="009C5A4A" w:rsidRDefault="00B10E46" w:rsidP="00B10E46">
            <w:pPr>
              <w:spacing w:line="360" w:lineRule="auto"/>
              <w:rPr>
                <w:rFonts w:ascii="Times New Roman" w:hAnsi="Times New Roman" w:cs="Times New Roman"/>
                <w:color w:val="000000" w:themeColor="text1"/>
                <w:sz w:val="20"/>
                <w:szCs w:val="20"/>
              </w:rPr>
            </w:pPr>
            <w:r w:rsidRPr="009C5A4A">
              <w:rPr>
                <w:rFonts w:ascii="Times New Roman" w:hAnsi="Times New Roman" w:cs="Times New Roman"/>
                <w:color w:val="000000" w:themeColor="text1"/>
                <w:sz w:val="20"/>
                <w:szCs w:val="20"/>
              </w:rPr>
              <w:t>Mixed evidence</w:t>
            </w:r>
          </w:p>
          <w:p w:rsidR="00B10E46" w:rsidRPr="009C5A4A" w:rsidRDefault="00B10E46" w:rsidP="00B10E46">
            <w:pPr>
              <w:spacing w:line="360" w:lineRule="auto"/>
              <w:rPr>
                <w:rFonts w:ascii="Times New Roman" w:hAnsi="Times New Roman" w:cs="Times New Roman"/>
                <w:color w:val="000000" w:themeColor="text1"/>
                <w:sz w:val="20"/>
                <w:szCs w:val="20"/>
              </w:rPr>
            </w:pPr>
            <w:r w:rsidRPr="009C5A4A">
              <w:rPr>
                <w:rFonts w:ascii="Times New Roman" w:hAnsi="Times New Roman" w:cs="Times New Roman"/>
                <w:color w:val="000000" w:themeColor="text1"/>
                <w:sz w:val="20"/>
                <w:szCs w:val="20"/>
              </w:rPr>
              <w:t>Some participants described avoiding discussing weight for fear of being challenged by patients, whereas others felt that being overweight helped them better understand their patients</w:t>
            </w:r>
          </w:p>
        </w:tc>
      </w:tr>
      <w:tr w:rsidR="00B10E46" w:rsidRPr="001F6A01" w:rsidTr="00B10E46">
        <w:tc>
          <w:tcPr>
            <w:tcW w:w="688" w:type="pct"/>
          </w:tcPr>
          <w:p w:rsidR="00B10E46" w:rsidRPr="009C5A4A" w:rsidRDefault="00B10E46" w:rsidP="00B10E46">
            <w:pPr>
              <w:pStyle w:val="ListParagraph"/>
              <w:numPr>
                <w:ilvl w:val="0"/>
                <w:numId w:val="11"/>
              </w:numPr>
              <w:spacing w:line="360" w:lineRule="auto"/>
              <w:rPr>
                <w:rFonts w:ascii="Times New Roman" w:hAnsi="Times New Roman" w:cs="Times New Roman"/>
                <w:sz w:val="20"/>
                <w:szCs w:val="20"/>
              </w:rPr>
            </w:pPr>
            <w:r w:rsidRPr="009C5A4A">
              <w:rPr>
                <w:rFonts w:ascii="Times New Roman" w:hAnsi="Times New Roman" w:cs="Times New Roman"/>
                <w:sz w:val="20"/>
                <w:szCs w:val="20"/>
              </w:rPr>
              <w:fldChar w:fldCharType="begin" w:fldLock="1"/>
            </w:r>
            <w:r w:rsidRPr="009C5A4A">
              <w:rPr>
                <w:rFonts w:ascii="Times New Roman" w:hAnsi="Times New Roman" w:cs="Times New Roman"/>
                <w:sz w:val="20"/>
                <w:szCs w:val="20"/>
              </w:rPr>
              <w:instrText>ADDIN CSL_CITATION { "citationItems" : [ { "id" : "ITEM-1", "itemData" : { "DOI" : "10.1111/j.1365-2648.2007.04450.x", "ISSN" : "0309-2402", "PMID" : "17973717", "abstract" : "AIM: This paper is a report of a study to explore primary care nurses' attitudes, beliefs and perceptions of own body size in relation to giving advice about obesity.\n\nBACKGROUND: Primary care nurses have a key role in the management of obesity. Their responses to the stigma of obesity and the effects of their own body size in this context have not been investigated.\n\nMETHODS: A purposive sample of 15 primary care nurses of markedly different body size were interviewed in a qualitative study undertaken in 2006 in the north of England.\n\nFINDINGS: Participants were aware of obesity stigma and this, among other factors, contributed to perceptions of obesity as being a sensitive issue to discuss. Communication tactics were employed in managing the sensitivity, with emphasis placed on maintaining good rapport. Participants took care to avoid stereotypes in presenting their beliefs about obesity, which were complex and in some respects ambivalent. They were conscious of their own body size in interactions with patients. A slim build appeared to amplify sensitivities surrounding obesity and add concerns about appearing to lack empathy or authentic experience. Those with a large body size made a virtue of their perceived greater empathy and experience, but had concerns about being poor role models. Self-disclosure techniques oriented to demonstrating personal understanding and rapport were employed to manage impressions made by body size.\n\nCONCLUSION: It is important to consider the effects of own body size in educating nurses, and further research should investigate its effects on patient outcomes.", "author" : [ { "dropping-particle" : "", "family" : "Brown", "given" : "Ian", "non-dropping-particle" : "", "parse-names" : false, "suffix" : "" }, { "dropping-particle" : "", "family" : "Thompson", "given" : "Joanne", "non-dropping-particle" : "", "parse-names" : false, "suffix" : "" } ], "container-title" : "Journal of Advanced Nursing", "id" : "ITEM-1", "issue" : "5", "issued" : { "date-parts" : [ [ "2007", "12" ] ] }, "page" : "535-43", "title" : "Primary care nurses' attitudes, beliefs and own body size in relation to obesity management.", "type" : "article-journal", "volume" : "60" }, "uris" : [ "http://www.mendeley.com/documents/?uuid=0d9f7c2c-4aed-4b89-af14-8fa2b2b3a8eb" ] } ], "mendeley" : { "formattedCitation" : "(Brown and Thompson, 2007)", "manualFormatting" : "Brown and Thompson, 2007", "plainTextFormattedCitation" : "(Brown and Thompson, 2007)", "previouslyFormattedCitation" : "(Brown and Thompson, 2007)" }, "properties" : { "noteIndex" : 0 }, "schema" : "https://github.com/citation-style-language/schema/raw/master/csl-citation.json" }</w:instrText>
            </w:r>
            <w:r w:rsidRPr="009C5A4A">
              <w:rPr>
                <w:rFonts w:ascii="Times New Roman" w:hAnsi="Times New Roman" w:cs="Times New Roman"/>
                <w:sz w:val="20"/>
                <w:szCs w:val="20"/>
              </w:rPr>
              <w:fldChar w:fldCharType="separate"/>
            </w:r>
            <w:r w:rsidRPr="009C5A4A">
              <w:rPr>
                <w:rFonts w:ascii="Times New Roman" w:hAnsi="Times New Roman" w:cs="Times New Roman"/>
                <w:noProof/>
                <w:sz w:val="20"/>
                <w:szCs w:val="20"/>
              </w:rPr>
              <w:t>Brown and Thompson, 2007</w:t>
            </w:r>
            <w:r w:rsidRPr="009C5A4A">
              <w:rPr>
                <w:rFonts w:ascii="Times New Roman" w:hAnsi="Times New Roman" w:cs="Times New Roman"/>
                <w:sz w:val="20"/>
                <w:szCs w:val="20"/>
              </w:rPr>
              <w:fldChar w:fldCharType="end"/>
            </w:r>
          </w:p>
        </w:tc>
        <w:tc>
          <w:tcPr>
            <w:tcW w:w="3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UK</w:t>
            </w:r>
          </w:p>
        </w:tc>
        <w:tc>
          <w:tcPr>
            <w:tcW w:w="650"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 xml:space="preserve">Primary care </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i/>
                <w:sz w:val="20"/>
                <w:szCs w:val="20"/>
              </w:rPr>
              <w:t>N</w:t>
            </w:r>
            <w:r w:rsidRPr="009C5A4A">
              <w:rPr>
                <w:rFonts w:ascii="Times New Roman" w:hAnsi="Times New Roman" w:cs="Times New Roman"/>
                <w:sz w:val="20"/>
                <w:szCs w:val="20"/>
              </w:rPr>
              <w:t xml:space="preserve"> = 15</w:t>
            </w:r>
          </w:p>
        </w:tc>
        <w:tc>
          <w:tcPr>
            <w:tcW w:w="676" w:type="pct"/>
          </w:tcPr>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rPr>
              <w:t>Qualitative study (Pragmatic framework approach)</w:t>
            </w:r>
          </w:p>
        </w:tc>
        <w:tc>
          <w:tcPr>
            <w:tcW w:w="1124" w:type="pct"/>
          </w:tcPr>
          <w:p w:rsidR="00B10E46" w:rsidRPr="009C5A4A" w:rsidRDefault="00B10E46" w:rsidP="00B10E46">
            <w:pPr>
              <w:spacing w:line="360" w:lineRule="auto"/>
              <w:rPr>
                <w:rFonts w:ascii="Times New Roman" w:hAnsi="Times New Roman" w:cs="Times New Roman"/>
                <w:sz w:val="20"/>
                <w:szCs w:val="20"/>
                <w:lang w:val="en-US"/>
              </w:rPr>
            </w:pPr>
            <w:r w:rsidRPr="009C5A4A">
              <w:rPr>
                <w:rFonts w:ascii="Times New Roman" w:hAnsi="Times New Roman" w:cs="Times New Roman"/>
                <w:sz w:val="20"/>
                <w:szCs w:val="20"/>
                <w:lang w:val="en-US"/>
              </w:rPr>
              <w:t>Self-efficacy; attitudes towards their role in health promotion practice; attitudes towards weight</w:t>
            </w:r>
          </w:p>
        </w:tc>
        <w:tc>
          <w:tcPr>
            <w:tcW w:w="1512" w:type="pct"/>
          </w:tcPr>
          <w:p w:rsidR="00B10E46" w:rsidRPr="009C5A4A" w:rsidRDefault="00B10E46" w:rsidP="00B10E46">
            <w:pPr>
              <w:spacing w:line="360" w:lineRule="auto"/>
              <w:rPr>
                <w:rFonts w:ascii="Times New Roman" w:hAnsi="Times New Roman" w:cs="Times New Roman"/>
                <w:sz w:val="20"/>
                <w:szCs w:val="20"/>
                <w:lang w:val="en-US"/>
              </w:rPr>
            </w:pPr>
            <w:r w:rsidRPr="009C5A4A">
              <w:rPr>
                <w:rFonts w:ascii="Times New Roman" w:hAnsi="Times New Roman" w:cs="Times New Roman"/>
                <w:sz w:val="20"/>
                <w:szCs w:val="20"/>
                <w:lang w:val="en-US"/>
              </w:rPr>
              <w:t>Mixed evidence</w:t>
            </w:r>
          </w:p>
          <w:p w:rsidR="00B10E46" w:rsidRPr="009C5A4A" w:rsidRDefault="00B10E46" w:rsidP="00B10E46">
            <w:pPr>
              <w:spacing w:line="360" w:lineRule="auto"/>
              <w:rPr>
                <w:rFonts w:ascii="Times New Roman" w:hAnsi="Times New Roman" w:cs="Times New Roman"/>
                <w:sz w:val="20"/>
                <w:szCs w:val="20"/>
              </w:rPr>
            </w:pPr>
            <w:r w:rsidRPr="009C5A4A">
              <w:rPr>
                <w:rFonts w:ascii="Times New Roman" w:hAnsi="Times New Roman" w:cs="Times New Roman"/>
                <w:sz w:val="20"/>
                <w:szCs w:val="20"/>
                <w:lang w:val="en-US"/>
              </w:rPr>
              <w:t>Participants with low BMI felt that they were perceived as lacking in experience or empathy to discuss weight with patients; those with high BMI felt that they were not good role models, but could discuss weight more easily with patients</w:t>
            </w:r>
          </w:p>
        </w:tc>
      </w:tr>
    </w:tbl>
    <w:p w:rsidR="00B10E46" w:rsidRDefault="00B10E46" w:rsidP="002A6400">
      <w:pPr>
        <w:spacing w:line="480" w:lineRule="auto"/>
        <w:rPr>
          <w:rFonts w:ascii="Times New Roman" w:hAnsi="Times New Roman" w:cs="Times New Roman"/>
          <w:b/>
          <w:szCs w:val="22"/>
        </w:rPr>
      </w:pPr>
    </w:p>
    <w:p w:rsidR="003F646A" w:rsidRDefault="003F646A" w:rsidP="002A6400">
      <w:pPr>
        <w:spacing w:line="480" w:lineRule="auto"/>
        <w:rPr>
          <w:rFonts w:ascii="Times New Roman" w:hAnsi="Times New Roman" w:cs="Times New Roman"/>
          <w:b/>
          <w:szCs w:val="22"/>
        </w:rPr>
      </w:pPr>
    </w:p>
    <w:p w:rsidR="003F646A" w:rsidRDefault="003F646A" w:rsidP="002A6400">
      <w:pPr>
        <w:spacing w:line="480" w:lineRule="auto"/>
        <w:rPr>
          <w:rFonts w:ascii="Times New Roman" w:hAnsi="Times New Roman" w:cs="Times New Roman"/>
          <w:b/>
          <w:szCs w:val="22"/>
        </w:rPr>
      </w:pPr>
    </w:p>
    <w:p w:rsidR="003F646A" w:rsidRPr="003F646A" w:rsidRDefault="003F646A" w:rsidP="002A6400">
      <w:pPr>
        <w:spacing w:line="480" w:lineRule="auto"/>
        <w:rPr>
          <w:rFonts w:ascii="Times New Roman" w:hAnsi="Times New Roman" w:cs="Times New Roman"/>
          <w:b/>
          <w:szCs w:val="22"/>
        </w:rPr>
      </w:pPr>
    </w:p>
    <w:p w:rsidR="003F646A" w:rsidRPr="003F646A" w:rsidRDefault="003F646A" w:rsidP="002A6400">
      <w:pPr>
        <w:spacing w:line="480" w:lineRule="auto"/>
        <w:rPr>
          <w:rFonts w:ascii="Times New Roman" w:hAnsi="Times New Roman" w:cs="Times New Roman"/>
          <w:b/>
          <w:lang w:val="en-US"/>
        </w:rPr>
        <w:sectPr w:rsidR="003F646A" w:rsidRPr="003F646A" w:rsidSect="00B10E46">
          <w:pgSz w:w="16838" w:h="11906" w:orient="landscape"/>
          <w:pgMar w:top="1440" w:right="1440" w:bottom="1440" w:left="1440" w:header="709" w:footer="709" w:gutter="0"/>
          <w:cols w:space="708"/>
          <w:docGrid w:linePitch="360"/>
        </w:sectPr>
      </w:pPr>
    </w:p>
    <w:p w:rsidR="002A6400" w:rsidRPr="006129A5" w:rsidRDefault="002A6400" w:rsidP="002A6400">
      <w:pPr>
        <w:spacing w:line="480" w:lineRule="auto"/>
        <w:rPr>
          <w:rFonts w:ascii="Times New Roman" w:hAnsi="Times New Roman" w:cs="Times New Roman"/>
          <w:i/>
        </w:rPr>
      </w:pPr>
      <w:r w:rsidRPr="006129A5">
        <w:rPr>
          <w:rFonts w:ascii="Times New Roman" w:hAnsi="Times New Roman" w:cs="Times New Roman"/>
          <w:i/>
        </w:rPr>
        <w:lastRenderedPageBreak/>
        <w:t>Outcome measures</w:t>
      </w:r>
    </w:p>
    <w:p w:rsidR="002A6400" w:rsidRPr="009C5A4A" w:rsidRDefault="006462C2" w:rsidP="002A6400">
      <w:pPr>
        <w:spacing w:line="480" w:lineRule="auto"/>
        <w:rPr>
          <w:rFonts w:ascii="Times New Roman" w:hAnsi="Times New Roman" w:cs="Times New Roman"/>
        </w:rPr>
      </w:pPr>
      <w:r>
        <w:rPr>
          <w:rFonts w:ascii="Times New Roman" w:hAnsi="Times New Roman" w:cs="Times New Roman"/>
        </w:rPr>
        <w:t>The included s</w:t>
      </w:r>
      <w:r w:rsidR="002A6400" w:rsidRPr="009C5A4A">
        <w:rPr>
          <w:rFonts w:ascii="Times New Roman" w:hAnsi="Times New Roman" w:cs="Times New Roman"/>
        </w:rPr>
        <w:t xml:space="preserve">tudies explored the relationship between personal health behaviours and how important nurses considered it to address a particular behaviour if they engaged in it themselves; their willingness and intention to discuss the behaviour with a patient; their confidence in discussing the behaviour; and how important nurses perceived their own lifestyle to be by asking nurses about being a healthy role model. Although all the studies aimed to explore the relationship between personal health behaviours and health promotion practice, there was considerable heterogeneity in the ways in which that relationship was measured.  As Table </w:t>
      </w:r>
      <w:r w:rsidR="00B10E46">
        <w:rPr>
          <w:rFonts w:ascii="Times New Roman" w:hAnsi="Times New Roman" w:cs="Times New Roman"/>
        </w:rPr>
        <w:t>3</w:t>
      </w:r>
      <w:r w:rsidR="002A6400" w:rsidRPr="009C5A4A">
        <w:rPr>
          <w:rFonts w:ascii="Times New Roman" w:hAnsi="Times New Roman" w:cs="Times New Roman"/>
        </w:rPr>
        <w:t xml:space="preserve"> shows, twelve studies explored nurses’ attitudes towards specific health behaviours such as smoking, and whether nurses considered it a priority if they engaged in the behaviour themselves. Four studies assessed the importance that nurses attached to specific health behaviours, regardless of their own personal behaviours. Four studies assessed the relationship between nurses’ personal health behaviours and their attitudes towards being a healthy role model as a nurse. Five studies assessed the relationship between nurses’ health behaviours and how willing they were to raise the issue with a patient.  Seventeen studies assessed nurses’ perceived self-efficacy in discussing unhealthy behaviours with patients, of which twelve were about smoking, two were about weight, two were about physical activity and one about diet. </w:t>
      </w:r>
    </w:p>
    <w:p w:rsidR="002A6400" w:rsidRPr="009C5A4A" w:rsidRDefault="002A6400" w:rsidP="002A6400">
      <w:pPr>
        <w:spacing w:line="480" w:lineRule="auto"/>
        <w:rPr>
          <w:rFonts w:ascii="Times New Roman" w:hAnsi="Times New Roman" w:cs="Times New Roman"/>
        </w:rPr>
      </w:pPr>
      <w:r w:rsidRPr="009C5A4A">
        <w:rPr>
          <w:rFonts w:ascii="Times New Roman" w:hAnsi="Times New Roman" w:cs="Times New Roman"/>
        </w:rPr>
        <w:t>Other studies focused on examining the relationship between the health behaviour and the activities of the nurse. Sixteen studies examined the frequency with which nurses engaged in any aspect of the 5 A’s to talk to patients about unhealthy behaviours. Ten studies also asked about nurses’ perceived training or knowledge in health promotion practice, and two studies examined nurses’ perceived skills in health promotion practice. In studies of smoking cessation, seven studies measured nurses’ health promotion practice against the five A’s model. Two studies used a modified version of the five A’s, where the four A’s were Ask, Advise, Assist, and Arrange. One study measured nurses’ smoking cessation practice against a manual of best practice for nurses.</w:t>
      </w:r>
    </w:p>
    <w:p w:rsidR="00B10E46" w:rsidRDefault="00B10E46" w:rsidP="002A6400">
      <w:pPr>
        <w:spacing w:line="480" w:lineRule="auto"/>
        <w:rPr>
          <w:rFonts w:ascii="Times New Roman" w:hAnsi="Times New Roman" w:cs="Times New Roman"/>
          <w:i/>
        </w:rPr>
      </w:pPr>
    </w:p>
    <w:p w:rsidR="00B10E46" w:rsidRDefault="00B10E46" w:rsidP="002A6400">
      <w:pPr>
        <w:spacing w:line="480" w:lineRule="auto"/>
        <w:rPr>
          <w:rFonts w:ascii="Times New Roman" w:hAnsi="Times New Roman" w:cs="Times New Roman"/>
          <w:i/>
        </w:rPr>
      </w:pPr>
    </w:p>
    <w:p w:rsidR="002A6400" w:rsidRPr="008E06AD" w:rsidRDefault="00B10E46" w:rsidP="002A6400">
      <w:pPr>
        <w:spacing w:line="480" w:lineRule="auto"/>
        <w:rPr>
          <w:rFonts w:ascii="Times New Roman" w:hAnsi="Times New Roman" w:cs="Times New Roman"/>
          <w:i/>
        </w:rPr>
      </w:pPr>
      <w:r>
        <w:rPr>
          <w:rFonts w:ascii="Times New Roman" w:hAnsi="Times New Roman" w:cs="Times New Roman"/>
          <w:i/>
        </w:rPr>
        <w:lastRenderedPageBreak/>
        <w:t>S</w:t>
      </w:r>
      <w:r w:rsidR="002A6400">
        <w:rPr>
          <w:rFonts w:ascii="Times New Roman" w:hAnsi="Times New Roman" w:cs="Times New Roman"/>
          <w:i/>
        </w:rPr>
        <w:t>tudy designs</w:t>
      </w:r>
    </w:p>
    <w:p w:rsidR="002A6400" w:rsidRDefault="002A6400" w:rsidP="002A6400">
      <w:pPr>
        <w:spacing w:line="480" w:lineRule="auto"/>
        <w:rPr>
          <w:rFonts w:ascii="Times New Roman" w:hAnsi="Times New Roman" w:cs="Times New Roman"/>
        </w:rPr>
      </w:pPr>
      <w:r w:rsidRPr="00F62AE0">
        <w:rPr>
          <w:rFonts w:ascii="Times New Roman" w:hAnsi="Times New Roman" w:cs="Times New Roman"/>
        </w:rPr>
        <w:t>The majority of the included studies were cross-sectional studies (</w:t>
      </w:r>
      <w:r w:rsidRPr="00F62AE0">
        <w:rPr>
          <w:rFonts w:ascii="Times New Roman" w:hAnsi="Times New Roman" w:cs="Times New Roman"/>
          <w:i/>
        </w:rPr>
        <w:t>N</w:t>
      </w:r>
      <w:r w:rsidRPr="00F62AE0">
        <w:rPr>
          <w:rFonts w:ascii="Times New Roman" w:hAnsi="Times New Roman" w:cs="Times New Roman"/>
        </w:rPr>
        <w:t xml:space="preserve">= </w:t>
      </w:r>
      <w:r>
        <w:rPr>
          <w:rFonts w:ascii="Times New Roman" w:hAnsi="Times New Roman" w:cs="Times New Roman"/>
        </w:rPr>
        <w:t>22</w:t>
      </w:r>
      <w:r w:rsidRPr="00F62AE0">
        <w:rPr>
          <w:rFonts w:ascii="Times New Roman" w:hAnsi="Times New Roman" w:cs="Times New Roman"/>
        </w:rPr>
        <w:t xml:space="preserve">). </w:t>
      </w:r>
      <w:r>
        <w:rPr>
          <w:rFonts w:ascii="Times New Roman" w:hAnsi="Times New Roman" w:cs="Times New Roman"/>
        </w:rPr>
        <w:t xml:space="preserve">These studies were designed to test the association between a personal health behaviour and actual or intended health promotion practice, such as current use of the 5As guidelines in smoking cessation practice, perceived effectiveness of smoking cessation counselling, or recommendation of exercise to patients. Six studies used qualitative methodologies to explore </w:t>
      </w:r>
      <w:r w:rsidRPr="00026944">
        <w:rPr>
          <w:rFonts w:ascii="Times New Roman" w:hAnsi="Times New Roman" w:cs="Times New Roman"/>
        </w:rPr>
        <w:t>attitudes,</w:t>
      </w:r>
      <w:r>
        <w:rPr>
          <w:rFonts w:ascii="Times New Roman" w:hAnsi="Times New Roman" w:cs="Times New Roman"/>
        </w:rPr>
        <w:t xml:space="preserve"> beliefs and perceptions around personal behaviours </w:t>
      </w:r>
      <w:r w:rsidRPr="00026944">
        <w:rPr>
          <w:rFonts w:ascii="Times New Roman" w:hAnsi="Times New Roman" w:cs="Times New Roman"/>
        </w:rPr>
        <w:t xml:space="preserve">in relation to giving </w:t>
      </w:r>
      <w:r>
        <w:rPr>
          <w:rFonts w:ascii="Times New Roman" w:hAnsi="Times New Roman" w:cs="Times New Roman"/>
        </w:rPr>
        <w:t xml:space="preserve">health promotion advice, to describe how nurses who engage in unhealthy behaviours address the health promotion needs of patients, and to explore the views of nurses who engage in unhealthy behaviours on their role in supporting patients to adopt healthier behaviours. Webb et al (2016) used a mixed methods </w:t>
      </w:r>
      <w:r w:rsidR="006129A5">
        <w:rPr>
          <w:rFonts w:ascii="Times New Roman" w:hAnsi="Times New Roman" w:cs="Times New Roman"/>
        </w:rPr>
        <w:t>approach</w:t>
      </w:r>
      <w:r>
        <w:rPr>
          <w:rFonts w:ascii="Times New Roman" w:hAnsi="Times New Roman" w:cs="Times New Roman"/>
        </w:rPr>
        <w:t xml:space="preserve"> to understand the </w:t>
      </w:r>
      <w:r w:rsidRPr="009603F0">
        <w:rPr>
          <w:rFonts w:ascii="Times New Roman" w:hAnsi="Times New Roman" w:cs="Times New Roman"/>
        </w:rPr>
        <w:t xml:space="preserve">association between the physical activity levels of nurses and the frequency of delivery of </w:t>
      </w:r>
      <w:r>
        <w:rPr>
          <w:rFonts w:ascii="Times New Roman" w:hAnsi="Times New Roman" w:cs="Times New Roman"/>
        </w:rPr>
        <w:t xml:space="preserve"> very brief </w:t>
      </w:r>
      <w:r w:rsidRPr="009603F0">
        <w:rPr>
          <w:rFonts w:ascii="Times New Roman" w:hAnsi="Times New Roman" w:cs="Times New Roman"/>
        </w:rPr>
        <w:t>physical activity advice to patients</w:t>
      </w:r>
      <w:r>
        <w:rPr>
          <w:rFonts w:ascii="Times New Roman" w:hAnsi="Times New Roman" w:cs="Times New Roman"/>
        </w:rPr>
        <w:t xml:space="preserve">. </w:t>
      </w:r>
    </w:p>
    <w:p w:rsidR="002A6400" w:rsidRDefault="002A6400" w:rsidP="002A6400">
      <w:pPr>
        <w:spacing w:line="480" w:lineRule="auto"/>
        <w:rPr>
          <w:rFonts w:ascii="Times New Roman" w:hAnsi="Times New Roman" w:cs="Times New Roman"/>
        </w:rPr>
      </w:pPr>
      <w:r w:rsidRPr="005111F7">
        <w:rPr>
          <w:rFonts w:ascii="Times New Roman" w:hAnsi="Times New Roman" w:cs="Times New Roman"/>
        </w:rPr>
        <w:t xml:space="preserve">Table </w:t>
      </w:r>
      <w:r w:rsidR="006129A5">
        <w:rPr>
          <w:rFonts w:ascii="Times New Roman" w:hAnsi="Times New Roman" w:cs="Times New Roman"/>
        </w:rPr>
        <w:t>4</w:t>
      </w:r>
      <w:r w:rsidRPr="005111F7">
        <w:rPr>
          <w:rFonts w:ascii="Times New Roman" w:hAnsi="Times New Roman" w:cs="Times New Roman"/>
        </w:rPr>
        <w:t xml:space="preserve"> categorises the results by the outcome measures used to test the association</w:t>
      </w:r>
      <w:r>
        <w:rPr>
          <w:rFonts w:ascii="Times New Roman" w:hAnsi="Times New Roman" w:cs="Times New Roman"/>
        </w:rPr>
        <w:t xml:space="preserve"> between health behaviours and health promotion practice</w:t>
      </w:r>
      <w:r w:rsidRPr="005111F7">
        <w:rPr>
          <w:rFonts w:ascii="Times New Roman" w:hAnsi="Times New Roman" w:cs="Times New Roman"/>
        </w:rPr>
        <w:t xml:space="preserve">. </w:t>
      </w:r>
      <w:r>
        <w:rPr>
          <w:rFonts w:ascii="Times New Roman" w:hAnsi="Times New Roman" w:cs="Times New Roman"/>
        </w:rPr>
        <w:t>Though</w:t>
      </w:r>
      <w:r w:rsidRPr="00310004">
        <w:rPr>
          <w:rFonts w:ascii="Times New Roman" w:hAnsi="Times New Roman" w:cs="Times New Roman"/>
        </w:rPr>
        <w:t xml:space="preserve"> designed to answer similar questions about the </w:t>
      </w:r>
      <w:r>
        <w:rPr>
          <w:rFonts w:ascii="Times New Roman" w:hAnsi="Times New Roman" w:cs="Times New Roman"/>
        </w:rPr>
        <w:t>association</w:t>
      </w:r>
      <w:r w:rsidRPr="00310004">
        <w:rPr>
          <w:rFonts w:ascii="Times New Roman" w:hAnsi="Times New Roman" w:cs="Times New Roman"/>
        </w:rPr>
        <w:t xml:space="preserve"> between nurses’ health behaviours and their health promotion practice, there was substantial heterogeneity </w:t>
      </w:r>
      <w:r>
        <w:rPr>
          <w:rFonts w:ascii="Times New Roman" w:hAnsi="Times New Roman" w:cs="Times New Roman"/>
        </w:rPr>
        <w:t xml:space="preserve">of outcome measures, which </w:t>
      </w:r>
      <w:r w:rsidRPr="005111F7">
        <w:rPr>
          <w:rFonts w:ascii="Times New Roman" w:hAnsi="Times New Roman" w:cs="Times New Roman"/>
        </w:rPr>
        <w:t xml:space="preserve">makes it difficult to summarise and combine studies in a meaningful way. As Table </w:t>
      </w:r>
      <w:r w:rsidR="006129A5">
        <w:rPr>
          <w:rFonts w:ascii="Times New Roman" w:hAnsi="Times New Roman" w:cs="Times New Roman"/>
        </w:rPr>
        <w:t>4</w:t>
      </w:r>
      <w:r w:rsidRPr="005111F7">
        <w:rPr>
          <w:rFonts w:ascii="Times New Roman" w:hAnsi="Times New Roman" w:cs="Times New Roman"/>
        </w:rPr>
        <w:t xml:space="preserve"> shows, the most commonly used outcome measures to assess the relationship between nurses’ personal health behaviours and their health promotion practice were measures of nurses’ perceived self-efficacy (</w:t>
      </w:r>
      <w:r w:rsidRPr="005111F7">
        <w:rPr>
          <w:rFonts w:ascii="Times New Roman" w:hAnsi="Times New Roman" w:cs="Times New Roman"/>
          <w:i/>
        </w:rPr>
        <w:t>N</w:t>
      </w:r>
      <w:r w:rsidRPr="005111F7">
        <w:rPr>
          <w:rFonts w:ascii="Times New Roman" w:hAnsi="Times New Roman" w:cs="Times New Roman"/>
        </w:rPr>
        <w:t>=17)</w:t>
      </w:r>
      <w:r>
        <w:rPr>
          <w:rFonts w:ascii="Times New Roman" w:hAnsi="Times New Roman" w:cs="Times New Roman"/>
        </w:rPr>
        <w:t xml:space="preserve">, their attitudes towards their role in health promotion practice </w:t>
      </w:r>
      <w:r w:rsidRPr="005111F7">
        <w:rPr>
          <w:rFonts w:ascii="Times New Roman" w:hAnsi="Times New Roman" w:cs="Times New Roman"/>
        </w:rPr>
        <w:t>(</w:t>
      </w:r>
      <w:r w:rsidRPr="005111F7">
        <w:rPr>
          <w:rFonts w:ascii="Times New Roman" w:hAnsi="Times New Roman" w:cs="Times New Roman"/>
          <w:i/>
        </w:rPr>
        <w:t>N</w:t>
      </w:r>
      <w:r w:rsidRPr="005111F7">
        <w:rPr>
          <w:rFonts w:ascii="Times New Roman" w:hAnsi="Times New Roman" w:cs="Times New Roman"/>
        </w:rPr>
        <w:t>=17)</w:t>
      </w:r>
      <w:r>
        <w:rPr>
          <w:rFonts w:ascii="Times New Roman" w:hAnsi="Times New Roman" w:cs="Times New Roman"/>
        </w:rPr>
        <w:t xml:space="preserve">, and </w:t>
      </w:r>
      <w:r w:rsidRPr="005111F7">
        <w:rPr>
          <w:rFonts w:ascii="Times New Roman" w:hAnsi="Times New Roman" w:cs="Times New Roman"/>
        </w:rPr>
        <w:t>their self-reported frequency of engaging in any of the 5 A’s (</w:t>
      </w:r>
      <w:r w:rsidRPr="005111F7">
        <w:rPr>
          <w:rFonts w:ascii="Times New Roman" w:hAnsi="Times New Roman" w:cs="Times New Roman"/>
          <w:i/>
        </w:rPr>
        <w:t>N</w:t>
      </w:r>
      <w:r w:rsidRPr="005111F7">
        <w:rPr>
          <w:rFonts w:ascii="Times New Roman" w:hAnsi="Times New Roman" w:cs="Times New Roman"/>
        </w:rPr>
        <w:t>=1</w:t>
      </w:r>
      <w:r>
        <w:rPr>
          <w:rFonts w:ascii="Times New Roman" w:hAnsi="Times New Roman" w:cs="Times New Roman"/>
        </w:rPr>
        <w:t>6</w:t>
      </w:r>
      <w:r w:rsidRPr="005111F7">
        <w:rPr>
          <w:rFonts w:ascii="Times New Roman" w:hAnsi="Times New Roman" w:cs="Times New Roman"/>
        </w:rPr>
        <w:t>).</w:t>
      </w:r>
      <w:r>
        <w:rPr>
          <w:rFonts w:ascii="Times New Roman" w:hAnsi="Times New Roman" w:cs="Times New Roman"/>
        </w:rPr>
        <w:t xml:space="preserve"> Almost all of the studies used more than one measure, apart from three studies which relied on nurses’ self-reported frequency of engaging in the 5 A’s alone. </w:t>
      </w:r>
    </w:p>
    <w:p w:rsidR="002A6400" w:rsidRPr="007A2AED" w:rsidRDefault="002A6400" w:rsidP="002A6400">
      <w:pPr>
        <w:spacing w:line="480" w:lineRule="auto"/>
        <w:rPr>
          <w:rFonts w:ascii="Times New Roman" w:hAnsi="Times New Roman" w:cs="Times New Roman"/>
        </w:rPr>
      </w:pPr>
      <w:r w:rsidRPr="00310004">
        <w:rPr>
          <w:rFonts w:ascii="Times New Roman" w:hAnsi="Times New Roman" w:cs="Times New Roman"/>
        </w:rPr>
        <w:t xml:space="preserve">Although most studies used researcher-developed measures, </w:t>
      </w:r>
      <w:r>
        <w:rPr>
          <w:rFonts w:ascii="Times New Roman" w:hAnsi="Times New Roman" w:cs="Times New Roman"/>
        </w:rPr>
        <w:t xml:space="preserve">four studies also included existing instruments such as the </w:t>
      </w:r>
      <w:r w:rsidRPr="0079131D">
        <w:rPr>
          <w:rFonts w:ascii="Times New Roman" w:hAnsi="Times New Roman" w:cs="Times New Roman"/>
        </w:rPr>
        <w:t>Generalised Self-Efficacy Scale (Schwarzer and Jerusalem, 1995)</w:t>
      </w:r>
      <w:r>
        <w:rPr>
          <w:rFonts w:ascii="Times New Roman" w:hAnsi="Times New Roman" w:cs="Times New Roman"/>
        </w:rPr>
        <w:t xml:space="preserve">, subscales of the </w:t>
      </w:r>
      <w:r w:rsidRPr="0079131D">
        <w:rPr>
          <w:rFonts w:ascii="Times New Roman" w:hAnsi="Times New Roman" w:cs="Times New Roman"/>
        </w:rPr>
        <w:t xml:space="preserve">Exercise Benefits/Barriers Scale </w:t>
      </w:r>
      <w:r>
        <w:rPr>
          <w:rFonts w:ascii="Times New Roman" w:hAnsi="Times New Roman" w:cs="Times New Roman"/>
        </w:rPr>
        <w:t xml:space="preserve">(Sechrist, Walker and Pender, 1987) or the </w:t>
      </w:r>
      <w:r w:rsidRPr="0079131D">
        <w:rPr>
          <w:rFonts w:ascii="Times New Roman" w:hAnsi="Times New Roman" w:cs="Times New Roman"/>
        </w:rPr>
        <w:t>Health-Promoting Lifestyles Profile-I</w:t>
      </w:r>
      <w:r>
        <w:rPr>
          <w:rFonts w:ascii="Times New Roman" w:hAnsi="Times New Roman" w:cs="Times New Roman"/>
        </w:rPr>
        <w:t xml:space="preserve">I (Walker Sechrist, and Pender, 1987). Two studies used translated versions of the </w:t>
      </w:r>
      <w:r>
        <w:rPr>
          <w:rFonts w:ascii="Times New Roman" w:hAnsi="Times New Roman" w:cs="Times New Roman"/>
        </w:rPr>
        <w:lastRenderedPageBreak/>
        <w:t>same Helping Smokers Quit measure and a further two studies used the same smoking cessation measure developed by the WHO. Le</w:t>
      </w:r>
      <w:r w:rsidRPr="00310004">
        <w:rPr>
          <w:rFonts w:ascii="Times New Roman" w:hAnsi="Times New Roman" w:cs="Times New Roman"/>
        </w:rPr>
        <w:t>ss than half (</w:t>
      </w:r>
      <w:r w:rsidRPr="0079131D">
        <w:rPr>
          <w:rFonts w:ascii="Times New Roman" w:hAnsi="Times New Roman" w:cs="Times New Roman"/>
          <w:i/>
        </w:rPr>
        <w:t>N</w:t>
      </w:r>
      <w:r w:rsidRPr="00310004">
        <w:rPr>
          <w:rFonts w:ascii="Times New Roman" w:hAnsi="Times New Roman" w:cs="Times New Roman"/>
        </w:rPr>
        <w:t xml:space="preserve">= 14) reported piloting their measures prior to data collection. </w:t>
      </w:r>
      <w:r>
        <w:rPr>
          <w:rFonts w:ascii="Times New Roman" w:hAnsi="Times New Roman" w:cs="Times New Roman"/>
        </w:rPr>
        <w:t xml:space="preserve">Reliability was reported for at least one measure in ten studies, such as test-retest reliability </w:t>
      </w:r>
      <w:r>
        <w:rPr>
          <w:rFonts w:ascii="Times New Roman" w:hAnsi="Times New Roman" w:cs="Times New Roman"/>
        </w:rPr>
        <w:fldChar w:fldCharType="begin" w:fldLock="1"/>
      </w:r>
      <w:r w:rsidR="00B10E46">
        <w:rPr>
          <w:rFonts w:ascii="Times New Roman" w:hAnsi="Times New Roman" w:cs="Times New Roman"/>
        </w:rPr>
        <w:instrText>ADDIN CSL_CITATION { "citationItems" : [ { "id" : "ITEM-1", "itemData" : { "DOI" : "10.1111/jpm.12205", "ISSN" : "1351-0126", "abstract" : "Evidence is mounting for the efficacy of exercise in the treatment of people with mental illness. Nurses working in mental health settings are well placed to provide exercise advice for people with mental illness. However, quantitative examinations of the barriers to exercise prescription experienced by nurses, or their views regarding the barriers to exercise participation experienced by people with mental illness, are lacking. In this study, 34 nurses completed the Exercise in Mental Illness Questionnaire\u2014Health Professionals Version (EMIQ\u2010HP). This survey examined the frequency of exercise prescription and the level of agreement with statements regarding barriers to exercise prescription for, and exercise participation by, people with mental illness. The level of agreement scores for statements for each section was summed, with a higher score indicating a higher level of agreement. Nurses disagree with many of the barriers to exercise prescription presented in the literature. The level of agreement scores did not differ between nurses who prescribe exercise \u2018Always\u2019, \u2018Most of the time\u2019, \u2018Occasionally\u2019 or \u2018Never\u2019. We found a non\u2010significant negative relationship between frequency of exercise prescription and summed level of agreement scores for barriers to exercise prescription. Consensus regarding barriers to exercise participation by mental health consumers is less clear. This study provides valuable new insight into the role of nurses in the provision of exercise for people with mental illness. Confirmation in larger samples is needed before translation of research to practice. (PsycINFO Database Record (c) 2016 APA, all rights reserved)", "author" : [ { "dropping-particle" : "", "family" : "Stanton", "given" : "Robert", "non-dropping-particle" : "", "parse-names" : false, "suffix" : "" }, { "dropping-particle" : "", "family" : "Reaburn", "given" : "P", "non-dropping-particle" : "", "parse-names" : false, "suffix" : "" }, { "dropping-particle" : "", "family" : "Happell", "given" : "B", "non-dropping-particle" : "", "parse-names" : false, "suffix" : "" } ], "container-title" : "Journal of Psychiatric and Mental Health Nursing", "id" : "ITEM-1", "issue" : "6", "issued" : { "date-parts" : [ [ "2015", "8" ] ] }, "note" : "Accession Number: 2015-15876-001. PMID: 25855247 Partial author list: First Author &amp;amp; Affiliation: Stanton, R.; School of Medical and Applied Sciences, Central Queensland University, Rockhampton, QLD, Australia. Other Publishers: Blackwell Publishing. Release Date: 20150413. Correction Date: 20161013. Publication Type: Journal (0100), Peer Reviewed Journal (0110). Format Covered: Electronic. Document Type: Journal Article. Language: English. Major Descriptor: Exercise; Mental Disorders; Mental Health Services; Nurses; Nursing. Classification: Health &amp;amp; Mental Health Services (3370). Population: Human (10); Male (30); Female (40). Location: Australia. Age Group: Adulthood (18 yrs &amp;amp; older) (300); Young Adulthood (18-29 yrs) (320); Thirties (30-39 yrs) (340); Middle Age (40-64 yrs) (360); Aged (65 yrs &amp;amp; older) (380). Tests &amp;amp; Measures: Exercise in Mental Illness Questionnaire--Health Professionals Version DOI: 10.1037/t47058-000. Methodology: Empirical Study; Quantitative Study. Page Count: 9. Issue Publication Date: Aug, 2015. Publication History: Accepted Date: Jan 22, 2015. Copyright Statement: John Wiley &amp;amp; Sons Ltd. 2015.", "page" : "440-448", "publisher" : "Wiley-Blackwell Publishing Ltd.", "publisher-place" : "Stanton, R., School of Medical and Applied Sciences, Central Queensland University, Bruce Highway, Rockhampton, QLD, Australia, 4702", "title" : "Barriers to exercise prescription and participation in people with mental illness: The perspectives of nurses working in mental health.", "type" : "article-journal", "volume" : "22" }, "uris" : [ "http://www.mendeley.com/documents/?uuid=8fc900aa-d40a-4bac-86bf-d3bcb54ae9e7" ] }, { "id" : "ITEM-2", "itemData" : { "DOI" : "3.0.co;2-m", "ISSN" : "0008-543X", "PMID" : "10951353", "abstract" : "BACKGROUND Tobacco use is an important risk factor in cancer, cancer recurrence, and increased treatment morbidity, but limited information is available about interventions for tobacco cessation used in oncology clinical practice. In 1996, the Agency for Health Care Policy Research (AHCPR) published the first evidence-based smoking cessation guideline for use by health professionals. Using the AHCPR guideline as a framework, the authors describe the frequency of tobacco interventions provided by oncology nurses. METHODS A questionnaire was mailed to 4000 randomly selected members of the Oncology Nursing Society in winter of 1998. Of those who were mailed questionnaires, 1508 respondents (38%) were available for analysis. RESULTS The typical respondent was female, 44 years of age, and had practiced as an oncology nurse for 12 years. Seven percent were current smokers, and 30% were former smokers. Most (86%) encountered smokers on a weekly basis, but only 10% had heard of the AHCPR guideline. The majority (64%) assessed and documented tobacco status, 38% assessed readiness to quit. Few went on to provide interventions: 36% provided counseling, 32% provided cessation advice, 24% recommended nicotine replacement, and 16% taught skills to prevent relapse. Common barriers included perceived lack of patient motivation (74%) and the nurse's lack of time (52%) and skills (53%). The majority stated that they wanted to help patients stop smoking (88%) but needed additional training (92%). CONCLUSIONS Documentation of tobacco status alone is not adequate in assisting patients with smoking cessation. Greater efforts are needed to educate oncology nurses about the range of tobacco interventions available and to facilitate their use in clinical settings.", "author" : [ { "dropping-particle" : "", "family" : "Sarna", "given" : "L", "non-dropping-particle" : "", "parse-names" : false, "suffix" : "" }, { "dropping-particle" : "", "family" : "Brown", "given" : "J K", "non-dropping-particle" : "", "parse-names" : false, "suffix" : "" }, { "dropping-particle" : "", "family" : "Lillington", "given" : "L", "non-dropping-particle" : "", "parse-names" : false, "suffix" : "" }, { "dropping-particle" : "", "family" : "Rose", "given" : "M", "non-dropping-particle" : "", "parse-names" : false, "suffix" : "" }, { "dropping-particle" : "", "family" : "Wewers", "given" : "M E", "non-dropping-particle" : "", "parse-names" : false, "suffix" : "" }, { "dropping-particle" : "", "family" : "Brecht", "given" : "M L", "non-dropping-particle" : "", "parse-names" : false, "suffix" : "" } ], "container-title" : "Cancer", "id" : "ITEM-2", "issue" : "4", "issued" : { "date-parts" : [ [ "2000", "8", "15" ] ] }, "note" : "NULL", "page" : "881-9", "title" : "Tobacco interventions by oncology nurses in clinical practice: report from a national survey.", "type" : "article-journal", "volume" : "89" }, "uris" : [ "http://www.mendeley.com/documents/?uuid=cf158a32-72d1-43d5-87c0-f763481b73fc" ] } ], "mendeley" : { "formattedCitation" : "(Sarna &lt;i&gt;et al.&lt;/i&gt;, 2000; Stanton &lt;i&gt;et al.&lt;/i&gt;, 2015)", "manualFormatting" : "(e.g. Sarna et al., 2000; Stanton et al., 2015)", "plainTextFormattedCitation" : "(Sarna et al., 2000; Stanton et al., 2015)", "previouslyFormattedCitation" : "(Sarna &lt;i&gt;et al.&lt;/i&gt;, 2000; Stanton, Reaburn, &lt;i&gt;et al.&lt;/i&gt;, 2015)" }, "properties" : { "noteIndex" : 0 }, "schema" : "https://github.com/citation-style-language/schema/raw/master/csl-citation.json" }</w:instrText>
      </w:r>
      <w:r>
        <w:rPr>
          <w:rFonts w:ascii="Times New Roman" w:hAnsi="Times New Roman" w:cs="Times New Roman"/>
        </w:rPr>
        <w:fldChar w:fldCharType="separate"/>
      </w:r>
      <w:r w:rsidRPr="0079131D">
        <w:rPr>
          <w:rFonts w:ascii="Times New Roman" w:hAnsi="Times New Roman" w:cs="Times New Roman"/>
          <w:noProof/>
        </w:rPr>
        <w:t>(</w:t>
      </w:r>
      <w:r>
        <w:rPr>
          <w:rFonts w:ascii="Times New Roman" w:hAnsi="Times New Roman" w:cs="Times New Roman"/>
          <w:noProof/>
        </w:rPr>
        <w:t xml:space="preserve">e.g. </w:t>
      </w:r>
      <w:r w:rsidRPr="0079131D">
        <w:rPr>
          <w:rFonts w:ascii="Times New Roman" w:hAnsi="Times New Roman" w:cs="Times New Roman"/>
          <w:noProof/>
        </w:rPr>
        <w:t xml:space="preserve">Sarna </w:t>
      </w:r>
      <w:r w:rsidRPr="0079131D">
        <w:rPr>
          <w:rFonts w:ascii="Times New Roman" w:hAnsi="Times New Roman" w:cs="Times New Roman"/>
          <w:i/>
          <w:noProof/>
        </w:rPr>
        <w:t>et al.</w:t>
      </w:r>
      <w:r w:rsidRPr="0079131D">
        <w:rPr>
          <w:rFonts w:ascii="Times New Roman" w:hAnsi="Times New Roman" w:cs="Times New Roman"/>
          <w:noProof/>
        </w:rPr>
        <w:t xml:space="preserve">, 2000; Stanton </w:t>
      </w:r>
      <w:r w:rsidRPr="0079131D">
        <w:rPr>
          <w:rFonts w:ascii="Times New Roman" w:hAnsi="Times New Roman" w:cs="Times New Roman"/>
          <w:i/>
          <w:noProof/>
        </w:rPr>
        <w:t>et al.</w:t>
      </w:r>
      <w:r w:rsidRPr="0079131D">
        <w:rPr>
          <w:rFonts w:ascii="Times New Roman" w:hAnsi="Times New Roman" w:cs="Times New Roman"/>
          <w:noProof/>
        </w:rPr>
        <w:t>, 2015)</w:t>
      </w:r>
      <w:r>
        <w:rPr>
          <w:rFonts w:ascii="Times New Roman" w:hAnsi="Times New Roman" w:cs="Times New Roman"/>
        </w:rPr>
        <w:fldChar w:fldCharType="end"/>
      </w:r>
      <w:r>
        <w:rPr>
          <w:rFonts w:ascii="Times New Roman" w:hAnsi="Times New Roman" w:cs="Times New Roman"/>
        </w:rPr>
        <w:t xml:space="preserve"> or internal consistency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Schultz", "given" : "Annette S H", "non-dropping-particle" : "", "parse-names" : false, "suffix" : "" }, { "dropping-particle" : "", "family" : "Johnson", "given" : "Joy L", "non-dropping-particle" : "", "parse-names" : false, "suffix" : "" }, { "dropping-particle" : "", "family" : "Schultz", "given" : "Annette S H", "non-dropping-particle" : "", "parse-names" : false, "suffix" : "" }, { "dropping-particle" : "", "family" : "Johnson", "given" : "Joy L", "non-dropping-particle" : "", "parse-names" : false, "suffix" : "" }, { "dropping-particle" : "", "family" : "Bottorff", "given" : "Joan L", "non-dropping-particle" : "", "parse-names" : false, "suffix" : "" } ], "container-title" : "Canadian Journal of Nursing Research", "id" : "ITEM-1", "issue" : "4", "issued" : { "date-parts" : [ [ "2006" ] ] }, "page" : "192-211", "title" : "Registered Nurses \u2019 Perspectives on Tobacco Reduction: Views from Western Canada", "type" : "article-journal", "volume" : "38" }, "uris" : [ "http://www.mendeley.com/documents/?uuid=35daf5ce-e1ec-42b8-8ca9-d4009ff5e152" ] } ], "mendeley" : { "formattedCitation" : "(Schultz &lt;i&gt;et al.&lt;/i&gt;, 2006)", "plainTextFormattedCitation" : "(Schultz et al., 2006)", "previouslyFormattedCitation" : "(Schultz &lt;i&gt;et al.&lt;/i&gt;, 2006)" }, "properties" : { "noteIndex" : 0 }, "schema" : "https://github.com/citation-style-language/schema/raw/master/csl-citation.json" }</w:instrText>
      </w:r>
      <w:r>
        <w:rPr>
          <w:rFonts w:ascii="Times New Roman" w:hAnsi="Times New Roman" w:cs="Times New Roman"/>
        </w:rPr>
        <w:fldChar w:fldCharType="separate"/>
      </w:r>
      <w:r w:rsidRPr="0079131D">
        <w:rPr>
          <w:rFonts w:ascii="Times New Roman" w:hAnsi="Times New Roman" w:cs="Times New Roman"/>
          <w:noProof/>
        </w:rPr>
        <w:t xml:space="preserve">(Schultz </w:t>
      </w:r>
      <w:r w:rsidRPr="0079131D">
        <w:rPr>
          <w:rFonts w:ascii="Times New Roman" w:hAnsi="Times New Roman" w:cs="Times New Roman"/>
          <w:i/>
          <w:noProof/>
        </w:rPr>
        <w:t>et al.</w:t>
      </w:r>
      <w:r w:rsidRPr="0079131D">
        <w:rPr>
          <w:rFonts w:ascii="Times New Roman" w:hAnsi="Times New Roman" w:cs="Times New Roman"/>
          <w:noProof/>
        </w:rPr>
        <w:t>, 2006)</w:t>
      </w:r>
      <w:r>
        <w:rPr>
          <w:rFonts w:ascii="Times New Roman" w:hAnsi="Times New Roman" w:cs="Times New Roman"/>
        </w:rPr>
        <w:fldChar w:fldCharType="end"/>
      </w:r>
      <w:r>
        <w:rPr>
          <w:rFonts w:ascii="Times New Roman" w:hAnsi="Times New Roman" w:cs="Times New Roman"/>
        </w:rPr>
        <w:t xml:space="preserve">. Eight studies presented evidence for the validity of the measures used. </w:t>
      </w:r>
      <w:r w:rsidRPr="00DA7914">
        <w:rPr>
          <w:rFonts w:ascii="Times New Roman" w:hAnsi="Times New Roman" w:cs="Times New Roman"/>
        </w:rPr>
        <w:t>All the outcome measures reported were based on self-report scales, apart from one study which used both a self-report measure and a researcher-administered knowledge test in data collection (Nagle et al., 1999)</w:t>
      </w:r>
      <w:r>
        <w:rPr>
          <w:rFonts w:ascii="Times New Roman" w:hAnsi="Times New Roman" w:cs="Times New Roman"/>
        </w:rPr>
        <w:t>. All of the qualitative studies used face-to-face interviews with open-ended questions to collect data, with Heath et al (2004) also conducting</w:t>
      </w:r>
      <w:r w:rsidRPr="007A2AED">
        <w:rPr>
          <w:rFonts w:ascii="Times New Roman" w:hAnsi="Times New Roman" w:cs="Times New Roman"/>
        </w:rPr>
        <w:t xml:space="preserve"> </w:t>
      </w:r>
      <w:r>
        <w:rPr>
          <w:rFonts w:ascii="Times New Roman" w:hAnsi="Times New Roman" w:cs="Times New Roman"/>
        </w:rPr>
        <w:t xml:space="preserve">online interviews. Webb et al (2016) used telephone interviews in their mixed methods study. </w:t>
      </w:r>
    </w:p>
    <w:p w:rsidR="002A6400" w:rsidRPr="00762564" w:rsidRDefault="002A6400" w:rsidP="002A6400">
      <w:pPr>
        <w:spacing w:line="480" w:lineRule="auto"/>
        <w:rPr>
          <w:rFonts w:ascii="Times New Roman" w:hAnsi="Times New Roman" w:cs="Times New Roman"/>
          <w:i/>
          <w:lang w:val="en"/>
        </w:rPr>
      </w:pPr>
      <w:r w:rsidRPr="00762564">
        <w:rPr>
          <w:rFonts w:ascii="Times New Roman" w:hAnsi="Times New Roman" w:cs="Times New Roman"/>
          <w:i/>
          <w:lang w:val="en"/>
        </w:rPr>
        <w:t xml:space="preserve">Theoretical frameworks </w:t>
      </w:r>
    </w:p>
    <w:p w:rsidR="002A6400" w:rsidRPr="00F62AE0" w:rsidRDefault="002A6400" w:rsidP="002A6400">
      <w:pPr>
        <w:spacing w:line="480" w:lineRule="auto"/>
        <w:rPr>
          <w:rFonts w:ascii="Times New Roman" w:hAnsi="Times New Roman" w:cs="Times New Roman"/>
        </w:rPr>
      </w:pPr>
      <w:r w:rsidRPr="00F62AE0">
        <w:rPr>
          <w:rFonts w:ascii="Times New Roman" w:hAnsi="Times New Roman" w:cs="Times New Roman"/>
        </w:rPr>
        <w:t>Only s</w:t>
      </w:r>
      <w:r>
        <w:rPr>
          <w:rFonts w:ascii="Times New Roman" w:hAnsi="Times New Roman" w:cs="Times New Roman"/>
        </w:rPr>
        <w:t xml:space="preserve">ix </w:t>
      </w:r>
      <w:r w:rsidRPr="00F62AE0">
        <w:rPr>
          <w:rFonts w:ascii="Times New Roman" w:hAnsi="Times New Roman" w:cs="Times New Roman"/>
        </w:rPr>
        <w:t xml:space="preserve">of the studies were based on explicit theoretical frameworks. The transtheoretical model (TTM) of behaviour change was </w:t>
      </w:r>
      <w:r>
        <w:rPr>
          <w:rFonts w:ascii="Times New Roman" w:hAnsi="Times New Roman" w:cs="Times New Roman"/>
        </w:rPr>
        <w:t>used by Bakhshi et al (2015) and Esposito and Fitzpatrick (2011) in their stu</w:t>
      </w:r>
      <w:r w:rsidRPr="00F62AE0">
        <w:rPr>
          <w:rFonts w:ascii="Times New Roman" w:hAnsi="Times New Roman" w:cs="Times New Roman"/>
        </w:rPr>
        <w:t>d</w:t>
      </w:r>
      <w:r>
        <w:rPr>
          <w:rFonts w:ascii="Times New Roman" w:hAnsi="Times New Roman" w:cs="Times New Roman"/>
        </w:rPr>
        <w:t>ies of</w:t>
      </w:r>
      <w:r w:rsidRPr="00F62AE0">
        <w:rPr>
          <w:rFonts w:ascii="Times New Roman" w:hAnsi="Times New Roman" w:cs="Times New Roman"/>
        </w:rPr>
        <w:t xml:space="preserve"> physical activity promotion</w:t>
      </w:r>
      <w:r>
        <w:rPr>
          <w:rFonts w:ascii="Times New Roman" w:hAnsi="Times New Roman" w:cs="Times New Roman"/>
        </w:rPr>
        <w:t xml:space="preserve">. </w:t>
      </w:r>
      <w:r w:rsidRPr="00F62AE0">
        <w:rPr>
          <w:rFonts w:ascii="Times New Roman" w:hAnsi="Times New Roman" w:cs="Times New Roman"/>
        </w:rPr>
        <w:t xml:space="preserve">The theory of planned behaviour was used by McCarty et al (2001) to explore factors affecting the delivery of smoking cessation advice by nurses. </w:t>
      </w:r>
      <w:r>
        <w:rPr>
          <w:rFonts w:ascii="Times New Roman" w:hAnsi="Times New Roman" w:cs="Times New Roman"/>
          <w:lang w:val="en-US"/>
        </w:rPr>
        <w:t xml:space="preserve">Webb et al (2016) measured nurses’ physical activity advice to patients against the COM-B model of behaviour change </w:t>
      </w:r>
      <w:r>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DOI" : "10.1186/1748-5908-6-42", "ISBN" : "1748-5908", "ISSN" : "1748-5908", "PMID" : "21513547", "abstract" : "BACKGROUND: 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n\\nMETHOD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n\\nRESULTS: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n\\nCONCLUSIONS: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 "author" : [ { "dropping-particle" : "", "family" : "Michie", "given" : "Susan", "non-dropping-particle" : "", "parse-names" : false, "suffix" : "" }, { "dropping-particle" : "", "family" : "Stralen", "given" : "Maartje M", "non-dropping-particle" : "van", "parse-names" : false, "suffix" : "" }, { "dropping-particle" : "", "family" : "West", "given" : "Robert", "non-dropping-particle" : "", "parse-names" : false, "suffix" : "" } ], "container-title" : "Implementation science : IS", "id" : "ITEM-1", "issue" : "1", "issued" : { "date-parts" : [ [ "2011" ] ] }, "page" : "42", "publisher" : "BioMed Central Ltd", "title" : "The behaviour change wheel: a new method for characterising and designing behaviour change interventions.", "type" : "article-journal", "volume" : "6" }, "uris" : [ "http://www.mendeley.com/documents/?uuid=8d48af7f-c87d-4e01-8b17-9dc1b2fc13be" ] } ], "mendeley" : { "formattedCitation" : "(Michie &lt;i&gt;et al.&lt;/i&gt;, 2011)", "plainTextFormattedCitation" : "(Michie et al., 2011)", "previouslyFormattedCitation" : "(Michie &lt;i&gt;et al.&lt;/i&gt;, 2011)" }, "properties" : { "noteIndex" : 0 }, "schema" : "https://github.com/citation-style-language/schema/raw/master/csl-citation.json" }</w:instrText>
      </w:r>
      <w:r>
        <w:rPr>
          <w:rFonts w:ascii="Times New Roman" w:hAnsi="Times New Roman" w:cs="Times New Roman"/>
          <w:lang w:val="en-US"/>
        </w:rPr>
        <w:fldChar w:fldCharType="separate"/>
      </w:r>
      <w:r w:rsidRPr="00E65F6F">
        <w:rPr>
          <w:rFonts w:ascii="Times New Roman" w:hAnsi="Times New Roman" w:cs="Times New Roman"/>
          <w:noProof/>
          <w:lang w:val="en-US"/>
        </w:rPr>
        <w:t xml:space="preserve">(Michie </w:t>
      </w:r>
      <w:r w:rsidRPr="00E65F6F">
        <w:rPr>
          <w:rFonts w:ascii="Times New Roman" w:hAnsi="Times New Roman" w:cs="Times New Roman"/>
          <w:i/>
          <w:noProof/>
          <w:lang w:val="en-US"/>
        </w:rPr>
        <w:t>et al.</w:t>
      </w:r>
      <w:r w:rsidRPr="00E65F6F">
        <w:rPr>
          <w:rFonts w:ascii="Times New Roman" w:hAnsi="Times New Roman" w:cs="Times New Roman"/>
          <w:noProof/>
          <w:lang w:val="en-US"/>
        </w:rPr>
        <w:t>, 2011)</w:t>
      </w:r>
      <w:r>
        <w:rPr>
          <w:rFonts w:ascii="Times New Roman" w:hAnsi="Times New Roman" w:cs="Times New Roman"/>
          <w:lang w:val="en-US"/>
        </w:rPr>
        <w:fldChar w:fldCharType="end"/>
      </w:r>
      <w:r>
        <w:rPr>
          <w:rFonts w:ascii="Times New Roman" w:hAnsi="Times New Roman" w:cs="Times New Roman"/>
          <w:lang w:val="en-US"/>
        </w:rPr>
        <w:t xml:space="preserve">. </w:t>
      </w:r>
      <w:r w:rsidRPr="00F62AE0">
        <w:rPr>
          <w:rFonts w:ascii="Times New Roman" w:hAnsi="Times New Roman" w:cs="Times New Roman"/>
        </w:rPr>
        <w:t xml:space="preserve">Pender’s Theory of Health Promotion provided the framework for the third study, which aimed to understand how </w:t>
      </w:r>
      <w:r>
        <w:rPr>
          <w:rFonts w:ascii="Times New Roman" w:hAnsi="Times New Roman" w:cs="Times New Roman"/>
        </w:rPr>
        <w:t>practice</w:t>
      </w:r>
      <w:r w:rsidRPr="00F62AE0">
        <w:rPr>
          <w:rFonts w:ascii="Times New Roman" w:hAnsi="Times New Roman" w:cs="Times New Roman"/>
        </w:rPr>
        <w:t xml:space="preserve"> nurses’ beliefs around exercise influenced their promotion of physical activity</w:t>
      </w:r>
      <w:r>
        <w:rPr>
          <w:rFonts w:ascii="Times New Roman" w:hAnsi="Times New Roman" w:cs="Times New Roman"/>
        </w:rPr>
        <w:fldChar w:fldCharType="begin" w:fldLock="1"/>
      </w:r>
      <w:r w:rsidR="00B10E46">
        <w:rPr>
          <w:rFonts w:ascii="Times New Roman" w:hAnsi="Times New Roman" w:cs="Times New Roman"/>
        </w:rPr>
        <w:instrText>ADDIN CSL_CITATION { "citationItems" : [ { "id" : "ITEM-1", "itemData" : { "DOI" : "10.1136/bjsm.32.3.242", "ISBN" : "0306-3674", "ISSN" : "0306-3674", "PMID" : "9773175", "abstract" : "OBJECTIVE: To examine the promotion of physical activity by general practitioners (GPs) and practice nurses (PNs). METHODS: A questionnaire that examined the types of barriers and the levels of their influence as well as stage of change for activity promotion and for personal behaviour was mailed to 846 subjects. RESULTS: The return rate exceeded 70% in each group with a high proportion (69%) of GPs and PNs reporting that they regularly promote physical activity with their patients. GPs were less likely to regularly promote physical activity with their patients if they indicated lack of time as a barrier (odds ratio (OR) = 0.73, 95% confidence interval (CI) 0.58 to 0.93) or lack of incentives (OR = 0.74, 95% CI 0.59 to 0.94), and more likely to promote exercise if they themselves were regular exercisers (OR = 3.19, 95% CI 1.96 to 5.18). However, for PNs longer consultation times (by 1.5 to 2 minutes) had a higher likelihood of producing regular promotion of activity (OR = 1.61, 95% CI 1.02 to 1.62). For PNs personal physical activity stage was the strongest significant predictor of promotion level, but with a stronger effect (OR = 4.77, 95% CI 1.48 to 15.35) than in the GPs. CONCLUSION: The main finding is that GPs in the action or maintenance stage of changing their own physical activity are three times more likely to regularly promote the same behaviour in their patients than those in the other stages; for PNs the same difference quadruples the likelihood of them promoting physical activity. Professional readiness to change is influenced by known system barriers in GPs, and not in PNs, but is more strongly predicted by personal physical activity behaviour in both groups.", "author" : [ { "dropping-particle" : "", "family" : "McKenna", "given" : "J.", "non-dropping-particle" : "", "parse-names" : false, "suffix" : "" }, { "dropping-particle" : "", "family" : "Naylor", "given" : "P. J.", "non-dropping-particle" : "", "parse-names" : false, "suffix" : "" }, { "dropping-particle" : "", "family" : "McDowell", "given" : "N", "non-dropping-particle" : "", "parse-names" : false, "suffix" : "" } ], "container-title" : "British journal of sports medicine", "id" : "ITEM-1", "issue" : "3", "issued" : { "date-parts" : [ [ "1998", "9", "1" ] ] }, "note" : "From Duplicate 1 (Barriers to physical activity promotion by general practitioners and practice nurses. - McKenna, J.; Naylor, P. J.; McDowell, N)\n\nFrom Duplicate 1 (Barriers to physical activity promotion by general practitioners and practice nurses. - McKenna, J.; Naylor, P. J.; McDowell, N)\n\nFrom Duplicate 2 (Barriers to physical activity promotion by general practitioners and practice nurses. - McKenna, J; Naylor, P J; McDowell, N)\n\nAccession Number: 9773175. Language: English. Date Revised: 20151119. Date Created: 19981209. Date Completed: 19981209. Update Code: 20151204. Publication Type: Journal Article. Journal ID: 0432520. Publication Model: Print. Cited Medium: Print. NLM ISO Abbr: Br J Sports Med. PubMed Central ID: PMC1756103. Comment: Cites: Am Rev Respir Dis. 1983 Jun;127(6):739-46. (PMID: 6859657). Cites: Prev Med. 1997 May-Jun;26(3):382-8. (PMID: 9144763). Cites: Am J Prev Med. 1988;4(4 Suppl):27-48; discussion 49-52. (PMID: 3079141). Cites: J Fam Pract. 1992 Jan;34(1):86-91. (PMID: 1728659). Cites: Circulation. 1992 Jul;86(1):340-4. (PMID: 1617788). Cites: J Subst Abuse. 1990;2(2):217-35. (PMID: 2136111). Cites: Health Psychol. 1992;11(4):257-61. (PMID: 1396494). Cites: J Fam Pract. 1992 Oct;35(4):388-94. (PMID: 1402726). Cites: Prev Med. 1992 Nov;21(6):679-87. (PMID: 1438114). Cites: BMJ. 1993 Jul 17;307(6897):188-90. (PMID: 8343750). Cites: Fam Pract. 1993 Jun;10(2):137-51. (PMID: 8359603). Cites: Health Educ Q. 1993 Fall;20(3):431-40. (PMID: 8307765). Cites: Br J Gen Pract. 1994 May;44(382):224-8. (PMID: 8204337). Cites: Am J Health Promot. 1994 Sep-Oct;9(1):49-55. (PMID: 10147495). Cites: BMJ. 1996 Apr 13;312(7036):949-52. (PMID: 8616310). Cites: Prev Med. 1995 Nov;24(6):543-5. (PMID: 8610075). Cites: Prev Med. 1995 Nov;24(6):546-52. (PMID: 8610076). Cites: Clin J Sport Med. 1996 Apr;6(2):112-8. (PMID: 8673568). Cites: Br J Gen Pract. 1996 Mar;46(404):187-92. (PMID: 8731628). Cites: Prev Med. 1996 May-Jun;25(3):225-33. (PMID: 8780999). Cites: Fam Pract. 1997 Apr;14(2):160-76. (PMID: 9137956). Cites: Med Care. 1984 Apr;22(4):360-5. (PMID: 6717116). Linking ISSN: 03063674. Subset: IM; Date of Electronic Publication: 19980901. Current Imprints: Publication: London : BMJ Publishing Group; Original Imprints: Publication: Loughborough, Eng.\n\nFrom Duplicate 2 (Barriers to physical activity promotion by general practitioners and practice nurses. - McKenna, J.; Naylor, P. J.; McDowell, N)\n\nFrom Duplicate 2 (Barriers to physical activity promotion by general practitioners and practice nurses. - McKenna, J; Naylor, P; McDowell, N)\n\nAccession Number: 107197797. Language: English. Entry Date: 19990701. Revision Date: 20150711. Publication Type: Journal Article; research; tables/charts. Journal Subset: Allied Health; Biomedical; Double Blind Peer Reviewed; Europe; Expert Peer Reviewed; Peer Reviewed; UK &amp;amp; Ireland. NLM UID: 0432520.\n\nFrom Duplicate 1 (Factors that influence practice nurses to promote physical activity. - McDowell, N; McKenna, J; Naylor, P)\n\nAccession Number: 107296116. Language: English. Entry Date: 19981101. Revision Date: 20150711. Publication Type: Journal Article; research; tables/charts. Journal Subset: Allied Health; Biomedical; Double Blind Peer Reviewed; Europe; Expert Peer Reviewed; Peer Reviewed; UK &amp;amp; Ireland. NLM UID: 0432520.\n\nFrom Duplicate 1 (Factors that influence practice nurses to promote physical activity. - McDowell, N; McKenna, J; Naylor, P)\n\nAccession Number: 107296116. Language: English. Entry Date: 19981101. Revision Date: 20150711. Publication Type: Journal Article; research; tables/charts. Journal Subset: Allied Health; Biomedical; Double Blind Peer Reviewed; Europe; Expert Peer Reviewed; Peer Reviewed; UK &amp;amp; Ireland. NLM UID: 0432520.", "page" : "242-247", "publisher" : "BMJ Publishing Group", "publisher-place" : "Exercise and Health Research Unit, University of Bristol, 34 West Park, Bristol BS8 2LU, United Kingdom", "title" : "Barriers to physical activity promotion by general practitioners and practice nurses.", "type" : "article-journal", "volume" : "32" }, "uris" : [ "http://www.mendeley.com/documents/?uuid=70c0ca15-bd2d-4db8-8489-1681bdd926a3" ] } ], "mendeley" : { "formattedCitation" : "(J. McKenna &lt;i&gt;et al.&lt;/i&gt;, 1998)", "plainTextFormattedCitation" : "(J. McKenna et al., 1998)", "previouslyFormattedCitation" : "(J. McKenna &lt;i&gt;et al.&lt;/i&gt;, 1998)" }, "properties" : { "noteIndex" : 0 }, "schema" : "https://github.com/citation-style-language/schema/raw/master/csl-citation.json" }</w:instrText>
      </w:r>
      <w:r>
        <w:rPr>
          <w:rFonts w:ascii="Times New Roman" w:hAnsi="Times New Roman" w:cs="Times New Roman"/>
        </w:rPr>
        <w:fldChar w:fldCharType="separate"/>
      </w:r>
      <w:r w:rsidR="004314A5" w:rsidRPr="004314A5">
        <w:rPr>
          <w:rFonts w:ascii="Times New Roman" w:hAnsi="Times New Roman" w:cs="Times New Roman"/>
          <w:noProof/>
        </w:rPr>
        <w:t xml:space="preserve">(J. McKenna </w:t>
      </w:r>
      <w:r w:rsidR="004314A5" w:rsidRPr="004314A5">
        <w:rPr>
          <w:rFonts w:ascii="Times New Roman" w:hAnsi="Times New Roman" w:cs="Times New Roman"/>
          <w:i/>
          <w:noProof/>
        </w:rPr>
        <w:t>et al.</w:t>
      </w:r>
      <w:r w:rsidR="004314A5" w:rsidRPr="004314A5">
        <w:rPr>
          <w:rFonts w:ascii="Times New Roman" w:hAnsi="Times New Roman" w:cs="Times New Roman"/>
          <w:noProof/>
        </w:rPr>
        <w:t>, 1998)</w:t>
      </w:r>
      <w:r>
        <w:rPr>
          <w:rFonts w:ascii="Times New Roman" w:hAnsi="Times New Roman" w:cs="Times New Roman"/>
        </w:rPr>
        <w:fldChar w:fldCharType="end"/>
      </w:r>
      <w:r w:rsidRPr="00F62AE0">
        <w:rPr>
          <w:rFonts w:ascii="Times New Roman" w:hAnsi="Times New Roman" w:cs="Times New Roman"/>
        </w:rPr>
        <w:t xml:space="preserve">. One study used organisational behaviour theory to examine how nurses’ participation in tobacco reduction activities were informed by personal behaviours, workplace norms and organisational climate </w:t>
      </w:r>
      <w:r w:rsidRPr="00F62AE0">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2/nur.20349", "ISBN" : "0160-6891", "ISSN" : "01606891", "PMID" : "19731248", "abstract" : "Although nurses are encouraged to address patients' tobacco use, the integration of tobacco reduction into practice has not been consistent. An organizational behavior perspective was used to conceptualize hypothesized relationships among reported influencing factors (individual characteristics, role attitudes, perceived barriers, and workplace climate). Survey data collected at two Western Canadian hospitals (N = 214 nurses; 58% response) were used to test the model. The final model explained nearly 60% of variation in the nurses' tobacco reduction practice. Role attitude, perceived resource availability, co-worker's activities, and ability were the strongest contributors. Nurses' smoking status indirectly influenced practice through shaping role attitudes and perceived ability. Diverse leverage points to enhance nurses' involvement in patients' tobacco use were identified.", "author" : [ { "dropping-particle" : "", "family" : "Schultz", "given" : "Annette S H", "non-dropping-particle" : "", "parse-names" : false, "suffix" : "" }, { "dropping-particle" : "", "family" : "Hossain", "given" : "Shahadut", "non-dropping-particle" : "", "parse-names" : false, "suffix" : "" }, { "dropping-particle" : "", "family" : "Johnson", "given" : "Joy L.", "non-dropping-particle" : "", "parse-names" : false, "suffix" : "" } ], "container-title" : "Research in Nursing and Health", "id" : "ITEM-1", "issue" : "6", "issued" : { "date-parts" : [ [ "2009" ] ] }, "page" : "621-633", "title" : "Modeling influences on acute care nurses' engagement in tobacco use reduction", "type" : "article-journal", "volume" : "32" }, "uris" : [ "http://www.mendeley.com/documents/?uuid=a7a1c336-ad97-4a9c-87d1-03b8085dd1e9" ] } ], "mendeley" : { "formattedCitation" : "(Schultz &lt;i&gt;et al.&lt;/i&gt;, 2009)", "plainTextFormattedCitation" : "(Schultz et al., 2009)", "previouslyFormattedCitation" : "(Schultz &lt;i&gt;et al.&lt;/i&gt;, 2009)" }, "properties" : { "noteIndex" : 0 }, "schema" : "https://github.com/citation-style-language/schema/raw/master/csl-citation.json" }</w:instrText>
      </w:r>
      <w:r w:rsidRPr="00F62AE0">
        <w:rPr>
          <w:rFonts w:ascii="Times New Roman" w:hAnsi="Times New Roman" w:cs="Times New Roman"/>
        </w:rPr>
        <w:fldChar w:fldCharType="separate"/>
      </w:r>
      <w:r w:rsidRPr="00E65F6F">
        <w:rPr>
          <w:rFonts w:ascii="Times New Roman" w:hAnsi="Times New Roman" w:cs="Times New Roman"/>
          <w:noProof/>
        </w:rPr>
        <w:t xml:space="preserve">(Schultz </w:t>
      </w:r>
      <w:r w:rsidRPr="00E65F6F">
        <w:rPr>
          <w:rFonts w:ascii="Times New Roman" w:hAnsi="Times New Roman" w:cs="Times New Roman"/>
          <w:i/>
          <w:noProof/>
        </w:rPr>
        <w:t>et al.</w:t>
      </w:r>
      <w:r w:rsidRPr="00E65F6F">
        <w:rPr>
          <w:rFonts w:ascii="Times New Roman" w:hAnsi="Times New Roman" w:cs="Times New Roman"/>
          <w:noProof/>
        </w:rPr>
        <w:t>, 2009)</w:t>
      </w:r>
      <w:r w:rsidRPr="00F62AE0">
        <w:rPr>
          <w:rFonts w:ascii="Times New Roman" w:hAnsi="Times New Roman" w:cs="Times New Roman"/>
        </w:rPr>
        <w:fldChar w:fldCharType="end"/>
      </w:r>
      <w:r w:rsidRPr="00F62AE0">
        <w:rPr>
          <w:rFonts w:ascii="Times New Roman" w:hAnsi="Times New Roman" w:cs="Times New Roman"/>
        </w:rPr>
        <w:t xml:space="preserve">. Four studies made loose reference to concepts such as cognitive dissonance </w:t>
      </w:r>
      <w:r w:rsidRPr="00F62AE0">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66-7657.2009.00719.x", "ISSN" : "1466-7657", "PMID" : "19702814", "abstract" : "AIM: To identify the perception of Primary Health Care (PHC) female nurses in the Balearic Islands in Spain who are smokers, regarding the suitability of their anti-smoking therapeutic relationships with their clients. Also, to identify what factors they consider may determine why nurses smoke less in PHC than in specialized care (SC).\n\nBACKGROUND: Backed by the signing of the WHO Framework Convention on Tobacco Control (WHO FCTC), a new Anti-Smoking law has been in force in Spain since 2006. This legislation limits the places where tobacco may be consumed. PHC nurses, because of their professional abilities, their number and their direct contact with society on all accounts - both health- and illness-wise - and also because of the proven efficacy of their interventions in the fight against the smoking habit, are called upon to play an important role against the smoking habit in the 21st century.\n\nMETHOD: A qualitative study using a semi-structured interview with 15 PHC female nurses who are smokers.\n\nFINDINGS: Regarding the therapeutic relationship, basically two attitudes are adopted: first, blaming themselves and feeling uncomfortable and inadequate to be able to help someone to give up smoking or, second, considering themselves to be in an optimum situation in which to be able to help by sharing their addiction and thereby understanding and empathizing much more with clients. PHC nurses believe they smoke less than SC nurses as a result of a greater degree of awareness.\n\nCONCLUSION: We would suggest that SC nurses should acquire a more relevant role in the fight against the smoking habit. In light of their capacity, commitment and efficacy, we believe there is a case for total autonomy as far as their role as therapists in breaking smoking habits is concerned.", "author" : [ { "dropping-particle" : "", "family" : "Gonz\u00e1lez", "given" : "S", "non-dropping-particle" : "", "parse-names" : false, "suffix" : "" }, { "dropping-particle" : "", "family" : "Bennasar", "given" : "M", "non-dropping-particle" : "", "parse-names" : false, "suffix" : "" }, { "dropping-particle" : "", "family" : "Peric\u00e0s", "given" : "J", "non-dropping-particle" : "", "parse-names" : false, "suffix" : "" }, { "dropping-particle" : "", "family" : "Segu\u00ed", "given" : "P", "non-dropping-particle" : "", "parse-names" : false, "suffix" : "" }, { "dropping-particle" : "", "family" : "Pedro", "given" : "J", "non-dropping-particle" : "De", "parse-names" : false, "suffix" : "" } ], "container-title" : "International Nursing Review", "id" : "ITEM-1", "issue" : "3", "issued" : { "date-parts" : [ [ "2009", "9" ] ] }, "page" : "381-6", "title" : "Spanish primary health care nurses who are smokers: this influence on the therapeutic relationship.", "type" : "article-journal", "volume" : "56" }, "uris" : [ "http://www.mendeley.com/documents/?uuid=43bd36d9-9ec2-47c1-8df9-98b28fe4d5ce" ] } ], "mendeley" : { "formattedCitation" : "(Gonz\u00e1lez &lt;i&gt;et al.&lt;/i&gt;, 2009)", "manualFormatting" : "(Gonz\u00e1lez et al. 2009)", "plainTextFormattedCitation" : "(Gonz\u00e1lez et al., 2009)", "previouslyFormattedCitation" : "(Gonz\u00e1lez &lt;i&gt;et al.&lt;/i&gt;, 2009)" }, "properties" : { "noteIndex" : 0 }, "schema" : "https://github.com/citation-style-language/schema/raw/master/csl-citation.json" }</w:instrText>
      </w:r>
      <w:r w:rsidRPr="00F62AE0">
        <w:rPr>
          <w:rFonts w:ascii="Times New Roman" w:hAnsi="Times New Roman" w:cs="Times New Roman"/>
        </w:rPr>
        <w:fldChar w:fldCharType="separate"/>
      </w:r>
      <w:r w:rsidRPr="00F62AE0">
        <w:rPr>
          <w:rFonts w:ascii="Times New Roman" w:hAnsi="Times New Roman" w:cs="Times New Roman"/>
          <w:noProof/>
        </w:rPr>
        <w:t>(González et al. 2009)</w:t>
      </w:r>
      <w:r w:rsidRPr="00F62AE0">
        <w:rPr>
          <w:rFonts w:ascii="Times New Roman" w:hAnsi="Times New Roman" w:cs="Times New Roman"/>
        </w:rPr>
        <w:fldChar w:fldCharType="end"/>
      </w:r>
      <w:r>
        <w:rPr>
          <w:rFonts w:ascii="Times New Roman" w:hAnsi="Times New Roman" w:cs="Times New Roman"/>
        </w:rPr>
        <w:t xml:space="preserve"> or</w:t>
      </w:r>
      <w:r w:rsidRPr="00F62AE0">
        <w:rPr>
          <w:rFonts w:ascii="Times New Roman" w:hAnsi="Times New Roman" w:cs="Times New Roman"/>
        </w:rPr>
        <w:t xml:space="preserve"> self-efficacy </w:t>
      </w:r>
      <w:r w:rsidRPr="00F62AE0">
        <w:rPr>
          <w:rFonts w:ascii="Times New Roman" w:hAnsi="Times New Roman" w:cs="Times New Roman"/>
        </w:rPr>
        <w:fldChar w:fldCharType="begin" w:fldLock="1"/>
      </w:r>
      <w:r w:rsidR="00B10E46">
        <w:rPr>
          <w:rFonts w:ascii="Times New Roman" w:hAnsi="Times New Roman" w:cs="Times New Roman"/>
        </w:rPr>
        <w:instrText>ADDIN CSL_CITATION { "citationItems" : [ { "id" : "ITEM-1", "itemData" : { "ISSN" : "1041-2972", "PMID" : "15495693", "abstract" : "PURPOSE: To explore how tobacco-dependent nurse practitioners (NPs) describe their experiences with health promotion and disease prevention practices with patients who smoke. DATA SOURCES: Twelve NPs who completed a graduate level NP program of study participated in face-to-face interviews and/or online chat room interviews. CONCLUSIONS: Participants' responses revealed three themes relevant to their experience as tobacco-dependent clinicians with health promotion responsibilities. These themes centered around (a) living as an insider in the world of tobacco addiction, (b) having the outside-in view of living with a tobacco addiction, and (c) being caught in the middle of a tobacco addiction. IMPLICATIONS FOR PRACTICE: All of the tobacco-dependent participants described limited smoking-cessation interventions with their patients. A barrier to implementation of more aggressive interventions, perhaps, is the provider's own tobacco addiction. With increasing evidence that tobacco-dependent health care professionals are not adequately intervening with tobacco-dependent patients, effective strategies are needed to assist and/or support not only tobacco-dependent patients but providers as well.", "author" : [ { "dropping-particle" : "", "family" : "Heath", "given" : "J", "non-dropping-particle" : "", "parse-names" : false, "suffix" : "" }, { "dropping-particle" : "", "family" : "Andrews", "given" : "J", "non-dropping-particle" : "", "parse-names" : false, "suffix" : "" }, { "dropping-particle" : "", "family" : "Kelley", "given" : "FJ", "non-dropping-particle" : "", "parse-names" : false, "suffix" : "" }, { "dropping-particle" : "", "family" : "Sorrell", "given" : "J", "non-dropping-particle" : "", "parse-names" : false, "suffix" : "" } ], "container-title" : "Journal of the American Academy of Nurse Practitioners", "id" : "ITEM-1", "issue" : "9", "issued" : { "date-parts" : [ [ "2004", "9" ] ] }, "page" : "396-401", "title" : "Caught in the middle: experiences of tobacco-dependent nurse practitioners.", "type" : "article-journal", "volume" : "16" }, "uris" : [ "http://www.mendeley.com/documents/?uuid=195d2cd7-c3ca-445d-bc01-bcd29fa14792" ] }, { "id" : "ITEM-2", "itemData" : { "DOI" : "10.1016/S0749-3797(01)00369-5", "ISSN" : "07493797", "abstract" : "Background: Despite advances in smoking treatment, cessation rates remain stagnant, possibly a function of the lack of new channels to reach heavily addicted smokers. This cross-sectional study examined home care nurses\u2019 attitudes, beliefs, and counseling behaviors regarding counseling their home care patients who smoke. Methods: Home healthcare nurses (N=98) from the Visiting Nurse Association of Rhode Island were randomly selected to participate in a study helping home-bound medically ill smokers to quit. At baseline, nurses completed a questionnaire that assessed a constellation of cognitive factors (self-efficacy, outcome expectations, perceived effectiveness, risk perception, motivation, and perceived patient adherence) as correlates of self-reported nurse counseling behaviors. Results: Nurses with higher outcome expectations spent more time counseling their patients about quitting (p&lt;0.04). Nurses\u2019 self-efficacy was the only variable associated with consistent counseling (p&lt;0.05). While the majority of nurses \u201casked and advised\u201d their patients, a minority of nurses \u201cassisted or arranged\u201d follow-up. Perceived importance of counseling was associated with a greater likelihood of asking, advising and assisting (p&lt;0.05). None of the nurses who currently smoked (n=13) provided follow-up to their patients. Nurses who reported higher levels of both risk perception (regarding the harmful effects of smoking) and perceived effectiveness were more likely to recommend the nicotine patch. Conclusions: Attitudes and beliefs about smoking are significantly associated with nurse counseling behaviors. Helping nurses to overcome their barriers to smoking counseling may open up new channels for smoking intervention.", "author" : [ { "dropping-particle" : "", "family" : "Borrelli", "given" : "Belinda", "non-dropping-particle" : "", "parse-names" : false, "suffix" : "" }, { "dropping-particle" : "", "family" : "Hecht", "given" : "Jacklyn P.", "non-dropping-particle" : "", "parse-names" : false, "suffix" : "" }, { "dropping-particle" : "", "family" : "Papandonatos", "given" : "George D.", "non-dropping-particle" : "", "parse-names" : false, "suffix" : "" }, { "dropping-particle" : "", "family" : "Emmons", "given" : "Karen M.", "non-dropping-particle" : "", "parse-names" : false, "suffix" : "" }, { "dropping-particle" : "", "family" : "Tatewosian", "given" : "Lisa R.", "non-dropping-particle" : "", "parse-names" : false, "suffix" : "" }, { "dropping-particle" : "", "family" : "Abrams", "given" : "David B.", "non-dropping-particle" : "", "parse-names" : false, "suffix" : "" } ], "container-title" : "American Journal of Preventive Medicine", "id" : "ITEM-2", "issue" : "4", "issued" : { "date-parts" : [ [ "2001", "11" ] ] }, "note" : "From Duplicate 1 (Smoking-cessation counseling in the home: Attitudes, beliefs, and behaviors of home healthcare nurses - Borrelli, Belinda; Hecht, Jacklyn P.; Papandonatos, George D.; Emmons, Karen M.; Tatewosian, Lisa R.; Abrams, David B.; Becht, Jacklyn P; Papandonatos, George D.; Emmons, Karen M.; Tatewosian, Lisa R.; Abrams, David B.)\n\nFrom Duplicate 1 (Smoking-cessation counseling in the home - Borrelli, Belinda; Becht, Jacklyn P; Papandonatos, George D; Emmons, Karen M; Tatewosian, Lisa R; Abrams, David B)\n\nAccession Number: 2001-05474-001. PMID: 11701297 Partial author list: First Author &amp;amp; Affiliation: Borrelli, Belinda; Brown Medical School, Ctrs for Behavioral &amp;amp; Preventive Medicine, The Miriam Hosp, Providence, RI, US. Release Date: 20020109. Correction Date: 20160512. Publication Type: Journal (0100), Peer Reviewed Journal (0110). Format Covered: Print. Document Type: Journal Article. Language: English. Major Descriptor: Counseling; Health Personnel Attitudes; Home Care Personnel; Nurses; Smoking Cessation. Minor Descriptor: Drug Usage Attitudes; Therapeutic Processes; Tobacco Smoking. Classification: Professional Personnel Attitudes &amp;amp; Characteristics (3430); Home Care &amp;amp; Hospice (3375). Population: Human (10); Male (30); Female (40). Location: US. Age Group: Adulthood (18 yrs &amp;amp; older) (300); Young Adulthood (18-29 yrs) (320); Thirties (30-39 yrs) (340); Middle Age (40-64 yrs) (360); Aged (65 yrs &amp;amp; older) (380); Very Old (85 yrs &amp;amp; older) (390). Methodology: Empirical Study. References Available: Y. Page Count: 6. Issue Publication Date: Nov, 2001.", "page" : "272-277", "publisher" : "Elsevier Science", "publisher-place" : "Providence, RI, United States", "title" : "Smoking-cessation counseling in the home: Attitudes, beliefs, and behaviors of home healthcare nurses", "type" : "article-journal", "volume" : "21" }, "uris" : [ "http://www.mendeley.com/documents/?uuid=c1559b29-6e2b-4e54-a1b3-21a3b4e66a0b" ] } ], "mendeley" : { "formattedCitation" : "(Borrelli &lt;i&gt;et al.&lt;/i&gt;, 2001a; Heath &lt;i&gt;et al.&lt;/i&gt;, 2004)", "manualFormatting" : "(Heath et al. 2004; Borrelli et al. 2001)", "plainTextFormattedCitation" : "(Borrelli et al., 2001a; Heath et al., 2004)", "previouslyFormattedCitation" : "(Borrelli &lt;i&gt;et al.&lt;/i&gt;, 2001a; Heath &lt;i&gt;et al.&lt;/i&gt;, 2004)" }, "properties" : { "noteIndex" : 0 }, "schema" : "https://github.com/citation-style-language/schema/raw/master/csl-citation.json" }</w:instrText>
      </w:r>
      <w:r w:rsidRPr="00F62AE0">
        <w:rPr>
          <w:rFonts w:ascii="Times New Roman" w:hAnsi="Times New Roman" w:cs="Times New Roman"/>
        </w:rPr>
        <w:fldChar w:fldCharType="separate"/>
      </w:r>
      <w:r w:rsidRPr="00987D93">
        <w:rPr>
          <w:rFonts w:ascii="Times New Roman" w:hAnsi="Times New Roman" w:cs="Times New Roman"/>
          <w:noProof/>
        </w:rPr>
        <w:t>(Heath et al. 2004; Borrelli et al. 2001)</w:t>
      </w:r>
      <w:r w:rsidRPr="00F62AE0">
        <w:rPr>
          <w:rFonts w:ascii="Times New Roman" w:hAnsi="Times New Roman" w:cs="Times New Roman"/>
        </w:rPr>
        <w:fldChar w:fldCharType="end"/>
      </w:r>
      <w:r w:rsidRPr="00F62AE0">
        <w:rPr>
          <w:rFonts w:ascii="Times New Roman" w:hAnsi="Times New Roman" w:cs="Times New Roman"/>
        </w:rPr>
        <w:t xml:space="preserve">. </w:t>
      </w:r>
    </w:p>
    <w:p w:rsidR="002A6400" w:rsidRDefault="002A6400" w:rsidP="002A6400">
      <w:pPr>
        <w:rPr>
          <w:rFonts w:ascii="Times New Roman" w:hAnsi="Times New Roman" w:cs="Times New Roman"/>
        </w:rPr>
        <w:sectPr w:rsidR="002A6400" w:rsidSect="002A6400">
          <w:pgSz w:w="11906" w:h="16838"/>
          <w:pgMar w:top="1440" w:right="1440" w:bottom="1440" w:left="1440" w:header="709" w:footer="709" w:gutter="0"/>
          <w:cols w:space="708"/>
          <w:docGrid w:linePitch="360"/>
        </w:sectPr>
      </w:pPr>
    </w:p>
    <w:p w:rsidR="00A67381" w:rsidRPr="00A67381" w:rsidRDefault="00A67381" w:rsidP="00A67381">
      <w:pPr>
        <w:pStyle w:val="Caption"/>
        <w:keepNext/>
        <w:rPr>
          <w:rFonts w:ascii="Times New Roman" w:hAnsi="Times New Roman" w:cs="Times New Roman"/>
          <w:color w:val="auto"/>
          <w:sz w:val="22"/>
          <w:szCs w:val="22"/>
        </w:rPr>
      </w:pPr>
      <w:r w:rsidRPr="00A67381">
        <w:rPr>
          <w:rFonts w:ascii="Times New Roman" w:hAnsi="Times New Roman" w:cs="Times New Roman"/>
          <w:color w:val="auto"/>
          <w:sz w:val="22"/>
          <w:szCs w:val="22"/>
        </w:rPr>
        <w:lastRenderedPageBreak/>
        <w:t xml:space="preserve">Table </w:t>
      </w:r>
      <w:r w:rsidRPr="00A67381">
        <w:rPr>
          <w:rFonts w:ascii="Times New Roman" w:hAnsi="Times New Roman" w:cs="Times New Roman"/>
          <w:color w:val="auto"/>
          <w:sz w:val="22"/>
          <w:szCs w:val="22"/>
        </w:rPr>
        <w:fldChar w:fldCharType="begin"/>
      </w:r>
      <w:r w:rsidRPr="00A67381">
        <w:rPr>
          <w:rFonts w:ascii="Times New Roman" w:hAnsi="Times New Roman" w:cs="Times New Roman"/>
          <w:color w:val="auto"/>
          <w:sz w:val="22"/>
          <w:szCs w:val="22"/>
        </w:rPr>
        <w:instrText xml:space="preserve"> SEQ Table \* ARABIC </w:instrText>
      </w:r>
      <w:r w:rsidRPr="00A67381">
        <w:rPr>
          <w:rFonts w:ascii="Times New Roman" w:hAnsi="Times New Roman" w:cs="Times New Roman"/>
          <w:color w:val="auto"/>
          <w:sz w:val="22"/>
          <w:szCs w:val="22"/>
        </w:rPr>
        <w:fldChar w:fldCharType="separate"/>
      </w:r>
      <w:r w:rsidR="006129A5">
        <w:rPr>
          <w:rFonts w:ascii="Times New Roman" w:hAnsi="Times New Roman" w:cs="Times New Roman"/>
          <w:noProof/>
          <w:color w:val="auto"/>
          <w:sz w:val="22"/>
          <w:szCs w:val="22"/>
        </w:rPr>
        <w:t>4</w:t>
      </w:r>
      <w:r w:rsidRPr="00A67381">
        <w:rPr>
          <w:rFonts w:ascii="Times New Roman" w:hAnsi="Times New Roman" w:cs="Times New Roman"/>
          <w:color w:val="auto"/>
          <w:sz w:val="22"/>
          <w:szCs w:val="22"/>
        </w:rPr>
        <w:fldChar w:fldCharType="end"/>
      </w:r>
      <w:r w:rsidRPr="00A67381">
        <w:rPr>
          <w:rFonts w:ascii="Times New Roman" w:hAnsi="Times New Roman" w:cs="Times New Roman"/>
          <w:color w:val="auto"/>
          <w:sz w:val="22"/>
          <w:szCs w:val="22"/>
        </w:rPr>
        <w:t xml:space="preserve"> Outcome measures used to assess the relationship between nurses' personal health behaviours and their health promotion practice</w:t>
      </w:r>
    </w:p>
    <w:tbl>
      <w:tblPr>
        <w:tblStyle w:val="TableGrid"/>
        <w:tblW w:w="14739" w:type="dxa"/>
        <w:tblLook w:val="04A0" w:firstRow="1" w:lastRow="0" w:firstColumn="1" w:lastColumn="0" w:noHBand="0" w:noVBand="1"/>
      </w:tblPr>
      <w:tblGrid>
        <w:gridCol w:w="3364"/>
        <w:gridCol w:w="636"/>
        <w:gridCol w:w="2218"/>
        <w:gridCol w:w="991"/>
        <w:gridCol w:w="1414"/>
        <w:gridCol w:w="992"/>
        <w:gridCol w:w="991"/>
        <w:gridCol w:w="1697"/>
        <w:gridCol w:w="1274"/>
        <w:gridCol w:w="1162"/>
      </w:tblGrid>
      <w:tr w:rsidR="002A6400" w:rsidRPr="009C5A4A" w:rsidTr="002A6400">
        <w:trPr>
          <w:cantSplit/>
          <w:trHeight w:val="2400"/>
          <w:tblHeader/>
        </w:trPr>
        <w:tc>
          <w:tcPr>
            <w:tcW w:w="3364" w:type="dxa"/>
          </w:tcPr>
          <w:p w:rsidR="002A6400" w:rsidRPr="009C5A4A" w:rsidRDefault="002A6400" w:rsidP="002A6400">
            <w:pPr>
              <w:rPr>
                <w:rFonts w:ascii="Times New Roman" w:hAnsi="Times New Roman" w:cs="Times New Roman"/>
              </w:rPr>
            </w:pPr>
          </w:p>
        </w:tc>
        <w:tc>
          <w:tcPr>
            <w:tcW w:w="636" w:type="dxa"/>
            <w:textDirection w:val="btLr"/>
          </w:tcPr>
          <w:p w:rsidR="002A6400" w:rsidRPr="009C5A4A" w:rsidRDefault="002A6400" w:rsidP="002A6400">
            <w:pPr>
              <w:pStyle w:val="ListParagraph"/>
              <w:numPr>
                <w:ilvl w:val="0"/>
                <w:numId w:val="10"/>
              </w:numPr>
              <w:spacing w:line="360" w:lineRule="auto"/>
              <w:ind w:right="113"/>
              <w:rPr>
                <w:rFonts w:ascii="Times New Roman" w:hAnsi="Times New Roman" w:cs="Times New Roman"/>
              </w:rPr>
            </w:pPr>
            <w:r w:rsidRPr="009C5A4A">
              <w:rPr>
                <w:rFonts w:ascii="Times New Roman" w:hAnsi="Times New Roman" w:cs="Times New Roman"/>
              </w:rPr>
              <w:t>Self-efficacy</w:t>
            </w:r>
          </w:p>
        </w:tc>
        <w:tc>
          <w:tcPr>
            <w:tcW w:w="2218" w:type="dxa"/>
            <w:textDirection w:val="btLr"/>
          </w:tcPr>
          <w:p w:rsidR="002A6400" w:rsidRPr="009C5A4A" w:rsidRDefault="002A6400" w:rsidP="002A6400">
            <w:pPr>
              <w:pStyle w:val="ListParagraph"/>
              <w:numPr>
                <w:ilvl w:val="0"/>
                <w:numId w:val="10"/>
              </w:numPr>
              <w:spacing w:line="360" w:lineRule="auto"/>
              <w:ind w:right="113"/>
              <w:rPr>
                <w:rFonts w:ascii="Times New Roman" w:hAnsi="Times New Roman" w:cs="Times New Roman"/>
              </w:rPr>
            </w:pPr>
            <w:r w:rsidRPr="009C5A4A">
              <w:rPr>
                <w:rFonts w:ascii="Times New Roman" w:hAnsi="Times New Roman" w:cs="Times New Roman"/>
              </w:rPr>
              <w:t>Self-reported frequency of any of the 5 A’s (ask, advise, assess, assist, arrange)</w:t>
            </w:r>
          </w:p>
        </w:tc>
        <w:tc>
          <w:tcPr>
            <w:tcW w:w="991" w:type="dxa"/>
            <w:textDirection w:val="btLr"/>
          </w:tcPr>
          <w:p w:rsidR="002A6400" w:rsidRPr="009C5A4A" w:rsidRDefault="002A6400" w:rsidP="002A6400">
            <w:pPr>
              <w:pStyle w:val="ListParagraph"/>
              <w:numPr>
                <w:ilvl w:val="0"/>
                <w:numId w:val="10"/>
              </w:numPr>
              <w:spacing w:line="360" w:lineRule="auto"/>
              <w:ind w:right="113"/>
              <w:rPr>
                <w:rFonts w:ascii="Times New Roman" w:hAnsi="Times New Roman" w:cs="Times New Roman"/>
              </w:rPr>
            </w:pPr>
            <w:r w:rsidRPr="009C5A4A">
              <w:rPr>
                <w:rFonts w:ascii="Times New Roman" w:hAnsi="Times New Roman" w:cs="Times New Roman"/>
              </w:rPr>
              <w:t>Intention to engage in any of the 5 A’s</w:t>
            </w:r>
          </w:p>
        </w:tc>
        <w:tc>
          <w:tcPr>
            <w:tcW w:w="1414" w:type="dxa"/>
            <w:textDirection w:val="btLr"/>
          </w:tcPr>
          <w:p w:rsidR="002A6400" w:rsidRPr="009C5A4A" w:rsidRDefault="002A6400" w:rsidP="002A6400">
            <w:pPr>
              <w:pStyle w:val="ListParagraph"/>
              <w:numPr>
                <w:ilvl w:val="0"/>
                <w:numId w:val="10"/>
              </w:numPr>
              <w:spacing w:line="360" w:lineRule="auto"/>
              <w:ind w:right="113"/>
              <w:rPr>
                <w:rFonts w:ascii="Times New Roman" w:hAnsi="Times New Roman" w:cs="Times New Roman"/>
              </w:rPr>
            </w:pPr>
            <w:r w:rsidRPr="009C5A4A">
              <w:rPr>
                <w:rFonts w:ascii="Times New Roman" w:hAnsi="Times New Roman" w:cs="Times New Roman"/>
              </w:rPr>
              <w:t>Attitudes toward their role in health promotion practice</w:t>
            </w:r>
          </w:p>
        </w:tc>
        <w:tc>
          <w:tcPr>
            <w:tcW w:w="992" w:type="dxa"/>
            <w:textDirection w:val="btLr"/>
          </w:tcPr>
          <w:p w:rsidR="002A6400" w:rsidRPr="009C5A4A" w:rsidRDefault="002A6400" w:rsidP="002A6400">
            <w:pPr>
              <w:pStyle w:val="ListParagraph"/>
              <w:numPr>
                <w:ilvl w:val="0"/>
                <w:numId w:val="10"/>
              </w:numPr>
              <w:spacing w:line="360" w:lineRule="auto"/>
              <w:ind w:right="113"/>
              <w:rPr>
                <w:rFonts w:ascii="Times New Roman" w:hAnsi="Times New Roman" w:cs="Times New Roman"/>
              </w:rPr>
            </w:pPr>
            <w:r w:rsidRPr="009C5A4A">
              <w:rPr>
                <w:rFonts w:ascii="Times New Roman" w:hAnsi="Times New Roman" w:cs="Times New Roman"/>
              </w:rPr>
              <w:t>Attitudes towards the health behaviour</w:t>
            </w:r>
          </w:p>
        </w:tc>
        <w:tc>
          <w:tcPr>
            <w:tcW w:w="991" w:type="dxa"/>
            <w:textDirection w:val="btLr"/>
          </w:tcPr>
          <w:p w:rsidR="002A6400" w:rsidRPr="009C5A4A" w:rsidRDefault="002A6400" w:rsidP="002A6400">
            <w:pPr>
              <w:pStyle w:val="ListParagraph"/>
              <w:numPr>
                <w:ilvl w:val="0"/>
                <w:numId w:val="10"/>
              </w:numPr>
              <w:spacing w:line="360" w:lineRule="auto"/>
              <w:ind w:right="113"/>
              <w:rPr>
                <w:rFonts w:ascii="Times New Roman" w:hAnsi="Times New Roman" w:cs="Times New Roman"/>
              </w:rPr>
            </w:pPr>
            <w:r w:rsidRPr="009C5A4A">
              <w:rPr>
                <w:rFonts w:ascii="Times New Roman" w:hAnsi="Times New Roman" w:cs="Times New Roman"/>
              </w:rPr>
              <w:t>Attitudes towards being a role model</w:t>
            </w:r>
          </w:p>
        </w:tc>
        <w:tc>
          <w:tcPr>
            <w:tcW w:w="1697" w:type="dxa"/>
            <w:textDirection w:val="btLr"/>
          </w:tcPr>
          <w:p w:rsidR="002A6400" w:rsidRPr="009C5A4A" w:rsidRDefault="002A6400" w:rsidP="002A6400">
            <w:pPr>
              <w:pStyle w:val="ListParagraph"/>
              <w:numPr>
                <w:ilvl w:val="0"/>
                <w:numId w:val="10"/>
              </w:numPr>
              <w:spacing w:line="360" w:lineRule="auto"/>
              <w:ind w:right="113"/>
              <w:rPr>
                <w:rFonts w:ascii="Times New Roman" w:hAnsi="Times New Roman" w:cs="Times New Roman"/>
              </w:rPr>
            </w:pPr>
            <w:r w:rsidRPr="009C5A4A">
              <w:rPr>
                <w:rFonts w:ascii="Times New Roman" w:hAnsi="Times New Roman" w:cs="Times New Roman"/>
              </w:rPr>
              <w:t>Training or knowledge regarding health promotion practice</w:t>
            </w:r>
          </w:p>
        </w:tc>
        <w:tc>
          <w:tcPr>
            <w:tcW w:w="1274" w:type="dxa"/>
            <w:textDirection w:val="btLr"/>
          </w:tcPr>
          <w:p w:rsidR="002A6400" w:rsidRPr="009C5A4A" w:rsidRDefault="002A6400" w:rsidP="002A6400">
            <w:pPr>
              <w:pStyle w:val="ListParagraph"/>
              <w:numPr>
                <w:ilvl w:val="0"/>
                <w:numId w:val="10"/>
              </w:numPr>
              <w:spacing w:line="360" w:lineRule="auto"/>
              <w:ind w:right="113"/>
              <w:rPr>
                <w:rFonts w:ascii="Times New Roman" w:hAnsi="Times New Roman" w:cs="Times New Roman"/>
              </w:rPr>
            </w:pPr>
            <w:r w:rsidRPr="009C5A4A">
              <w:rPr>
                <w:rFonts w:ascii="Times New Roman" w:hAnsi="Times New Roman" w:cs="Times New Roman"/>
              </w:rPr>
              <w:t>Perceived importance attached to the behaviour</w:t>
            </w:r>
          </w:p>
        </w:tc>
        <w:tc>
          <w:tcPr>
            <w:tcW w:w="1162" w:type="dxa"/>
            <w:textDirection w:val="btLr"/>
          </w:tcPr>
          <w:p w:rsidR="002A6400" w:rsidRPr="009C5A4A" w:rsidRDefault="002A6400" w:rsidP="002A6400">
            <w:pPr>
              <w:pStyle w:val="ListParagraph"/>
              <w:numPr>
                <w:ilvl w:val="0"/>
                <w:numId w:val="10"/>
              </w:numPr>
              <w:spacing w:line="360" w:lineRule="auto"/>
              <w:ind w:right="113"/>
              <w:rPr>
                <w:rFonts w:ascii="Times New Roman" w:hAnsi="Times New Roman" w:cs="Times New Roman"/>
              </w:rPr>
            </w:pPr>
            <w:r w:rsidRPr="009C5A4A">
              <w:rPr>
                <w:rFonts w:ascii="Times New Roman" w:hAnsi="Times New Roman" w:cs="Times New Roman"/>
              </w:rPr>
              <w:t>Perceived outcomes of offering advice</w:t>
            </w:r>
          </w:p>
        </w:tc>
      </w:tr>
      <w:tr w:rsidR="002A6400" w:rsidRPr="009C5A4A" w:rsidTr="002A6400">
        <w:trPr>
          <w:trHeight w:val="380"/>
        </w:trPr>
        <w:tc>
          <w:tcPr>
            <w:tcW w:w="3364" w:type="dxa"/>
          </w:tcPr>
          <w:p w:rsidR="002A6400" w:rsidRPr="009C5A4A" w:rsidRDefault="002A6400" w:rsidP="002A6400">
            <w:pPr>
              <w:pStyle w:val="ListParagraph"/>
              <w:numPr>
                <w:ilvl w:val="0"/>
                <w:numId w:val="9"/>
              </w:numPr>
              <w:spacing w:line="360" w:lineRule="auto"/>
              <w:rPr>
                <w:rFonts w:ascii="Times New Roman" w:hAnsi="Times New Roman" w:cs="Times New Roman"/>
              </w:rPr>
            </w:pPr>
            <w:r w:rsidRPr="009C5A4A">
              <w:rPr>
                <w:rFonts w:ascii="Times New Roman" w:hAnsi="Times New Roman" w:cs="Times New Roman"/>
              </w:rPr>
              <w:t>Aranda &amp; McGreevy, 2014</w:t>
            </w:r>
          </w:p>
        </w:tc>
        <w:tc>
          <w:tcPr>
            <w:tcW w:w="636"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2218" w:type="dxa"/>
          </w:tcPr>
          <w:p w:rsidR="002A6400" w:rsidRPr="009C5A4A" w:rsidRDefault="002A6400" w:rsidP="002A6400">
            <w:pPr>
              <w:rPr>
                <w:rFonts w:ascii="Times New Roman" w:hAnsi="Times New Roman" w:cs="Times New Roman"/>
              </w:rPr>
            </w:pPr>
          </w:p>
        </w:tc>
        <w:tc>
          <w:tcPr>
            <w:tcW w:w="991" w:type="dxa"/>
          </w:tcPr>
          <w:p w:rsidR="002A6400" w:rsidRPr="009C5A4A" w:rsidRDefault="002A6400" w:rsidP="002A6400">
            <w:pPr>
              <w:rPr>
                <w:rFonts w:ascii="Times New Roman" w:hAnsi="Times New Roman" w:cs="Times New Roman"/>
              </w:rPr>
            </w:pPr>
          </w:p>
        </w:tc>
        <w:tc>
          <w:tcPr>
            <w:tcW w:w="1414"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2" w:type="dxa"/>
          </w:tcPr>
          <w:p w:rsidR="002A6400" w:rsidRPr="009C5A4A" w:rsidRDefault="002A6400" w:rsidP="002A6400">
            <w:pPr>
              <w:rPr>
                <w:rFonts w:ascii="Times New Roman" w:hAnsi="Times New Roman" w:cs="Times New Roman"/>
              </w:rPr>
            </w:pPr>
          </w:p>
        </w:tc>
        <w:tc>
          <w:tcPr>
            <w:tcW w:w="991" w:type="dxa"/>
          </w:tcPr>
          <w:p w:rsidR="002A6400" w:rsidRPr="009C5A4A" w:rsidRDefault="002A6400" w:rsidP="002A6400">
            <w:pPr>
              <w:rPr>
                <w:rFonts w:ascii="Times New Roman" w:hAnsi="Times New Roman" w:cs="Times New Roman"/>
              </w:rPr>
            </w:pPr>
          </w:p>
        </w:tc>
        <w:tc>
          <w:tcPr>
            <w:tcW w:w="1697" w:type="dxa"/>
          </w:tcPr>
          <w:p w:rsidR="002A6400" w:rsidRPr="009C5A4A" w:rsidRDefault="002A6400" w:rsidP="002A6400">
            <w:pPr>
              <w:rPr>
                <w:rFonts w:ascii="Times New Roman" w:hAnsi="Times New Roman" w:cs="Times New Roman"/>
              </w:rPr>
            </w:pPr>
          </w:p>
        </w:tc>
        <w:tc>
          <w:tcPr>
            <w:tcW w:w="1274" w:type="dxa"/>
          </w:tcPr>
          <w:p w:rsidR="002A6400" w:rsidRPr="009C5A4A" w:rsidRDefault="002A6400" w:rsidP="002A6400">
            <w:pPr>
              <w:rPr>
                <w:rFonts w:ascii="Times New Roman" w:hAnsi="Times New Roman" w:cs="Times New Roman"/>
              </w:rPr>
            </w:pPr>
          </w:p>
        </w:tc>
        <w:tc>
          <w:tcPr>
            <w:tcW w:w="1162" w:type="dxa"/>
          </w:tcPr>
          <w:p w:rsidR="002A6400" w:rsidRPr="009C5A4A" w:rsidRDefault="002A6400" w:rsidP="002A6400">
            <w:pPr>
              <w:rPr>
                <w:rFonts w:ascii="Times New Roman" w:hAnsi="Times New Roman" w:cs="Times New Roman"/>
              </w:rPr>
            </w:pPr>
          </w:p>
        </w:tc>
      </w:tr>
      <w:tr w:rsidR="002A6400" w:rsidRPr="009C5A4A" w:rsidTr="002A6400">
        <w:trPr>
          <w:trHeight w:val="380"/>
        </w:trPr>
        <w:tc>
          <w:tcPr>
            <w:tcW w:w="3364" w:type="dxa"/>
          </w:tcPr>
          <w:p w:rsidR="002A6400" w:rsidRPr="009C5A4A" w:rsidRDefault="002A6400" w:rsidP="002A6400">
            <w:pPr>
              <w:pStyle w:val="ListParagraph"/>
              <w:numPr>
                <w:ilvl w:val="0"/>
                <w:numId w:val="9"/>
              </w:numPr>
              <w:spacing w:line="360" w:lineRule="auto"/>
              <w:rPr>
                <w:rFonts w:ascii="Times New Roman" w:hAnsi="Times New Roman" w:cs="Times New Roman"/>
              </w:rPr>
            </w:pPr>
            <w:r w:rsidRPr="009C5A4A">
              <w:rPr>
                <w:rFonts w:ascii="Times New Roman" w:hAnsi="Times New Roman" w:cs="Times New Roman"/>
              </w:rPr>
              <w:t>Bakhshi et al., 2015</w:t>
            </w:r>
          </w:p>
        </w:tc>
        <w:tc>
          <w:tcPr>
            <w:tcW w:w="636"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2218" w:type="dxa"/>
          </w:tcPr>
          <w:p w:rsidR="002A6400" w:rsidRPr="009C5A4A" w:rsidRDefault="002A6400" w:rsidP="002A6400">
            <w:pPr>
              <w:rPr>
                <w:rFonts w:ascii="Times New Roman" w:hAnsi="Times New Roman" w:cs="Times New Roman"/>
              </w:rPr>
            </w:pPr>
          </w:p>
        </w:tc>
        <w:tc>
          <w:tcPr>
            <w:tcW w:w="991" w:type="dxa"/>
          </w:tcPr>
          <w:p w:rsidR="002A6400" w:rsidRPr="009C5A4A" w:rsidRDefault="002A6400" w:rsidP="002A6400">
            <w:pPr>
              <w:rPr>
                <w:rFonts w:ascii="Times New Roman" w:hAnsi="Times New Roman" w:cs="Times New Roman"/>
              </w:rPr>
            </w:pPr>
          </w:p>
        </w:tc>
        <w:tc>
          <w:tcPr>
            <w:tcW w:w="1414"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2" w:type="dxa"/>
          </w:tcPr>
          <w:p w:rsidR="002A6400" w:rsidRPr="009C5A4A" w:rsidRDefault="002A6400" w:rsidP="002A6400">
            <w:pPr>
              <w:rPr>
                <w:rFonts w:ascii="Times New Roman" w:hAnsi="Times New Roman" w:cs="Times New Roman"/>
              </w:rPr>
            </w:pPr>
          </w:p>
        </w:tc>
        <w:tc>
          <w:tcPr>
            <w:tcW w:w="991" w:type="dxa"/>
          </w:tcPr>
          <w:p w:rsidR="002A6400" w:rsidRPr="009C5A4A" w:rsidRDefault="002A6400" w:rsidP="002A6400">
            <w:pPr>
              <w:rPr>
                <w:rFonts w:ascii="Times New Roman" w:hAnsi="Times New Roman" w:cs="Times New Roman"/>
              </w:rPr>
            </w:pPr>
          </w:p>
        </w:tc>
        <w:tc>
          <w:tcPr>
            <w:tcW w:w="1697"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1274" w:type="dxa"/>
          </w:tcPr>
          <w:p w:rsidR="002A6400" w:rsidRPr="009C5A4A" w:rsidRDefault="002A6400" w:rsidP="002A6400">
            <w:pPr>
              <w:rPr>
                <w:rFonts w:ascii="Times New Roman" w:hAnsi="Times New Roman" w:cs="Times New Roman"/>
              </w:rPr>
            </w:pPr>
          </w:p>
        </w:tc>
        <w:tc>
          <w:tcPr>
            <w:tcW w:w="1162" w:type="dxa"/>
          </w:tcPr>
          <w:p w:rsidR="002A6400" w:rsidRPr="009C5A4A" w:rsidRDefault="002A6400" w:rsidP="002A6400">
            <w:pPr>
              <w:rPr>
                <w:rFonts w:ascii="Times New Roman" w:hAnsi="Times New Roman" w:cs="Times New Roman"/>
              </w:rPr>
            </w:pPr>
          </w:p>
        </w:tc>
      </w:tr>
      <w:tr w:rsidR="002A6400" w:rsidRPr="009C5A4A" w:rsidTr="002A6400">
        <w:trPr>
          <w:trHeight w:val="380"/>
        </w:trPr>
        <w:tc>
          <w:tcPr>
            <w:tcW w:w="3364" w:type="dxa"/>
          </w:tcPr>
          <w:p w:rsidR="002A6400" w:rsidRPr="009C5A4A" w:rsidRDefault="002A6400" w:rsidP="002A6400">
            <w:pPr>
              <w:pStyle w:val="ListParagraph"/>
              <w:numPr>
                <w:ilvl w:val="0"/>
                <w:numId w:val="9"/>
              </w:numPr>
              <w:spacing w:line="360" w:lineRule="auto"/>
              <w:rPr>
                <w:rFonts w:ascii="Times New Roman" w:hAnsi="Times New Roman" w:cs="Times New Roman"/>
              </w:rPr>
            </w:pPr>
            <w:r w:rsidRPr="009C5A4A">
              <w:rPr>
                <w:rFonts w:ascii="Times New Roman" w:hAnsi="Times New Roman" w:cs="Times New Roman"/>
              </w:rPr>
              <w:t>Blake and Patterson, 2015</w:t>
            </w:r>
          </w:p>
        </w:tc>
        <w:tc>
          <w:tcPr>
            <w:tcW w:w="636"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2218" w:type="dxa"/>
          </w:tcPr>
          <w:p w:rsidR="002A6400" w:rsidRPr="009C5A4A" w:rsidRDefault="002A6400" w:rsidP="002A6400">
            <w:pPr>
              <w:rPr>
                <w:rFonts w:ascii="Times New Roman" w:hAnsi="Times New Roman" w:cs="Times New Roman"/>
              </w:rPr>
            </w:pPr>
          </w:p>
        </w:tc>
        <w:tc>
          <w:tcPr>
            <w:tcW w:w="991" w:type="dxa"/>
          </w:tcPr>
          <w:p w:rsidR="002A6400" w:rsidRPr="009C5A4A" w:rsidRDefault="002A6400" w:rsidP="002A6400">
            <w:pPr>
              <w:rPr>
                <w:rFonts w:ascii="Times New Roman" w:hAnsi="Times New Roman" w:cs="Times New Roman"/>
              </w:rPr>
            </w:pPr>
          </w:p>
        </w:tc>
        <w:tc>
          <w:tcPr>
            <w:tcW w:w="1414" w:type="dxa"/>
          </w:tcPr>
          <w:p w:rsidR="002A6400" w:rsidRPr="009C5A4A" w:rsidRDefault="002A6400" w:rsidP="002A6400">
            <w:pPr>
              <w:rPr>
                <w:rFonts w:ascii="Times New Roman" w:hAnsi="Times New Roman" w:cs="Times New Roman"/>
              </w:rPr>
            </w:pPr>
          </w:p>
        </w:tc>
        <w:tc>
          <w:tcPr>
            <w:tcW w:w="992" w:type="dxa"/>
          </w:tcPr>
          <w:p w:rsidR="002A6400" w:rsidRPr="009C5A4A" w:rsidRDefault="002A6400" w:rsidP="002A6400">
            <w:pPr>
              <w:rPr>
                <w:rFonts w:ascii="Times New Roman" w:hAnsi="Times New Roman" w:cs="Times New Roman"/>
              </w:rPr>
            </w:pPr>
          </w:p>
        </w:tc>
        <w:tc>
          <w:tcPr>
            <w:tcW w:w="991"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1697" w:type="dxa"/>
          </w:tcPr>
          <w:p w:rsidR="002A6400" w:rsidRPr="009C5A4A" w:rsidRDefault="002A6400" w:rsidP="002A6400">
            <w:pPr>
              <w:rPr>
                <w:rFonts w:ascii="Times New Roman" w:hAnsi="Times New Roman" w:cs="Times New Roman"/>
              </w:rPr>
            </w:pPr>
          </w:p>
        </w:tc>
        <w:tc>
          <w:tcPr>
            <w:tcW w:w="1274" w:type="dxa"/>
          </w:tcPr>
          <w:p w:rsidR="002A6400" w:rsidRPr="009C5A4A" w:rsidRDefault="002A6400" w:rsidP="002A6400">
            <w:pPr>
              <w:rPr>
                <w:rFonts w:ascii="Times New Roman" w:hAnsi="Times New Roman" w:cs="Times New Roman"/>
              </w:rPr>
            </w:pPr>
          </w:p>
        </w:tc>
        <w:tc>
          <w:tcPr>
            <w:tcW w:w="1162" w:type="dxa"/>
          </w:tcPr>
          <w:p w:rsidR="002A6400" w:rsidRPr="009C5A4A" w:rsidRDefault="002A6400" w:rsidP="002A6400">
            <w:pPr>
              <w:rPr>
                <w:rFonts w:ascii="Times New Roman" w:hAnsi="Times New Roman" w:cs="Times New Roman"/>
              </w:rPr>
            </w:pPr>
          </w:p>
        </w:tc>
      </w:tr>
      <w:tr w:rsidR="002A6400" w:rsidRPr="009C5A4A" w:rsidTr="002A6400">
        <w:trPr>
          <w:trHeight w:val="380"/>
        </w:trPr>
        <w:tc>
          <w:tcPr>
            <w:tcW w:w="3364" w:type="dxa"/>
          </w:tcPr>
          <w:p w:rsidR="002A6400" w:rsidRPr="009C5A4A" w:rsidRDefault="002A6400" w:rsidP="002A6400">
            <w:pPr>
              <w:pStyle w:val="ListParagraph"/>
              <w:numPr>
                <w:ilvl w:val="0"/>
                <w:numId w:val="9"/>
              </w:numPr>
              <w:spacing w:line="360" w:lineRule="auto"/>
              <w:rPr>
                <w:rFonts w:ascii="Times New Roman" w:hAnsi="Times New Roman" w:cs="Times New Roman"/>
              </w:rPr>
            </w:pPr>
            <w:r w:rsidRPr="009C5A4A">
              <w:rPr>
                <w:rFonts w:ascii="Times New Roman" w:hAnsi="Times New Roman" w:cs="Times New Roman"/>
              </w:rPr>
              <w:t>Borrelli et al., 2001</w:t>
            </w:r>
          </w:p>
        </w:tc>
        <w:tc>
          <w:tcPr>
            <w:tcW w:w="636"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2218" w:type="dxa"/>
          </w:tcPr>
          <w:p w:rsidR="002A6400" w:rsidRPr="009C5A4A" w:rsidRDefault="002A6400" w:rsidP="002A6400">
            <w:pPr>
              <w:rPr>
                <w:rFonts w:ascii="Times New Roman" w:hAnsi="Times New Roman" w:cs="Times New Roman"/>
              </w:rPr>
            </w:pPr>
          </w:p>
        </w:tc>
        <w:tc>
          <w:tcPr>
            <w:tcW w:w="991"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1414" w:type="dxa"/>
          </w:tcPr>
          <w:p w:rsidR="002A6400" w:rsidRPr="009C5A4A" w:rsidRDefault="002A6400" w:rsidP="002A6400">
            <w:pPr>
              <w:rPr>
                <w:rFonts w:ascii="Times New Roman" w:hAnsi="Times New Roman" w:cs="Times New Roman"/>
              </w:rPr>
            </w:pPr>
          </w:p>
        </w:tc>
        <w:tc>
          <w:tcPr>
            <w:tcW w:w="992" w:type="dxa"/>
          </w:tcPr>
          <w:p w:rsidR="002A6400" w:rsidRPr="009C5A4A" w:rsidRDefault="002A6400" w:rsidP="002A6400">
            <w:pPr>
              <w:rPr>
                <w:rFonts w:ascii="Times New Roman" w:hAnsi="Times New Roman" w:cs="Times New Roman"/>
              </w:rPr>
            </w:pPr>
          </w:p>
        </w:tc>
        <w:tc>
          <w:tcPr>
            <w:tcW w:w="991" w:type="dxa"/>
          </w:tcPr>
          <w:p w:rsidR="002A6400" w:rsidRPr="009C5A4A" w:rsidRDefault="002A6400" w:rsidP="002A6400">
            <w:pPr>
              <w:rPr>
                <w:rFonts w:ascii="Times New Roman" w:hAnsi="Times New Roman" w:cs="Times New Roman"/>
              </w:rPr>
            </w:pPr>
          </w:p>
        </w:tc>
        <w:tc>
          <w:tcPr>
            <w:tcW w:w="1697" w:type="dxa"/>
          </w:tcPr>
          <w:p w:rsidR="002A6400" w:rsidRPr="009C5A4A" w:rsidRDefault="002A6400" w:rsidP="002A6400">
            <w:pPr>
              <w:rPr>
                <w:rFonts w:ascii="Times New Roman" w:hAnsi="Times New Roman" w:cs="Times New Roman"/>
              </w:rPr>
            </w:pPr>
          </w:p>
        </w:tc>
        <w:tc>
          <w:tcPr>
            <w:tcW w:w="1274" w:type="dxa"/>
          </w:tcPr>
          <w:p w:rsidR="002A6400" w:rsidRPr="009C5A4A" w:rsidRDefault="002A6400" w:rsidP="002A6400">
            <w:pPr>
              <w:rPr>
                <w:rFonts w:ascii="Times New Roman" w:hAnsi="Times New Roman" w:cs="Times New Roman"/>
              </w:rPr>
            </w:pPr>
          </w:p>
        </w:tc>
        <w:tc>
          <w:tcPr>
            <w:tcW w:w="1162"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r>
      <w:tr w:rsidR="002A6400" w:rsidRPr="009C5A4A" w:rsidTr="002A6400">
        <w:trPr>
          <w:trHeight w:val="380"/>
        </w:trPr>
        <w:tc>
          <w:tcPr>
            <w:tcW w:w="3364" w:type="dxa"/>
          </w:tcPr>
          <w:p w:rsidR="002A6400" w:rsidRPr="009C5A4A" w:rsidRDefault="002A6400" w:rsidP="002A6400">
            <w:pPr>
              <w:pStyle w:val="ListParagraph"/>
              <w:numPr>
                <w:ilvl w:val="0"/>
                <w:numId w:val="9"/>
              </w:numPr>
              <w:spacing w:line="360" w:lineRule="auto"/>
              <w:rPr>
                <w:rFonts w:ascii="Times New Roman" w:hAnsi="Times New Roman" w:cs="Times New Roman"/>
              </w:rPr>
            </w:pPr>
            <w:r w:rsidRPr="009C5A4A">
              <w:rPr>
                <w:rFonts w:ascii="Times New Roman" w:hAnsi="Times New Roman" w:cs="Times New Roman"/>
              </w:rPr>
              <w:t>Brown &amp; Thompson, 2007</w:t>
            </w:r>
          </w:p>
        </w:tc>
        <w:tc>
          <w:tcPr>
            <w:tcW w:w="636"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2218" w:type="dxa"/>
          </w:tcPr>
          <w:p w:rsidR="002A6400" w:rsidRPr="009C5A4A" w:rsidRDefault="002A6400" w:rsidP="002A6400">
            <w:pPr>
              <w:rPr>
                <w:rFonts w:ascii="Times New Roman" w:hAnsi="Times New Roman" w:cs="Times New Roman"/>
              </w:rPr>
            </w:pPr>
          </w:p>
        </w:tc>
        <w:tc>
          <w:tcPr>
            <w:tcW w:w="991" w:type="dxa"/>
          </w:tcPr>
          <w:p w:rsidR="002A6400" w:rsidRPr="009C5A4A" w:rsidRDefault="002A6400" w:rsidP="002A6400">
            <w:pPr>
              <w:rPr>
                <w:rFonts w:ascii="Times New Roman" w:hAnsi="Times New Roman" w:cs="Times New Roman"/>
              </w:rPr>
            </w:pPr>
          </w:p>
        </w:tc>
        <w:tc>
          <w:tcPr>
            <w:tcW w:w="1414"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2"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1" w:type="dxa"/>
          </w:tcPr>
          <w:p w:rsidR="002A6400" w:rsidRPr="009C5A4A" w:rsidRDefault="002A6400" w:rsidP="002A6400">
            <w:pPr>
              <w:rPr>
                <w:rFonts w:ascii="Times New Roman" w:hAnsi="Times New Roman" w:cs="Times New Roman"/>
              </w:rPr>
            </w:pPr>
          </w:p>
        </w:tc>
        <w:tc>
          <w:tcPr>
            <w:tcW w:w="1697" w:type="dxa"/>
          </w:tcPr>
          <w:p w:rsidR="002A6400" w:rsidRPr="009C5A4A" w:rsidRDefault="002A6400" w:rsidP="002A6400">
            <w:pPr>
              <w:rPr>
                <w:rFonts w:ascii="Times New Roman" w:hAnsi="Times New Roman" w:cs="Times New Roman"/>
              </w:rPr>
            </w:pPr>
          </w:p>
        </w:tc>
        <w:tc>
          <w:tcPr>
            <w:tcW w:w="1274" w:type="dxa"/>
          </w:tcPr>
          <w:p w:rsidR="002A6400" w:rsidRPr="009C5A4A" w:rsidRDefault="002A6400" w:rsidP="002A6400">
            <w:pPr>
              <w:rPr>
                <w:rFonts w:ascii="Times New Roman" w:hAnsi="Times New Roman" w:cs="Times New Roman"/>
              </w:rPr>
            </w:pPr>
          </w:p>
        </w:tc>
        <w:tc>
          <w:tcPr>
            <w:tcW w:w="1162" w:type="dxa"/>
          </w:tcPr>
          <w:p w:rsidR="002A6400" w:rsidRPr="009C5A4A" w:rsidRDefault="002A6400" w:rsidP="002A6400">
            <w:pPr>
              <w:rPr>
                <w:rFonts w:ascii="Times New Roman" w:hAnsi="Times New Roman" w:cs="Times New Roman"/>
              </w:rPr>
            </w:pPr>
          </w:p>
        </w:tc>
      </w:tr>
      <w:tr w:rsidR="002A6400" w:rsidRPr="009C5A4A" w:rsidTr="002A6400">
        <w:trPr>
          <w:trHeight w:val="380"/>
        </w:trPr>
        <w:tc>
          <w:tcPr>
            <w:tcW w:w="3364" w:type="dxa"/>
          </w:tcPr>
          <w:p w:rsidR="002A6400" w:rsidRPr="009C5A4A" w:rsidRDefault="002A6400" w:rsidP="002A6400">
            <w:pPr>
              <w:pStyle w:val="ListParagraph"/>
              <w:numPr>
                <w:ilvl w:val="0"/>
                <w:numId w:val="9"/>
              </w:numPr>
              <w:spacing w:line="360" w:lineRule="auto"/>
              <w:rPr>
                <w:rFonts w:ascii="Times New Roman" w:hAnsi="Times New Roman" w:cs="Times New Roman"/>
              </w:rPr>
            </w:pPr>
            <w:r w:rsidRPr="009C5A4A">
              <w:rPr>
                <w:rFonts w:ascii="Times New Roman" w:hAnsi="Times New Roman" w:cs="Times New Roman"/>
              </w:rPr>
              <w:t>Dwyer et al., 2009</w:t>
            </w:r>
          </w:p>
        </w:tc>
        <w:tc>
          <w:tcPr>
            <w:tcW w:w="636" w:type="dxa"/>
          </w:tcPr>
          <w:p w:rsidR="002A6400" w:rsidRPr="009C5A4A" w:rsidRDefault="002A6400" w:rsidP="002A6400">
            <w:pPr>
              <w:rPr>
                <w:rFonts w:ascii="Times New Roman" w:hAnsi="Times New Roman" w:cs="Times New Roman"/>
              </w:rPr>
            </w:pPr>
          </w:p>
        </w:tc>
        <w:tc>
          <w:tcPr>
            <w:tcW w:w="2218" w:type="dxa"/>
          </w:tcPr>
          <w:p w:rsidR="002A6400" w:rsidRPr="009C5A4A" w:rsidRDefault="002A6400" w:rsidP="002A6400">
            <w:pPr>
              <w:rPr>
                <w:rFonts w:ascii="Times New Roman" w:hAnsi="Times New Roman" w:cs="Times New Roman"/>
              </w:rPr>
            </w:pPr>
          </w:p>
        </w:tc>
        <w:tc>
          <w:tcPr>
            <w:tcW w:w="991" w:type="dxa"/>
          </w:tcPr>
          <w:p w:rsidR="002A6400" w:rsidRPr="009C5A4A" w:rsidRDefault="002A6400" w:rsidP="002A6400">
            <w:pPr>
              <w:rPr>
                <w:rFonts w:ascii="Times New Roman" w:hAnsi="Times New Roman" w:cs="Times New Roman"/>
              </w:rPr>
            </w:pPr>
          </w:p>
        </w:tc>
        <w:tc>
          <w:tcPr>
            <w:tcW w:w="1414"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2"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1"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1697" w:type="dxa"/>
          </w:tcPr>
          <w:p w:rsidR="002A6400" w:rsidRPr="009C5A4A" w:rsidRDefault="002A6400" w:rsidP="002A6400">
            <w:pPr>
              <w:rPr>
                <w:rFonts w:ascii="Times New Roman" w:hAnsi="Times New Roman" w:cs="Times New Roman"/>
              </w:rPr>
            </w:pPr>
          </w:p>
        </w:tc>
        <w:tc>
          <w:tcPr>
            <w:tcW w:w="1274" w:type="dxa"/>
          </w:tcPr>
          <w:p w:rsidR="002A6400" w:rsidRPr="009C5A4A" w:rsidRDefault="002A6400" w:rsidP="002A6400">
            <w:pPr>
              <w:rPr>
                <w:rFonts w:ascii="Times New Roman" w:hAnsi="Times New Roman" w:cs="Times New Roman"/>
              </w:rPr>
            </w:pPr>
          </w:p>
        </w:tc>
        <w:tc>
          <w:tcPr>
            <w:tcW w:w="1162" w:type="dxa"/>
          </w:tcPr>
          <w:p w:rsidR="002A6400" w:rsidRPr="009C5A4A" w:rsidRDefault="002A6400" w:rsidP="002A6400">
            <w:pPr>
              <w:rPr>
                <w:rFonts w:ascii="Times New Roman" w:hAnsi="Times New Roman" w:cs="Times New Roman"/>
              </w:rPr>
            </w:pPr>
          </w:p>
        </w:tc>
      </w:tr>
      <w:tr w:rsidR="002A6400" w:rsidRPr="009C5A4A" w:rsidTr="002A6400">
        <w:trPr>
          <w:trHeight w:val="380"/>
        </w:trPr>
        <w:tc>
          <w:tcPr>
            <w:tcW w:w="3364" w:type="dxa"/>
          </w:tcPr>
          <w:p w:rsidR="002A6400" w:rsidRPr="009C5A4A" w:rsidRDefault="002A6400" w:rsidP="002A6400">
            <w:pPr>
              <w:pStyle w:val="ListParagraph"/>
              <w:numPr>
                <w:ilvl w:val="0"/>
                <w:numId w:val="9"/>
              </w:numPr>
              <w:spacing w:line="360" w:lineRule="auto"/>
              <w:rPr>
                <w:rFonts w:ascii="Times New Roman" w:hAnsi="Times New Roman" w:cs="Times New Roman"/>
              </w:rPr>
            </w:pPr>
            <w:r w:rsidRPr="009C5A4A">
              <w:rPr>
                <w:rFonts w:ascii="Times New Roman" w:hAnsi="Times New Roman" w:cs="Times New Roman"/>
              </w:rPr>
              <w:t>Esposito &amp; Fitzpatrick, 2011</w:t>
            </w:r>
          </w:p>
        </w:tc>
        <w:tc>
          <w:tcPr>
            <w:tcW w:w="636" w:type="dxa"/>
          </w:tcPr>
          <w:p w:rsidR="002A6400" w:rsidRPr="009C5A4A" w:rsidRDefault="002A6400" w:rsidP="002A6400">
            <w:pPr>
              <w:rPr>
                <w:rFonts w:ascii="Times New Roman" w:hAnsi="Times New Roman" w:cs="Times New Roman"/>
              </w:rPr>
            </w:pPr>
          </w:p>
        </w:tc>
        <w:tc>
          <w:tcPr>
            <w:tcW w:w="2218"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1" w:type="dxa"/>
          </w:tcPr>
          <w:p w:rsidR="002A6400" w:rsidRPr="009C5A4A" w:rsidRDefault="002A6400" w:rsidP="002A6400">
            <w:pPr>
              <w:rPr>
                <w:rFonts w:ascii="Times New Roman" w:hAnsi="Times New Roman" w:cs="Times New Roman"/>
              </w:rPr>
            </w:pPr>
          </w:p>
        </w:tc>
        <w:tc>
          <w:tcPr>
            <w:tcW w:w="1414" w:type="dxa"/>
          </w:tcPr>
          <w:p w:rsidR="002A6400" w:rsidRPr="009C5A4A" w:rsidRDefault="002A6400" w:rsidP="002A6400">
            <w:pPr>
              <w:rPr>
                <w:rFonts w:ascii="Times New Roman" w:hAnsi="Times New Roman" w:cs="Times New Roman"/>
              </w:rPr>
            </w:pPr>
          </w:p>
        </w:tc>
        <w:tc>
          <w:tcPr>
            <w:tcW w:w="992" w:type="dxa"/>
          </w:tcPr>
          <w:p w:rsidR="002A6400" w:rsidRPr="009C5A4A" w:rsidRDefault="002A6400" w:rsidP="002A6400">
            <w:pPr>
              <w:rPr>
                <w:rFonts w:ascii="Times New Roman" w:hAnsi="Times New Roman" w:cs="Times New Roman"/>
              </w:rPr>
            </w:pPr>
          </w:p>
        </w:tc>
        <w:tc>
          <w:tcPr>
            <w:tcW w:w="991" w:type="dxa"/>
          </w:tcPr>
          <w:p w:rsidR="002A6400" w:rsidRPr="009C5A4A" w:rsidRDefault="002A6400" w:rsidP="002A6400">
            <w:pPr>
              <w:rPr>
                <w:rFonts w:ascii="Times New Roman" w:hAnsi="Times New Roman" w:cs="Times New Roman"/>
              </w:rPr>
            </w:pPr>
          </w:p>
        </w:tc>
        <w:tc>
          <w:tcPr>
            <w:tcW w:w="1697" w:type="dxa"/>
          </w:tcPr>
          <w:p w:rsidR="002A6400" w:rsidRPr="009C5A4A" w:rsidRDefault="002A6400" w:rsidP="002A6400">
            <w:pPr>
              <w:rPr>
                <w:rFonts w:ascii="Times New Roman" w:hAnsi="Times New Roman" w:cs="Times New Roman"/>
              </w:rPr>
            </w:pPr>
          </w:p>
        </w:tc>
        <w:tc>
          <w:tcPr>
            <w:tcW w:w="1274"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1162" w:type="dxa"/>
          </w:tcPr>
          <w:p w:rsidR="002A6400" w:rsidRPr="009C5A4A" w:rsidRDefault="002A6400" w:rsidP="002A6400">
            <w:pPr>
              <w:rPr>
                <w:rFonts w:ascii="Times New Roman" w:hAnsi="Times New Roman" w:cs="Times New Roman"/>
              </w:rPr>
            </w:pPr>
          </w:p>
        </w:tc>
      </w:tr>
      <w:tr w:rsidR="002A6400" w:rsidRPr="009C5A4A" w:rsidTr="002A6400">
        <w:trPr>
          <w:trHeight w:val="380"/>
        </w:trPr>
        <w:tc>
          <w:tcPr>
            <w:tcW w:w="3364" w:type="dxa"/>
          </w:tcPr>
          <w:p w:rsidR="002A6400" w:rsidRPr="009C5A4A" w:rsidRDefault="002A6400" w:rsidP="002A6400">
            <w:pPr>
              <w:pStyle w:val="ListParagraph"/>
              <w:numPr>
                <w:ilvl w:val="0"/>
                <w:numId w:val="9"/>
              </w:numPr>
              <w:spacing w:line="360" w:lineRule="auto"/>
              <w:rPr>
                <w:rFonts w:ascii="Times New Roman" w:hAnsi="Times New Roman" w:cs="Times New Roman"/>
              </w:rPr>
            </w:pPr>
            <w:r w:rsidRPr="009C5A4A">
              <w:rPr>
                <w:rFonts w:ascii="Times New Roman" w:hAnsi="Times New Roman" w:cs="Times New Roman"/>
              </w:rPr>
              <w:t>González et al., 2009</w:t>
            </w:r>
          </w:p>
        </w:tc>
        <w:tc>
          <w:tcPr>
            <w:tcW w:w="636"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2218" w:type="dxa"/>
          </w:tcPr>
          <w:p w:rsidR="002A6400" w:rsidRPr="009C5A4A" w:rsidRDefault="002A6400" w:rsidP="002A6400">
            <w:pPr>
              <w:rPr>
                <w:rFonts w:ascii="Times New Roman" w:hAnsi="Times New Roman" w:cs="Times New Roman"/>
              </w:rPr>
            </w:pPr>
          </w:p>
        </w:tc>
        <w:tc>
          <w:tcPr>
            <w:tcW w:w="991" w:type="dxa"/>
          </w:tcPr>
          <w:p w:rsidR="002A6400" w:rsidRPr="009C5A4A" w:rsidRDefault="002A6400" w:rsidP="002A6400">
            <w:pPr>
              <w:rPr>
                <w:rFonts w:ascii="Times New Roman" w:hAnsi="Times New Roman" w:cs="Times New Roman"/>
              </w:rPr>
            </w:pPr>
          </w:p>
        </w:tc>
        <w:tc>
          <w:tcPr>
            <w:tcW w:w="1414" w:type="dxa"/>
          </w:tcPr>
          <w:p w:rsidR="002A6400" w:rsidRPr="009C5A4A" w:rsidRDefault="002A6400" w:rsidP="002A6400">
            <w:pPr>
              <w:rPr>
                <w:rFonts w:ascii="Times New Roman" w:hAnsi="Times New Roman" w:cs="Times New Roman"/>
              </w:rPr>
            </w:pPr>
          </w:p>
        </w:tc>
        <w:tc>
          <w:tcPr>
            <w:tcW w:w="992"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1" w:type="dxa"/>
          </w:tcPr>
          <w:p w:rsidR="002A6400" w:rsidRPr="009C5A4A" w:rsidRDefault="002A6400" w:rsidP="002A6400">
            <w:pPr>
              <w:rPr>
                <w:rFonts w:ascii="Times New Roman" w:hAnsi="Times New Roman" w:cs="Times New Roman"/>
              </w:rPr>
            </w:pPr>
          </w:p>
        </w:tc>
        <w:tc>
          <w:tcPr>
            <w:tcW w:w="1697" w:type="dxa"/>
          </w:tcPr>
          <w:p w:rsidR="002A6400" w:rsidRPr="009C5A4A" w:rsidRDefault="002A6400" w:rsidP="002A6400">
            <w:pPr>
              <w:rPr>
                <w:rFonts w:ascii="Times New Roman" w:hAnsi="Times New Roman" w:cs="Times New Roman"/>
              </w:rPr>
            </w:pPr>
          </w:p>
        </w:tc>
        <w:tc>
          <w:tcPr>
            <w:tcW w:w="1274" w:type="dxa"/>
          </w:tcPr>
          <w:p w:rsidR="002A6400" w:rsidRPr="009C5A4A" w:rsidRDefault="002A6400" w:rsidP="002A6400">
            <w:pPr>
              <w:rPr>
                <w:rFonts w:ascii="Times New Roman" w:hAnsi="Times New Roman" w:cs="Times New Roman"/>
              </w:rPr>
            </w:pPr>
          </w:p>
        </w:tc>
        <w:tc>
          <w:tcPr>
            <w:tcW w:w="1162" w:type="dxa"/>
          </w:tcPr>
          <w:p w:rsidR="002A6400" w:rsidRPr="009C5A4A" w:rsidRDefault="002A6400" w:rsidP="002A6400">
            <w:pPr>
              <w:rPr>
                <w:rFonts w:ascii="Times New Roman" w:hAnsi="Times New Roman" w:cs="Times New Roman"/>
              </w:rPr>
            </w:pPr>
          </w:p>
        </w:tc>
      </w:tr>
      <w:tr w:rsidR="002A6400" w:rsidRPr="009C5A4A" w:rsidTr="002A6400">
        <w:trPr>
          <w:trHeight w:val="380"/>
        </w:trPr>
        <w:tc>
          <w:tcPr>
            <w:tcW w:w="3364" w:type="dxa"/>
          </w:tcPr>
          <w:p w:rsidR="002A6400" w:rsidRPr="009C5A4A" w:rsidRDefault="002A6400" w:rsidP="002A6400">
            <w:pPr>
              <w:pStyle w:val="ListParagraph"/>
              <w:numPr>
                <w:ilvl w:val="0"/>
                <w:numId w:val="9"/>
              </w:numPr>
              <w:spacing w:line="360" w:lineRule="auto"/>
              <w:rPr>
                <w:rFonts w:ascii="Times New Roman" w:hAnsi="Times New Roman" w:cs="Times New Roman"/>
              </w:rPr>
            </w:pPr>
            <w:r w:rsidRPr="009C5A4A">
              <w:rPr>
                <w:rFonts w:ascii="Times New Roman" w:hAnsi="Times New Roman" w:cs="Times New Roman"/>
              </w:rPr>
              <w:t>Heath et al., 2004</w:t>
            </w:r>
          </w:p>
        </w:tc>
        <w:tc>
          <w:tcPr>
            <w:tcW w:w="636"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2218" w:type="dxa"/>
          </w:tcPr>
          <w:p w:rsidR="002A6400" w:rsidRPr="009C5A4A" w:rsidRDefault="002A6400" w:rsidP="002A6400">
            <w:pPr>
              <w:rPr>
                <w:rFonts w:ascii="Times New Roman" w:hAnsi="Times New Roman" w:cs="Times New Roman"/>
              </w:rPr>
            </w:pPr>
          </w:p>
        </w:tc>
        <w:tc>
          <w:tcPr>
            <w:tcW w:w="991" w:type="dxa"/>
          </w:tcPr>
          <w:p w:rsidR="002A6400" w:rsidRPr="009C5A4A" w:rsidRDefault="002A6400" w:rsidP="002A6400">
            <w:pPr>
              <w:rPr>
                <w:rFonts w:ascii="Times New Roman" w:hAnsi="Times New Roman" w:cs="Times New Roman"/>
              </w:rPr>
            </w:pPr>
          </w:p>
        </w:tc>
        <w:tc>
          <w:tcPr>
            <w:tcW w:w="1414" w:type="dxa"/>
          </w:tcPr>
          <w:p w:rsidR="002A6400" w:rsidRPr="009C5A4A" w:rsidRDefault="002A6400" w:rsidP="002A6400">
            <w:pPr>
              <w:rPr>
                <w:rFonts w:ascii="Times New Roman" w:hAnsi="Times New Roman" w:cs="Times New Roman"/>
              </w:rPr>
            </w:pPr>
          </w:p>
        </w:tc>
        <w:tc>
          <w:tcPr>
            <w:tcW w:w="992"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1" w:type="dxa"/>
          </w:tcPr>
          <w:p w:rsidR="002A6400" w:rsidRPr="009C5A4A" w:rsidRDefault="002A6400" w:rsidP="002A6400">
            <w:pPr>
              <w:rPr>
                <w:rFonts w:ascii="Times New Roman" w:hAnsi="Times New Roman" w:cs="Times New Roman"/>
              </w:rPr>
            </w:pPr>
          </w:p>
        </w:tc>
        <w:tc>
          <w:tcPr>
            <w:tcW w:w="1697" w:type="dxa"/>
          </w:tcPr>
          <w:p w:rsidR="002A6400" w:rsidRPr="009C5A4A" w:rsidRDefault="002A6400" w:rsidP="002A6400">
            <w:pPr>
              <w:rPr>
                <w:rFonts w:ascii="Times New Roman" w:hAnsi="Times New Roman" w:cs="Times New Roman"/>
              </w:rPr>
            </w:pPr>
          </w:p>
        </w:tc>
        <w:tc>
          <w:tcPr>
            <w:tcW w:w="1274" w:type="dxa"/>
          </w:tcPr>
          <w:p w:rsidR="002A6400" w:rsidRPr="009C5A4A" w:rsidRDefault="002A6400" w:rsidP="002A6400">
            <w:pPr>
              <w:rPr>
                <w:rFonts w:ascii="Times New Roman" w:hAnsi="Times New Roman" w:cs="Times New Roman"/>
              </w:rPr>
            </w:pPr>
          </w:p>
        </w:tc>
        <w:tc>
          <w:tcPr>
            <w:tcW w:w="1162" w:type="dxa"/>
          </w:tcPr>
          <w:p w:rsidR="002A6400" w:rsidRPr="009C5A4A" w:rsidRDefault="002A6400" w:rsidP="002A6400">
            <w:pPr>
              <w:rPr>
                <w:rFonts w:ascii="Times New Roman" w:hAnsi="Times New Roman" w:cs="Times New Roman"/>
              </w:rPr>
            </w:pPr>
          </w:p>
        </w:tc>
      </w:tr>
      <w:tr w:rsidR="002A6400" w:rsidRPr="009C5A4A" w:rsidTr="002A6400">
        <w:trPr>
          <w:trHeight w:val="380"/>
        </w:trPr>
        <w:tc>
          <w:tcPr>
            <w:tcW w:w="3364" w:type="dxa"/>
          </w:tcPr>
          <w:p w:rsidR="002A6400" w:rsidRPr="009C5A4A" w:rsidRDefault="002A6400" w:rsidP="002A6400">
            <w:pPr>
              <w:pStyle w:val="ListParagraph"/>
              <w:numPr>
                <w:ilvl w:val="0"/>
                <w:numId w:val="9"/>
              </w:numPr>
              <w:spacing w:line="360" w:lineRule="auto"/>
              <w:rPr>
                <w:rFonts w:ascii="Times New Roman" w:hAnsi="Times New Roman" w:cs="Times New Roman"/>
              </w:rPr>
            </w:pPr>
            <w:r w:rsidRPr="009C5A4A">
              <w:rPr>
                <w:rFonts w:ascii="Times New Roman" w:hAnsi="Times New Roman" w:cs="Times New Roman"/>
              </w:rPr>
              <w:t>McCarty et al., 2001</w:t>
            </w:r>
          </w:p>
        </w:tc>
        <w:tc>
          <w:tcPr>
            <w:tcW w:w="636" w:type="dxa"/>
          </w:tcPr>
          <w:p w:rsidR="002A6400" w:rsidRPr="009C5A4A" w:rsidRDefault="002A6400" w:rsidP="002A6400">
            <w:pPr>
              <w:rPr>
                <w:rFonts w:ascii="Times New Roman" w:hAnsi="Times New Roman" w:cs="Times New Roman"/>
              </w:rPr>
            </w:pPr>
          </w:p>
        </w:tc>
        <w:tc>
          <w:tcPr>
            <w:tcW w:w="2218"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1"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1414"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2" w:type="dxa"/>
          </w:tcPr>
          <w:p w:rsidR="002A6400" w:rsidRPr="009C5A4A" w:rsidRDefault="002A6400" w:rsidP="002A6400">
            <w:pPr>
              <w:rPr>
                <w:rFonts w:ascii="Times New Roman" w:hAnsi="Times New Roman" w:cs="Times New Roman"/>
              </w:rPr>
            </w:pPr>
          </w:p>
        </w:tc>
        <w:tc>
          <w:tcPr>
            <w:tcW w:w="991" w:type="dxa"/>
          </w:tcPr>
          <w:p w:rsidR="002A6400" w:rsidRPr="009C5A4A" w:rsidRDefault="002A6400" w:rsidP="002A6400">
            <w:pPr>
              <w:rPr>
                <w:rFonts w:ascii="Times New Roman" w:hAnsi="Times New Roman" w:cs="Times New Roman"/>
              </w:rPr>
            </w:pPr>
          </w:p>
        </w:tc>
        <w:tc>
          <w:tcPr>
            <w:tcW w:w="1697" w:type="dxa"/>
          </w:tcPr>
          <w:p w:rsidR="002A6400" w:rsidRPr="009C5A4A" w:rsidRDefault="002A6400" w:rsidP="002A6400">
            <w:pPr>
              <w:rPr>
                <w:rFonts w:ascii="Times New Roman" w:hAnsi="Times New Roman" w:cs="Times New Roman"/>
              </w:rPr>
            </w:pPr>
          </w:p>
        </w:tc>
        <w:tc>
          <w:tcPr>
            <w:tcW w:w="1274" w:type="dxa"/>
          </w:tcPr>
          <w:p w:rsidR="002A6400" w:rsidRPr="009C5A4A" w:rsidRDefault="002A6400" w:rsidP="002A6400">
            <w:pPr>
              <w:rPr>
                <w:rFonts w:ascii="Times New Roman" w:hAnsi="Times New Roman" w:cs="Times New Roman"/>
              </w:rPr>
            </w:pPr>
          </w:p>
        </w:tc>
        <w:tc>
          <w:tcPr>
            <w:tcW w:w="1162"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r>
      <w:tr w:rsidR="002A6400" w:rsidRPr="009C5A4A" w:rsidTr="002A6400">
        <w:trPr>
          <w:trHeight w:val="380"/>
        </w:trPr>
        <w:tc>
          <w:tcPr>
            <w:tcW w:w="3364" w:type="dxa"/>
          </w:tcPr>
          <w:p w:rsidR="002A6400" w:rsidRPr="009C5A4A" w:rsidRDefault="002A6400" w:rsidP="002A6400">
            <w:pPr>
              <w:pStyle w:val="ListParagraph"/>
              <w:numPr>
                <w:ilvl w:val="0"/>
                <w:numId w:val="9"/>
              </w:numPr>
              <w:spacing w:line="360" w:lineRule="auto"/>
              <w:rPr>
                <w:rFonts w:ascii="Times New Roman" w:hAnsi="Times New Roman" w:cs="Times New Roman"/>
              </w:rPr>
            </w:pPr>
            <w:r w:rsidRPr="009C5A4A">
              <w:rPr>
                <w:rFonts w:ascii="Times New Roman" w:hAnsi="Times New Roman" w:cs="Times New Roman"/>
              </w:rPr>
              <w:t>McKenna et al., 1998</w:t>
            </w:r>
          </w:p>
        </w:tc>
        <w:tc>
          <w:tcPr>
            <w:tcW w:w="636" w:type="dxa"/>
          </w:tcPr>
          <w:p w:rsidR="002A6400" w:rsidRPr="009C5A4A" w:rsidRDefault="002A6400" w:rsidP="002A6400">
            <w:pPr>
              <w:rPr>
                <w:rFonts w:ascii="Times New Roman" w:hAnsi="Times New Roman" w:cs="Times New Roman"/>
              </w:rPr>
            </w:pPr>
          </w:p>
        </w:tc>
        <w:tc>
          <w:tcPr>
            <w:tcW w:w="2218"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1" w:type="dxa"/>
          </w:tcPr>
          <w:p w:rsidR="002A6400" w:rsidRPr="009C5A4A" w:rsidRDefault="002A6400" w:rsidP="002A6400">
            <w:pPr>
              <w:rPr>
                <w:rFonts w:ascii="Times New Roman" w:hAnsi="Times New Roman" w:cs="Times New Roman"/>
              </w:rPr>
            </w:pPr>
          </w:p>
        </w:tc>
        <w:tc>
          <w:tcPr>
            <w:tcW w:w="1414" w:type="dxa"/>
          </w:tcPr>
          <w:p w:rsidR="002A6400" w:rsidRPr="009C5A4A" w:rsidRDefault="002A6400" w:rsidP="002A6400">
            <w:pPr>
              <w:rPr>
                <w:rFonts w:ascii="Times New Roman" w:hAnsi="Times New Roman" w:cs="Times New Roman"/>
              </w:rPr>
            </w:pPr>
          </w:p>
        </w:tc>
        <w:tc>
          <w:tcPr>
            <w:tcW w:w="992" w:type="dxa"/>
          </w:tcPr>
          <w:p w:rsidR="002A6400" w:rsidRPr="009C5A4A" w:rsidRDefault="002A6400" w:rsidP="002A6400">
            <w:pPr>
              <w:rPr>
                <w:rFonts w:ascii="Times New Roman" w:hAnsi="Times New Roman" w:cs="Times New Roman"/>
              </w:rPr>
            </w:pPr>
          </w:p>
        </w:tc>
        <w:tc>
          <w:tcPr>
            <w:tcW w:w="991" w:type="dxa"/>
          </w:tcPr>
          <w:p w:rsidR="002A6400" w:rsidRPr="009C5A4A" w:rsidRDefault="002A6400" w:rsidP="002A6400">
            <w:pPr>
              <w:rPr>
                <w:rFonts w:ascii="Times New Roman" w:hAnsi="Times New Roman" w:cs="Times New Roman"/>
              </w:rPr>
            </w:pPr>
          </w:p>
        </w:tc>
        <w:tc>
          <w:tcPr>
            <w:tcW w:w="1697" w:type="dxa"/>
          </w:tcPr>
          <w:p w:rsidR="002A6400" w:rsidRPr="009C5A4A" w:rsidRDefault="002A6400" w:rsidP="002A6400">
            <w:pPr>
              <w:rPr>
                <w:rFonts w:ascii="Times New Roman" w:hAnsi="Times New Roman" w:cs="Times New Roman"/>
              </w:rPr>
            </w:pPr>
          </w:p>
        </w:tc>
        <w:tc>
          <w:tcPr>
            <w:tcW w:w="1274" w:type="dxa"/>
          </w:tcPr>
          <w:p w:rsidR="002A6400" w:rsidRPr="009C5A4A" w:rsidRDefault="002A6400" w:rsidP="002A6400">
            <w:pPr>
              <w:rPr>
                <w:rFonts w:ascii="Times New Roman" w:hAnsi="Times New Roman" w:cs="Times New Roman"/>
              </w:rPr>
            </w:pPr>
          </w:p>
        </w:tc>
        <w:tc>
          <w:tcPr>
            <w:tcW w:w="1162" w:type="dxa"/>
          </w:tcPr>
          <w:p w:rsidR="002A6400" w:rsidRPr="009C5A4A" w:rsidRDefault="002A6400" w:rsidP="002A6400">
            <w:pPr>
              <w:rPr>
                <w:rFonts w:ascii="Times New Roman" w:hAnsi="Times New Roman" w:cs="Times New Roman"/>
              </w:rPr>
            </w:pPr>
          </w:p>
        </w:tc>
      </w:tr>
      <w:tr w:rsidR="002A6400" w:rsidRPr="009C5A4A" w:rsidTr="002A6400">
        <w:trPr>
          <w:trHeight w:val="380"/>
        </w:trPr>
        <w:tc>
          <w:tcPr>
            <w:tcW w:w="3364" w:type="dxa"/>
          </w:tcPr>
          <w:p w:rsidR="002A6400" w:rsidRPr="009C5A4A" w:rsidRDefault="002A6400" w:rsidP="002A6400">
            <w:pPr>
              <w:pStyle w:val="ListParagraph"/>
              <w:numPr>
                <w:ilvl w:val="0"/>
                <w:numId w:val="9"/>
              </w:numPr>
              <w:spacing w:line="360" w:lineRule="auto"/>
              <w:rPr>
                <w:rFonts w:ascii="Times New Roman" w:hAnsi="Times New Roman" w:cs="Times New Roman"/>
              </w:rPr>
            </w:pPr>
            <w:r w:rsidRPr="009C5A4A">
              <w:rPr>
                <w:rFonts w:ascii="Times New Roman" w:hAnsi="Times New Roman" w:cs="Times New Roman"/>
              </w:rPr>
              <w:t>Merrill et al., 2010</w:t>
            </w:r>
          </w:p>
        </w:tc>
        <w:tc>
          <w:tcPr>
            <w:tcW w:w="636"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2218" w:type="dxa"/>
          </w:tcPr>
          <w:p w:rsidR="002A6400" w:rsidRPr="009C5A4A" w:rsidRDefault="002A6400" w:rsidP="002A6400">
            <w:pPr>
              <w:rPr>
                <w:rFonts w:ascii="Times New Roman" w:hAnsi="Times New Roman" w:cs="Times New Roman"/>
              </w:rPr>
            </w:pPr>
          </w:p>
        </w:tc>
        <w:tc>
          <w:tcPr>
            <w:tcW w:w="991" w:type="dxa"/>
          </w:tcPr>
          <w:p w:rsidR="002A6400" w:rsidRPr="009C5A4A" w:rsidRDefault="002A6400" w:rsidP="002A6400">
            <w:pPr>
              <w:rPr>
                <w:rFonts w:ascii="Times New Roman" w:hAnsi="Times New Roman" w:cs="Times New Roman"/>
              </w:rPr>
            </w:pPr>
          </w:p>
        </w:tc>
        <w:tc>
          <w:tcPr>
            <w:tcW w:w="1414"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2"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1"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1697" w:type="dxa"/>
          </w:tcPr>
          <w:p w:rsidR="002A6400" w:rsidRPr="009C5A4A" w:rsidRDefault="002A6400" w:rsidP="002A6400">
            <w:pPr>
              <w:rPr>
                <w:rFonts w:ascii="Times New Roman" w:hAnsi="Times New Roman" w:cs="Times New Roman"/>
              </w:rPr>
            </w:pPr>
          </w:p>
        </w:tc>
        <w:tc>
          <w:tcPr>
            <w:tcW w:w="1274" w:type="dxa"/>
          </w:tcPr>
          <w:p w:rsidR="002A6400" w:rsidRPr="009C5A4A" w:rsidRDefault="002A6400" w:rsidP="002A6400">
            <w:pPr>
              <w:rPr>
                <w:rFonts w:ascii="Times New Roman" w:hAnsi="Times New Roman" w:cs="Times New Roman"/>
              </w:rPr>
            </w:pPr>
          </w:p>
        </w:tc>
        <w:tc>
          <w:tcPr>
            <w:tcW w:w="1162" w:type="dxa"/>
          </w:tcPr>
          <w:p w:rsidR="002A6400" w:rsidRPr="009C5A4A" w:rsidRDefault="002A6400" w:rsidP="002A6400">
            <w:pPr>
              <w:rPr>
                <w:rFonts w:ascii="Times New Roman" w:hAnsi="Times New Roman" w:cs="Times New Roman"/>
              </w:rPr>
            </w:pPr>
          </w:p>
        </w:tc>
      </w:tr>
      <w:tr w:rsidR="002A6400" w:rsidRPr="009C5A4A" w:rsidTr="002A6400">
        <w:trPr>
          <w:trHeight w:val="380"/>
        </w:trPr>
        <w:tc>
          <w:tcPr>
            <w:tcW w:w="3364" w:type="dxa"/>
          </w:tcPr>
          <w:p w:rsidR="002A6400" w:rsidRPr="009C5A4A" w:rsidRDefault="002A6400" w:rsidP="002A6400">
            <w:pPr>
              <w:pStyle w:val="ListParagraph"/>
              <w:numPr>
                <w:ilvl w:val="0"/>
                <w:numId w:val="9"/>
              </w:numPr>
              <w:spacing w:line="360" w:lineRule="auto"/>
              <w:rPr>
                <w:rFonts w:ascii="Times New Roman" w:hAnsi="Times New Roman" w:cs="Times New Roman"/>
              </w:rPr>
            </w:pPr>
            <w:r w:rsidRPr="009C5A4A">
              <w:rPr>
                <w:rFonts w:ascii="Times New Roman" w:hAnsi="Times New Roman" w:cs="Times New Roman"/>
              </w:rPr>
              <w:t>Merrill, Madanat, et al., 2010</w:t>
            </w:r>
          </w:p>
        </w:tc>
        <w:tc>
          <w:tcPr>
            <w:tcW w:w="636"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2218" w:type="dxa"/>
          </w:tcPr>
          <w:p w:rsidR="002A6400" w:rsidRPr="009C5A4A" w:rsidRDefault="002A6400" w:rsidP="002A6400">
            <w:pPr>
              <w:rPr>
                <w:rFonts w:ascii="Times New Roman" w:hAnsi="Times New Roman" w:cs="Times New Roman"/>
              </w:rPr>
            </w:pPr>
          </w:p>
        </w:tc>
        <w:tc>
          <w:tcPr>
            <w:tcW w:w="991" w:type="dxa"/>
          </w:tcPr>
          <w:p w:rsidR="002A6400" w:rsidRPr="009C5A4A" w:rsidRDefault="002A6400" w:rsidP="002A6400">
            <w:pPr>
              <w:rPr>
                <w:rFonts w:ascii="Times New Roman" w:hAnsi="Times New Roman" w:cs="Times New Roman"/>
              </w:rPr>
            </w:pPr>
          </w:p>
        </w:tc>
        <w:tc>
          <w:tcPr>
            <w:tcW w:w="1414"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2"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1" w:type="dxa"/>
          </w:tcPr>
          <w:p w:rsidR="002A6400" w:rsidRPr="009C5A4A" w:rsidRDefault="002A6400" w:rsidP="002A6400">
            <w:pPr>
              <w:rPr>
                <w:rFonts w:ascii="Times New Roman" w:hAnsi="Times New Roman" w:cs="Times New Roman"/>
              </w:rPr>
            </w:pPr>
          </w:p>
        </w:tc>
        <w:tc>
          <w:tcPr>
            <w:tcW w:w="1697"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1274" w:type="dxa"/>
          </w:tcPr>
          <w:p w:rsidR="002A6400" w:rsidRPr="009C5A4A" w:rsidRDefault="002A6400" w:rsidP="002A6400">
            <w:pPr>
              <w:rPr>
                <w:rFonts w:ascii="Times New Roman" w:hAnsi="Times New Roman" w:cs="Times New Roman"/>
              </w:rPr>
            </w:pPr>
          </w:p>
        </w:tc>
        <w:tc>
          <w:tcPr>
            <w:tcW w:w="1162"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r>
      <w:tr w:rsidR="002A6400" w:rsidRPr="009C5A4A" w:rsidTr="002A6400">
        <w:trPr>
          <w:trHeight w:val="380"/>
        </w:trPr>
        <w:tc>
          <w:tcPr>
            <w:tcW w:w="3364" w:type="dxa"/>
          </w:tcPr>
          <w:p w:rsidR="002A6400" w:rsidRPr="009C5A4A" w:rsidRDefault="002A6400" w:rsidP="002A6400">
            <w:pPr>
              <w:pStyle w:val="ListParagraph"/>
              <w:numPr>
                <w:ilvl w:val="0"/>
                <w:numId w:val="9"/>
              </w:numPr>
              <w:spacing w:line="360" w:lineRule="auto"/>
              <w:rPr>
                <w:rFonts w:ascii="Times New Roman" w:hAnsi="Times New Roman" w:cs="Times New Roman"/>
              </w:rPr>
            </w:pPr>
            <w:r w:rsidRPr="009C5A4A">
              <w:rPr>
                <w:rFonts w:ascii="Times New Roman" w:hAnsi="Times New Roman" w:cs="Times New Roman"/>
              </w:rPr>
              <w:t>Mujika et al., 2017</w:t>
            </w:r>
          </w:p>
        </w:tc>
        <w:tc>
          <w:tcPr>
            <w:tcW w:w="636" w:type="dxa"/>
          </w:tcPr>
          <w:p w:rsidR="002A6400" w:rsidRPr="009C5A4A" w:rsidRDefault="002A6400" w:rsidP="002A6400">
            <w:pPr>
              <w:rPr>
                <w:rFonts w:ascii="Times New Roman" w:hAnsi="Times New Roman" w:cs="Times New Roman"/>
              </w:rPr>
            </w:pPr>
          </w:p>
        </w:tc>
        <w:tc>
          <w:tcPr>
            <w:tcW w:w="2218" w:type="dxa"/>
          </w:tcPr>
          <w:p w:rsidR="002A6400" w:rsidRPr="009C5A4A" w:rsidRDefault="002A6400" w:rsidP="002A6400">
            <w:pPr>
              <w:rPr>
                <w:rFonts w:ascii="Times New Roman" w:hAnsi="Times New Roman" w:cs="Times New Roman"/>
              </w:rPr>
            </w:pPr>
          </w:p>
        </w:tc>
        <w:tc>
          <w:tcPr>
            <w:tcW w:w="991" w:type="dxa"/>
          </w:tcPr>
          <w:p w:rsidR="002A6400" w:rsidRPr="009C5A4A" w:rsidRDefault="002A6400" w:rsidP="002A6400">
            <w:pPr>
              <w:rPr>
                <w:rFonts w:ascii="Times New Roman" w:hAnsi="Times New Roman" w:cs="Times New Roman"/>
              </w:rPr>
            </w:pPr>
          </w:p>
        </w:tc>
        <w:tc>
          <w:tcPr>
            <w:tcW w:w="1414"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2"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1" w:type="dxa"/>
          </w:tcPr>
          <w:p w:rsidR="002A6400" w:rsidRPr="009C5A4A" w:rsidRDefault="002A6400" w:rsidP="002A6400">
            <w:pPr>
              <w:rPr>
                <w:rFonts w:ascii="Times New Roman" w:hAnsi="Times New Roman" w:cs="Times New Roman"/>
              </w:rPr>
            </w:pPr>
          </w:p>
        </w:tc>
        <w:tc>
          <w:tcPr>
            <w:tcW w:w="1697" w:type="dxa"/>
          </w:tcPr>
          <w:p w:rsidR="002A6400" w:rsidRPr="009C5A4A" w:rsidRDefault="002A6400" w:rsidP="002A6400">
            <w:pPr>
              <w:rPr>
                <w:rFonts w:ascii="Times New Roman" w:hAnsi="Times New Roman" w:cs="Times New Roman"/>
              </w:rPr>
            </w:pPr>
          </w:p>
        </w:tc>
        <w:tc>
          <w:tcPr>
            <w:tcW w:w="1274" w:type="dxa"/>
          </w:tcPr>
          <w:p w:rsidR="002A6400" w:rsidRPr="009C5A4A" w:rsidRDefault="002A6400" w:rsidP="002A6400">
            <w:pPr>
              <w:rPr>
                <w:rFonts w:ascii="Times New Roman" w:hAnsi="Times New Roman" w:cs="Times New Roman"/>
              </w:rPr>
            </w:pPr>
          </w:p>
        </w:tc>
        <w:tc>
          <w:tcPr>
            <w:tcW w:w="1162" w:type="dxa"/>
          </w:tcPr>
          <w:p w:rsidR="002A6400" w:rsidRPr="009C5A4A" w:rsidRDefault="002A6400" w:rsidP="002A6400">
            <w:pPr>
              <w:rPr>
                <w:rFonts w:ascii="Times New Roman" w:hAnsi="Times New Roman" w:cs="Times New Roman"/>
              </w:rPr>
            </w:pPr>
          </w:p>
        </w:tc>
      </w:tr>
      <w:tr w:rsidR="002A6400" w:rsidRPr="009C5A4A" w:rsidTr="002A6400">
        <w:trPr>
          <w:trHeight w:val="380"/>
        </w:trPr>
        <w:tc>
          <w:tcPr>
            <w:tcW w:w="3364" w:type="dxa"/>
          </w:tcPr>
          <w:p w:rsidR="002A6400" w:rsidRPr="009C5A4A" w:rsidRDefault="002A6400" w:rsidP="002A6400">
            <w:pPr>
              <w:pStyle w:val="ListParagraph"/>
              <w:numPr>
                <w:ilvl w:val="0"/>
                <w:numId w:val="9"/>
              </w:numPr>
              <w:spacing w:line="360" w:lineRule="auto"/>
              <w:rPr>
                <w:rFonts w:ascii="Times New Roman" w:hAnsi="Times New Roman" w:cs="Times New Roman"/>
              </w:rPr>
            </w:pPr>
            <w:r w:rsidRPr="009C5A4A">
              <w:rPr>
                <w:rFonts w:ascii="Times New Roman" w:hAnsi="Times New Roman" w:cs="Times New Roman"/>
              </w:rPr>
              <w:t>Mundt et al., 1995</w:t>
            </w:r>
          </w:p>
        </w:tc>
        <w:tc>
          <w:tcPr>
            <w:tcW w:w="636" w:type="dxa"/>
          </w:tcPr>
          <w:p w:rsidR="002A6400" w:rsidRPr="009C5A4A" w:rsidRDefault="002A6400" w:rsidP="002A6400">
            <w:pPr>
              <w:rPr>
                <w:rFonts w:ascii="Times New Roman" w:hAnsi="Times New Roman" w:cs="Times New Roman"/>
              </w:rPr>
            </w:pPr>
          </w:p>
        </w:tc>
        <w:tc>
          <w:tcPr>
            <w:tcW w:w="2218"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1" w:type="dxa"/>
          </w:tcPr>
          <w:p w:rsidR="002A6400" w:rsidRPr="009C5A4A" w:rsidRDefault="002A6400" w:rsidP="002A6400">
            <w:pPr>
              <w:rPr>
                <w:rFonts w:ascii="Times New Roman" w:hAnsi="Times New Roman" w:cs="Times New Roman"/>
              </w:rPr>
            </w:pPr>
          </w:p>
        </w:tc>
        <w:tc>
          <w:tcPr>
            <w:tcW w:w="1414" w:type="dxa"/>
          </w:tcPr>
          <w:p w:rsidR="002A6400" w:rsidRPr="009C5A4A" w:rsidRDefault="002A6400" w:rsidP="002A6400">
            <w:pPr>
              <w:rPr>
                <w:rFonts w:ascii="Times New Roman" w:hAnsi="Times New Roman" w:cs="Times New Roman"/>
              </w:rPr>
            </w:pPr>
          </w:p>
        </w:tc>
        <w:tc>
          <w:tcPr>
            <w:tcW w:w="992"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1"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1697" w:type="dxa"/>
          </w:tcPr>
          <w:p w:rsidR="002A6400" w:rsidRPr="009C5A4A" w:rsidRDefault="002A6400" w:rsidP="002A6400">
            <w:pPr>
              <w:rPr>
                <w:rFonts w:ascii="Times New Roman" w:hAnsi="Times New Roman" w:cs="Times New Roman"/>
              </w:rPr>
            </w:pPr>
          </w:p>
        </w:tc>
        <w:tc>
          <w:tcPr>
            <w:tcW w:w="1274" w:type="dxa"/>
          </w:tcPr>
          <w:p w:rsidR="002A6400" w:rsidRPr="009C5A4A" w:rsidRDefault="002A6400" w:rsidP="002A6400">
            <w:pPr>
              <w:rPr>
                <w:rFonts w:ascii="Times New Roman" w:hAnsi="Times New Roman" w:cs="Times New Roman"/>
              </w:rPr>
            </w:pPr>
          </w:p>
        </w:tc>
        <w:tc>
          <w:tcPr>
            <w:tcW w:w="1162" w:type="dxa"/>
          </w:tcPr>
          <w:p w:rsidR="002A6400" w:rsidRPr="009C5A4A" w:rsidRDefault="002A6400" w:rsidP="002A6400">
            <w:pPr>
              <w:rPr>
                <w:rFonts w:ascii="Times New Roman" w:hAnsi="Times New Roman" w:cs="Times New Roman"/>
              </w:rPr>
            </w:pPr>
          </w:p>
        </w:tc>
      </w:tr>
      <w:tr w:rsidR="002A6400" w:rsidRPr="009C5A4A" w:rsidTr="002A6400">
        <w:trPr>
          <w:trHeight w:val="380"/>
        </w:trPr>
        <w:tc>
          <w:tcPr>
            <w:tcW w:w="3364" w:type="dxa"/>
          </w:tcPr>
          <w:p w:rsidR="002A6400" w:rsidRPr="009C5A4A" w:rsidRDefault="002A6400" w:rsidP="002A6400">
            <w:pPr>
              <w:pStyle w:val="ListParagraph"/>
              <w:numPr>
                <w:ilvl w:val="0"/>
                <w:numId w:val="9"/>
              </w:numPr>
              <w:spacing w:line="360" w:lineRule="auto"/>
              <w:rPr>
                <w:rFonts w:ascii="Times New Roman" w:hAnsi="Times New Roman" w:cs="Times New Roman"/>
              </w:rPr>
            </w:pPr>
            <w:r w:rsidRPr="009C5A4A">
              <w:rPr>
                <w:rFonts w:ascii="Times New Roman" w:hAnsi="Times New Roman" w:cs="Times New Roman"/>
              </w:rPr>
              <w:lastRenderedPageBreak/>
              <w:t>Nagle et al., 1999</w:t>
            </w:r>
          </w:p>
        </w:tc>
        <w:tc>
          <w:tcPr>
            <w:tcW w:w="636" w:type="dxa"/>
          </w:tcPr>
          <w:p w:rsidR="002A6400" w:rsidRPr="009C5A4A" w:rsidRDefault="002A6400" w:rsidP="002A6400">
            <w:pPr>
              <w:pStyle w:val="ListParagraph"/>
              <w:numPr>
                <w:ilvl w:val="0"/>
                <w:numId w:val="8"/>
              </w:numPr>
              <w:spacing w:line="360" w:lineRule="auto"/>
              <w:rPr>
                <w:rFonts w:ascii="Times New Roman" w:hAnsi="Times New Roman" w:cs="Times New Roman"/>
              </w:rPr>
            </w:pPr>
          </w:p>
        </w:tc>
        <w:tc>
          <w:tcPr>
            <w:tcW w:w="2218" w:type="dxa"/>
          </w:tcPr>
          <w:p w:rsidR="002A6400" w:rsidRPr="009C5A4A" w:rsidRDefault="002A6400" w:rsidP="002A6400">
            <w:pPr>
              <w:rPr>
                <w:rFonts w:ascii="Times New Roman" w:hAnsi="Times New Roman" w:cs="Times New Roman"/>
              </w:rPr>
            </w:pPr>
          </w:p>
        </w:tc>
        <w:tc>
          <w:tcPr>
            <w:tcW w:w="991" w:type="dxa"/>
          </w:tcPr>
          <w:p w:rsidR="002A6400" w:rsidRPr="009C5A4A" w:rsidRDefault="002A6400" w:rsidP="002A6400">
            <w:pPr>
              <w:rPr>
                <w:rFonts w:ascii="Times New Roman" w:hAnsi="Times New Roman" w:cs="Times New Roman"/>
              </w:rPr>
            </w:pPr>
          </w:p>
        </w:tc>
        <w:tc>
          <w:tcPr>
            <w:tcW w:w="1414" w:type="dxa"/>
          </w:tcPr>
          <w:p w:rsidR="002A6400" w:rsidRPr="009C5A4A" w:rsidRDefault="002A6400" w:rsidP="002A6400">
            <w:pPr>
              <w:rPr>
                <w:rFonts w:ascii="Times New Roman" w:hAnsi="Times New Roman" w:cs="Times New Roman"/>
              </w:rPr>
            </w:pPr>
          </w:p>
        </w:tc>
        <w:tc>
          <w:tcPr>
            <w:tcW w:w="992" w:type="dxa"/>
          </w:tcPr>
          <w:p w:rsidR="002A6400" w:rsidRPr="009C5A4A" w:rsidRDefault="002A6400" w:rsidP="002A6400">
            <w:pPr>
              <w:rPr>
                <w:rFonts w:ascii="Times New Roman" w:hAnsi="Times New Roman" w:cs="Times New Roman"/>
              </w:rPr>
            </w:pPr>
          </w:p>
        </w:tc>
        <w:tc>
          <w:tcPr>
            <w:tcW w:w="991" w:type="dxa"/>
          </w:tcPr>
          <w:p w:rsidR="002A6400" w:rsidRPr="009C5A4A" w:rsidRDefault="002A6400" w:rsidP="002A6400">
            <w:pPr>
              <w:rPr>
                <w:rFonts w:ascii="Times New Roman" w:hAnsi="Times New Roman" w:cs="Times New Roman"/>
              </w:rPr>
            </w:pPr>
          </w:p>
        </w:tc>
        <w:tc>
          <w:tcPr>
            <w:tcW w:w="1697"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1274" w:type="dxa"/>
          </w:tcPr>
          <w:p w:rsidR="002A6400" w:rsidRPr="009C5A4A" w:rsidRDefault="002A6400" w:rsidP="002A6400">
            <w:pPr>
              <w:rPr>
                <w:rFonts w:ascii="Times New Roman" w:hAnsi="Times New Roman" w:cs="Times New Roman"/>
              </w:rPr>
            </w:pPr>
          </w:p>
        </w:tc>
        <w:tc>
          <w:tcPr>
            <w:tcW w:w="1162" w:type="dxa"/>
          </w:tcPr>
          <w:p w:rsidR="002A6400" w:rsidRPr="009C5A4A" w:rsidRDefault="002A6400" w:rsidP="002A6400">
            <w:pPr>
              <w:rPr>
                <w:rFonts w:ascii="Times New Roman" w:hAnsi="Times New Roman" w:cs="Times New Roman"/>
              </w:rPr>
            </w:pPr>
          </w:p>
        </w:tc>
      </w:tr>
      <w:tr w:rsidR="002A6400" w:rsidRPr="009C5A4A" w:rsidTr="002A6400">
        <w:trPr>
          <w:trHeight w:val="380"/>
        </w:trPr>
        <w:tc>
          <w:tcPr>
            <w:tcW w:w="3364" w:type="dxa"/>
          </w:tcPr>
          <w:p w:rsidR="002A6400" w:rsidRPr="009C5A4A" w:rsidRDefault="002A6400" w:rsidP="002A6400">
            <w:pPr>
              <w:pStyle w:val="ListParagraph"/>
              <w:numPr>
                <w:ilvl w:val="0"/>
                <w:numId w:val="9"/>
              </w:numPr>
              <w:spacing w:line="360" w:lineRule="auto"/>
              <w:rPr>
                <w:rFonts w:ascii="Times New Roman" w:hAnsi="Times New Roman" w:cs="Times New Roman"/>
              </w:rPr>
            </w:pPr>
            <w:r w:rsidRPr="009C5A4A">
              <w:rPr>
                <w:rFonts w:ascii="Times New Roman" w:hAnsi="Times New Roman" w:cs="Times New Roman"/>
              </w:rPr>
              <w:t>Pelkonen &amp; Kankkunen, 2001</w:t>
            </w:r>
          </w:p>
        </w:tc>
        <w:tc>
          <w:tcPr>
            <w:tcW w:w="636" w:type="dxa"/>
          </w:tcPr>
          <w:p w:rsidR="002A6400" w:rsidRPr="009C5A4A" w:rsidRDefault="002A6400" w:rsidP="002A6400">
            <w:pPr>
              <w:pStyle w:val="ListParagraph"/>
              <w:numPr>
                <w:ilvl w:val="0"/>
                <w:numId w:val="8"/>
              </w:numPr>
              <w:spacing w:line="360" w:lineRule="auto"/>
              <w:rPr>
                <w:rFonts w:ascii="Times New Roman" w:hAnsi="Times New Roman" w:cs="Times New Roman"/>
              </w:rPr>
            </w:pPr>
          </w:p>
        </w:tc>
        <w:tc>
          <w:tcPr>
            <w:tcW w:w="2218"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1" w:type="dxa"/>
          </w:tcPr>
          <w:p w:rsidR="002A6400" w:rsidRPr="009C5A4A" w:rsidRDefault="002A6400" w:rsidP="002A6400">
            <w:pPr>
              <w:rPr>
                <w:rFonts w:ascii="Times New Roman" w:hAnsi="Times New Roman" w:cs="Times New Roman"/>
              </w:rPr>
            </w:pPr>
          </w:p>
        </w:tc>
        <w:tc>
          <w:tcPr>
            <w:tcW w:w="1414"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2" w:type="dxa"/>
          </w:tcPr>
          <w:p w:rsidR="002A6400" w:rsidRPr="009C5A4A" w:rsidRDefault="002A6400" w:rsidP="002A6400">
            <w:pPr>
              <w:rPr>
                <w:rFonts w:ascii="Times New Roman" w:hAnsi="Times New Roman" w:cs="Times New Roman"/>
              </w:rPr>
            </w:pPr>
          </w:p>
        </w:tc>
        <w:tc>
          <w:tcPr>
            <w:tcW w:w="991" w:type="dxa"/>
          </w:tcPr>
          <w:p w:rsidR="002A6400" w:rsidRPr="009C5A4A" w:rsidRDefault="002A6400" w:rsidP="002A6400">
            <w:pPr>
              <w:rPr>
                <w:rFonts w:ascii="Times New Roman" w:hAnsi="Times New Roman" w:cs="Times New Roman"/>
              </w:rPr>
            </w:pPr>
          </w:p>
        </w:tc>
        <w:tc>
          <w:tcPr>
            <w:tcW w:w="1697"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1274" w:type="dxa"/>
          </w:tcPr>
          <w:p w:rsidR="002A6400" w:rsidRPr="009C5A4A" w:rsidRDefault="002A6400" w:rsidP="002A6400">
            <w:pPr>
              <w:rPr>
                <w:rFonts w:ascii="Times New Roman" w:hAnsi="Times New Roman" w:cs="Times New Roman"/>
              </w:rPr>
            </w:pPr>
          </w:p>
        </w:tc>
        <w:tc>
          <w:tcPr>
            <w:tcW w:w="1162" w:type="dxa"/>
          </w:tcPr>
          <w:p w:rsidR="002A6400" w:rsidRPr="009C5A4A" w:rsidRDefault="002A6400" w:rsidP="002A6400">
            <w:pPr>
              <w:rPr>
                <w:rFonts w:ascii="Times New Roman" w:hAnsi="Times New Roman" w:cs="Times New Roman"/>
              </w:rPr>
            </w:pPr>
          </w:p>
        </w:tc>
      </w:tr>
      <w:tr w:rsidR="002A6400" w:rsidRPr="009C5A4A" w:rsidTr="002A6400">
        <w:trPr>
          <w:trHeight w:val="380"/>
        </w:trPr>
        <w:tc>
          <w:tcPr>
            <w:tcW w:w="3364" w:type="dxa"/>
          </w:tcPr>
          <w:p w:rsidR="002A6400" w:rsidRPr="009C5A4A" w:rsidRDefault="002A6400" w:rsidP="002A6400">
            <w:pPr>
              <w:pStyle w:val="ListParagraph"/>
              <w:numPr>
                <w:ilvl w:val="0"/>
                <w:numId w:val="9"/>
              </w:numPr>
              <w:spacing w:line="360" w:lineRule="auto"/>
              <w:rPr>
                <w:rFonts w:ascii="Times New Roman" w:hAnsi="Times New Roman" w:cs="Times New Roman"/>
              </w:rPr>
            </w:pPr>
            <w:r w:rsidRPr="009C5A4A">
              <w:rPr>
                <w:rFonts w:ascii="Times New Roman" w:hAnsi="Times New Roman" w:cs="Times New Roman"/>
              </w:rPr>
              <w:t>Radsma &amp; Bottorff, 2009</w:t>
            </w:r>
          </w:p>
        </w:tc>
        <w:tc>
          <w:tcPr>
            <w:tcW w:w="636" w:type="dxa"/>
          </w:tcPr>
          <w:p w:rsidR="002A6400" w:rsidRPr="009C5A4A" w:rsidRDefault="002A6400" w:rsidP="002A6400">
            <w:pPr>
              <w:pStyle w:val="ListParagraph"/>
              <w:numPr>
                <w:ilvl w:val="0"/>
                <w:numId w:val="8"/>
              </w:numPr>
              <w:spacing w:line="360" w:lineRule="auto"/>
              <w:rPr>
                <w:rFonts w:ascii="Times New Roman" w:hAnsi="Times New Roman" w:cs="Times New Roman"/>
              </w:rPr>
            </w:pPr>
          </w:p>
        </w:tc>
        <w:tc>
          <w:tcPr>
            <w:tcW w:w="2218"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1" w:type="dxa"/>
          </w:tcPr>
          <w:p w:rsidR="002A6400" w:rsidRPr="009C5A4A" w:rsidRDefault="002A6400" w:rsidP="002A6400">
            <w:pPr>
              <w:rPr>
                <w:rFonts w:ascii="Times New Roman" w:hAnsi="Times New Roman" w:cs="Times New Roman"/>
              </w:rPr>
            </w:pPr>
          </w:p>
        </w:tc>
        <w:tc>
          <w:tcPr>
            <w:tcW w:w="1414"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2"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1" w:type="dxa"/>
          </w:tcPr>
          <w:p w:rsidR="002A6400" w:rsidRPr="009C5A4A" w:rsidRDefault="002A6400" w:rsidP="002A6400">
            <w:pPr>
              <w:rPr>
                <w:rFonts w:ascii="Times New Roman" w:hAnsi="Times New Roman" w:cs="Times New Roman"/>
              </w:rPr>
            </w:pPr>
          </w:p>
        </w:tc>
        <w:tc>
          <w:tcPr>
            <w:tcW w:w="1697" w:type="dxa"/>
          </w:tcPr>
          <w:p w:rsidR="002A6400" w:rsidRPr="009C5A4A" w:rsidRDefault="002A6400" w:rsidP="002A6400">
            <w:pPr>
              <w:rPr>
                <w:rFonts w:ascii="Times New Roman" w:hAnsi="Times New Roman" w:cs="Times New Roman"/>
              </w:rPr>
            </w:pPr>
          </w:p>
        </w:tc>
        <w:tc>
          <w:tcPr>
            <w:tcW w:w="1274" w:type="dxa"/>
          </w:tcPr>
          <w:p w:rsidR="002A6400" w:rsidRPr="009C5A4A" w:rsidRDefault="002A6400" w:rsidP="002A6400">
            <w:pPr>
              <w:rPr>
                <w:rFonts w:ascii="Times New Roman" w:hAnsi="Times New Roman" w:cs="Times New Roman"/>
              </w:rPr>
            </w:pPr>
          </w:p>
        </w:tc>
        <w:tc>
          <w:tcPr>
            <w:tcW w:w="1162" w:type="dxa"/>
          </w:tcPr>
          <w:p w:rsidR="002A6400" w:rsidRPr="009C5A4A" w:rsidRDefault="002A6400" w:rsidP="002A6400">
            <w:pPr>
              <w:rPr>
                <w:rFonts w:ascii="Times New Roman" w:hAnsi="Times New Roman" w:cs="Times New Roman"/>
              </w:rPr>
            </w:pPr>
          </w:p>
        </w:tc>
      </w:tr>
      <w:tr w:rsidR="002A6400" w:rsidRPr="009C5A4A" w:rsidTr="002A6400">
        <w:trPr>
          <w:trHeight w:val="380"/>
        </w:trPr>
        <w:tc>
          <w:tcPr>
            <w:tcW w:w="3364" w:type="dxa"/>
          </w:tcPr>
          <w:p w:rsidR="002A6400" w:rsidRPr="009C5A4A" w:rsidRDefault="002A6400" w:rsidP="002A6400">
            <w:pPr>
              <w:pStyle w:val="ListParagraph"/>
              <w:numPr>
                <w:ilvl w:val="0"/>
                <w:numId w:val="9"/>
              </w:numPr>
              <w:spacing w:line="360" w:lineRule="auto"/>
              <w:rPr>
                <w:rFonts w:ascii="Times New Roman" w:hAnsi="Times New Roman" w:cs="Times New Roman"/>
              </w:rPr>
            </w:pPr>
            <w:r w:rsidRPr="009C5A4A">
              <w:rPr>
                <w:rFonts w:ascii="Times New Roman" w:hAnsi="Times New Roman" w:cs="Times New Roman"/>
              </w:rPr>
              <w:t>Sarna et al., 2000</w:t>
            </w:r>
          </w:p>
        </w:tc>
        <w:tc>
          <w:tcPr>
            <w:tcW w:w="636" w:type="dxa"/>
          </w:tcPr>
          <w:p w:rsidR="002A6400" w:rsidRPr="009C5A4A" w:rsidRDefault="002A6400" w:rsidP="002A6400">
            <w:pPr>
              <w:rPr>
                <w:rFonts w:ascii="Times New Roman" w:hAnsi="Times New Roman" w:cs="Times New Roman"/>
              </w:rPr>
            </w:pPr>
          </w:p>
        </w:tc>
        <w:tc>
          <w:tcPr>
            <w:tcW w:w="2218"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1" w:type="dxa"/>
          </w:tcPr>
          <w:p w:rsidR="002A6400" w:rsidRPr="009C5A4A" w:rsidRDefault="002A6400" w:rsidP="002A6400">
            <w:pPr>
              <w:rPr>
                <w:rFonts w:ascii="Times New Roman" w:hAnsi="Times New Roman" w:cs="Times New Roman"/>
              </w:rPr>
            </w:pPr>
          </w:p>
        </w:tc>
        <w:tc>
          <w:tcPr>
            <w:tcW w:w="1414" w:type="dxa"/>
          </w:tcPr>
          <w:p w:rsidR="002A6400" w:rsidRPr="009C5A4A" w:rsidRDefault="002A6400" w:rsidP="002A6400">
            <w:pPr>
              <w:rPr>
                <w:rFonts w:ascii="Times New Roman" w:hAnsi="Times New Roman" w:cs="Times New Roman"/>
              </w:rPr>
            </w:pPr>
          </w:p>
        </w:tc>
        <w:tc>
          <w:tcPr>
            <w:tcW w:w="992" w:type="dxa"/>
          </w:tcPr>
          <w:p w:rsidR="002A6400" w:rsidRPr="009C5A4A" w:rsidRDefault="002A6400" w:rsidP="002A6400">
            <w:pPr>
              <w:rPr>
                <w:rFonts w:ascii="Times New Roman" w:hAnsi="Times New Roman" w:cs="Times New Roman"/>
              </w:rPr>
            </w:pPr>
          </w:p>
        </w:tc>
        <w:tc>
          <w:tcPr>
            <w:tcW w:w="991" w:type="dxa"/>
          </w:tcPr>
          <w:p w:rsidR="002A6400" w:rsidRPr="009C5A4A" w:rsidRDefault="002A6400" w:rsidP="002A6400">
            <w:pPr>
              <w:rPr>
                <w:rFonts w:ascii="Times New Roman" w:hAnsi="Times New Roman" w:cs="Times New Roman"/>
              </w:rPr>
            </w:pPr>
          </w:p>
        </w:tc>
        <w:tc>
          <w:tcPr>
            <w:tcW w:w="1697" w:type="dxa"/>
          </w:tcPr>
          <w:p w:rsidR="002A6400" w:rsidRPr="009C5A4A" w:rsidRDefault="002A6400" w:rsidP="002A6400">
            <w:pPr>
              <w:rPr>
                <w:rFonts w:ascii="Times New Roman" w:hAnsi="Times New Roman" w:cs="Times New Roman"/>
              </w:rPr>
            </w:pPr>
          </w:p>
        </w:tc>
        <w:tc>
          <w:tcPr>
            <w:tcW w:w="1274" w:type="dxa"/>
          </w:tcPr>
          <w:p w:rsidR="002A6400" w:rsidRPr="009C5A4A" w:rsidRDefault="002A6400" w:rsidP="002A6400">
            <w:pPr>
              <w:rPr>
                <w:rFonts w:ascii="Times New Roman" w:hAnsi="Times New Roman" w:cs="Times New Roman"/>
              </w:rPr>
            </w:pPr>
          </w:p>
        </w:tc>
        <w:tc>
          <w:tcPr>
            <w:tcW w:w="1162" w:type="dxa"/>
          </w:tcPr>
          <w:p w:rsidR="002A6400" w:rsidRPr="009C5A4A" w:rsidRDefault="002A6400" w:rsidP="002A6400">
            <w:pPr>
              <w:rPr>
                <w:rFonts w:ascii="Times New Roman" w:hAnsi="Times New Roman" w:cs="Times New Roman"/>
              </w:rPr>
            </w:pPr>
          </w:p>
        </w:tc>
      </w:tr>
      <w:tr w:rsidR="002A6400" w:rsidRPr="009C5A4A" w:rsidTr="002A6400">
        <w:trPr>
          <w:trHeight w:val="380"/>
        </w:trPr>
        <w:tc>
          <w:tcPr>
            <w:tcW w:w="3364" w:type="dxa"/>
          </w:tcPr>
          <w:p w:rsidR="002A6400" w:rsidRPr="009C5A4A" w:rsidRDefault="002A6400" w:rsidP="002A6400">
            <w:pPr>
              <w:pStyle w:val="ListParagraph"/>
              <w:numPr>
                <w:ilvl w:val="0"/>
                <w:numId w:val="9"/>
              </w:numPr>
              <w:spacing w:line="360" w:lineRule="auto"/>
              <w:rPr>
                <w:rFonts w:ascii="Times New Roman" w:hAnsi="Times New Roman" w:cs="Times New Roman"/>
              </w:rPr>
            </w:pPr>
            <w:r w:rsidRPr="009C5A4A">
              <w:rPr>
                <w:rFonts w:ascii="Times New Roman" w:hAnsi="Times New Roman" w:cs="Times New Roman"/>
              </w:rPr>
              <w:t>Sarna et al., 2009</w:t>
            </w:r>
          </w:p>
        </w:tc>
        <w:tc>
          <w:tcPr>
            <w:tcW w:w="636" w:type="dxa"/>
          </w:tcPr>
          <w:p w:rsidR="002A6400" w:rsidRPr="009C5A4A" w:rsidRDefault="002A6400" w:rsidP="002A6400">
            <w:pPr>
              <w:rPr>
                <w:rFonts w:ascii="Times New Roman" w:hAnsi="Times New Roman" w:cs="Times New Roman"/>
              </w:rPr>
            </w:pPr>
          </w:p>
        </w:tc>
        <w:tc>
          <w:tcPr>
            <w:tcW w:w="2218"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1" w:type="dxa"/>
          </w:tcPr>
          <w:p w:rsidR="002A6400" w:rsidRPr="009C5A4A" w:rsidRDefault="002A6400" w:rsidP="002A6400">
            <w:pPr>
              <w:rPr>
                <w:rFonts w:ascii="Times New Roman" w:hAnsi="Times New Roman" w:cs="Times New Roman"/>
              </w:rPr>
            </w:pPr>
          </w:p>
        </w:tc>
        <w:tc>
          <w:tcPr>
            <w:tcW w:w="1414" w:type="dxa"/>
          </w:tcPr>
          <w:p w:rsidR="002A6400" w:rsidRPr="009C5A4A" w:rsidRDefault="002A6400" w:rsidP="002A6400">
            <w:pPr>
              <w:rPr>
                <w:rFonts w:ascii="Times New Roman" w:hAnsi="Times New Roman" w:cs="Times New Roman"/>
              </w:rPr>
            </w:pPr>
          </w:p>
        </w:tc>
        <w:tc>
          <w:tcPr>
            <w:tcW w:w="992" w:type="dxa"/>
          </w:tcPr>
          <w:p w:rsidR="002A6400" w:rsidRPr="009C5A4A" w:rsidRDefault="002A6400" w:rsidP="002A6400">
            <w:pPr>
              <w:rPr>
                <w:rFonts w:ascii="Times New Roman" w:hAnsi="Times New Roman" w:cs="Times New Roman"/>
              </w:rPr>
            </w:pPr>
          </w:p>
        </w:tc>
        <w:tc>
          <w:tcPr>
            <w:tcW w:w="991" w:type="dxa"/>
          </w:tcPr>
          <w:p w:rsidR="002A6400" w:rsidRPr="009C5A4A" w:rsidRDefault="002A6400" w:rsidP="002A6400">
            <w:pPr>
              <w:rPr>
                <w:rFonts w:ascii="Times New Roman" w:hAnsi="Times New Roman" w:cs="Times New Roman"/>
              </w:rPr>
            </w:pPr>
          </w:p>
        </w:tc>
        <w:tc>
          <w:tcPr>
            <w:tcW w:w="1697" w:type="dxa"/>
          </w:tcPr>
          <w:p w:rsidR="002A6400" w:rsidRPr="009C5A4A" w:rsidRDefault="002A6400" w:rsidP="002A6400">
            <w:pPr>
              <w:rPr>
                <w:rFonts w:ascii="Times New Roman" w:hAnsi="Times New Roman" w:cs="Times New Roman"/>
              </w:rPr>
            </w:pPr>
          </w:p>
        </w:tc>
        <w:tc>
          <w:tcPr>
            <w:tcW w:w="1274" w:type="dxa"/>
          </w:tcPr>
          <w:p w:rsidR="002A6400" w:rsidRPr="009C5A4A" w:rsidRDefault="002A6400" w:rsidP="002A6400">
            <w:pPr>
              <w:rPr>
                <w:rFonts w:ascii="Times New Roman" w:hAnsi="Times New Roman" w:cs="Times New Roman"/>
              </w:rPr>
            </w:pPr>
          </w:p>
        </w:tc>
        <w:tc>
          <w:tcPr>
            <w:tcW w:w="1162" w:type="dxa"/>
          </w:tcPr>
          <w:p w:rsidR="002A6400" w:rsidRPr="009C5A4A" w:rsidRDefault="002A6400" w:rsidP="002A6400">
            <w:pPr>
              <w:rPr>
                <w:rFonts w:ascii="Times New Roman" w:hAnsi="Times New Roman" w:cs="Times New Roman"/>
              </w:rPr>
            </w:pPr>
          </w:p>
        </w:tc>
      </w:tr>
      <w:tr w:rsidR="002A6400" w:rsidRPr="009C5A4A" w:rsidTr="002A6400">
        <w:trPr>
          <w:trHeight w:val="146"/>
        </w:trPr>
        <w:tc>
          <w:tcPr>
            <w:tcW w:w="3364" w:type="dxa"/>
          </w:tcPr>
          <w:p w:rsidR="002A6400" w:rsidRPr="009C5A4A" w:rsidRDefault="002A6400" w:rsidP="002A6400">
            <w:pPr>
              <w:pStyle w:val="ListParagraph"/>
              <w:numPr>
                <w:ilvl w:val="0"/>
                <w:numId w:val="9"/>
              </w:numPr>
              <w:spacing w:line="360" w:lineRule="auto"/>
              <w:rPr>
                <w:rFonts w:ascii="Times New Roman" w:hAnsi="Times New Roman" w:cs="Times New Roman"/>
              </w:rPr>
            </w:pPr>
            <w:r w:rsidRPr="009C5A4A">
              <w:rPr>
                <w:rFonts w:ascii="Times New Roman" w:hAnsi="Times New Roman" w:cs="Times New Roman"/>
              </w:rPr>
              <w:t>Sarna et al., 2012</w:t>
            </w:r>
          </w:p>
        </w:tc>
        <w:tc>
          <w:tcPr>
            <w:tcW w:w="636" w:type="dxa"/>
          </w:tcPr>
          <w:p w:rsidR="002A6400" w:rsidRPr="009C5A4A" w:rsidRDefault="002A6400" w:rsidP="002A6400">
            <w:pPr>
              <w:rPr>
                <w:rFonts w:ascii="Times New Roman" w:hAnsi="Times New Roman" w:cs="Times New Roman"/>
              </w:rPr>
            </w:pPr>
          </w:p>
        </w:tc>
        <w:tc>
          <w:tcPr>
            <w:tcW w:w="2218"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1" w:type="dxa"/>
          </w:tcPr>
          <w:p w:rsidR="002A6400" w:rsidRPr="009C5A4A" w:rsidRDefault="002A6400" w:rsidP="002A6400">
            <w:pPr>
              <w:rPr>
                <w:rFonts w:ascii="Times New Roman" w:hAnsi="Times New Roman" w:cs="Times New Roman"/>
              </w:rPr>
            </w:pPr>
          </w:p>
        </w:tc>
        <w:tc>
          <w:tcPr>
            <w:tcW w:w="1414" w:type="dxa"/>
          </w:tcPr>
          <w:p w:rsidR="002A6400" w:rsidRPr="009C5A4A" w:rsidRDefault="002A6400" w:rsidP="002A6400">
            <w:pPr>
              <w:rPr>
                <w:rFonts w:ascii="Times New Roman" w:hAnsi="Times New Roman" w:cs="Times New Roman"/>
              </w:rPr>
            </w:pPr>
          </w:p>
        </w:tc>
        <w:tc>
          <w:tcPr>
            <w:tcW w:w="992" w:type="dxa"/>
          </w:tcPr>
          <w:p w:rsidR="002A6400" w:rsidRPr="009C5A4A" w:rsidRDefault="002A6400" w:rsidP="002A6400">
            <w:pPr>
              <w:rPr>
                <w:rFonts w:ascii="Times New Roman" w:hAnsi="Times New Roman" w:cs="Times New Roman"/>
              </w:rPr>
            </w:pPr>
          </w:p>
        </w:tc>
        <w:tc>
          <w:tcPr>
            <w:tcW w:w="991" w:type="dxa"/>
          </w:tcPr>
          <w:p w:rsidR="002A6400" w:rsidRPr="009C5A4A" w:rsidRDefault="002A6400" w:rsidP="002A6400">
            <w:pPr>
              <w:rPr>
                <w:rFonts w:ascii="Times New Roman" w:hAnsi="Times New Roman" w:cs="Times New Roman"/>
              </w:rPr>
            </w:pPr>
          </w:p>
        </w:tc>
        <w:tc>
          <w:tcPr>
            <w:tcW w:w="1697" w:type="dxa"/>
          </w:tcPr>
          <w:p w:rsidR="002A6400" w:rsidRPr="009C5A4A" w:rsidRDefault="002A6400" w:rsidP="002A6400">
            <w:pPr>
              <w:rPr>
                <w:rFonts w:ascii="Times New Roman" w:hAnsi="Times New Roman" w:cs="Times New Roman"/>
              </w:rPr>
            </w:pPr>
          </w:p>
        </w:tc>
        <w:tc>
          <w:tcPr>
            <w:tcW w:w="1274" w:type="dxa"/>
          </w:tcPr>
          <w:p w:rsidR="002A6400" w:rsidRPr="009C5A4A" w:rsidRDefault="002A6400" w:rsidP="002A6400">
            <w:pPr>
              <w:rPr>
                <w:rFonts w:ascii="Times New Roman" w:hAnsi="Times New Roman" w:cs="Times New Roman"/>
              </w:rPr>
            </w:pPr>
          </w:p>
        </w:tc>
        <w:tc>
          <w:tcPr>
            <w:tcW w:w="1162" w:type="dxa"/>
          </w:tcPr>
          <w:p w:rsidR="002A6400" w:rsidRPr="009C5A4A" w:rsidRDefault="002A6400" w:rsidP="002A6400">
            <w:pPr>
              <w:rPr>
                <w:rFonts w:ascii="Times New Roman" w:hAnsi="Times New Roman" w:cs="Times New Roman"/>
              </w:rPr>
            </w:pPr>
          </w:p>
        </w:tc>
      </w:tr>
      <w:tr w:rsidR="002A6400" w:rsidRPr="009C5A4A" w:rsidTr="002A6400">
        <w:trPr>
          <w:trHeight w:val="146"/>
        </w:trPr>
        <w:tc>
          <w:tcPr>
            <w:tcW w:w="3364" w:type="dxa"/>
          </w:tcPr>
          <w:p w:rsidR="002A6400" w:rsidRPr="009C5A4A" w:rsidRDefault="002A6400" w:rsidP="002A6400">
            <w:pPr>
              <w:pStyle w:val="ListParagraph"/>
              <w:numPr>
                <w:ilvl w:val="0"/>
                <w:numId w:val="9"/>
              </w:numPr>
              <w:spacing w:line="360" w:lineRule="auto"/>
              <w:rPr>
                <w:rFonts w:ascii="Times New Roman" w:hAnsi="Times New Roman" w:cs="Times New Roman"/>
              </w:rPr>
            </w:pPr>
            <w:r w:rsidRPr="009C5A4A">
              <w:rPr>
                <w:rFonts w:ascii="Times New Roman" w:hAnsi="Times New Roman" w:cs="Times New Roman"/>
              </w:rPr>
              <w:t>Sarna et al., 2015</w:t>
            </w:r>
          </w:p>
        </w:tc>
        <w:tc>
          <w:tcPr>
            <w:tcW w:w="636"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2218"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1" w:type="dxa"/>
          </w:tcPr>
          <w:p w:rsidR="002A6400" w:rsidRPr="009C5A4A" w:rsidRDefault="002A6400" w:rsidP="002A6400">
            <w:pPr>
              <w:rPr>
                <w:rFonts w:ascii="Times New Roman" w:hAnsi="Times New Roman" w:cs="Times New Roman"/>
              </w:rPr>
            </w:pPr>
          </w:p>
        </w:tc>
        <w:tc>
          <w:tcPr>
            <w:tcW w:w="1414"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2" w:type="dxa"/>
          </w:tcPr>
          <w:p w:rsidR="002A6400" w:rsidRPr="009C5A4A" w:rsidRDefault="002A6400" w:rsidP="002A6400">
            <w:pPr>
              <w:rPr>
                <w:rFonts w:ascii="Times New Roman" w:hAnsi="Times New Roman" w:cs="Times New Roman"/>
              </w:rPr>
            </w:pPr>
          </w:p>
        </w:tc>
        <w:tc>
          <w:tcPr>
            <w:tcW w:w="991" w:type="dxa"/>
          </w:tcPr>
          <w:p w:rsidR="002A6400" w:rsidRPr="009C5A4A" w:rsidRDefault="002A6400" w:rsidP="002A6400">
            <w:pPr>
              <w:rPr>
                <w:rFonts w:ascii="Times New Roman" w:hAnsi="Times New Roman" w:cs="Times New Roman"/>
              </w:rPr>
            </w:pPr>
          </w:p>
        </w:tc>
        <w:tc>
          <w:tcPr>
            <w:tcW w:w="1697" w:type="dxa"/>
          </w:tcPr>
          <w:p w:rsidR="002A6400" w:rsidRPr="009C5A4A" w:rsidRDefault="002A6400" w:rsidP="002A6400">
            <w:pPr>
              <w:rPr>
                <w:rFonts w:ascii="Times New Roman" w:hAnsi="Times New Roman" w:cs="Times New Roman"/>
              </w:rPr>
            </w:pPr>
          </w:p>
        </w:tc>
        <w:tc>
          <w:tcPr>
            <w:tcW w:w="1274" w:type="dxa"/>
          </w:tcPr>
          <w:p w:rsidR="002A6400" w:rsidRPr="009C5A4A" w:rsidRDefault="002A6400" w:rsidP="002A6400">
            <w:pPr>
              <w:rPr>
                <w:rFonts w:ascii="Times New Roman" w:hAnsi="Times New Roman" w:cs="Times New Roman"/>
              </w:rPr>
            </w:pPr>
          </w:p>
        </w:tc>
        <w:tc>
          <w:tcPr>
            <w:tcW w:w="1162" w:type="dxa"/>
          </w:tcPr>
          <w:p w:rsidR="002A6400" w:rsidRPr="009C5A4A" w:rsidRDefault="002A6400" w:rsidP="002A6400">
            <w:pPr>
              <w:rPr>
                <w:rFonts w:ascii="Times New Roman" w:hAnsi="Times New Roman" w:cs="Times New Roman"/>
              </w:rPr>
            </w:pPr>
          </w:p>
        </w:tc>
      </w:tr>
      <w:tr w:rsidR="002A6400" w:rsidRPr="009C5A4A" w:rsidTr="002A6400">
        <w:trPr>
          <w:trHeight w:val="146"/>
        </w:trPr>
        <w:tc>
          <w:tcPr>
            <w:tcW w:w="3364" w:type="dxa"/>
          </w:tcPr>
          <w:p w:rsidR="002A6400" w:rsidRPr="009C5A4A" w:rsidRDefault="002A6400" w:rsidP="002A6400">
            <w:pPr>
              <w:pStyle w:val="ListParagraph"/>
              <w:numPr>
                <w:ilvl w:val="0"/>
                <w:numId w:val="9"/>
              </w:numPr>
              <w:spacing w:line="360" w:lineRule="auto"/>
              <w:rPr>
                <w:rFonts w:ascii="Times New Roman" w:hAnsi="Times New Roman" w:cs="Times New Roman"/>
              </w:rPr>
            </w:pPr>
            <w:r w:rsidRPr="009C5A4A">
              <w:rPr>
                <w:rFonts w:ascii="Times New Roman" w:hAnsi="Times New Roman" w:cs="Times New Roman"/>
              </w:rPr>
              <w:t>Schultz et al., 2009</w:t>
            </w:r>
          </w:p>
        </w:tc>
        <w:tc>
          <w:tcPr>
            <w:tcW w:w="636" w:type="dxa"/>
          </w:tcPr>
          <w:p w:rsidR="002A6400" w:rsidRPr="009C5A4A" w:rsidRDefault="002A6400" w:rsidP="002A6400">
            <w:pPr>
              <w:rPr>
                <w:rFonts w:ascii="Times New Roman" w:hAnsi="Times New Roman" w:cs="Times New Roman"/>
              </w:rPr>
            </w:pPr>
          </w:p>
        </w:tc>
        <w:tc>
          <w:tcPr>
            <w:tcW w:w="2218" w:type="dxa"/>
          </w:tcPr>
          <w:p w:rsidR="002A6400" w:rsidRPr="009C5A4A" w:rsidRDefault="002A6400" w:rsidP="002A6400">
            <w:pPr>
              <w:rPr>
                <w:rFonts w:ascii="Times New Roman" w:hAnsi="Times New Roman" w:cs="Times New Roman"/>
              </w:rPr>
            </w:pPr>
          </w:p>
        </w:tc>
        <w:tc>
          <w:tcPr>
            <w:tcW w:w="991" w:type="dxa"/>
          </w:tcPr>
          <w:p w:rsidR="002A6400" w:rsidRPr="009C5A4A" w:rsidRDefault="002A6400" w:rsidP="002A6400">
            <w:pPr>
              <w:rPr>
                <w:rFonts w:ascii="Times New Roman" w:hAnsi="Times New Roman" w:cs="Times New Roman"/>
              </w:rPr>
            </w:pPr>
          </w:p>
        </w:tc>
        <w:tc>
          <w:tcPr>
            <w:tcW w:w="1414"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2" w:type="dxa"/>
          </w:tcPr>
          <w:p w:rsidR="002A6400" w:rsidRPr="009C5A4A" w:rsidRDefault="002A6400" w:rsidP="002A6400">
            <w:pPr>
              <w:rPr>
                <w:rFonts w:ascii="Times New Roman" w:hAnsi="Times New Roman" w:cs="Times New Roman"/>
              </w:rPr>
            </w:pPr>
          </w:p>
        </w:tc>
        <w:tc>
          <w:tcPr>
            <w:tcW w:w="991" w:type="dxa"/>
          </w:tcPr>
          <w:p w:rsidR="002A6400" w:rsidRPr="009C5A4A" w:rsidRDefault="002A6400" w:rsidP="002A6400">
            <w:pPr>
              <w:rPr>
                <w:rFonts w:ascii="Times New Roman" w:hAnsi="Times New Roman" w:cs="Times New Roman"/>
              </w:rPr>
            </w:pPr>
          </w:p>
        </w:tc>
        <w:tc>
          <w:tcPr>
            <w:tcW w:w="1697"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1274" w:type="dxa"/>
          </w:tcPr>
          <w:p w:rsidR="002A6400" w:rsidRPr="009C5A4A" w:rsidRDefault="002A6400" w:rsidP="002A6400">
            <w:pPr>
              <w:rPr>
                <w:rFonts w:ascii="Times New Roman" w:hAnsi="Times New Roman" w:cs="Times New Roman"/>
              </w:rPr>
            </w:pPr>
          </w:p>
        </w:tc>
        <w:tc>
          <w:tcPr>
            <w:tcW w:w="1162" w:type="dxa"/>
          </w:tcPr>
          <w:p w:rsidR="002A6400" w:rsidRPr="009C5A4A" w:rsidRDefault="002A6400" w:rsidP="002A6400">
            <w:pPr>
              <w:rPr>
                <w:rFonts w:ascii="Times New Roman" w:hAnsi="Times New Roman" w:cs="Times New Roman"/>
              </w:rPr>
            </w:pPr>
          </w:p>
        </w:tc>
      </w:tr>
      <w:tr w:rsidR="002A6400" w:rsidRPr="009C5A4A" w:rsidTr="002A6400">
        <w:trPr>
          <w:trHeight w:val="146"/>
        </w:trPr>
        <w:tc>
          <w:tcPr>
            <w:tcW w:w="3364" w:type="dxa"/>
          </w:tcPr>
          <w:p w:rsidR="002A6400" w:rsidRPr="009C5A4A" w:rsidRDefault="002A6400" w:rsidP="002A6400">
            <w:pPr>
              <w:pStyle w:val="ListParagraph"/>
              <w:numPr>
                <w:ilvl w:val="0"/>
                <w:numId w:val="9"/>
              </w:numPr>
              <w:spacing w:line="360" w:lineRule="auto"/>
              <w:rPr>
                <w:rFonts w:ascii="Times New Roman" w:hAnsi="Times New Roman" w:cs="Times New Roman"/>
              </w:rPr>
            </w:pPr>
            <w:r w:rsidRPr="009C5A4A">
              <w:rPr>
                <w:rFonts w:ascii="Times New Roman" w:hAnsi="Times New Roman" w:cs="Times New Roman"/>
              </w:rPr>
              <w:t>Sharp et al., 2009</w:t>
            </w:r>
          </w:p>
        </w:tc>
        <w:tc>
          <w:tcPr>
            <w:tcW w:w="636"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2218"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1" w:type="dxa"/>
          </w:tcPr>
          <w:p w:rsidR="002A6400" w:rsidRPr="009C5A4A" w:rsidRDefault="002A6400" w:rsidP="002A6400">
            <w:pPr>
              <w:rPr>
                <w:rFonts w:ascii="Times New Roman" w:hAnsi="Times New Roman" w:cs="Times New Roman"/>
              </w:rPr>
            </w:pPr>
          </w:p>
        </w:tc>
        <w:tc>
          <w:tcPr>
            <w:tcW w:w="1414"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2" w:type="dxa"/>
          </w:tcPr>
          <w:p w:rsidR="002A6400" w:rsidRPr="009C5A4A" w:rsidRDefault="002A6400" w:rsidP="002A6400">
            <w:pPr>
              <w:rPr>
                <w:rFonts w:ascii="Times New Roman" w:hAnsi="Times New Roman" w:cs="Times New Roman"/>
              </w:rPr>
            </w:pPr>
          </w:p>
        </w:tc>
        <w:tc>
          <w:tcPr>
            <w:tcW w:w="991" w:type="dxa"/>
          </w:tcPr>
          <w:p w:rsidR="002A6400" w:rsidRPr="009C5A4A" w:rsidRDefault="002A6400" w:rsidP="002A6400">
            <w:pPr>
              <w:rPr>
                <w:rFonts w:ascii="Times New Roman" w:hAnsi="Times New Roman" w:cs="Times New Roman"/>
              </w:rPr>
            </w:pPr>
          </w:p>
        </w:tc>
        <w:tc>
          <w:tcPr>
            <w:tcW w:w="1697"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1274" w:type="dxa"/>
          </w:tcPr>
          <w:p w:rsidR="002A6400" w:rsidRPr="009C5A4A" w:rsidRDefault="002A6400" w:rsidP="002A6400">
            <w:pPr>
              <w:rPr>
                <w:rFonts w:ascii="Times New Roman" w:hAnsi="Times New Roman" w:cs="Times New Roman"/>
              </w:rPr>
            </w:pPr>
          </w:p>
        </w:tc>
        <w:tc>
          <w:tcPr>
            <w:tcW w:w="1162" w:type="dxa"/>
          </w:tcPr>
          <w:p w:rsidR="002A6400" w:rsidRPr="009C5A4A" w:rsidRDefault="002A6400" w:rsidP="002A6400">
            <w:pPr>
              <w:rPr>
                <w:rFonts w:ascii="Times New Roman" w:hAnsi="Times New Roman" w:cs="Times New Roman"/>
              </w:rPr>
            </w:pPr>
          </w:p>
        </w:tc>
      </w:tr>
      <w:tr w:rsidR="002A6400" w:rsidRPr="009C5A4A" w:rsidTr="002A6400">
        <w:trPr>
          <w:trHeight w:val="146"/>
        </w:trPr>
        <w:tc>
          <w:tcPr>
            <w:tcW w:w="3364" w:type="dxa"/>
          </w:tcPr>
          <w:p w:rsidR="002A6400" w:rsidRPr="009C5A4A" w:rsidRDefault="002A6400" w:rsidP="002A6400">
            <w:pPr>
              <w:pStyle w:val="ListParagraph"/>
              <w:numPr>
                <w:ilvl w:val="0"/>
                <w:numId w:val="9"/>
              </w:numPr>
              <w:spacing w:line="360" w:lineRule="auto"/>
              <w:rPr>
                <w:rFonts w:ascii="Times New Roman" w:hAnsi="Times New Roman" w:cs="Times New Roman"/>
              </w:rPr>
            </w:pPr>
            <w:r w:rsidRPr="009C5A4A">
              <w:rPr>
                <w:rFonts w:ascii="Times New Roman" w:hAnsi="Times New Roman" w:cs="Times New Roman"/>
              </w:rPr>
              <w:t>Stanton et al., 2015</w:t>
            </w:r>
          </w:p>
        </w:tc>
        <w:tc>
          <w:tcPr>
            <w:tcW w:w="636" w:type="dxa"/>
          </w:tcPr>
          <w:p w:rsidR="002A6400" w:rsidRPr="009C5A4A" w:rsidRDefault="002A6400" w:rsidP="002A6400">
            <w:pPr>
              <w:rPr>
                <w:rFonts w:ascii="Times New Roman" w:hAnsi="Times New Roman" w:cs="Times New Roman"/>
              </w:rPr>
            </w:pPr>
          </w:p>
        </w:tc>
        <w:tc>
          <w:tcPr>
            <w:tcW w:w="2218"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1" w:type="dxa"/>
          </w:tcPr>
          <w:p w:rsidR="002A6400" w:rsidRPr="009C5A4A" w:rsidRDefault="002A6400" w:rsidP="002A6400">
            <w:pPr>
              <w:rPr>
                <w:rFonts w:ascii="Times New Roman" w:hAnsi="Times New Roman" w:cs="Times New Roman"/>
              </w:rPr>
            </w:pPr>
          </w:p>
        </w:tc>
        <w:tc>
          <w:tcPr>
            <w:tcW w:w="1414" w:type="dxa"/>
          </w:tcPr>
          <w:p w:rsidR="002A6400" w:rsidRPr="009C5A4A" w:rsidRDefault="002A6400" w:rsidP="002A6400">
            <w:pPr>
              <w:rPr>
                <w:rFonts w:ascii="Times New Roman" w:hAnsi="Times New Roman" w:cs="Times New Roman"/>
              </w:rPr>
            </w:pPr>
          </w:p>
        </w:tc>
        <w:tc>
          <w:tcPr>
            <w:tcW w:w="992" w:type="dxa"/>
          </w:tcPr>
          <w:p w:rsidR="002A6400" w:rsidRPr="009C5A4A" w:rsidRDefault="002A6400" w:rsidP="002A6400">
            <w:pPr>
              <w:rPr>
                <w:rFonts w:ascii="Times New Roman" w:hAnsi="Times New Roman" w:cs="Times New Roman"/>
              </w:rPr>
            </w:pPr>
          </w:p>
        </w:tc>
        <w:tc>
          <w:tcPr>
            <w:tcW w:w="991" w:type="dxa"/>
          </w:tcPr>
          <w:p w:rsidR="002A6400" w:rsidRPr="009C5A4A" w:rsidRDefault="002A6400" w:rsidP="002A6400">
            <w:pPr>
              <w:rPr>
                <w:rFonts w:ascii="Times New Roman" w:hAnsi="Times New Roman" w:cs="Times New Roman"/>
              </w:rPr>
            </w:pPr>
          </w:p>
        </w:tc>
        <w:tc>
          <w:tcPr>
            <w:tcW w:w="1697"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1274" w:type="dxa"/>
          </w:tcPr>
          <w:p w:rsidR="002A6400" w:rsidRPr="009C5A4A" w:rsidRDefault="002A6400" w:rsidP="002A6400">
            <w:pPr>
              <w:rPr>
                <w:rFonts w:ascii="Times New Roman" w:hAnsi="Times New Roman" w:cs="Times New Roman"/>
              </w:rPr>
            </w:pPr>
          </w:p>
        </w:tc>
        <w:tc>
          <w:tcPr>
            <w:tcW w:w="1162" w:type="dxa"/>
          </w:tcPr>
          <w:p w:rsidR="002A6400" w:rsidRPr="009C5A4A" w:rsidRDefault="002A6400" w:rsidP="002A6400">
            <w:pPr>
              <w:rPr>
                <w:rFonts w:ascii="Times New Roman" w:hAnsi="Times New Roman" w:cs="Times New Roman"/>
              </w:rPr>
            </w:pPr>
          </w:p>
        </w:tc>
      </w:tr>
      <w:tr w:rsidR="002A6400" w:rsidRPr="009C5A4A" w:rsidTr="002A6400">
        <w:trPr>
          <w:trHeight w:val="146"/>
        </w:trPr>
        <w:tc>
          <w:tcPr>
            <w:tcW w:w="3364" w:type="dxa"/>
          </w:tcPr>
          <w:p w:rsidR="002A6400" w:rsidRPr="009C5A4A" w:rsidRDefault="002A6400" w:rsidP="002A6400">
            <w:pPr>
              <w:pStyle w:val="ListParagraph"/>
              <w:numPr>
                <w:ilvl w:val="0"/>
                <w:numId w:val="9"/>
              </w:numPr>
              <w:spacing w:line="360" w:lineRule="auto"/>
              <w:rPr>
                <w:rFonts w:ascii="Times New Roman" w:hAnsi="Times New Roman" w:cs="Times New Roman"/>
              </w:rPr>
            </w:pPr>
            <w:r w:rsidRPr="009C5A4A">
              <w:rPr>
                <w:rFonts w:ascii="Times New Roman" w:hAnsi="Times New Roman" w:cs="Times New Roman"/>
              </w:rPr>
              <w:t>Svavarsdóttir &amp; Hallgrímsdóttir, 2008</w:t>
            </w:r>
          </w:p>
        </w:tc>
        <w:tc>
          <w:tcPr>
            <w:tcW w:w="636" w:type="dxa"/>
          </w:tcPr>
          <w:p w:rsidR="002A6400" w:rsidRPr="009C5A4A" w:rsidRDefault="002A6400" w:rsidP="002A6400">
            <w:pPr>
              <w:rPr>
                <w:rFonts w:ascii="Times New Roman" w:hAnsi="Times New Roman" w:cs="Times New Roman"/>
              </w:rPr>
            </w:pPr>
          </w:p>
        </w:tc>
        <w:tc>
          <w:tcPr>
            <w:tcW w:w="2218"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1" w:type="dxa"/>
          </w:tcPr>
          <w:p w:rsidR="002A6400" w:rsidRPr="009C5A4A" w:rsidRDefault="002A6400" w:rsidP="002A6400">
            <w:pPr>
              <w:rPr>
                <w:rFonts w:ascii="Times New Roman" w:hAnsi="Times New Roman" w:cs="Times New Roman"/>
              </w:rPr>
            </w:pPr>
          </w:p>
        </w:tc>
        <w:tc>
          <w:tcPr>
            <w:tcW w:w="1414"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2"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1" w:type="dxa"/>
          </w:tcPr>
          <w:p w:rsidR="002A6400" w:rsidRPr="009C5A4A" w:rsidRDefault="002A6400" w:rsidP="002A6400">
            <w:pPr>
              <w:rPr>
                <w:rFonts w:ascii="Times New Roman" w:hAnsi="Times New Roman" w:cs="Times New Roman"/>
              </w:rPr>
            </w:pPr>
          </w:p>
        </w:tc>
        <w:tc>
          <w:tcPr>
            <w:tcW w:w="1697"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1274" w:type="dxa"/>
          </w:tcPr>
          <w:p w:rsidR="002A6400" w:rsidRPr="009C5A4A" w:rsidRDefault="002A6400" w:rsidP="002A6400">
            <w:pPr>
              <w:rPr>
                <w:rFonts w:ascii="Times New Roman" w:hAnsi="Times New Roman" w:cs="Times New Roman"/>
              </w:rPr>
            </w:pPr>
          </w:p>
        </w:tc>
        <w:tc>
          <w:tcPr>
            <w:tcW w:w="1162" w:type="dxa"/>
          </w:tcPr>
          <w:p w:rsidR="002A6400" w:rsidRPr="009C5A4A" w:rsidRDefault="002A6400" w:rsidP="002A6400">
            <w:pPr>
              <w:rPr>
                <w:rFonts w:ascii="Times New Roman" w:hAnsi="Times New Roman" w:cs="Times New Roman"/>
              </w:rPr>
            </w:pPr>
          </w:p>
        </w:tc>
      </w:tr>
      <w:tr w:rsidR="002A6400" w:rsidRPr="009C5A4A" w:rsidTr="002A6400">
        <w:trPr>
          <w:trHeight w:val="146"/>
        </w:trPr>
        <w:tc>
          <w:tcPr>
            <w:tcW w:w="3364" w:type="dxa"/>
          </w:tcPr>
          <w:p w:rsidR="002A6400" w:rsidRPr="009C5A4A" w:rsidRDefault="002A6400" w:rsidP="002A6400">
            <w:pPr>
              <w:pStyle w:val="ListParagraph"/>
              <w:numPr>
                <w:ilvl w:val="0"/>
                <w:numId w:val="9"/>
              </w:numPr>
              <w:spacing w:line="360" w:lineRule="auto"/>
              <w:rPr>
                <w:rFonts w:ascii="Times New Roman" w:hAnsi="Times New Roman" w:cs="Times New Roman"/>
              </w:rPr>
            </w:pPr>
            <w:r w:rsidRPr="009C5A4A">
              <w:rPr>
                <w:rFonts w:ascii="Times New Roman" w:hAnsi="Times New Roman" w:cs="Times New Roman"/>
              </w:rPr>
              <w:t>Tong et al., 2010</w:t>
            </w:r>
          </w:p>
        </w:tc>
        <w:tc>
          <w:tcPr>
            <w:tcW w:w="636"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2218"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1" w:type="dxa"/>
          </w:tcPr>
          <w:p w:rsidR="002A6400" w:rsidRPr="009C5A4A" w:rsidRDefault="002A6400" w:rsidP="002A6400">
            <w:pPr>
              <w:rPr>
                <w:rFonts w:ascii="Times New Roman" w:hAnsi="Times New Roman" w:cs="Times New Roman"/>
              </w:rPr>
            </w:pPr>
          </w:p>
        </w:tc>
        <w:tc>
          <w:tcPr>
            <w:tcW w:w="1414"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2" w:type="dxa"/>
          </w:tcPr>
          <w:p w:rsidR="002A6400" w:rsidRPr="009C5A4A" w:rsidRDefault="002A6400" w:rsidP="002A6400">
            <w:pPr>
              <w:rPr>
                <w:rFonts w:ascii="Times New Roman" w:hAnsi="Times New Roman" w:cs="Times New Roman"/>
              </w:rPr>
            </w:pPr>
          </w:p>
        </w:tc>
        <w:tc>
          <w:tcPr>
            <w:tcW w:w="991" w:type="dxa"/>
          </w:tcPr>
          <w:p w:rsidR="002A6400" w:rsidRPr="009C5A4A" w:rsidRDefault="002A6400" w:rsidP="002A6400">
            <w:pPr>
              <w:rPr>
                <w:rFonts w:ascii="Times New Roman" w:hAnsi="Times New Roman" w:cs="Times New Roman"/>
              </w:rPr>
            </w:pPr>
          </w:p>
        </w:tc>
        <w:tc>
          <w:tcPr>
            <w:tcW w:w="1697" w:type="dxa"/>
          </w:tcPr>
          <w:p w:rsidR="002A6400" w:rsidRPr="009C5A4A" w:rsidRDefault="002A6400" w:rsidP="002A6400">
            <w:pPr>
              <w:rPr>
                <w:rFonts w:ascii="Times New Roman" w:hAnsi="Times New Roman" w:cs="Times New Roman"/>
              </w:rPr>
            </w:pPr>
          </w:p>
        </w:tc>
        <w:tc>
          <w:tcPr>
            <w:tcW w:w="1274"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1162" w:type="dxa"/>
          </w:tcPr>
          <w:p w:rsidR="002A6400" w:rsidRPr="009C5A4A" w:rsidRDefault="002A6400" w:rsidP="002A6400">
            <w:pPr>
              <w:rPr>
                <w:rFonts w:ascii="Times New Roman" w:hAnsi="Times New Roman" w:cs="Times New Roman"/>
              </w:rPr>
            </w:pPr>
          </w:p>
        </w:tc>
      </w:tr>
      <w:tr w:rsidR="002A6400" w:rsidRPr="009C5A4A" w:rsidTr="002A6400">
        <w:trPr>
          <w:trHeight w:val="146"/>
        </w:trPr>
        <w:tc>
          <w:tcPr>
            <w:tcW w:w="3364" w:type="dxa"/>
          </w:tcPr>
          <w:p w:rsidR="002A6400" w:rsidRPr="009C5A4A" w:rsidRDefault="002A6400" w:rsidP="002A6400">
            <w:pPr>
              <w:pStyle w:val="ListParagraph"/>
              <w:numPr>
                <w:ilvl w:val="0"/>
                <w:numId w:val="9"/>
              </w:numPr>
              <w:spacing w:line="360" w:lineRule="auto"/>
              <w:rPr>
                <w:rFonts w:ascii="Times New Roman" w:hAnsi="Times New Roman" w:cs="Times New Roman"/>
              </w:rPr>
            </w:pPr>
            <w:r w:rsidRPr="009C5A4A">
              <w:rPr>
                <w:rFonts w:ascii="Times New Roman" w:hAnsi="Times New Roman" w:cs="Times New Roman"/>
              </w:rPr>
              <w:t>Webb et al., 2016</w:t>
            </w:r>
          </w:p>
        </w:tc>
        <w:tc>
          <w:tcPr>
            <w:tcW w:w="636"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2218"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1"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1414" w:type="dxa"/>
          </w:tcPr>
          <w:p w:rsidR="002A6400" w:rsidRPr="009C5A4A" w:rsidRDefault="002A6400" w:rsidP="002A6400">
            <w:pPr>
              <w:rPr>
                <w:rFonts w:ascii="Times New Roman" w:hAnsi="Times New Roman" w:cs="Times New Roman"/>
              </w:rPr>
            </w:pPr>
          </w:p>
        </w:tc>
        <w:tc>
          <w:tcPr>
            <w:tcW w:w="992" w:type="dxa"/>
          </w:tcPr>
          <w:p w:rsidR="002A6400" w:rsidRPr="009C5A4A" w:rsidRDefault="002A6400" w:rsidP="002A6400">
            <w:pPr>
              <w:rPr>
                <w:rFonts w:ascii="Times New Roman" w:hAnsi="Times New Roman" w:cs="Times New Roman"/>
              </w:rPr>
            </w:pPr>
          </w:p>
        </w:tc>
        <w:tc>
          <w:tcPr>
            <w:tcW w:w="991" w:type="dxa"/>
          </w:tcPr>
          <w:p w:rsidR="002A6400" w:rsidRPr="009C5A4A" w:rsidRDefault="002A6400" w:rsidP="002A6400">
            <w:pPr>
              <w:rPr>
                <w:rFonts w:ascii="Times New Roman" w:hAnsi="Times New Roman" w:cs="Times New Roman"/>
              </w:rPr>
            </w:pPr>
          </w:p>
        </w:tc>
        <w:tc>
          <w:tcPr>
            <w:tcW w:w="1697" w:type="dxa"/>
          </w:tcPr>
          <w:p w:rsidR="002A6400" w:rsidRPr="009C5A4A" w:rsidRDefault="002A6400" w:rsidP="002A6400">
            <w:pPr>
              <w:rPr>
                <w:rFonts w:ascii="Times New Roman" w:hAnsi="Times New Roman" w:cs="Times New Roman"/>
              </w:rPr>
            </w:pPr>
          </w:p>
        </w:tc>
        <w:tc>
          <w:tcPr>
            <w:tcW w:w="1274" w:type="dxa"/>
          </w:tcPr>
          <w:p w:rsidR="002A6400" w:rsidRPr="009C5A4A" w:rsidRDefault="002A6400" w:rsidP="002A6400">
            <w:pPr>
              <w:rPr>
                <w:rFonts w:ascii="Times New Roman" w:hAnsi="Times New Roman" w:cs="Times New Roman"/>
              </w:rPr>
            </w:pPr>
          </w:p>
        </w:tc>
        <w:tc>
          <w:tcPr>
            <w:tcW w:w="1162" w:type="dxa"/>
          </w:tcPr>
          <w:p w:rsidR="002A6400" w:rsidRPr="009C5A4A" w:rsidRDefault="002A6400" w:rsidP="002A6400">
            <w:pPr>
              <w:rPr>
                <w:rFonts w:ascii="Times New Roman" w:hAnsi="Times New Roman" w:cs="Times New Roman"/>
              </w:rPr>
            </w:pPr>
          </w:p>
        </w:tc>
      </w:tr>
      <w:tr w:rsidR="002A6400" w:rsidRPr="009C5A4A" w:rsidTr="002A6400">
        <w:trPr>
          <w:trHeight w:val="146"/>
        </w:trPr>
        <w:tc>
          <w:tcPr>
            <w:tcW w:w="3364" w:type="dxa"/>
          </w:tcPr>
          <w:p w:rsidR="002A6400" w:rsidRPr="009C5A4A" w:rsidRDefault="002A6400" w:rsidP="002A6400">
            <w:pPr>
              <w:pStyle w:val="ListParagraph"/>
              <w:numPr>
                <w:ilvl w:val="0"/>
                <w:numId w:val="9"/>
              </w:numPr>
              <w:spacing w:line="360" w:lineRule="auto"/>
              <w:rPr>
                <w:rFonts w:ascii="Times New Roman" w:hAnsi="Times New Roman" w:cs="Times New Roman"/>
              </w:rPr>
            </w:pPr>
            <w:r w:rsidRPr="009C5A4A">
              <w:rPr>
                <w:rFonts w:ascii="Times New Roman" w:hAnsi="Times New Roman" w:cs="Times New Roman"/>
              </w:rPr>
              <w:t>Willaing &amp; Ladelund, 2004</w:t>
            </w:r>
          </w:p>
        </w:tc>
        <w:tc>
          <w:tcPr>
            <w:tcW w:w="636"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2218"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1" w:type="dxa"/>
          </w:tcPr>
          <w:p w:rsidR="002A6400" w:rsidRPr="009C5A4A" w:rsidRDefault="002A6400" w:rsidP="002A6400">
            <w:pPr>
              <w:rPr>
                <w:rFonts w:ascii="Times New Roman" w:hAnsi="Times New Roman" w:cs="Times New Roman"/>
              </w:rPr>
            </w:pPr>
          </w:p>
        </w:tc>
        <w:tc>
          <w:tcPr>
            <w:tcW w:w="1414"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2"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991" w:type="dxa"/>
          </w:tcPr>
          <w:p w:rsidR="002A6400" w:rsidRPr="009C5A4A" w:rsidRDefault="002A6400" w:rsidP="002A6400">
            <w:pPr>
              <w:rPr>
                <w:rFonts w:ascii="Times New Roman" w:hAnsi="Times New Roman" w:cs="Times New Roman"/>
              </w:rPr>
            </w:pPr>
          </w:p>
        </w:tc>
        <w:tc>
          <w:tcPr>
            <w:tcW w:w="1697"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1274" w:type="dxa"/>
          </w:tcPr>
          <w:p w:rsidR="002A6400" w:rsidRPr="009C5A4A" w:rsidRDefault="002A6400" w:rsidP="002A6400">
            <w:pPr>
              <w:rPr>
                <w:rFonts w:ascii="Times New Roman" w:hAnsi="Times New Roman" w:cs="Times New Roman"/>
              </w:rPr>
            </w:pPr>
            <w:r w:rsidRPr="009C5A4A">
              <w:rPr>
                <w:rFonts w:ascii="Times New Roman" w:hAnsi="Times New Roman" w:cs="Times New Roman"/>
              </w:rPr>
              <w:sym w:font="Wingdings" w:char="F0FC"/>
            </w:r>
          </w:p>
        </w:tc>
        <w:tc>
          <w:tcPr>
            <w:tcW w:w="1162" w:type="dxa"/>
          </w:tcPr>
          <w:p w:rsidR="002A6400" w:rsidRPr="009C5A4A" w:rsidRDefault="002A6400" w:rsidP="002A6400">
            <w:pPr>
              <w:rPr>
                <w:rFonts w:ascii="Times New Roman" w:hAnsi="Times New Roman" w:cs="Times New Roman"/>
              </w:rPr>
            </w:pPr>
          </w:p>
        </w:tc>
      </w:tr>
    </w:tbl>
    <w:p w:rsidR="002A6400" w:rsidRDefault="002A6400" w:rsidP="002A6400">
      <w:pPr>
        <w:spacing w:line="480" w:lineRule="auto"/>
        <w:ind w:left="360"/>
        <w:rPr>
          <w:rFonts w:ascii="Times New Roman" w:hAnsi="Times New Roman" w:cs="Times New Roman"/>
          <w:b/>
          <w:i/>
          <w:lang w:val="en"/>
        </w:rPr>
        <w:sectPr w:rsidR="002A6400" w:rsidSect="002A6400">
          <w:pgSz w:w="16838" w:h="11906" w:orient="landscape"/>
          <w:pgMar w:top="1440" w:right="1440" w:bottom="1440" w:left="1440" w:header="709" w:footer="709" w:gutter="0"/>
          <w:cols w:space="708"/>
          <w:docGrid w:linePitch="360"/>
        </w:sectPr>
      </w:pPr>
    </w:p>
    <w:p w:rsidR="002A6400" w:rsidRPr="00F62AE0" w:rsidRDefault="002A6400" w:rsidP="002A6400">
      <w:pPr>
        <w:spacing w:line="480" w:lineRule="auto"/>
        <w:ind w:left="360"/>
        <w:rPr>
          <w:rFonts w:ascii="Times New Roman" w:hAnsi="Times New Roman" w:cs="Times New Roman"/>
          <w:b/>
          <w:i/>
          <w:lang w:val="en"/>
        </w:rPr>
      </w:pPr>
      <w:r w:rsidRPr="00F62AE0">
        <w:rPr>
          <w:rFonts w:ascii="Times New Roman" w:hAnsi="Times New Roman" w:cs="Times New Roman"/>
          <w:b/>
          <w:i/>
          <w:lang w:val="en"/>
        </w:rPr>
        <w:lastRenderedPageBreak/>
        <w:t xml:space="preserve">Q2: </w:t>
      </w:r>
      <w:r w:rsidRPr="00F62AE0">
        <w:rPr>
          <w:rFonts w:ascii="Times New Roman" w:hAnsi="Times New Roman" w:cs="Times New Roman"/>
          <w:b/>
          <w:i/>
        </w:rPr>
        <w:t>Do the health behaviours of the HCP affect the patients’ response to a health promotion message?</w:t>
      </w:r>
      <w:r w:rsidRPr="00F62AE0">
        <w:rPr>
          <w:rFonts w:ascii="Times New Roman" w:hAnsi="Times New Roman" w:cs="Times New Roman"/>
          <w:b/>
          <w:i/>
          <w:lang w:val="en"/>
        </w:rPr>
        <w:t xml:space="preserve"> </w:t>
      </w:r>
    </w:p>
    <w:p w:rsidR="002A6400" w:rsidRPr="00F62AE0" w:rsidRDefault="002A6400" w:rsidP="002A6400">
      <w:pPr>
        <w:spacing w:line="480" w:lineRule="auto"/>
        <w:rPr>
          <w:rFonts w:ascii="Times New Roman" w:hAnsi="Times New Roman" w:cs="Times New Roman"/>
          <w:b/>
        </w:rPr>
      </w:pPr>
      <w:r w:rsidRPr="00F62AE0">
        <w:rPr>
          <w:rFonts w:ascii="Times New Roman" w:hAnsi="Times New Roman" w:cs="Times New Roman"/>
          <w:b/>
        </w:rPr>
        <w:t>Overview of included studies</w:t>
      </w:r>
    </w:p>
    <w:p w:rsidR="002A6400" w:rsidRDefault="002A6400" w:rsidP="002A6400">
      <w:pPr>
        <w:spacing w:before="240" w:line="480" w:lineRule="auto"/>
        <w:rPr>
          <w:rFonts w:ascii="Times New Roman" w:hAnsi="Times New Roman" w:cs="Times New Roman"/>
        </w:rPr>
      </w:pPr>
      <w:r w:rsidRPr="00F62AE0">
        <w:rPr>
          <w:rFonts w:ascii="Times New Roman" w:hAnsi="Times New Roman" w:cs="Times New Roman"/>
        </w:rPr>
        <w:t>Tw</w:t>
      </w:r>
      <w:r>
        <w:rPr>
          <w:rFonts w:ascii="Times New Roman" w:hAnsi="Times New Roman" w:cs="Times New Roman"/>
        </w:rPr>
        <w:t>o</w:t>
      </w:r>
      <w:r w:rsidRPr="00F62AE0">
        <w:rPr>
          <w:rFonts w:ascii="Times New Roman" w:hAnsi="Times New Roman" w:cs="Times New Roman"/>
        </w:rPr>
        <w:t xml:space="preserve"> studies related to the relationship between </w:t>
      </w:r>
      <w:r>
        <w:rPr>
          <w:rFonts w:ascii="Times New Roman" w:hAnsi="Times New Roman" w:cs="Times New Roman"/>
        </w:rPr>
        <w:t>nurse</w:t>
      </w:r>
      <w:r w:rsidRPr="00F62AE0">
        <w:rPr>
          <w:rFonts w:ascii="Times New Roman" w:hAnsi="Times New Roman" w:cs="Times New Roman"/>
        </w:rPr>
        <w:t xml:space="preserve">s’ health behaviours and patients’ response to health promotion messages. </w:t>
      </w:r>
      <w:r>
        <w:rPr>
          <w:rFonts w:ascii="Times New Roman" w:hAnsi="Times New Roman" w:cs="Times New Roman"/>
        </w:rPr>
        <w:t>Both studies are summarised</w:t>
      </w:r>
      <w:r w:rsidRPr="00F62AE0">
        <w:rPr>
          <w:rFonts w:ascii="Times New Roman" w:hAnsi="Times New Roman" w:cs="Times New Roman"/>
        </w:rPr>
        <w:t xml:space="preserve"> in Table </w:t>
      </w:r>
      <w:r w:rsidR="006129A5">
        <w:rPr>
          <w:rFonts w:ascii="Times New Roman" w:hAnsi="Times New Roman" w:cs="Times New Roman"/>
        </w:rPr>
        <w:t>5</w:t>
      </w:r>
      <w:r w:rsidRPr="00F62AE0">
        <w:rPr>
          <w:rFonts w:ascii="Times New Roman" w:hAnsi="Times New Roman" w:cs="Times New Roman"/>
        </w:rPr>
        <w:t xml:space="preserve">.  The included studies were published </w:t>
      </w:r>
      <w:r>
        <w:rPr>
          <w:rFonts w:ascii="Times New Roman" w:hAnsi="Times New Roman" w:cs="Times New Roman"/>
        </w:rPr>
        <w:t xml:space="preserve">in 1992 and 2008, with both studies conducted in the United States. The study by Hicks et al (2008) </w:t>
      </w:r>
      <w:r>
        <w:rPr>
          <w:rFonts w:ascii="Times New Roman" w:hAnsi="Times New Roman" w:cs="Times New Roman"/>
          <w:lang w:val="en-US"/>
        </w:rPr>
        <w:t>examined public</w:t>
      </w:r>
      <w:r w:rsidRPr="00F62AE0">
        <w:rPr>
          <w:rFonts w:ascii="Times New Roman" w:hAnsi="Times New Roman" w:cs="Times New Roman"/>
          <w:lang w:val="en-US"/>
        </w:rPr>
        <w:t xml:space="preserve"> confidence level in receiving health teaching from either an overweight or a weight-appropriate nurse</w:t>
      </w:r>
      <w:r>
        <w:rPr>
          <w:rFonts w:ascii="Times New Roman" w:hAnsi="Times New Roman" w:cs="Times New Roman"/>
          <w:lang w:val="en-US"/>
        </w:rPr>
        <w:t xml:space="preserve">, whereas Olive and Ballard (1992) aimed to </w:t>
      </w:r>
      <w:r w:rsidRPr="00F62AE0">
        <w:rPr>
          <w:rFonts w:ascii="Times New Roman" w:hAnsi="Times New Roman" w:cs="Times New Roman"/>
        </w:rPr>
        <w:t>understand if the smoking behaviours of nurses affect patients' perceptions of the</w:t>
      </w:r>
      <w:r>
        <w:rPr>
          <w:rFonts w:ascii="Times New Roman" w:hAnsi="Times New Roman" w:cs="Times New Roman"/>
        </w:rPr>
        <w:t>ir</w:t>
      </w:r>
      <w:r w:rsidRPr="00F62AE0">
        <w:rPr>
          <w:rFonts w:ascii="Times New Roman" w:hAnsi="Times New Roman" w:cs="Times New Roman"/>
        </w:rPr>
        <w:t xml:space="preserve"> trust and effectiveness </w:t>
      </w:r>
      <w:r>
        <w:rPr>
          <w:rFonts w:ascii="Times New Roman" w:hAnsi="Times New Roman" w:cs="Times New Roman"/>
        </w:rPr>
        <w:t xml:space="preserve">as </w:t>
      </w:r>
      <w:r w:rsidRPr="00F62AE0">
        <w:rPr>
          <w:rFonts w:ascii="Times New Roman" w:hAnsi="Times New Roman" w:cs="Times New Roman"/>
        </w:rPr>
        <w:t>health</w:t>
      </w:r>
      <w:r>
        <w:rPr>
          <w:rFonts w:ascii="Times New Roman" w:hAnsi="Times New Roman" w:cs="Times New Roman"/>
        </w:rPr>
        <w:t xml:space="preserve"> care</w:t>
      </w:r>
      <w:r w:rsidRPr="00F62AE0">
        <w:rPr>
          <w:rFonts w:ascii="Times New Roman" w:hAnsi="Times New Roman" w:cs="Times New Roman"/>
        </w:rPr>
        <w:t xml:space="preserve"> professionals.</w:t>
      </w:r>
    </w:p>
    <w:p w:rsidR="002A6400" w:rsidRPr="006129A5" w:rsidRDefault="002A6400" w:rsidP="002A6400">
      <w:pPr>
        <w:spacing w:line="480" w:lineRule="auto"/>
        <w:rPr>
          <w:rFonts w:ascii="Times New Roman" w:hAnsi="Times New Roman" w:cs="Times New Roman"/>
          <w:i/>
        </w:rPr>
      </w:pPr>
      <w:r w:rsidRPr="006129A5">
        <w:rPr>
          <w:rFonts w:ascii="Times New Roman" w:hAnsi="Times New Roman" w:cs="Times New Roman"/>
          <w:i/>
        </w:rPr>
        <w:t>Study designs</w:t>
      </w:r>
    </w:p>
    <w:p w:rsidR="002A6400" w:rsidRDefault="002A6400" w:rsidP="002A6400">
      <w:pPr>
        <w:spacing w:line="480" w:lineRule="auto"/>
        <w:rPr>
          <w:rFonts w:ascii="Times New Roman" w:hAnsi="Times New Roman" w:cs="Times New Roman"/>
        </w:rPr>
      </w:pPr>
      <w:r>
        <w:rPr>
          <w:rFonts w:ascii="Times New Roman" w:hAnsi="Times New Roman" w:cs="Times New Roman"/>
        </w:rPr>
        <w:t>Hicks et al (2008) conducted a quasi-experimental study, which was a replication study designed to understand w</w:t>
      </w:r>
      <w:r w:rsidRPr="00606082">
        <w:rPr>
          <w:rFonts w:ascii="Times New Roman" w:hAnsi="Times New Roman" w:cs="Times New Roman"/>
        </w:rPr>
        <w:t xml:space="preserve">hat patients actually think about nurses’ body sizes, and </w:t>
      </w:r>
      <w:r>
        <w:rPr>
          <w:rFonts w:ascii="Times New Roman" w:hAnsi="Times New Roman" w:cs="Times New Roman"/>
        </w:rPr>
        <w:t>how that may</w:t>
      </w:r>
      <w:r w:rsidRPr="00606082">
        <w:rPr>
          <w:rFonts w:ascii="Times New Roman" w:hAnsi="Times New Roman" w:cs="Times New Roman"/>
        </w:rPr>
        <w:t xml:space="preserve"> influence their perception of confidence in a nurse’s ability to teach them about healthy lifestyles</w:t>
      </w:r>
      <w:r>
        <w:rPr>
          <w:rFonts w:ascii="Times New Roman" w:hAnsi="Times New Roman" w:cs="Times New Roman"/>
        </w:rPr>
        <w:t xml:space="preserve">. </w:t>
      </w:r>
      <w:r w:rsidRPr="00E27D45">
        <w:rPr>
          <w:rFonts w:ascii="Times New Roman" w:hAnsi="Times New Roman" w:cs="Times New Roman"/>
        </w:rPr>
        <w:t>Participants were randomly assigned to be shown images of a nurse, either overweight or weight-appropriate, then asked to rate their confidence in health teaching received from that nurse</w:t>
      </w:r>
      <w:r>
        <w:rPr>
          <w:rFonts w:ascii="Times New Roman" w:hAnsi="Times New Roman" w:cs="Times New Roman"/>
        </w:rPr>
        <w:t>. A</w:t>
      </w:r>
      <w:r w:rsidRPr="007C728C">
        <w:rPr>
          <w:rFonts w:ascii="Times New Roman" w:hAnsi="Times New Roman" w:cs="Times New Roman"/>
        </w:rPr>
        <w:t xml:space="preserve"> convenience sample of 150 participants</w:t>
      </w:r>
      <w:r>
        <w:rPr>
          <w:rFonts w:ascii="Times New Roman" w:hAnsi="Times New Roman" w:cs="Times New Roman"/>
        </w:rPr>
        <w:t xml:space="preserve"> was recruited, </w:t>
      </w:r>
      <w:r w:rsidRPr="007C728C">
        <w:rPr>
          <w:rFonts w:ascii="Times New Roman" w:hAnsi="Times New Roman" w:cs="Times New Roman"/>
        </w:rPr>
        <w:t>consist</w:t>
      </w:r>
      <w:r>
        <w:rPr>
          <w:rFonts w:ascii="Times New Roman" w:hAnsi="Times New Roman" w:cs="Times New Roman"/>
        </w:rPr>
        <w:t>ing</w:t>
      </w:r>
      <w:r w:rsidRPr="007C728C">
        <w:rPr>
          <w:rFonts w:ascii="Times New Roman" w:hAnsi="Times New Roman" w:cs="Times New Roman"/>
        </w:rPr>
        <w:t xml:space="preserve"> of university students (89%, n=134), faculty (6%, n=9), and visitors (5%, n=7). </w:t>
      </w:r>
      <w:r>
        <w:rPr>
          <w:rFonts w:ascii="Times New Roman" w:hAnsi="Times New Roman" w:cs="Times New Roman"/>
        </w:rPr>
        <w:t>The majority (almost 75%) were under 21 years of age. Fewer than</w:t>
      </w:r>
      <w:r w:rsidRPr="005E3D6D">
        <w:rPr>
          <w:rFonts w:ascii="Times New Roman" w:hAnsi="Times New Roman" w:cs="Times New Roman"/>
        </w:rPr>
        <w:t xml:space="preserve"> 14% of the sample </w:t>
      </w:r>
      <w:r>
        <w:rPr>
          <w:rFonts w:ascii="Times New Roman" w:hAnsi="Times New Roman" w:cs="Times New Roman"/>
        </w:rPr>
        <w:t xml:space="preserve">worked in healthcare, and 55% reported having </w:t>
      </w:r>
      <w:r w:rsidRPr="005E3D6D">
        <w:rPr>
          <w:rFonts w:ascii="Times New Roman" w:hAnsi="Times New Roman" w:cs="Times New Roman"/>
        </w:rPr>
        <w:t xml:space="preserve">received healthcare </w:t>
      </w:r>
      <w:r>
        <w:rPr>
          <w:rFonts w:ascii="Times New Roman" w:hAnsi="Times New Roman" w:cs="Times New Roman"/>
        </w:rPr>
        <w:t>advice</w:t>
      </w:r>
      <w:r w:rsidRPr="005E3D6D">
        <w:rPr>
          <w:rFonts w:ascii="Times New Roman" w:hAnsi="Times New Roman" w:cs="Times New Roman"/>
        </w:rPr>
        <w:t xml:space="preserve"> regarding diet or exercise in the past</w:t>
      </w:r>
      <w:r>
        <w:rPr>
          <w:rFonts w:ascii="Times New Roman" w:hAnsi="Times New Roman" w:cs="Times New Roman"/>
        </w:rPr>
        <w:t xml:space="preserve">. </w:t>
      </w:r>
    </w:p>
    <w:p w:rsidR="002A6400" w:rsidRDefault="002A6400" w:rsidP="002A6400">
      <w:pPr>
        <w:spacing w:line="480" w:lineRule="auto"/>
        <w:rPr>
          <w:rFonts w:ascii="Times New Roman" w:hAnsi="Times New Roman" w:cs="Times New Roman"/>
        </w:rPr>
      </w:pPr>
      <w:r>
        <w:rPr>
          <w:rFonts w:ascii="Times New Roman" w:hAnsi="Times New Roman" w:cs="Times New Roman"/>
        </w:rPr>
        <w:t xml:space="preserve">The cross-sectional study by Olive and Ballard (1992) was designed </w:t>
      </w:r>
      <w:r w:rsidRPr="00606082">
        <w:rPr>
          <w:rFonts w:ascii="Times New Roman" w:hAnsi="Times New Roman" w:cs="Times New Roman"/>
        </w:rPr>
        <w:t>to assess patients' attitudes regarding smoking behavio</w:t>
      </w:r>
      <w:r>
        <w:rPr>
          <w:rFonts w:ascii="Times New Roman" w:hAnsi="Times New Roman" w:cs="Times New Roman"/>
        </w:rPr>
        <w:t xml:space="preserve">urs of health professionals, and </w:t>
      </w:r>
      <w:r w:rsidRPr="00606082">
        <w:rPr>
          <w:rFonts w:ascii="Times New Roman" w:hAnsi="Times New Roman" w:cs="Times New Roman"/>
        </w:rPr>
        <w:t>to determine patients' knowledge of the sm</w:t>
      </w:r>
      <w:r>
        <w:rPr>
          <w:rFonts w:ascii="Times New Roman" w:hAnsi="Times New Roman" w:cs="Times New Roman"/>
        </w:rPr>
        <w:t>oking behaviours of their physi</w:t>
      </w:r>
      <w:r w:rsidRPr="00606082">
        <w:rPr>
          <w:rFonts w:ascii="Times New Roman" w:hAnsi="Times New Roman" w:cs="Times New Roman"/>
        </w:rPr>
        <w:t>cians and nurses.</w:t>
      </w:r>
      <w:r>
        <w:rPr>
          <w:rFonts w:ascii="Times New Roman" w:hAnsi="Times New Roman" w:cs="Times New Roman"/>
        </w:rPr>
        <w:t xml:space="preserve"> 116 patients from a US military hospital were surveyed while awaiting discharge. The sample was 28% current smokers, 35% never smokers, and 38% ex-smokers, which the authors noted was consistent with the prevalence of smoking in the US population at the time of the study.  </w:t>
      </w:r>
    </w:p>
    <w:p w:rsidR="002A6400" w:rsidRPr="00E27D45" w:rsidRDefault="002A6400" w:rsidP="002A6400">
      <w:pPr>
        <w:spacing w:line="480" w:lineRule="auto"/>
        <w:rPr>
          <w:rFonts w:ascii="Times New Roman" w:hAnsi="Times New Roman" w:cs="Times New Roman"/>
        </w:rPr>
      </w:pPr>
      <w:r>
        <w:rPr>
          <w:rFonts w:ascii="Times New Roman" w:hAnsi="Times New Roman" w:cs="Times New Roman"/>
        </w:rPr>
        <w:lastRenderedPageBreak/>
        <w:t xml:space="preserve">Both studies used self-report measures and neither reported pilot testing prior to data collection. Hicks et al (2008) </w:t>
      </w:r>
      <w:r w:rsidRPr="00E27D45">
        <w:rPr>
          <w:rFonts w:ascii="Times New Roman" w:hAnsi="Times New Roman" w:cs="Times New Roman"/>
        </w:rPr>
        <w:t>verified all measurements</w:t>
      </w:r>
      <w:r>
        <w:rPr>
          <w:rFonts w:ascii="Times New Roman" w:hAnsi="Times New Roman" w:cs="Times New Roman"/>
        </w:rPr>
        <w:t xml:space="preserve"> by a second researcher to ensure accuracy. Neither study used a theoretical framework. </w:t>
      </w:r>
    </w:p>
    <w:p w:rsidR="002A6400" w:rsidRPr="00494CA9" w:rsidRDefault="002A6400" w:rsidP="002A6400">
      <w:pPr>
        <w:spacing w:line="480" w:lineRule="auto"/>
        <w:rPr>
          <w:rFonts w:ascii="Times New Roman" w:hAnsi="Times New Roman" w:cs="Times New Roman"/>
          <w:i/>
        </w:rPr>
      </w:pPr>
      <w:r>
        <w:rPr>
          <w:rFonts w:ascii="Times New Roman" w:hAnsi="Times New Roman" w:cs="Times New Roman"/>
          <w:i/>
        </w:rPr>
        <w:t>Patient response to nurses’ personal health behaviours and their health promotion practice</w:t>
      </w:r>
    </w:p>
    <w:p w:rsidR="002A6400" w:rsidRDefault="002A6400" w:rsidP="002A6400">
      <w:pPr>
        <w:spacing w:line="480" w:lineRule="auto"/>
        <w:rPr>
          <w:rFonts w:ascii="Times New Roman" w:hAnsi="Times New Roman" w:cs="Times New Roman"/>
        </w:rPr>
      </w:pPr>
      <w:r>
        <w:rPr>
          <w:rFonts w:ascii="Times New Roman" w:hAnsi="Times New Roman" w:cs="Times New Roman"/>
        </w:rPr>
        <w:t xml:space="preserve">Hicks et al (2008) conducted an </w:t>
      </w:r>
      <w:r w:rsidRPr="00E27D45">
        <w:rPr>
          <w:rFonts w:ascii="Times New Roman" w:hAnsi="Times New Roman" w:cs="Times New Roman"/>
        </w:rPr>
        <w:t>independent t test to determine if nurses’ body</w:t>
      </w:r>
      <w:r>
        <w:rPr>
          <w:rFonts w:ascii="Times New Roman" w:hAnsi="Times New Roman" w:cs="Times New Roman"/>
        </w:rPr>
        <w:t xml:space="preserve"> size had any effect on partici</w:t>
      </w:r>
      <w:r w:rsidRPr="00E27D45">
        <w:rPr>
          <w:rFonts w:ascii="Times New Roman" w:hAnsi="Times New Roman" w:cs="Times New Roman"/>
        </w:rPr>
        <w:t xml:space="preserve">pants’ level of confidence </w:t>
      </w:r>
      <w:r>
        <w:rPr>
          <w:rFonts w:ascii="Times New Roman" w:hAnsi="Times New Roman" w:cs="Times New Roman"/>
        </w:rPr>
        <w:t>in their ability to provide ed</w:t>
      </w:r>
      <w:r w:rsidRPr="00E27D45">
        <w:rPr>
          <w:rFonts w:ascii="Times New Roman" w:hAnsi="Times New Roman" w:cs="Times New Roman"/>
        </w:rPr>
        <w:t>ucation on diet and exercise. The test was significant, indicati</w:t>
      </w:r>
      <w:r>
        <w:rPr>
          <w:rFonts w:ascii="Times New Roman" w:hAnsi="Times New Roman" w:cs="Times New Roman"/>
        </w:rPr>
        <w:t>ng that people felt less confi</w:t>
      </w:r>
      <w:r w:rsidRPr="00E27D45">
        <w:rPr>
          <w:rFonts w:ascii="Times New Roman" w:hAnsi="Times New Roman" w:cs="Times New Roman"/>
        </w:rPr>
        <w:t xml:space="preserve">dence in the overweight nurse’s ability to provide education on diet and exercise. </w:t>
      </w:r>
      <w:r>
        <w:rPr>
          <w:rFonts w:ascii="Times New Roman" w:hAnsi="Times New Roman" w:cs="Times New Roman"/>
        </w:rPr>
        <w:t>N</w:t>
      </w:r>
      <w:r w:rsidRPr="00E27D45">
        <w:rPr>
          <w:rFonts w:ascii="Times New Roman" w:hAnsi="Times New Roman" w:cs="Times New Roman"/>
        </w:rPr>
        <w:t>o correlation</w:t>
      </w:r>
      <w:r>
        <w:rPr>
          <w:rFonts w:ascii="Times New Roman" w:hAnsi="Times New Roman" w:cs="Times New Roman"/>
        </w:rPr>
        <w:t xml:space="preserve"> was found</w:t>
      </w:r>
      <w:r w:rsidRPr="00E27D45">
        <w:rPr>
          <w:rFonts w:ascii="Times New Roman" w:hAnsi="Times New Roman" w:cs="Times New Roman"/>
        </w:rPr>
        <w:t xml:space="preserve"> between individuals’ </w:t>
      </w:r>
      <w:r>
        <w:rPr>
          <w:rFonts w:ascii="Times New Roman" w:hAnsi="Times New Roman" w:cs="Times New Roman"/>
        </w:rPr>
        <w:t xml:space="preserve">own </w:t>
      </w:r>
      <w:r w:rsidRPr="00E27D45">
        <w:rPr>
          <w:rFonts w:ascii="Times New Roman" w:hAnsi="Times New Roman" w:cs="Times New Roman"/>
        </w:rPr>
        <w:t>BMI and reported confidence level</w:t>
      </w:r>
      <w:r>
        <w:rPr>
          <w:rFonts w:ascii="Times New Roman" w:hAnsi="Times New Roman" w:cs="Times New Roman"/>
        </w:rPr>
        <w:t>, and the differences in confidence were not explained by any other factors relating to the participants (e.g. age, gender, etc.)</w:t>
      </w:r>
      <w:r w:rsidRPr="00E27D45">
        <w:rPr>
          <w:rFonts w:ascii="Times New Roman" w:hAnsi="Times New Roman" w:cs="Times New Roman"/>
        </w:rPr>
        <w:t xml:space="preserve">. </w:t>
      </w:r>
    </w:p>
    <w:p w:rsidR="002A6400" w:rsidRPr="004E2E12" w:rsidRDefault="002A6400" w:rsidP="002A6400">
      <w:pPr>
        <w:spacing w:line="480" w:lineRule="auto"/>
        <w:rPr>
          <w:rFonts w:ascii="Times New Roman" w:hAnsi="Times New Roman" w:cs="Times New Roman"/>
        </w:rPr>
      </w:pPr>
      <w:r>
        <w:rPr>
          <w:rFonts w:ascii="Times New Roman" w:hAnsi="Times New Roman" w:cs="Times New Roman"/>
        </w:rPr>
        <w:t>Olive and Ballard (1992) found mixed evidence around patients’ attitudes towards nurses’ smoking habits. Although non</w:t>
      </w:r>
      <w:r w:rsidRPr="004E2E12">
        <w:rPr>
          <w:rFonts w:ascii="Times New Roman" w:hAnsi="Times New Roman" w:cs="Times New Roman"/>
        </w:rPr>
        <w:t xml:space="preserve">- and ex-smokers felt </w:t>
      </w:r>
      <w:r>
        <w:rPr>
          <w:rFonts w:ascii="Times New Roman" w:hAnsi="Times New Roman" w:cs="Times New Roman"/>
        </w:rPr>
        <w:t xml:space="preserve">that </w:t>
      </w:r>
      <w:r w:rsidRPr="004E2E12">
        <w:rPr>
          <w:rFonts w:ascii="Times New Roman" w:hAnsi="Times New Roman" w:cs="Times New Roman"/>
        </w:rPr>
        <w:t>nurses should avoid unhealthy behavio</w:t>
      </w:r>
      <w:r>
        <w:rPr>
          <w:rFonts w:ascii="Times New Roman" w:hAnsi="Times New Roman" w:cs="Times New Roman"/>
        </w:rPr>
        <w:t>u</w:t>
      </w:r>
      <w:r w:rsidRPr="004E2E12">
        <w:rPr>
          <w:rFonts w:ascii="Times New Roman" w:hAnsi="Times New Roman" w:cs="Times New Roman"/>
        </w:rPr>
        <w:t xml:space="preserve">rs, they did not feel </w:t>
      </w:r>
      <w:r>
        <w:rPr>
          <w:rFonts w:ascii="Times New Roman" w:hAnsi="Times New Roman" w:cs="Times New Roman"/>
        </w:rPr>
        <w:t>that nurses’ smoking</w:t>
      </w:r>
      <w:r w:rsidRPr="004E2E12">
        <w:rPr>
          <w:rFonts w:ascii="Times New Roman" w:hAnsi="Times New Roman" w:cs="Times New Roman"/>
        </w:rPr>
        <w:t xml:space="preserve"> affected the trust placed in the</w:t>
      </w:r>
      <w:r>
        <w:rPr>
          <w:rFonts w:ascii="Times New Roman" w:hAnsi="Times New Roman" w:cs="Times New Roman"/>
        </w:rPr>
        <w:t>m</w:t>
      </w:r>
      <w:r w:rsidRPr="004E2E12">
        <w:rPr>
          <w:rFonts w:ascii="Times New Roman" w:hAnsi="Times New Roman" w:cs="Times New Roman"/>
        </w:rPr>
        <w:t xml:space="preserve"> or the effectiveness of the</w:t>
      </w:r>
      <w:r>
        <w:rPr>
          <w:rFonts w:ascii="Times New Roman" w:hAnsi="Times New Roman" w:cs="Times New Roman"/>
        </w:rPr>
        <w:t>ir health promotion practice</w:t>
      </w:r>
      <w:r w:rsidRPr="004E2E12">
        <w:rPr>
          <w:rFonts w:ascii="Times New Roman" w:hAnsi="Times New Roman" w:cs="Times New Roman"/>
        </w:rPr>
        <w:t>.</w:t>
      </w:r>
      <w:r>
        <w:rPr>
          <w:rFonts w:ascii="Times New Roman" w:hAnsi="Times New Roman" w:cs="Times New Roman"/>
        </w:rPr>
        <w:t xml:space="preserve"> P</w:t>
      </w:r>
      <w:r w:rsidRPr="004E2E12">
        <w:rPr>
          <w:rFonts w:ascii="Times New Roman" w:hAnsi="Times New Roman" w:cs="Times New Roman"/>
        </w:rPr>
        <w:t>atients who smoked felt strongly there was no relationship</w:t>
      </w:r>
      <w:r>
        <w:rPr>
          <w:rFonts w:ascii="Times New Roman" w:hAnsi="Times New Roman" w:cs="Times New Roman"/>
        </w:rPr>
        <w:t xml:space="preserve"> between nurses’ smoking habits and their trustworthiness or effectiveness as a health care professional</w:t>
      </w:r>
      <w:r w:rsidRPr="004E2E12">
        <w:rPr>
          <w:rFonts w:ascii="Times New Roman" w:hAnsi="Times New Roman" w:cs="Times New Roman"/>
        </w:rPr>
        <w:t>.</w:t>
      </w:r>
      <w:r>
        <w:rPr>
          <w:rFonts w:ascii="Times New Roman" w:hAnsi="Times New Roman" w:cs="Times New Roman"/>
        </w:rPr>
        <w:t xml:space="preserve"> Non- and ex-smokers felt strongly that nurses should act as healthy role models, whereas smokers expressed no opinion in this regard. The study concluded that </w:t>
      </w:r>
      <w:r w:rsidRPr="004E2E12">
        <w:rPr>
          <w:rFonts w:ascii="Times New Roman" w:hAnsi="Times New Roman" w:cs="Times New Roman"/>
        </w:rPr>
        <w:t>patient's smoking status is a more important determinant of patient opinion</w:t>
      </w:r>
      <w:r>
        <w:rPr>
          <w:rFonts w:ascii="Times New Roman" w:hAnsi="Times New Roman" w:cs="Times New Roman"/>
        </w:rPr>
        <w:t xml:space="preserve"> </w:t>
      </w:r>
      <w:r w:rsidRPr="004E2E12">
        <w:rPr>
          <w:rFonts w:ascii="Times New Roman" w:hAnsi="Times New Roman" w:cs="Times New Roman"/>
        </w:rPr>
        <w:t>than is patient knowledge of the smoking status of the nurse.</w:t>
      </w:r>
    </w:p>
    <w:p w:rsidR="002A6400" w:rsidRDefault="002A6400" w:rsidP="002A6400">
      <w:pPr>
        <w:pStyle w:val="Caption"/>
        <w:keepNext/>
        <w:rPr>
          <w:rFonts w:ascii="Times New Roman" w:hAnsi="Times New Roman" w:cs="Times New Roman"/>
          <w:color w:val="auto"/>
          <w:sz w:val="22"/>
          <w:szCs w:val="22"/>
        </w:rPr>
      </w:pPr>
    </w:p>
    <w:p w:rsidR="002A6400" w:rsidRDefault="002A6400" w:rsidP="002A6400">
      <w:r>
        <w:br w:type="page"/>
      </w:r>
    </w:p>
    <w:p w:rsidR="002A6400" w:rsidRDefault="002A6400" w:rsidP="002A6400">
      <w:pPr>
        <w:spacing w:line="360" w:lineRule="auto"/>
        <w:rPr>
          <w:rFonts w:ascii="Times New Roman" w:hAnsi="Times New Roman" w:cs="Times New Roman"/>
          <w:i/>
        </w:rPr>
        <w:sectPr w:rsidR="002A6400" w:rsidSect="002A6400">
          <w:pgSz w:w="11906" w:h="16838"/>
          <w:pgMar w:top="1440" w:right="1440" w:bottom="1440" w:left="1440" w:header="709" w:footer="709" w:gutter="0"/>
          <w:cols w:space="708"/>
          <w:docGrid w:linePitch="360"/>
        </w:sectPr>
      </w:pPr>
    </w:p>
    <w:p w:rsidR="002A6400" w:rsidRPr="00A67381" w:rsidRDefault="002A6400" w:rsidP="002A6400">
      <w:pPr>
        <w:pStyle w:val="Caption"/>
        <w:keepNext/>
        <w:rPr>
          <w:rFonts w:ascii="Times New Roman" w:hAnsi="Times New Roman" w:cs="Times New Roman"/>
          <w:color w:val="auto"/>
          <w:sz w:val="22"/>
          <w:szCs w:val="22"/>
        </w:rPr>
      </w:pPr>
      <w:r w:rsidRPr="00A67381">
        <w:rPr>
          <w:rFonts w:ascii="Times New Roman" w:hAnsi="Times New Roman" w:cs="Times New Roman"/>
          <w:color w:val="auto"/>
          <w:sz w:val="22"/>
          <w:szCs w:val="22"/>
        </w:rPr>
        <w:lastRenderedPageBreak/>
        <w:t xml:space="preserve">Table </w:t>
      </w:r>
      <w:r w:rsidRPr="00A67381">
        <w:rPr>
          <w:rFonts w:ascii="Times New Roman" w:hAnsi="Times New Roman" w:cs="Times New Roman"/>
          <w:color w:val="auto"/>
          <w:sz w:val="22"/>
          <w:szCs w:val="22"/>
        </w:rPr>
        <w:fldChar w:fldCharType="begin"/>
      </w:r>
      <w:r w:rsidRPr="00A67381">
        <w:rPr>
          <w:rFonts w:ascii="Times New Roman" w:hAnsi="Times New Roman" w:cs="Times New Roman"/>
          <w:color w:val="auto"/>
          <w:sz w:val="22"/>
          <w:szCs w:val="22"/>
        </w:rPr>
        <w:instrText xml:space="preserve"> SEQ Table \* ARABIC </w:instrText>
      </w:r>
      <w:r w:rsidRPr="00A67381">
        <w:rPr>
          <w:rFonts w:ascii="Times New Roman" w:hAnsi="Times New Roman" w:cs="Times New Roman"/>
          <w:color w:val="auto"/>
          <w:sz w:val="22"/>
          <w:szCs w:val="22"/>
        </w:rPr>
        <w:fldChar w:fldCharType="separate"/>
      </w:r>
      <w:r w:rsidR="006129A5">
        <w:rPr>
          <w:rFonts w:ascii="Times New Roman" w:hAnsi="Times New Roman" w:cs="Times New Roman"/>
          <w:noProof/>
          <w:color w:val="auto"/>
          <w:sz w:val="22"/>
          <w:szCs w:val="22"/>
        </w:rPr>
        <w:t>5</w:t>
      </w:r>
      <w:r w:rsidRPr="00A67381">
        <w:rPr>
          <w:rFonts w:ascii="Times New Roman" w:hAnsi="Times New Roman" w:cs="Times New Roman"/>
          <w:color w:val="auto"/>
          <w:sz w:val="22"/>
          <w:szCs w:val="22"/>
        </w:rPr>
        <w:fldChar w:fldCharType="end"/>
      </w:r>
      <w:r w:rsidRPr="00A67381">
        <w:rPr>
          <w:rFonts w:ascii="Times New Roman" w:hAnsi="Times New Roman" w:cs="Times New Roman"/>
          <w:color w:val="auto"/>
          <w:sz w:val="22"/>
          <w:szCs w:val="22"/>
        </w:rPr>
        <w:t xml:space="preserve"> Studies reporting on the relationship between health care professionals’ personal health behaviours and patients’ response to a health promotion message</w:t>
      </w:r>
    </w:p>
    <w:tbl>
      <w:tblPr>
        <w:tblStyle w:val="TableGrid"/>
        <w:tblW w:w="5000" w:type="pct"/>
        <w:tblLook w:val="04A0" w:firstRow="1" w:lastRow="0" w:firstColumn="1" w:lastColumn="0" w:noHBand="0" w:noVBand="1"/>
      </w:tblPr>
      <w:tblGrid>
        <w:gridCol w:w="2092"/>
        <w:gridCol w:w="1134"/>
        <w:gridCol w:w="1559"/>
        <w:gridCol w:w="1701"/>
        <w:gridCol w:w="1559"/>
        <w:gridCol w:w="2554"/>
        <w:gridCol w:w="3575"/>
      </w:tblGrid>
      <w:tr w:rsidR="002A6400" w:rsidRPr="008067D4" w:rsidTr="002A6400">
        <w:tc>
          <w:tcPr>
            <w:tcW w:w="738" w:type="pct"/>
            <w:tcBorders>
              <w:top w:val="single" w:sz="4" w:space="0" w:color="auto"/>
              <w:left w:val="single" w:sz="4" w:space="0" w:color="auto"/>
              <w:bottom w:val="single" w:sz="4" w:space="0" w:color="auto"/>
              <w:right w:val="single" w:sz="4" w:space="0" w:color="auto"/>
            </w:tcBorders>
            <w:hideMark/>
          </w:tcPr>
          <w:p w:rsidR="002A6400" w:rsidRPr="00FE63D8" w:rsidRDefault="002A6400" w:rsidP="002A6400">
            <w:pPr>
              <w:spacing w:line="360" w:lineRule="auto"/>
              <w:rPr>
                <w:rFonts w:ascii="Times New Roman" w:hAnsi="Times New Roman" w:cs="Times New Roman"/>
                <w:i/>
              </w:rPr>
            </w:pPr>
            <w:r w:rsidRPr="00762564">
              <w:rPr>
                <w:rFonts w:ascii="Times New Roman" w:hAnsi="Times New Roman" w:cs="Times New Roman"/>
                <w:i/>
              </w:rPr>
              <w:t>Author</w:t>
            </w:r>
          </w:p>
        </w:tc>
        <w:tc>
          <w:tcPr>
            <w:tcW w:w="400" w:type="pct"/>
            <w:tcBorders>
              <w:top w:val="single" w:sz="4" w:space="0" w:color="auto"/>
              <w:left w:val="single" w:sz="4" w:space="0" w:color="auto"/>
              <w:bottom w:val="single" w:sz="4" w:space="0" w:color="auto"/>
              <w:right w:val="single" w:sz="4" w:space="0" w:color="auto"/>
            </w:tcBorders>
            <w:hideMark/>
          </w:tcPr>
          <w:p w:rsidR="002A6400" w:rsidRPr="00FE63D8" w:rsidRDefault="002A6400" w:rsidP="002A6400">
            <w:pPr>
              <w:spacing w:line="360" w:lineRule="auto"/>
              <w:rPr>
                <w:rFonts w:ascii="Times New Roman" w:hAnsi="Times New Roman" w:cs="Times New Roman"/>
                <w:i/>
              </w:rPr>
            </w:pPr>
            <w:r w:rsidRPr="00762564">
              <w:rPr>
                <w:rFonts w:ascii="Times New Roman" w:hAnsi="Times New Roman" w:cs="Times New Roman"/>
                <w:i/>
              </w:rPr>
              <w:t>Location</w:t>
            </w:r>
          </w:p>
        </w:tc>
        <w:tc>
          <w:tcPr>
            <w:tcW w:w="550" w:type="pct"/>
            <w:tcBorders>
              <w:top w:val="single" w:sz="4" w:space="0" w:color="auto"/>
              <w:left w:val="single" w:sz="4" w:space="0" w:color="auto"/>
              <w:bottom w:val="single" w:sz="4" w:space="0" w:color="auto"/>
              <w:right w:val="single" w:sz="4" w:space="0" w:color="auto"/>
            </w:tcBorders>
            <w:hideMark/>
          </w:tcPr>
          <w:p w:rsidR="002A6400" w:rsidRPr="00FE63D8" w:rsidRDefault="002A6400" w:rsidP="002A6400">
            <w:pPr>
              <w:spacing w:line="360" w:lineRule="auto"/>
              <w:rPr>
                <w:rFonts w:ascii="Times New Roman" w:hAnsi="Times New Roman" w:cs="Times New Roman"/>
                <w:i/>
              </w:rPr>
            </w:pPr>
            <w:r w:rsidRPr="00762564">
              <w:rPr>
                <w:rFonts w:ascii="Times New Roman" w:hAnsi="Times New Roman" w:cs="Times New Roman"/>
                <w:i/>
              </w:rPr>
              <w:t>Setting</w:t>
            </w:r>
          </w:p>
        </w:tc>
        <w:tc>
          <w:tcPr>
            <w:tcW w:w="600" w:type="pct"/>
            <w:tcBorders>
              <w:top w:val="single" w:sz="4" w:space="0" w:color="auto"/>
              <w:left w:val="single" w:sz="4" w:space="0" w:color="auto"/>
              <w:bottom w:val="single" w:sz="4" w:space="0" w:color="auto"/>
              <w:right w:val="single" w:sz="4" w:space="0" w:color="auto"/>
            </w:tcBorders>
            <w:hideMark/>
          </w:tcPr>
          <w:p w:rsidR="002A6400" w:rsidRPr="00FE63D8" w:rsidRDefault="002A6400" w:rsidP="002A6400">
            <w:pPr>
              <w:spacing w:line="360" w:lineRule="auto"/>
              <w:rPr>
                <w:rFonts w:ascii="Times New Roman" w:hAnsi="Times New Roman" w:cs="Times New Roman"/>
                <w:i/>
              </w:rPr>
            </w:pPr>
            <w:r w:rsidRPr="00762564">
              <w:rPr>
                <w:rFonts w:ascii="Times New Roman" w:hAnsi="Times New Roman" w:cs="Times New Roman"/>
                <w:i/>
              </w:rPr>
              <w:t>Design</w:t>
            </w:r>
          </w:p>
        </w:tc>
        <w:tc>
          <w:tcPr>
            <w:tcW w:w="550" w:type="pct"/>
            <w:tcBorders>
              <w:top w:val="single" w:sz="4" w:space="0" w:color="auto"/>
              <w:left w:val="single" w:sz="4" w:space="0" w:color="auto"/>
              <w:bottom w:val="single" w:sz="4" w:space="0" w:color="auto"/>
              <w:right w:val="single" w:sz="4" w:space="0" w:color="auto"/>
            </w:tcBorders>
            <w:hideMark/>
          </w:tcPr>
          <w:p w:rsidR="002A6400" w:rsidRPr="00FE63D8" w:rsidRDefault="002A6400" w:rsidP="002A6400">
            <w:pPr>
              <w:spacing w:line="360" w:lineRule="auto"/>
              <w:rPr>
                <w:rFonts w:ascii="Times New Roman" w:hAnsi="Times New Roman" w:cs="Times New Roman"/>
                <w:i/>
              </w:rPr>
            </w:pPr>
            <w:r w:rsidRPr="00762564">
              <w:rPr>
                <w:rFonts w:ascii="Times New Roman" w:hAnsi="Times New Roman" w:cs="Times New Roman"/>
                <w:i/>
              </w:rPr>
              <w:t>Behaviour</w:t>
            </w:r>
          </w:p>
        </w:tc>
        <w:tc>
          <w:tcPr>
            <w:tcW w:w="901" w:type="pct"/>
            <w:tcBorders>
              <w:top w:val="single" w:sz="4" w:space="0" w:color="auto"/>
              <w:left w:val="single" w:sz="4" w:space="0" w:color="auto"/>
              <w:bottom w:val="single" w:sz="4" w:space="0" w:color="auto"/>
              <w:right w:val="single" w:sz="4" w:space="0" w:color="auto"/>
            </w:tcBorders>
            <w:hideMark/>
          </w:tcPr>
          <w:p w:rsidR="002A6400" w:rsidRPr="00FE63D8" w:rsidRDefault="002A6400" w:rsidP="002A6400">
            <w:pPr>
              <w:spacing w:line="360" w:lineRule="auto"/>
              <w:rPr>
                <w:rFonts w:ascii="Times New Roman" w:hAnsi="Times New Roman" w:cs="Times New Roman"/>
                <w:i/>
              </w:rPr>
            </w:pPr>
            <w:r w:rsidRPr="00762564">
              <w:rPr>
                <w:rFonts w:ascii="Times New Roman" w:hAnsi="Times New Roman" w:cs="Times New Roman"/>
                <w:i/>
              </w:rPr>
              <w:t>Outcome measure</w:t>
            </w:r>
          </w:p>
        </w:tc>
        <w:tc>
          <w:tcPr>
            <w:tcW w:w="1261" w:type="pct"/>
            <w:tcBorders>
              <w:top w:val="single" w:sz="4" w:space="0" w:color="auto"/>
              <w:left w:val="single" w:sz="4" w:space="0" w:color="auto"/>
              <w:bottom w:val="single" w:sz="4" w:space="0" w:color="auto"/>
              <w:right w:val="single" w:sz="4" w:space="0" w:color="auto"/>
            </w:tcBorders>
            <w:hideMark/>
          </w:tcPr>
          <w:p w:rsidR="002A6400" w:rsidRPr="00FE63D8" w:rsidRDefault="002A6400" w:rsidP="002A6400">
            <w:pPr>
              <w:spacing w:line="360" w:lineRule="auto"/>
              <w:rPr>
                <w:rFonts w:ascii="Times New Roman" w:hAnsi="Times New Roman" w:cs="Times New Roman"/>
                <w:i/>
              </w:rPr>
            </w:pPr>
            <w:r w:rsidRPr="00762564">
              <w:rPr>
                <w:rFonts w:ascii="Times New Roman" w:hAnsi="Times New Roman" w:cs="Times New Roman"/>
                <w:i/>
              </w:rPr>
              <w:t>Conclusion</w:t>
            </w:r>
          </w:p>
        </w:tc>
      </w:tr>
      <w:tr w:rsidR="002A6400" w:rsidRPr="008067D4" w:rsidTr="002A6400">
        <w:tc>
          <w:tcPr>
            <w:tcW w:w="738" w:type="pct"/>
            <w:tcBorders>
              <w:top w:val="single" w:sz="4" w:space="0" w:color="auto"/>
              <w:left w:val="single" w:sz="4" w:space="0" w:color="auto"/>
              <w:bottom w:val="single" w:sz="4" w:space="0" w:color="auto"/>
              <w:right w:val="single" w:sz="4" w:space="0" w:color="auto"/>
            </w:tcBorders>
            <w:hideMark/>
          </w:tcPr>
          <w:p w:rsidR="002A6400" w:rsidRPr="00762564" w:rsidRDefault="002A6400" w:rsidP="002A6400">
            <w:pPr>
              <w:pStyle w:val="ListParagraph"/>
              <w:numPr>
                <w:ilvl w:val="0"/>
                <w:numId w:val="7"/>
              </w:numPr>
              <w:spacing w:line="360" w:lineRule="auto"/>
              <w:rPr>
                <w:rFonts w:ascii="Times New Roman" w:hAnsi="Times New Roman" w:cs="Times New Roman"/>
              </w:rPr>
            </w:pPr>
            <w:r w:rsidRPr="00762564">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547-5069.2008.00249.x", "ISSN" : "1547-5069", "PMID" : "19094150", "abstract" : "PURPOSE: To replicate research about confidence level in receiving health teaching from either an overweight or a weight-appropriate RN.\n\nMETHODS: A quasi-experimental post-test only design was used. Participants were randomly assigned to be shown images of a nurse, either overweight or weight-appropriate, then asked to rate their confidence in health teaching received from that nurse. Descriptive statistics, t test for independent samples, and covariate analyses were performed.\n\nRESULTS: A significant difference in confidence p=0.000 was noted between participants who viewed the image of a weight-appropriate nurse and participants who viewed the image of an overweight nurse.\n\nCONCLUSIONS: Weight-appropriate nurses may inspire more confidence in their teaching. Further study is indicated to explore the implications of these findings for practice.\n\nCLINICAL RELEVANCE: Nurses need to be conscious of clients' perceptions of weight when planning teaching interventions.", "author" : [ { "dropping-particle" : "", "family" : "Hicks", "given" : "Mary", "non-dropping-particle" : "", "parse-names" : false, "suffix" : "" }, { "dropping-particle" : "", "family" : "McDermott", "given" : "Laura L", "non-dropping-particle" : "", "parse-names" : false, "suffix" : "" }, { "dropping-particle" : "", "family" : "Rouhana", "given" : "Nicole", "non-dropping-particle" : "", "parse-names" : false, "suffix" : "" }, { "dropping-particle" : "", "family" : "Schmidt", "given" : "Melissa", "non-dropping-particle" : "", "parse-names" : false, "suffix" : "" }, { "dropping-particle" : "", "family" : "Seymour", "given" : "Megan Wood", "non-dropping-particle" : "", "parse-names" : false, "suffix" : "" }, { "dropping-particle" : "", "family" : "Sullivan", "given" : "Tina", "non-dropping-particle" : "", "parse-names" : false, "suffix" : "" } ], "container-title" : "Journal of Nursing Scholarship", "id" : "ITEM-1", "issue" : "4", "issued" : { "date-parts" : [ [ "2008", "1" ] ] }, "page" : "349-54", "title" : "Nurses' body size and public confidence in ability to provide health education.", "type" : "article-journal", "volume" : "40" }, "uris" : [ "http://www.mendeley.com/documents/?uuid=d0daaefc-2790-42b3-8c6c-d07544a11545" ] } ], "mendeley" : { "formattedCitation" : "(Hicks &lt;i&gt;et al.&lt;/i&gt;, 2008)", "manualFormatting" : "Hicks et al., 2008", "plainTextFormattedCitation" : "(Hicks et al., 2008)", "previouslyFormattedCitation" : "(Hicks &lt;i&gt;et al.&lt;/i&gt;, 2008)" }, "properties" : { "noteIndex" : 0 }, "schema" : "https://github.com/citation-style-language/schema/raw/master/csl-citation.json" }</w:instrText>
            </w:r>
            <w:r w:rsidRPr="00762564">
              <w:rPr>
                <w:rFonts w:ascii="Times New Roman" w:hAnsi="Times New Roman" w:cs="Times New Roman"/>
              </w:rPr>
              <w:fldChar w:fldCharType="separate"/>
            </w:r>
            <w:r w:rsidRPr="00762564">
              <w:rPr>
                <w:rFonts w:ascii="Times New Roman" w:hAnsi="Times New Roman" w:cs="Times New Roman"/>
                <w:noProof/>
              </w:rPr>
              <w:t xml:space="preserve">Hicks </w:t>
            </w:r>
            <w:r w:rsidRPr="00762564">
              <w:rPr>
                <w:rFonts w:ascii="Times New Roman" w:hAnsi="Times New Roman" w:cs="Times New Roman"/>
                <w:i/>
                <w:noProof/>
              </w:rPr>
              <w:t>et al.</w:t>
            </w:r>
            <w:r w:rsidRPr="00762564">
              <w:rPr>
                <w:rFonts w:ascii="Times New Roman" w:hAnsi="Times New Roman" w:cs="Times New Roman"/>
                <w:noProof/>
              </w:rPr>
              <w:t>, 2008</w:t>
            </w:r>
            <w:r w:rsidRPr="00762564">
              <w:rPr>
                <w:rFonts w:ascii="Times New Roman" w:hAnsi="Times New Roman" w:cs="Times New Roman"/>
              </w:rPr>
              <w:fldChar w:fldCharType="end"/>
            </w:r>
          </w:p>
        </w:tc>
        <w:tc>
          <w:tcPr>
            <w:tcW w:w="400" w:type="pct"/>
            <w:tcBorders>
              <w:top w:val="single" w:sz="4" w:space="0" w:color="auto"/>
              <w:left w:val="single" w:sz="4" w:space="0" w:color="auto"/>
              <w:bottom w:val="single" w:sz="4" w:space="0" w:color="auto"/>
              <w:right w:val="single" w:sz="4" w:space="0" w:color="auto"/>
            </w:tcBorders>
            <w:hideMark/>
          </w:tcPr>
          <w:p w:rsidR="002A6400" w:rsidRPr="00FE63D8" w:rsidRDefault="002A6400" w:rsidP="002A6400">
            <w:pPr>
              <w:spacing w:line="360" w:lineRule="auto"/>
              <w:rPr>
                <w:rFonts w:ascii="Times New Roman" w:hAnsi="Times New Roman" w:cs="Times New Roman"/>
              </w:rPr>
            </w:pPr>
            <w:r w:rsidRPr="00762564">
              <w:rPr>
                <w:rFonts w:ascii="Times New Roman" w:hAnsi="Times New Roman" w:cs="Times New Roman"/>
              </w:rPr>
              <w:t>US</w:t>
            </w:r>
          </w:p>
        </w:tc>
        <w:tc>
          <w:tcPr>
            <w:tcW w:w="550" w:type="pct"/>
            <w:tcBorders>
              <w:top w:val="single" w:sz="4" w:space="0" w:color="auto"/>
              <w:left w:val="single" w:sz="4" w:space="0" w:color="auto"/>
              <w:bottom w:val="single" w:sz="4" w:space="0" w:color="auto"/>
              <w:right w:val="single" w:sz="4" w:space="0" w:color="auto"/>
            </w:tcBorders>
            <w:hideMark/>
          </w:tcPr>
          <w:p w:rsidR="002A6400" w:rsidRPr="00FE63D8" w:rsidRDefault="002A6400" w:rsidP="002A6400">
            <w:pPr>
              <w:spacing w:line="360" w:lineRule="auto"/>
              <w:rPr>
                <w:rFonts w:ascii="Times New Roman" w:hAnsi="Times New Roman" w:cs="Times New Roman"/>
              </w:rPr>
            </w:pPr>
            <w:r w:rsidRPr="00762564">
              <w:rPr>
                <w:rFonts w:ascii="Times New Roman" w:hAnsi="Times New Roman" w:cs="Times New Roman"/>
              </w:rPr>
              <w:t>University campus</w:t>
            </w:r>
          </w:p>
        </w:tc>
        <w:tc>
          <w:tcPr>
            <w:tcW w:w="600" w:type="pct"/>
            <w:tcBorders>
              <w:top w:val="single" w:sz="4" w:space="0" w:color="auto"/>
              <w:left w:val="single" w:sz="4" w:space="0" w:color="auto"/>
              <w:bottom w:val="single" w:sz="4" w:space="0" w:color="auto"/>
              <w:right w:val="single" w:sz="4" w:space="0" w:color="auto"/>
            </w:tcBorders>
            <w:hideMark/>
          </w:tcPr>
          <w:p w:rsidR="002A6400" w:rsidRPr="00FE63D8" w:rsidRDefault="002A6400" w:rsidP="002A6400">
            <w:pPr>
              <w:spacing w:line="360" w:lineRule="auto"/>
              <w:rPr>
                <w:rFonts w:ascii="Times New Roman" w:hAnsi="Times New Roman" w:cs="Times New Roman"/>
              </w:rPr>
            </w:pPr>
            <w:r w:rsidRPr="00762564">
              <w:rPr>
                <w:rFonts w:ascii="Times New Roman" w:hAnsi="Times New Roman" w:cs="Times New Roman"/>
              </w:rPr>
              <w:t>Quasi-experimental study</w:t>
            </w:r>
          </w:p>
        </w:tc>
        <w:tc>
          <w:tcPr>
            <w:tcW w:w="550" w:type="pct"/>
            <w:tcBorders>
              <w:top w:val="single" w:sz="4" w:space="0" w:color="auto"/>
              <w:left w:val="single" w:sz="4" w:space="0" w:color="auto"/>
              <w:bottom w:val="single" w:sz="4" w:space="0" w:color="auto"/>
              <w:right w:val="single" w:sz="4" w:space="0" w:color="auto"/>
            </w:tcBorders>
            <w:hideMark/>
          </w:tcPr>
          <w:p w:rsidR="002A6400" w:rsidRPr="00FE63D8" w:rsidRDefault="002A6400" w:rsidP="002A6400">
            <w:pPr>
              <w:spacing w:line="360" w:lineRule="auto"/>
              <w:rPr>
                <w:rFonts w:ascii="Times New Roman" w:hAnsi="Times New Roman" w:cs="Times New Roman"/>
              </w:rPr>
            </w:pPr>
            <w:r w:rsidRPr="00762564">
              <w:rPr>
                <w:rFonts w:ascii="Times New Roman" w:hAnsi="Times New Roman" w:cs="Times New Roman"/>
              </w:rPr>
              <w:t>Weight</w:t>
            </w:r>
          </w:p>
        </w:tc>
        <w:tc>
          <w:tcPr>
            <w:tcW w:w="901" w:type="pct"/>
            <w:tcBorders>
              <w:top w:val="single" w:sz="4" w:space="0" w:color="auto"/>
              <w:left w:val="single" w:sz="4" w:space="0" w:color="auto"/>
              <w:bottom w:val="single" w:sz="4" w:space="0" w:color="auto"/>
              <w:right w:val="single" w:sz="4" w:space="0" w:color="auto"/>
            </w:tcBorders>
            <w:hideMark/>
          </w:tcPr>
          <w:p w:rsidR="002A6400" w:rsidRPr="00FE63D8" w:rsidRDefault="002A6400" w:rsidP="002A6400">
            <w:pPr>
              <w:spacing w:line="360" w:lineRule="auto"/>
              <w:rPr>
                <w:rFonts w:ascii="Times New Roman" w:hAnsi="Times New Roman" w:cs="Times New Roman"/>
              </w:rPr>
            </w:pPr>
            <w:r w:rsidRPr="00762564">
              <w:rPr>
                <w:rFonts w:ascii="Times New Roman" w:hAnsi="Times New Roman" w:cs="Times New Roman"/>
              </w:rPr>
              <w:t>Level of confidence in the ability of an overweight or normal-weight nurse to provide health education</w:t>
            </w:r>
          </w:p>
        </w:tc>
        <w:tc>
          <w:tcPr>
            <w:tcW w:w="1261" w:type="pct"/>
            <w:tcBorders>
              <w:top w:val="single" w:sz="4" w:space="0" w:color="auto"/>
              <w:left w:val="single" w:sz="4" w:space="0" w:color="auto"/>
              <w:bottom w:val="single" w:sz="4" w:space="0" w:color="auto"/>
              <w:right w:val="single" w:sz="4" w:space="0" w:color="auto"/>
            </w:tcBorders>
            <w:hideMark/>
          </w:tcPr>
          <w:p w:rsidR="002A6400" w:rsidRPr="00FE63D8" w:rsidRDefault="002A6400" w:rsidP="002A6400">
            <w:pPr>
              <w:rPr>
                <w:rFonts w:ascii="Times New Roman" w:hAnsi="Times New Roman" w:cs="Times New Roman"/>
              </w:rPr>
            </w:pPr>
            <w:r w:rsidRPr="00762564">
              <w:rPr>
                <w:rFonts w:ascii="Times New Roman" w:hAnsi="Times New Roman" w:cs="Times New Roman"/>
              </w:rPr>
              <w:t>Yes</w:t>
            </w:r>
          </w:p>
          <w:p w:rsidR="002A6400" w:rsidRPr="00FE63D8" w:rsidRDefault="002A6400" w:rsidP="002A6400">
            <w:pPr>
              <w:spacing w:line="360" w:lineRule="auto"/>
              <w:rPr>
                <w:rFonts w:ascii="Times New Roman" w:hAnsi="Times New Roman" w:cs="Times New Roman"/>
                <w:lang w:val="en-US"/>
              </w:rPr>
            </w:pPr>
            <w:r w:rsidRPr="00762564">
              <w:rPr>
                <w:rFonts w:ascii="Times New Roman" w:hAnsi="Times New Roman" w:cs="Times New Roman"/>
                <w:lang w:val="en-US"/>
              </w:rPr>
              <w:t>People felt less confident in the overweight nurse’s ability to advise on diet and exercise</w:t>
            </w:r>
          </w:p>
        </w:tc>
      </w:tr>
      <w:tr w:rsidR="002A6400" w:rsidRPr="008067D4" w:rsidTr="002A6400">
        <w:tc>
          <w:tcPr>
            <w:tcW w:w="738" w:type="pct"/>
            <w:tcBorders>
              <w:top w:val="single" w:sz="4" w:space="0" w:color="auto"/>
              <w:left w:val="single" w:sz="4" w:space="0" w:color="auto"/>
              <w:bottom w:val="single" w:sz="4" w:space="0" w:color="auto"/>
              <w:right w:val="single" w:sz="4" w:space="0" w:color="auto"/>
            </w:tcBorders>
            <w:hideMark/>
          </w:tcPr>
          <w:p w:rsidR="002A6400" w:rsidRPr="00762564" w:rsidRDefault="002A6400" w:rsidP="002A6400">
            <w:pPr>
              <w:pStyle w:val="ListParagraph"/>
              <w:numPr>
                <w:ilvl w:val="0"/>
                <w:numId w:val="7"/>
              </w:numPr>
              <w:spacing w:line="360" w:lineRule="auto"/>
              <w:rPr>
                <w:rFonts w:ascii="Times New Roman" w:hAnsi="Times New Roman" w:cs="Times New Roman"/>
              </w:rPr>
            </w:pPr>
            <w:r w:rsidRPr="00762564">
              <w:rPr>
                <w:rFonts w:ascii="Times New Roman" w:hAnsi="Times New Roman" w:cs="Times New Roman"/>
              </w:rPr>
              <w:fldChar w:fldCharType="begin" w:fldLock="1"/>
            </w:r>
            <w:r>
              <w:rPr>
                <w:rFonts w:ascii="Times New Roman" w:hAnsi="Times New Roman" w:cs="Times New Roman"/>
              </w:rPr>
              <w:instrText>ADDIN CSL_CITATION { "citationItems" : [ { "id" : "ITEM-1", "itemData" : { "ISSN" : "0033-3549", "PMID" : "1403657", "abstract" : "Do the smoking behaviors of physicians and nurses affect patients' perceptions of the trust and effectiveness of these health professionals? In this exploratory study, a 40-item questionnaire was given to patients discharged from an Air Force hospital during a 4-week period. The survey resulted in 116 usable questionnaires from 40 patients who had never smoked, 44 who no longer smoked, and 32 who still smoked. Analyses of variance in the replies to the questionnaire indicated that nonsmokers felt strongly about health professionals not modeling unhealthy behaviors, while smokers indicated they had no opinion. Regarding the relationship between the smoking habits of physicians and nurses and patients' perceptions of trust and effectiveness, smokers felt strongly there was no relationship, whereas nonsmokers indicated no opinion. A review of the literature suggested that, on the average, health professionals who smoke may not be as effective in counseling patients to quit smoking as health professionals who do not smoke. Health professionals who smoke have the potential to affect unintentionally the smoking behaviors of others through modeling.;", "author" : [ { "dropping-particle" : "", "family" : "Olive", "given" : "K E", "non-dropping-particle" : "", "parse-names" : false, "suffix" : "" }, { "dropping-particle" : "", "family" : "Ballard", "given" : "J A", "non-dropping-particle" : "", "parse-names" : false, "suffix" : "" } ], "container-title" : "Public Health Reports", "id" : "ITEM-1", "issue" : "3", "issued" : { "date-parts" : [ [ "1992", "5" ] ] }, "note" : "Accession Number: 1594744. Language: English. Date Revised: 20151119. Date Created: 19920702. Date Completed: 19920702. Update Code: 20151204. Publication Type: Journal Article. Journal ID: 9716844. Publication Model: Print. Cited Medium: Print. NLM ISO Abbr: Public Health Rep. PubMed Central ID: PMC1403657. Comment: Cites: CA Cancer J Clin. 1986 Jan-Feb;36(1):2-8. (PMID: 3080205). Cites: Am J Public Health. 1987 Oct;77(10):1333-4. (PMID: 3631368). Cites: HSMHA Health Rep. 1971 Mar;86(3):217-21. (PMID: 5102182). Cites: Int J Addict. 1981 Jul;16(5):905-10. (PMID: 7327772). Cites: J R Coll Gen Pract. 1983 Sep;33(254):565-7. (PMID: 6631801). Linking ISSN: 00333549. Subset: AIM; IM; Date of Electronic Publication: 19920501. Current Imprints: Publication: 2005- : Washington, DC : Association of Schools of Public Health; Original Imprints: Publication: Hyattsville, Md. : Washington, D.C. : U.S. Dept. of Health, Education, and Welfare, Public Health Service, Health Resources Administration ; Supt. of Docs., U.S. G.P.O., distributor,", "page" : "335-339", "publisher" : "Association of Schools of Public Health", "publisher-place" : "James H. Quillen College of Medicine, East Tennessee State University, Johnson City 37614-0622.", "title" : "Attitudes of patients toward smoking by health professionals.", "type" : "article-journal", "volume" : "107" }, "uris" : [ "http://www.mendeley.com/documents/?uuid=c3cac86b-8e92-46fb-a207-ac96221f1467" ] } ], "mendeley" : { "formattedCitation" : "(Olive and Ballard, 1992)", "manualFormatting" : "Olive &amp; Ballard 1992", "plainTextFormattedCitation" : "(Olive and Ballard, 1992)", "previouslyFormattedCitation" : "(Olive and Ballard, 1992)" }, "properties" : { "noteIndex" : 0 }, "schema" : "https://github.com/citation-style-language/schema/raw/master/csl-citation.json" }</w:instrText>
            </w:r>
            <w:r w:rsidRPr="00762564">
              <w:rPr>
                <w:rFonts w:ascii="Times New Roman" w:hAnsi="Times New Roman" w:cs="Times New Roman"/>
              </w:rPr>
              <w:fldChar w:fldCharType="separate"/>
            </w:r>
            <w:r w:rsidRPr="00762564">
              <w:rPr>
                <w:rFonts w:ascii="Times New Roman" w:hAnsi="Times New Roman" w:cs="Times New Roman"/>
                <w:noProof/>
              </w:rPr>
              <w:t>Olive &amp; Ballard 1992</w:t>
            </w:r>
            <w:r w:rsidRPr="00762564">
              <w:rPr>
                <w:rFonts w:ascii="Times New Roman" w:hAnsi="Times New Roman" w:cs="Times New Roman"/>
              </w:rPr>
              <w:fldChar w:fldCharType="end"/>
            </w:r>
            <w:r w:rsidRPr="00762564">
              <w:rPr>
                <w:rFonts w:ascii="Times New Roman" w:hAnsi="Times New Roman" w:cs="Times New Roman"/>
              </w:rPr>
              <w:t xml:space="preserve"> </w:t>
            </w:r>
          </w:p>
        </w:tc>
        <w:tc>
          <w:tcPr>
            <w:tcW w:w="400" w:type="pct"/>
            <w:tcBorders>
              <w:top w:val="single" w:sz="4" w:space="0" w:color="auto"/>
              <w:left w:val="single" w:sz="4" w:space="0" w:color="auto"/>
              <w:bottom w:val="single" w:sz="4" w:space="0" w:color="auto"/>
              <w:right w:val="single" w:sz="4" w:space="0" w:color="auto"/>
            </w:tcBorders>
            <w:hideMark/>
          </w:tcPr>
          <w:p w:rsidR="002A6400" w:rsidRPr="00FE63D8" w:rsidRDefault="002A6400" w:rsidP="002A6400">
            <w:pPr>
              <w:spacing w:line="360" w:lineRule="auto"/>
              <w:rPr>
                <w:rFonts w:ascii="Times New Roman" w:hAnsi="Times New Roman" w:cs="Times New Roman"/>
              </w:rPr>
            </w:pPr>
            <w:r w:rsidRPr="00762564">
              <w:rPr>
                <w:rFonts w:ascii="Times New Roman" w:hAnsi="Times New Roman" w:cs="Times New Roman"/>
              </w:rPr>
              <w:t>US</w:t>
            </w:r>
          </w:p>
        </w:tc>
        <w:tc>
          <w:tcPr>
            <w:tcW w:w="550" w:type="pct"/>
            <w:tcBorders>
              <w:top w:val="single" w:sz="4" w:space="0" w:color="auto"/>
              <w:left w:val="single" w:sz="4" w:space="0" w:color="auto"/>
              <w:bottom w:val="single" w:sz="4" w:space="0" w:color="auto"/>
              <w:right w:val="single" w:sz="4" w:space="0" w:color="auto"/>
            </w:tcBorders>
            <w:hideMark/>
          </w:tcPr>
          <w:p w:rsidR="002A6400" w:rsidRPr="00FE63D8" w:rsidRDefault="002A6400" w:rsidP="002A6400">
            <w:pPr>
              <w:spacing w:line="360" w:lineRule="auto"/>
              <w:rPr>
                <w:rFonts w:ascii="Times New Roman" w:hAnsi="Times New Roman" w:cs="Times New Roman"/>
              </w:rPr>
            </w:pPr>
            <w:r w:rsidRPr="00762564">
              <w:rPr>
                <w:rFonts w:ascii="Times New Roman" w:hAnsi="Times New Roman" w:cs="Times New Roman"/>
              </w:rPr>
              <w:t>Hospital</w:t>
            </w:r>
          </w:p>
        </w:tc>
        <w:tc>
          <w:tcPr>
            <w:tcW w:w="600" w:type="pct"/>
            <w:tcBorders>
              <w:top w:val="single" w:sz="4" w:space="0" w:color="auto"/>
              <w:left w:val="single" w:sz="4" w:space="0" w:color="auto"/>
              <w:bottom w:val="single" w:sz="4" w:space="0" w:color="auto"/>
              <w:right w:val="single" w:sz="4" w:space="0" w:color="auto"/>
            </w:tcBorders>
            <w:hideMark/>
          </w:tcPr>
          <w:p w:rsidR="002A6400" w:rsidRPr="00FE63D8" w:rsidRDefault="002A6400" w:rsidP="002A6400">
            <w:pPr>
              <w:spacing w:line="360" w:lineRule="auto"/>
              <w:rPr>
                <w:rFonts w:ascii="Times New Roman" w:hAnsi="Times New Roman" w:cs="Times New Roman"/>
              </w:rPr>
            </w:pPr>
            <w:r w:rsidRPr="00762564">
              <w:rPr>
                <w:rFonts w:ascii="Times New Roman" w:hAnsi="Times New Roman" w:cs="Times New Roman"/>
              </w:rPr>
              <w:t>Cross-sectional survey</w:t>
            </w:r>
          </w:p>
        </w:tc>
        <w:tc>
          <w:tcPr>
            <w:tcW w:w="550" w:type="pct"/>
            <w:tcBorders>
              <w:top w:val="single" w:sz="4" w:space="0" w:color="auto"/>
              <w:left w:val="single" w:sz="4" w:space="0" w:color="auto"/>
              <w:bottom w:val="single" w:sz="4" w:space="0" w:color="auto"/>
              <w:right w:val="single" w:sz="4" w:space="0" w:color="auto"/>
            </w:tcBorders>
            <w:hideMark/>
          </w:tcPr>
          <w:p w:rsidR="002A6400" w:rsidRPr="00FE63D8" w:rsidRDefault="002A6400" w:rsidP="002A6400">
            <w:pPr>
              <w:spacing w:line="360" w:lineRule="auto"/>
              <w:rPr>
                <w:rFonts w:ascii="Times New Roman" w:hAnsi="Times New Roman" w:cs="Times New Roman"/>
              </w:rPr>
            </w:pPr>
            <w:r w:rsidRPr="00762564">
              <w:rPr>
                <w:rFonts w:ascii="Times New Roman" w:hAnsi="Times New Roman" w:cs="Times New Roman"/>
              </w:rPr>
              <w:t>Smoking</w:t>
            </w:r>
          </w:p>
        </w:tc>
        <w:tc>
          <w:tcPr>
            <w:tcW w:w="901" w:type="pct"/>
            <w:tcBorders>
              <w:top w:val="single" w:sz="4" w:space="0" w:color="auto"/>
              <w:left w:val="single" w:sz="4" w:space="0" w:color="auto"/>
              <w:bottom w:val="single" w:sz="4" w:space="0" w:color="auto"/>
              <w:right w:val="single" w:sz="4" w:space="0" w:color="auto"/>
            </w:tcBorders>
            <w:hideMark/>
          </w:tcPr>
          <w:p w:rsidR="002A6400" w:rsidRPr="00FE63D8" w:rsidRDefault="002A6400" w:rsidP="002A6400">
            <w:pPr>
              <w:spacing w:line="360" w:lineRule="auto"/>
              <w:rPr>
                <w:rFonts w:ascii="Times New Roman" w:hAnsi="Times New Roman" w:cs="Times New Roman"/>
              </w:rPr>
            </w:pPr>
            <w:r w:rsidRPr="00762564">
              <w:rPr>
                <w:rFonts w:ascii="Times New Roman" w:hAnsi="Times New Roman" w:cs="Times New Roman"/>
              </w:rPr>
              <w:t>Attitudes regarding smoking behaviours of health professionals</w:t>
            </w:r>
          </w:p>
        </w:tc>
        <w:tc>
          <w:tcPr>
            <w:tcW w:w="1261" w:type="pct"/>
            <w:tcBorders>
              <w:top w:val="single" w:sz="4" w:space="0" w:color="auto"/>
              <w:left w:val="single" w:sz="4" w:space="0" w:color="auto"/>
              <w:bottom w:val="single" w:sz="4" w:space="0" w:color="auto"/>
              <w:right w:val="single" w:sz="4" w:space="0" w:color="auto"/>
            </w:tcBorders>
            <w:hideMark/>
          </w:tcPr>
          <w:p w:rsidR="002A6400" w:rsidRPr="00FE63D8" w:rsidRDefault="002A6400" w:rsidP="002A6400">
            <w:pPr>
              <w:rPr>
                <w:rFonts w:ascii="Times New Roman" w:hAnsi="Times New Roman" w:cs="Times New Roman"/>
              </w:rPr>
            </w:pPr>
            <w:r>
              <w:rPr>
                <w:rFonts w:ascii="Times New Roman" w:hAnsi="Times New Roman" w:cs="Times New Roman"/>
              </w:rPr>
              <w:t>Mixed evidence</w:t>
            </w:r>
          </w:p>
          <w:p w:rsidR="002A6400" w:rsidRPr="00FE63D8" w:rsidRDefault="002A6400" w:rsidP="002A6400">
            <w:pPr>
              <w:spacing w:line="360" w:lineRule="auto"/>
              <w:rPr>
                <w:rFonts w:ascii="Times New Roman" w:hAnsi="Times New Roman" w:cs="Times New Roman"/>
              </w:rPr>
            </w:pPr>
            <w:r w:rsidRPr="00762564">
              <w:rPr>
                <w:rFonts w:ascii="Times New Roman" w:hAnsi="Times New Roman" w:cs="Times New Roman"/>
              </w:rPr>
              <w:t>Although former and non-smokers thought that health care professionals should avoid unhealthy behaviours, they did not feel that smoking affected their trust in a nurse. Patients who smoked expressed strong support that the smoking habits of nurses did not impact their trust or effectiveness.</w:t>
            </w:r>
            <w:r>
              <w:rPr>
                <w:rFonts w:ascii="Times New Roman" w:hAnsi="Times New Roman" w:cs="Times New Roman"/>
              </w:rPr>
              <w:t xml:space="preserve"> Non- or ex-smokers felt strongly that nurses should be healthy role models</w:t>
            </w:r>
            <w:r w:rsidRPr="00762564">
              <w:rPr>
                <w:rFonts w:ascii="Times New Roman" w:hAnsi="Times New Roman" w:cs="Times New Roman"/>
              </w:rPr>
              <w:t>, while smokers indicated they had no opinion.</w:t>
            </w:r>
          </w:p>
        </w:tc>
      </w:tr>
    </w:tbl>
    <w:p w:rsidR="002A6400" w:rsidRDefault="002A6400" w:rsidP="002A6400">
      <w:pPr>
        <w:spacing w:line="480" w:lineRule="auto"/>
        <w:rPr>
          <w:rFonts w:ascii="Times New Roman" w:hAnsi="Times New Roman" w:cs="Times New Roman"/>
          <w:b/>
        </w:rPr>
        <w:sectPr w:rsidR="002A6400" w:rsidSect="002A6400">
          <w:pgSz w:w="16838" w:h="11906" w:orient="landscape"/>
          <w:pgMar w:top="1440" w:right="1440" w:bottom="1440" w:left="1440" w:header="709" w:footer="709" w:gutter="0"/>
          <w:cols w:space="708"/>
          <w:docGrid w:linePitch="360"/>
        </w:sectPr>
      </w:pPr>
    </w:p>
    <w:p w:rsidR="002A6400" w:rsidRPr="009C5A4A" w:rsidRDefault="002A6400" w:rsidP="002A6400">
      <w:pPr>
        <w:spacing w:line="480" w:lineRule="auto"/>
        <w:rPr>
          <w:rFonts w:ascii="Times New Roman" w:hAnsi="Times New Roman" w:cs="Times New Roman"/>
          <w:b/>
        </w:rPr>
      </w:pPr>
      <w:r w:rsidRPr="009C5A4A">
        <w:rPr>
          <w:rFonts w:ascii="Times New Roman" w:hAnsi="Times New Roman" w:cs="Times New Roman"/>
          <w:b/>
        </w:rPr>
        <w:lastRenderedPageBreak/>
        <w:t>SYNTHESIS OF REVIEW FINDINGS</w:t>
      </w:r>
    </w:p>
    <w:p w:rsidR="002A6400" w:rsidRPr="009C5A4A" w:rsidRDefault="002A6400" w:rsidP="002A6400">
      <w:pPr>
        <w:spacing w:line="480" w:lineRule="auto"/>
        <w:rPr>
          <w:rFonts w:ascii="Times New Roman" w:hAnsi="Times New Roman" w:cs="Times New Roman"/>
        </w:rPr>
      </w:pPr>
      <w:r w:rsidRPr="00B10E46">
        <w:rPr>
          <w:rFonts w:ascii="Times New Roman" w:hAnsi="Times New Roman" w:cs="Times New Roman"/>
        </w:rPr>
        <w:t xml:space="preserve">As shown in Tables </w:t>
      </w:r>
      <w:r w:rsidR="00BD2A3E">
        <w:rPr>
          <w:rFonts w:ascii="Times New Roman" w:hAnsi="Times New Roman" w:cs="Times New Roman"/>
        </w:rPr>
        <w:t>3</w:t>
      </w:r>
      <w:r w:rsidRPr="00B10E46">
        <w:rPr>
          <w:rFonts w:ascii="Times New Roman" w:hAnsi="Times New Roman" w:cs="Times New Roman"/>
        </w:rPr>
        <w:t xml:space="preserve"> and </w:t>
      </w:r>
      <w:r w:rsidR="006129A5">
        <w:rPr>
          <w:rFonts w:ascii="Times New Roman" w:hAnsi="Times New Roman" w:cs="Times New Roman"/>
        </w:rPr>
        <w:t>5</w:t>
      </w:r>
      <w:r w:rsidRPr="00B10E46">
        <w:rPr>
          <w:rFonts w:ascii="Times New Roman" w:hAnsi="Times New Roman" w:cs="Times New Roman"/>
        </w:rPr>
        <w:t>, the research</w:t>
      </w:r>
      <w:r w:rsidRPr="009E00A8">
        <w:rPr>
          <w:rFonts w:ascii="Times New Roman" w:hAnsi="Times New Roman" w:cs="Times New Roman"/>
        </w:rPr>
        <w:t xml:space="preserve"> team </w:t>
      </w:r>
      <w:r w:rsidRPr="009C5A4A">
        <w:rPr>
          <w:rFonts w:ascii="Times New Roman" w:hAnsi="Times New Roman" w:cs="Times New Roman"/>
        </w:rPr>
        <w:t>drew</w:t>
      </w:r>
      <w:r w:rsidRPr="004C743E">
        <w:rPr>
          <w:rFonts w:ascii="Times New Roman" w:hAnsi="Times New Roman" w:cs="Times New Roman"/>
        </w:rPr>
        <w:t xml:space="preserve"> a conclusion from each study on whether nurses’ health behaviours influence</w:t>
      </w:r>
      <w:r w:rsidRPr="009C5A4A">
        <w:rPr>
          <w:rFonts w:ascii="Times New Roman" w:hAnsi="Times New Roman" w:cs="Times New Roman"/>
        </w:rPr>
        <w:t>d</w:t>
      </w:r>
      <w:r w:rsidRPr="004C743E">
        <w:rPr>
          <w:rFonts w:ascii="Times New Roman" w:hAnsi="Times New Roman" w:cs="Times New Roman"/>
        </w:rPr>
        <w:t xml:space="preserve"> their health promotion practice or patient responses.</w:t>
      </w:r>
      <w:r w:rsidRPr="009C5A4A">
        <w:rPr>
          <w:rFonts w:ascii="Times New Roman" w:hAnsi="Times New Roman" w:cs="Times New Roman"/>
        </w:rPr>
        <w:t xml:space="preserve"> </w:t>
      </w:r>
      <w:r w:rsidRPr="004C743E">
        <w:rPr>
          <w:rFonts w:ascii="Times New Roman" w:hAnsi="Times New Roman" w:cs="Times New Roman"/>
        </w:rPr>
        <w:t>Th</w:t>
      </w:r>
      <w:r w:rsidRPr="009C5A4A">
        <w:rPr>
          <w:rFonts w:ascii="Times New Roman" w:hAnsi="Times New Roman" w:cs="Times New Roman"/>
        </w:rPr>
        <w:t>is</w:t>
      </w:r>
      <w:r w:rsidRPr="004C743E">
        <w:rPr>
          <w:rFonts w:ascii="Times New Roman" w:hAnsi="Times New Roman" w:cs="Times New Roman"/>
        </w:rPr>
        <w:t xml:space="preserve"> review shows that t</w:t>
      </w:r>
      <w:r w:rsidRPr="004C743E">
        <w:rPr>
          <w:rFonts w:ascii="Times New Roman" w:hAnsi="Times New Roman" w:cs="Times New Roman"/>
          <w:lang w:val="en-US"/>
        </w:rPr>
        <w:t>here is not a consistent or significant association between the health behaviours of the</w:t>
      </w:r>
      <w:r w:rsidRPr="009C5A4A">
        <w:rPr>
          <w:rFonts w:ascii="Times New Roman" w:hAnsi="Times New Roman" w:cs="Times New Roman"/>
          <w:lang w:val="en-US"/>
        </w:rPr>
        <w:t xml:space="preserve"> nurse and their likelihood of undertaking lifestyle advice, referral or management</w:t>
      </w:r>
      <w:r w:rsidR="006129A5">
        <w:rPr>
          <w:rFonts w:ascii="Times New Roman" w:hAnsi="Times New Roman" w:cs="Times New Roman"/>
          <w:lang w:val="en-US"/>
        </w:rPr>
        <w:t xml:space="preserve">. Such practices are not more likely to be associated with any specific health behavior. Nurses working in particular settings such as cardiology or primary care were more likely to engage in health promotion practice. </w:t>
      </w:r>
    </w:p>
    <w:p w:rsidR="002A6400" w:rsidRPr="009C5A4A" w:rsidRDefault="002A6400" w:rsidP="002A6400">
      <w:pPr>
        <w:spacing w:line="480" w:lineRule="auto"/>
        <w:rPr>
          <w:rFonts w:ascii="Times New Roman" w:hAnsi="Times New Roman" w:cs="Times New Roman"/>
          <w:i/>
        </w:rPr>
      </w:pPr>
      <w:r w:rsidRPr="009C5A4A">
        <w:rPr>
          <w:rFonts w:ascii="Times New Roman" w:hAnsi="Times New Roman" w:cs="Times New Roman"/>
          <w:i/>
        </w:rPr>
        <w:t>Health behaviours</w:t>
      </w:r>
    </w:p>
    <w:p w:rsidR="002A6400" w:rsidRPr="009C5A4A" w:rsidRDefault="002A6400" w:rsidP="002A6400">
      <w:pPr>
        <w:spacing w:line="480" w:lineRule="auto"/>
        <w:rPr>
          <w:rFonts w:ascii="Times New Roman" w:hAnsi="Times New Roman" w:cs="Times New Roman"/>
        </w:rPr>
      </w:pPr>
      <w:r w:rsidRPr="004C743E">
        <w:rPr>
          <w:rFonts w:ascii="Times New Roman" w:hAnsi="Times New Roman" w:cs="Times New Roman"/>
        </w:rPr>
        <w:t>The majority of the included studies examined the relationship between smoking behaviour by the nurse and their practice</w:t>
      </w:r>
      <w:r w:rsidRPr="009E00A8">
        <w:rPr>
          <w:rFonts w:ascii="Times New Roman" w:hAnsi="Times New Roman" w:cs="Times New Roman"/>
        </w:rPr>
        <w:t xml:space="preserve"> (</w:t>
      </w:r>
      <w:r w:rsidRPr="009C5A4A">
        <w:rPr>
          <w:rFonts w:ascii="Times New Roman" w:hAnsi="Times New Roman" w:cs="Times New Roman"/>
          <w:i/>
        </w:rPr>
        <w:t>N</w:t>
      </w:r>
      <w:r w:rsidRPr="009C5A4A">
        <w:rPr>
          <w:rFonts w:ascii="Times New Roman" w:hAnsi="Times New Roman" w:cs="Times New Roman"/>
        </w:rPr>
        <w:t xml:space="preserve">= 22), of which one was a study of patient responses to nurses’ smoking </w:t>
      </w:r>
      <w:r w:rsidRPr="004C743E">
        <w:rPr>
          <w:rFonts w:ascii="Times New Roman" w:hAnsi="Times New Roman" w:cs="Times New Roman"/>
        </w:rPr>
        <w:fldChar w:fldCharType="begin" w:fldLock="1"/>
      </w:r>
      <w:r w:rsidRPr="009C5A4A">
        <w:rPr>
          <w:rFonts w:ascii="Times New Roman" w:hAnsi="Times New Roman" w:cs="Times New Roman"/>
        </w:rPr>
        <w:instrText>ADDIN CSL_CITATION { "citationItems" : [ { "id" : "ITEM-1", "itemData" : { "ISSN" : "0033-3549", "PMID" : "1403657", "abstract" : "Do the smoking behaviors of physicians and nurses affect patients' perceptions of the trust and effectiveness of these health professionals? In this exploratory study, a 40-item questionnaire was given to patients discharged from an Air Force hospital during a 4-week period. The survey resulted in 116 usable questionnaires from 40 patients who had never smoked, 44 who no longer smoked, and 32 who still smoked. Analyses of variance in the replies to the questionnaire indicated that nonsmokers felt strongly about health professionals not modeling unhealthy behaviors, while smokers indicated they had no opinion. Regarding the relationship between the smoking habits of physicians and nurses and patients' perceptions of trust and effectiveness, smokers felt strongly there was no relationship, whereas nonsmokers indicated no opinion. A review of the literature suggested that, on the average, health professionals who smoke may not be as effective in counseling patients to quit smoking as health professionals who do not smoke. Health professionals who smoke have the potential to affect unintentionally the smoking behaviors of others through modeling.;", "author" : [ { "dropping-particle" : "", "family" : "Olive", "given" : "K E", "non-dropping-particle" : "", "parse-names" : false, "suffix" : "" }, { "dropping-particle" : "", "family" : "Ballard", "given" : "J A", "non-dropping-particle" : "", "parse-names" : false, "suffix" : "" } ], "container-title" : "Public Health Reports", "id" : "ITEM-1", "issue" : "3", "issued" : { "date-parts" : [ [ "1992", "5" ] ] }, "note" : "Accession Number: 1594744. Language: English. Date Revised: 20151119. Date Created: 19920702. Date Completed: 19920702. Update Code: 20151204. Publication Type: Journal Article. Journal ID: 9716844. Publication Model: Print. Cited Medium: Print. NLM ISO Abbr: Public Health Rep. PubMed Central ID: PMC1403657. Comment: Cites: CA Cancer J Clin. 1986 Jan-Feb;36(1):2-8. (PMID: 3080205). Cites: Am J Public Health. 1987 Oct;77(10):1333-4. (PMID: 3631368). Cites: HSMHA Health Rep. 1971 Mar;86(3):217-21. (PMID: 5102182). Cites: Int J Addict. 1981 Jul;16(5):905-10. (PMID: 7327772). Cites: J R Coll Gen Pract. 1983 Sep;33(254):565-7. (PMID: 6631801). Linking ISSN: 00333549. Subset: AIM; IM; Date of Electronic Publication: 19920501. Current Imprints: Publication: 2005- : Washington, DC : Association of Schools of Public Health; Original Imprints: Publication: Hyattsville, Md. : Washington, D.C. : U.S. Dept. of Health, Education, and Welfare, Public Health Service, Health Resources Administration ; Supt. of Docs., U.S. G.P.O., distributor,", "page" : "335-339", "publisher" : "Association of Schools of Public Health", "publisher-place" : "James H. Quillen College of Medicine, East Tennessee State University, Johnson City 37614-0622.", "title" : "Attitudes of patients toward smoking by health professionals.", "type" : "article-journal", "volume" : "107" }, "uris" : [ "http://www.mendeley.com/documents/?uuid=c3cac86b-8e92-46fb-a207-ac96221f1467" ] } ], "mendeley" : { "formattedCitation" : "(Olive and Ballard, 1992)", "plainTextFormattedCitation" : "(Olive and Ballard, 1992)", "previouslyFormattedCitation" : "(Olive and Ballard, 1992)" }, "properties" : { "noteIndex" : 0 }, "schema" : "https://github.com/citation-style-language/schema/raw/master/csl-citation.json" }</w:instrText>
      </w:r>
      <w:r w:rsidRPr="004C743E">
        <w:rPr>
          <w:rFonts w:ascii="Times New Roman" w:hAnsi="Times New Roman" w:cs="Times New Roman"/>
        </w:rPr>
        <w:fldChar w:fldCharType="separate"/>
      </w:r>
      <w:r w:rsidRPr="004C743E">
        <w:rPr>
          <w:rFonts w:ascii="Times New Roman" w:hAnsi="Times New Roman" w:cs="Times New Roman"/>
          <w:noProof/>
        </w:rPr>
        <w:t>(Olive and Ballard, 1992)</w:t>
      </w:r>
      <w:r w:rsidRPr="004C743E">
        <w:rPr>
          <w:rFonts w:ascii="Times New Roman" w:hAnsi="Times New Roman" w:cs="Times New Roman"/>
        </w:rPr>
        <w:fldChar w:fldCharType="end"/>
      </w:r>
      <w:r w:rsidRPr="004C743E">
        <w:rPr>
          <w:rFonts w:ascii="Times New Roman" w:hAnsi="Times New Roman" w:cs="Times New Roman"/>
        </w:rPr>
        <w:t xml:space="preserve">. No consistent relationship was found between being a smoker and nurses’ health promotion practice, although </w:t>
      </w:r>
      <w:r w:rsidRPr="009C5A4A">
        <w:rPr>
          <w:rFonts w:ascii="Times New Roman" w:hAnsi="Times New Roman" w:cs="Times New Roman"/>
        </w:rPr>
        <w:t xml:space="preserve">former and non-smokers more frequently addressed smoking cessation than current smokers in four studies </w:t>
      </w:r>
      <w:r w:rsidRPr="009C5A4A">
        <w:rPr>
          <w:rFonts w:ascii="Times New Roman" w:hAnsi="Times New Roman" w:cs="Times New Roman"/>
        </w:rPr>
        <w:fldChar w:fldCharType="begin" w:fldLock="1"/>
      </w:r>
      <w:r w:rsidRPr="009C5A4A">
        <w:rPr>
          <w:rFonts w:ascii="Times New Roman" w:hAnsi="Times New Roman" w:cs="Times New Roman"/>
        </w:rPr>
        <w:instrText>ADDIN CSL_CITATION { "citationItems" : [ { "id" : "ITEM-1", "itemData" : { "DOI" : "10.1207/s15327655jchn1203_2", "ISBN" : "0737-0016", "ISSN" : "0737-0016", "PMID" : "7561992", "abstract" : "The problem of cigarette smoking remains a priority on the American health care agenda. The National Cancer Institute (1994) maintains the position that \"cigarette smoking is still the nation's largest cause of premature death and disability and remains the only product that, when used as intended by the manufacturer, will kill the consumer\" (p. xi). The significance of cigarette smoking as a major public health problem that contributes substantially to morbidity and mortality in this country is well documented. However, many political challenges to public health measures are accelerating, and tobacco companies are renewing efforts to deemphasize the dangers of smoking. There is a need for a rallying call to reinforce the importance of prevention and health promotion in order to preserve the health of the public against the dangers of tobacco use. Health professionals can provide a strong, front-line effort to promote the advantages of a tobacco-free society and clarify risk information for clients. Nurses are the largest group of health care professionals in the American health care system. They work with individuals and families in more health care and community settings than any other group of providers. As a result, nurses have an unusually important role to play on the front lines of any health promotion effort. In this article, we examine the issue of smoking behavior among health professionals who are nurses. Findings from a statewide study of nurses and smoking in Wisconsin are presented. The findings describe nurses' attitudes toward smoking, and their professional behavior is analyzed by smoking status. An action plan for nursing education and practice based on these findings and consistent with other research is presented and discussed in relation to improving the health of nurses who smoke and the clients they serve.", "author" : [ { "dropping-particle" : "", "family" : "Mundt", "given" : "M H", "non-dropping-particle" : "", "parse-names" : false, "suffix" : "" }, { "dropping-particle" : "", "family" : "Glass", "given" : "L K", "non-dropping-particle" : "", "parse-names" : false, "suffix" : "" }, { "dropping-particle" : "", "family" : "Michaels", "given" : "C", "non-dropping-particle" : "", "parse-names" : false, "suffix" : "" } ], "container-title" : "Journal of community health nursing", "id" : "ITEM-1", "issue" : "3", "issued" : { "date-parts" : [ [ "1995" ] ] }, "page" : "139-146", "title" : "A professional challenge: nurses and smoking.", "type" : "article-journal", "volume" : "12" }, "uris" : [ "http://www.mendeley.com/documents/?uuid=3e3344fa-b749-4ca7-9d51-2d29faf30da5" ] }, { "id" : "ITEM-2", "itemData" : { "DOI" : "10.1093/ntr/ntq071", "ISBN" : "1469-994X (Electronic)\\r1462-2203 (Linking)", "ISSN" : "1462-2203", "PMID" : "20507899", "abstract" : "Background: Tobacco dependence treatment efforts have focused on primary care physicians (PCPs), but evidence suggests that they are insufficient to help most smokers quit. Other health professionals also frequently encounter smokers, but their smoking prevalence, cessation practices, and beliefs are less well known. Methods: The study included 2,804 subjects from seven health professional groups: PCPs, emergency medicine physicians, psychiatrists, registered nurses, dentists, dental hygienists, and pharmacists. Outcomes included self-reported smoking status, smoking cessation practices, and beliefs. Multivariate regression was used to examine factors associated with health professionals (except pharmacists) self-reportedly performing the '5 A\u2019s': asking, advising, assessing, assisting, or arranging follow-up about tobacco. Results: Health professionals have a low smoking prevalence (&lt;6%), except nurses (13%). Many health professionals report asking (87.3%\u201399.5%) and advising (65.6%\u201394.9%) about smoking but much less assessing smokers\u2019 interest (38.7%\u2013 84.8%), assisting (16.4%\u201363.7%), and arranging follow-up (1.3%\u201323.1%). Controlling for health professional and practice demographics, factors positively associated in the multivariate analyses with self-reportedly performing multiple components of the 5 A\u2019s include awareness of the Public Health Service guidelines, having had cessation training, and believing that treatment was an important professional responsibility. Negative associations include the health professional being a current smoker, not being a PCP, being uncomfortable asking patients if they smoke, believing counseling was not an appropriate service, and reporting competing priorities. Conclusion: U.S. health professionals report not fully performing the 5 A\u2019s. The common barriers and facilitators identified may help inform strategies for increasing the involvement of all health professionals in conducting tobacco dependence treatments. (PsycINFO Database Record (c) 2016 APA, all rights reserved)", "author" : [ { "dropping-particle" : "", "family" : "Tong", "given" : "Elisa K.", "non-dropping-particle" : "", "parse-names" : false, "suffix" : "" }, { "dropping-particle" : "", "family" : "Strouse", "given" : "Richard", "non-dropping-particle" : "", "parse-names" : false, "suffix" : "" }, { "dropping-particle" : "", "family" : "Hall", "given" : "John", "non-dropping-particle" : "", "parse-names" : false, "suffix" : "" }, { "dropping-particle" : "", "family" : "Kovac", "given" : "Martha", "non-dropping-particle" : "", "parse-names" : false, "suffix" : "" }, { "dropping-particle" : "", "family" : "Schroeder", "given" : "Steven A.", "non-dropping-particle" : "", "parse-names" : false, "suffix" : "" } ], "container-title" : "Nicotine &amp; Tobacco Research", "id" : "ITEM-2", "issue" : "7", "issued" : { "date-parts" : [ [ "2010", "7" ] ] }, "note" : "From Duplicate 1 (National survey of U.S. health professionals' smoking prevalence, cessation practices, and beliefs. - Tong, Elisa K.; Strouse, Richard; Hall, John; Kovac, Martha; Schroeder, Steven A.)\n\nFrom Duplicate 1 (National survey of U.S. health professionals' smoking prevalence, cessation practices, and beliefs. - Tong, Elisa K.; Strouse, Richard; Hall, John; Kovac, Martha; Schroeder, Steven A.)\n\nFrom Duplicate 1 (National survey of U.S. health professionals' smoking prevalence, cessation practices, and beliefs. - Tong, Elisa K; Strouse, Richard; Hall, John; Kovac, Martha; Schroeder, Steven A)\n\nAccession Number: 2010-19382-005. PMID: 20507899 Partial author list: First Author &amp;amp; Affiliation: Tong, Elisa K.; Division of General Internal Medicine, University of California, Davis, CA, US. Other Publishers: Taylor &amp;amp; Francis. Release Date: 20101018. Correction Date: 20130909. Publication Type: Journal (0100), Peer Reviewed Journal (0110). Format Covered: Electronic. Document Type: Journal Article. Language: English. Major Descriptor: Drug Dependency; Epidemiology; Health Personnel Attitudes; Smoking Cessation; Tobacco Smoking. Minor Descriptor: Surveys. Classification: Professional Personnel Attitudes &amp;amp; Characteristics (3430). Population: Human (10); Male (30); Female (40). Location: US. Age Group: Adulthood (18 yrs &amp;amp; older) (300); Young Adulthood (18-29 yrs) (320); Thirties (30-39 yrs) (340); Middle Age (40-64 yrs) (360); Aged (65 yrs &amp;amp; older) (380). Methodology: Empirical Study; Interview; Quantitative Study. References Available: Y. Page Count: 10. Issue Publication Date: Jul, 2010. Publication History: First Posted Date: May 27, 2010; Accepted Date: Apr 2, 2010; First Submitted Date: Aug 5, 2009. Copyright Statement: All rights reserved. The Author. 2010.\n\nFrom Duplicate 2 (National survey of U.S. health professionals' smoking prevalence, cessation practices, and beliefs - Tong, Elisa K.; Strouse, Richard; Hall, John; Kovac, Martha; Schroeder, Steven A.)\n\nFrom Duplicate 1 (National survey of U.S. health professionals' smoking prevalence, cessation practices, and beliefs. - Tong, Elisa K.; Strouse, Richard; Hall, John; Kovac, Martha; Schroeder, Steven A.)\n\nFrom Duplicate 1 (National survey of U.S. health professionals' smoking prevalence, cessation practices, and beliefs. - Tong, Elisa K; Strouse, Richard; Hall, John; Kovac, Martha; Schroeder, Steven A)\n\nAccession Number: 2010-19382-005. PMID: 20507899 Partial author list: First Author &amp;amp; Affiliation: Tong, Elisa K.; Division of General Internal Medicine, University of California, Davis, CA, US. Other Publishers: Taylor &amp;amp; Francis. Release Date: 20101018. Correction Date: 20130909. Publication Type: Journal (0100), Peer Reviewed Journal (0110). Format Covered: Electronic. Document Type: Journal Article. Language: English. Major Descriptor: Drug Dependency; Epidemiology; Health Personnel Attitudes; Smoking Cessation; Tobacco Smoking. Minor Descriptor: Surveys. Classification: Professional Personnel Attitudes &amp;amp; Characteristics (3430). Population: Human (10); Male (30); Female (40). Location: US. Age Group: Adulthood (18 yrs &amp;amp; older) (300); Young Adulthood (18-29 yrs) (320); Thirties (30-39 yrs) (340); Middle Age (40-64 yrs) (360); Aged (65 yrs &amp;amp; older) (380). Methodology: Empirical Study; Interview; Quantitative Study. References Available: Y. Page Count: 10. Issue Publication Date: Jul, 2010. Publication History: First Posted Date: May 27, 2010; Accepted Date: Apr 2, 2010; First Submitted Date: Aug 5, 2009. Copyright Statement: All rights reserved. The Author. 2010.\n\nFrom Duplicate 2 (National survey of U.S. health professionals' smoking prevalence, cessation practices, and beliefs. - Tong, Elisa K; Strouse, Richard; Hall, John; Kovac, Martha; Schroeder, Steven A)\n\nAccession Number: 2010-19382-005. PMID: 20507899 Partial author list: First Author &amp;amp; Affiliation: Tong, Elisa K.; Division of General Internal Medicine, University of California, Davis, CA, US. Other Publishers: Taylor &amp;amp; Francis. Release Date: 20101018. Correction Date: 20130909. Publication Type: Journal (0100), Peer Reviewed Journal (0110). Format Covered: Electronic. Document Type: Journal Article. Language: English. Major Descriptor: Drug Dependency; Epidemiology; Health Personnel Attitudes; Smoking Cessation; Tobacco Smoking. Minor Descriptor: Surveys. Classification: Professional Personnel Attitudes &amp;amp; Characteristics (3430). Population: Human (10); Male (30); Female (40). Location: US. Age Group: Adulthood (18 yrs &amp;amp; older) (300); Young Adulthood (18-29 yrs) (320); Thirties (30-39 yrs) (340); Middle Age (40-64 yrs) (360); Aged (65 yrs &amp;amp; older) (380). Methodology: Empirical Study; Interview; Quantitative Study. References Available: Y. Page Count: 10. Issue Publication Date: Jul, 2010. Publication History: First Posted Date: May 27, 2010; Accepted Date: Apr 2, 2010; First Submitted Date: Aug 5, 2009. Copyright Statement: All rights reserved. The Author. 2010.", "page" : "724-733", "publisher" : "Oxford University Press", "publisher-place" : "Tong, Elisa K., University of California, Davis Medical Center, 4150 V Street, Suite 2400, Sacramento, CA, US, 95817", "title" : "National survey of U.S. health professionals' smoking prevalence, cessation practices, and beliefs.", "type" : "article-journal", "volume" : "12" }, "uris" : [ "http://www.mendeley.com/documents/?uuid=129730f0-a3f6-4a43-b3db-cb3577671e43" ] }, { "id" : "ITEM-3", "itemData" : { "DOI" : "10.1080/14622200410001676422", "ISSN" : "1462-2203", "abstract" : "Smoking among health professionals has been shown to influence smoking-related knowledge and counseling in clinical practice. The evidence regarding smoking as a risk factor has increased in the past decade. The present study was carried out in 2000 and investigated the associations between individual smoking behavior among hospital staff and (a) smoking-related knowledge, (b) attitudes toward counseling on smoking, and (c) self-reported smoking-related counseling provided by the staff. The study was based on a survey using self-administered questionnaires given to all hospital staff in a large university hospital in Denmark. Altogether, 82% of staff (2,561) returned a completed questionnaire. Analyses focused on a subsample consisting of health professionals in the clinical wards (1,429). Multivariate analyses were performed in which smoking-related knowledge, attitudes toward smoking-related counseling, smoking-related counseling practices, and self-rated qualifications for counseling were main outcome measures. Health professionals who were current smokers systematically underestimated the health consequences of smoking and differed significantly from nonsmokers in their assessments of smoking as a risk factor. Nonsmokers might overestimate smoking as a risk factor. Nonsmokers gave patients advice on smoking cessation significantly more often than did current smokers (ex-smokers, OR = 2.5, 95% CI= 1.8-3.4; never-smokers, OR = 1.5, 95% CI= 1.1-2.0). Ex-smokers and smokers felt significantly more qualified to counsel patients about smoking than did never-smokers (ex-smokers, OR = 1.8, 95% CI= 1.3-2.5; smokers, OR=1.4, 95% CI= 1.0-1.9). Individual smoking behavior among hospital staff was strongly associated with smoking-related knowledge, attitudes, and counseling practices. Lack of self-rated qualifications was a major barrier to professional counseling on smoking in a hospital framework. (PsycINFO Database Record (c) 2016 APA, all rights reserved)", "author" : [ { "dropping-particle" : "", "family" : "Willaing", "given" : "Ingrid", "non-dropping-particle" : "", "parse-names" : false, "suffix" : "" }, { "dropping-particle" : "", "family" : "Ladelund", "given" : "Steen", "non-dropping-particle" : "", "parse-names" : false, "suffix" : "" } ], "container-title" : "Nicotine &amp; Tobacco Research", "id" : "ITEM-3", "issue" : "2", "issued" : { "date-parts" : [ [ "2004", "4" ] ] }, "note" : "Accession Number: 2004-13847-019. PMID: 15203810 Partial author list: First Author &amp;amp; Affiliation: Willaing, Ingrid; Research Centre for Prevention and Health, Glostrup University Hospital, Glostrup, Denmark. Other Publishers: Oxford University Press. Release Date: 20041018. Correction Date: 20130909. Publication Type: Journal (0100), Peer Reviewed Journal (0110). Format Covered: Electronic. Document Type: Journal Article. Language: English. Major Descriptor: Counseling; Hospitals; Medical Personnel; Smoking Cessation; Tobacco Smoking. Classification: Drug &amp;amp; Alcohol Rehabilitation (3383). Population: Human (10); Male (30); Female (40). Location: Denmark. Age Group: Adulthood (18 yrs &amp;amp; older) (300); Young Adulthood (18-29 yrs) (320); Thirties (30-39 yrs) (340); Middle Age (40-64 yrs) (360); Aged (65 yrs &amp;amp; older) (380). Methodology: Empirical Study; Quantitative Study. References Available: Y. Page Count: 7. Issue Publication Date: Apr, 2004.", "page" : "369-375", "publisher" : "Taylor &amp; Francis", "publisher-place" : "Willaing, Ingrid, Research Centre for Prevention and Health, Glostrup University Hospital, DK-Nordre Ringvej 57, Building 84/85, 2600, Glostrup, Denmark", "title" : "Smoking behavior among hospital staff still influences attitudes and counseling on smoking.", "type" : "article-journal", "volume" : "6" }, "uris" : [ "http://www.mendeley.com/documents/?uuid=4bed6973-fbae-4270-a3b2-f654968f2a6f" ] }, { "id" : "ITEM-4", "itemData" : { "author" : [ { "dropping-particle" : "", "family" : "Schultz", "given" : "Annette S H", "non-dropping-particle" : "", "parse-names" : false, "suffix" : "" }, { "dropping-particle" : "", "family" : "Johnson", "given" : "Joy L", "non-dropping-particle" : "", "parse-names" : false, "suffix" : "" }, { "dropping-particle" : "", "family" : "Schultz", "given" : "Annette S H", "non-dropping-particle" : "", "parse-names" : false, "suffix" : "" }, { "dropping-particle" : "", "family" : "Johnson", "given" : "Joy L", "non-dropping-particle" : "", "parse-names" : false, "suffix" : "" }, { "dropping-particle" : "", "family" : "Bottorff", "given" : "Joan L", "non-dropping-particle" : "", "parse-names" : false, "suffix" : "" } ], "container-title" : "Canadian Journal of Nursing Research", "id" : "ITEM-4", "issue" : "4", "issued" : { "date-parts" : [ [ "2006" ] ] }, "page" : "192-211", "title" : "Registered Nurses \u2019 Perspectives on Tobacco Reduction: Views from Western Canada", "type" : "article-journal", "volume" : "38" }, "uris" : [ "http://www.mendeley.com/documents/?uuid=35daf5ce-e1ec-42b8-8ca9-d4009ff5e152" ] } ], "mendeley" : { "formattedCitation" : "(Mundt &lt;i&gt;et al.&lt;/i&gt;, 1995; Schultz &lt;i&gt;et al.&lt;/i&gt;, 2006; Tong &lt;i&gt;et al.&lt;/i&gt;, 2010; Willaing and Ladelund, 2004)", "plainTextFormattedCitation" : "(Mundt et al., 1995; Schultz et al., 2006; Tong et al., 2010; Willaing and Ladelund, 2004)", "previouslyFormattedCitation" : "(Mundt &lt;i&gt;et al.&lt;/i&gt;, 1995; Schultz &lt;i&gt;et al.&lt;/i&gt;, 2006; Tong &lt;i&gt;et al.&lt;/i&gt;, 2010; Willaing and Ladelund, 2004)" }, "properties" : { "noteIndex" : 0 }, "schema" : "https://github.com/citation-style-language/schema/raw/master/csl-citation.json" }</w:instrText>
      </w:r>
      <w:r w:rsidRPr="009C5A4A">
        <w:rPr>
          <w:rFonts w:ascii="Times New Roman" w:hAnsi="Times New Roman" w:cs="Times New Roman"/>
        </w:rPr>
        <w:fldChar w:fldCharType="separate"/>
      </w:r>
      <w:r w:rsidRPr="009C5A4A">
        <w:rPr>
          <w:rFonts w:ascii="Times New Roman" w:hAnsi="Times New Roman" w:cs="Times New Roman"/>
          <w:noProof/>
        </w:rPr>
        <w:t xml:space="preserve">(Mundt </w:t>
      </w:r>
      <w:r w:rsidRPr="009C5A4A">
        <w:rPr>
          <w:rFonts w:ascii="Times New Roman" w:hAnsi="Times New Roman" w:cs="Times New Roman"/>
          <w:i/>
          <w:noProof/>
        </w:rPr>
        <w:t>et al.</w:t>
      </w:r>
      <w:r w:rsidRPr="009C5A4A">
        <w:rPr>
          <w:rFonts w:ascii="Times New Roman" w:hAnsi="Times New Roman" w:cs="Times New Roman"/>
          <w:noProof/>
        </w:rPr>
        <w:t xml:space="preserve">, 1995; Schultz </w:t>
      </w:r>
      <w:r w:rsidRPr="009C5A4A">
        <w:rPr>
          <w:rFonts w:ascii="Times New Roman" w:hAnsi="Times New Roman" w:cs="Times New Roman"/>
          <w:i/>
          <w:noProof/>
        </w:rPr>
        <w:t>et al.</w:t>
      </w:r>
      <w:r w:rsidRPr="009C5A4A">
        <w:rPr>
          <w:rFonts w:ascii="Times New Roman" w:hAnsi="Times New Roman" w:cs="Times New Roman"/>
          <w:noProof/>
        </w:rPr>
        <w:t xml:space="preserve">, 2006; Tong </w:t>
      </w:r>
      <w:r w:rsidRPr="009C5A4A">
        <w:rPr>
          <w:rFonts w:ascii="Times New Roman" w:hAnsi="Times New Roman" w:cs="Times New Roman"/>
          <w:i/>
          <w:noProof/>
        </w:rPr>
        <w:t>et al.</w:t>
      </w:r>
      <w:r w:rsidRPr="009C5A4A">
        <w:rPr>
          <w:rFonts w:ascii="Times New Roman" w:hAnsi="Times New Roman" w:cs="Times New Roman"/>
          <w:noProof/>
        </w:rPr>
        <w:t>, 2010; Willaing and Ladelund, 2004)</w:t>
      </w:r>
      <w:r w:rsidRPr="009C5A4A">
        <w:rPr>
          <w:rFonts w:ascii="Times New Roman" w:hAnsi="Times New Roman" w:cs="Times New Roman"/>
        </w:rPr>
        <w:fldChar w:fldCharType="end"/>
      </w:r>
      <w:r w:rsidRPr="009C5A4A">
        <w:rPr>
          <w:rFonts w:ascii="Times New Roman" w:hAnsi="Times New Roman" w:cs="Times New Roman"/>
        </w:rPr>
        <w:t>. S</w:t>
      </w:r>
      <w:r w:rsidRPr="004C743E">
        <w:rPr>
          <w:rFonts w:ascii="Times New Roman" w:hAnsi="Times New Roman" w:cs="Times New Roman"/>
        </w:rPr>
        <w:t xml:space="preserve">everal studies suggested that current smokers were less likely to raise smoking with patients </w:t>
      </w:r>
      <w:r w:rsidRPr="004C743E">
        <w:rPr>
          <w:rFonts w:ascii="Times New Roman" w:hAnsi="Times New Roman" w:cs="Times New Roman"/>
        </w:rPr>
        <w:fldChar w:fldCharType="begin" w:fldLock="1"/>
      </w:r>
      <w:r w:rsidRPr="009C5A4A">
        <w:rPr>
          <w:rFonts w:ascii="Times New Roman" w:hAnsi="Times New Roman" w:cs="Times New Roman"/>
        </w:rPr>
        <w:instrText>ADDIN CSL_CITATION { "citationItems" : [ { "id" : "ITEM-1", "itemData" : { "DOI" : "10.1002/nur.21476", "ISBN" : "0160-6891", "ISSN" : "0160-6891", "PMID" : "22492474", "abstract" : "Hospital-based nurses (N = 1,790) from three states reported their interventions to help patients quit smoking. Frequency of nurses\u2019 interventions in one low tobacco use state, California (n = 651), were compared to nurses\u2019 interventions in two high tobacco use states, Indiana (n = 720) and West Virginia (n = 419). Nurses in California were significantly more likely to Advise smokers to quit (OR 1.34, 95% CI [1.06, 1.69]) and Refer smokers to a Quitline (OR 2.82, 95% CI [1.36, 5.88]) compared with nurses in the high tobacco prevalence states. Other aspects of their interventions did not differ by state. Quitline referral was infrequent (16%) but was quadrupled if nurses arranged for smokers to quit (OR 4.07, 95% CI [3.11, 5.32]). (PsycINFO Database Record (c) 2016 APA, all rights reserved)", "author" : [ { "dropping-particle" : "", "family" : "Sarna", "given" : "L", "non-dropping-particle" : "", "parse-names" : false, "suffix" : "" }, { "dropping-particle" : "", "family" : "Bialous", "given" : "Stella", "non-dropping-particle" : "", "parse-names" : false, "suffix" : "" }, { "dropping-particle" : "", "family" : "Ong", "given" : "Michael", "non-dropping-particle" : "", "parse-names" : false, "suffix" : "" }, { "dropping-particle" : "", "family" : "Wells", "given" : "Marjorie", "non-dropping-particle" : "", "parse-names" : false, "suffix" : "" }, { "dropping-particle" : "", "family" : "Kotlerman", "given" : "Jenny", "non-dropping-particle" : "", "parse-names" : false, "suffix" : "" } ], "container-title" : "Research in Nursing &amp; Health", "id" : "ITEM-1", "issue" : "3", "issued" : { "date-parts" : [ [ "2012", "6" ] ] }, "note" : "From Duplicate 1 (Nurses' treatment of tobacco dependence in hospitalized smokers in three states. - Sarna, Linda; Bialous, Stella; Ong, Michael; Wells, Marjorie; Kotlerman, Jenny)\n\nFrom Duplicate 1 (Nurses' treatment of tobacco dependence in hospitalized smokers in three states. - Sarna, Linda; Bialous, Stella; Ong, Michael; Wells, Marjorie; Kotlerman, Jenny)\n\nFrom Duplicate 1 (Nurses' treatment of tobacco dependence in hospitalized smokers in three states. - Sarna, Linda; Bialous, Stella; Ong, Michael; Wells, Marjorie; Kotlerman, Jenny)\n\nAccession Number: 2012-12181-007. PMID: 22492474 Partial author list: First Author &amp;amp; Affiliation: Sarna, Linda; School of Nursing, University of California, Los Angeles, Los Angeles, CA, US. Release Date: 20120618. Publication Type: Journal (0100), Peer Reviewed Journal (0110). Format Covered: Electronic. Document Type: Journal Article. Language: English. Major Descriptor: Drug Dependency; Hospitals; Intervention; Nurses. Minor Descriptor: Tobacco Smoking. Classification: Substance Abuse &amp;amp; Addiction (3233); Health &amp;amp; Mental Health Services (3370). Population: Human (10); Male (30); Female (40); Inpatient (50). Location: US. Age Group: Adulthood (18 yrs &amp;amp; older) (300). Tests &amp;amp; Measures: Helping Smokers Quit Survey. Methodology: Empirical Study; Quantitative Study. References Available: Y. Page Count: 15. Issue Publication Date: Jun, 2012. Publication History: First Posted Date: Apr 10, 2012; Accepted Date: Mar 5, 2012. Copyright Statement: Wiley Periodicals, Inc. 2012.\n\nFrom Duplicate 2 (Nurses' treatment of tobacco dependence in hospitalized smokers in three states. - Sarna, Linda; Bialous, Stella; Ong, Michael; Wells, Marjorie; Kotlerman, Jenny)\n\nAccession Number: 2012-12181-007. PMID: 22492474 Partial author list: First Author &amp;amp; Affiliation: Sarna, Linda; School of Nursing, University of California, Los Angeles, Los Angeles, CA, US. Release Date: 20120618. Publication Type: Journal (0100), Peer Reviewed Journal (0110). Format Covered: Electronic. Document Type: Journal Article. Language: English. Major Descriptor: Drug Dependency; Hospitals; Intervention; Nurses. Minor Descriptor: Tobacco Smoking. Classification: Substance Abuse &amp;amp; Addiction (3233); Health &amp;amp; Mental Health Services (3370). Population: Human (10); Male (30); Female (40); Inpatient (50). Location: US. Age Group: Adulthood (18 yrs &amp;amp; older) (300). Tests &amp;amp; Measures: Helping Smokers Quit Survey. Methodology: Empirical Study; Quantitative Study. References Available: Y. Page Count: 15. Issue Publication Date: Jun, 2012. Publication History: First Posted Date: Apr 10, 2012; Accepted Date: Mar 5, 2012. Copyright Statement: Wiley Periodicals, Inc. 2012.", "page" : "250-264", "publisher" : "John Wiley &amp; Sons", "publisher-place" : "Sarna, Linda, School of Nursing, University of California, Los Angeles, Box 956918, 700 Tiverton Ave, Los Angeles, CA, US, 90095", "title" : "Nurses' treatment of tobacco dependence in hospitalized smokers in three states.", "type" : "article-journal", "volume" : "35" }, "uris" : [ "http://www.mendeley.com/documents/?uuid=514c4e4b-96d0-4675-8b1d-387c760bc4aa" ] }, { "id" : "ITEM-2", "itemData" : { "DOI" : "10.1207/s15327655jchn1203_2", "ISBN" : "0737-0016", "ISSN" : "0737-0016", "PMID" : "7561992", "abstract" : "The problem of cigarette smoking remains a priority on the American health care agenda. The National Cancer Institute (1994) maintains the position that \"cigarette smoking is still the nation's largest cause of premature death and disability and remains the only product that, when used as intended by the manufacturer, will kill the consumer\" (p. xi). The significance of cigarette smoking as a major public health problem that contributes substantially to morbidity and mortality in this country is well documented. However, many political challenges to public health measures are accelerating, and tobacco companies are renewing efforts to deemphasize the dangers of smoking. There is a need for a rallying call to reinforce the importance of prevention and health promotion in order to preserve the health of the public against the dangers of tobacco use. Health professionals can provide a strong, front-line effort to promote the advantages of a tobacco-free society and clarify risk information for clients. Nurses are the largest group of health care professionals in the American health care system. They work with individuals and families in more health care and community settings than any other group of providers. As a result, nurses have an unusually important role to play on the front lines of any health promotion effort. In this article, we examine the issue of smoking behavior among health professionals who are nurses. Findings from a statewide study of nurses and smoking in Wisconsin are presented. The findings describe nurses' attitudes toward smoking, and their professional behavior is analyzed by smoking status. An action plan for nursing education and practice based on these findings and consistent with other research is presented and discussed in relation to improving the health of nurses who smoke and the clients they serve.", "author" : [ { "dropping-particle" : "", "family" : "Mundt", "given" : "M H", "non-dropping-particle" : "", "parse-names" : false, "suffix" : "" }, { "dropping-particle" : "", "family" : "Glass", "given" : "L K", "non-dropping-particle" : "", "parse-names" : false, "suffix" : "" }, { "dropping-particle" : "", "family" : "Michaels", "given" : "C", "non-dropping-particle" : "", "parse-names" : false, "suffix" : "" } ], "container-title" : "Journal of community health nursing", "id" : "ITEM-2", "issue" : "3", "issued" : { "date-parts" : [ [ "1995" ] ] }, "page" : "139-146", "title" : "A professional challenge: nurses and smoking.", "type" : "article-journal", "volume" : "12" }, "uris" : [ "http://www.mendeley.com/documents/?uuid=3e3344fa-b749-4ca7-9d51-2d29faf30da5" ] }, { "id" : "ITEM-3", "itemData" : { "DOI" : "10.1093/ntr/ntq071", "ISBN" : "1469-994X (Electronic)\\r1462-2203 (Linking)", "ISSN" : "1462-2203", "PMID" : "20507899", "abstract" : "Background: Tobacco dependence treatment efforts have focused on primary care physicians (PCPs), but evidence suggests that they are insufficient to help most smokers quit. Other health professionals also frequently encounter smokers, but their smoking prevalence, cessation practices, and beliefs are less well known. Methods: The study included 2,804 subjects from seven health professional groups: PCPs, emergency medicine physicians, psychiatrists, registered nurses, dentists, dental hygienists, and pharmacists. Outcomes included self-reported smoking status, smoking cessation practices, and beliefs. Multivariate regression was used to examine factors associated with health professionals (except pharmacists) self-reportedly performing the '5 A\u2019s': asking, advising, assessing, assisting, or arranging follow-up about tobacco. Results: Health professionals have a low smoking prevalence (&lt;6%), except nurses (13%). Many health professionals report asking (87.3%\u201399.5%) and advising (65.6%\u201394.9%) about smoking but much less assessing smokers\u2019 interest (38.7%\u2013 84.8%), assisting (16.4%\u201363.7%), and arranging follow-up (1.3%\u201323.1%). Controlling for health professional and practice demographics, factors positively associated in the multivariate analyses with self-reportedly performing multiple components of the 5 A\u2019s include awareness of the Public Health Service guidelines, having had cessation training, and believing that treatment was an important professional responsibility. Negative associations include the health professional being a current smoker, not being a PCP, being uncomfortable asking patients if they smoke, believing counseling was not an appropriate service, and reporting competing priorities. Conclusion: U.S. health professionals report not fully performing the 5 A\u2019s. The common barriers and facilitators identified may help inform strategies for increasing the involvement of all health professionals in conducting tobacco dependence treatments. (PsycINFO Database Record (c) 2016 APA, all rights reserved)", "author" : [ { "dropping-particle" : "", "family" : "Tong", "given" : "Elisa K.", "non-dropping-particle" : "", "parse-names" : false, "suffix" : "" }, { "dropping-particle" : "", "family" : "Strouse", "given" : "Richard", "non-dropping-particle" : "", "parse-names" : false, "suffix" : "" }, { "dropping-particle" : "", "family" : "Hall", "given" : "John", "non-dropping-particle" : "", "parse-names" : false, "suffix" : "" }, { "dropping-particle" : "", "family" : "Kovac", "given" : "Martha", "non-dropping-particle" : "", "parse-names" : false, "suffix" : "" }, { "dropping-particle" : "", "family" : "Schroeder", "given" : "Steven A.", "non-dropping-particle" : "", "parse-names" : false, "suffix" : "" } ], "container-title" : "Nicotine &amp; Tobacco Research", "id" : "ITEM-3", "issue" : "7", "issued" : { "date-parts" : [ [ "2010", "7" ] ] }, "note" : "From Duplicate 1 (National survey of U.S. health professionals' smoking prevalence, cessation practices, and beliefs. - Tong, Elisa K.; Strouse, Richard; Hall, John; Kovac, Martha; Schroeder, Steven A.)\n\nFrom Duplicate 1 (National survey of U.S. health professionals' smoking prevalence, cessation practices, and beliefs. - Tong, Elisa K.; Strouse, Richard; Hall, John; Kovac, Martha; Schroeder, Steven A.)\n\nFrom Duplicate 1 (National survey of U.S. health professionals' smoking prevalence, cessation practices, and beliefs. - Tong, Elisa K; Strouse, Richard; Hall, John; Kovac, Martha; Schroeder, Steven A)\n\nAccession Number: 2010-19382-005. PMID: 20507899 Partial author list: First Author &amp;amp; Affiliation: Tong, Elisa K.; Division of General Internal Medicine, University of California, Davis, CA, US. Other Publishers: Taylor &amp;amp; Francis. Release Date: 20101018. Correction Date: 20130909. Publication Type: Journal (0100), Peer Reviewed Journal (0110). Format Covered: Electronic. Document Type: Journal Article. Language: English. Major Descriptor: Drug Dependency; Epidemiology; Health Personnel Attitudes; Smoking Cessation; Tobacco Smoking. Minor Descriptor: Surveys. Classification: Professional Personnel Attitudes &amp;amp; Characteristics (3430). Population: Human (10); Male (30); Female (40). Location: US. Age Group: Adulthood (18 yrs &amp;amp; older) (300); Young Adulthood (18-29 yrs) (320); Thirties (30-39 yrs) (340); Middle Age (40-64 yrs) (360); Aged (65 yrs &amp;amp; older) (380). Methodology: Empirical Study; Interview; Quantitative Study. References Available: Y. Page Count: 10. Issue Publication Date: Jul, 2010. Publication History: First Posted Date: May 27, 2010; Accepted Date: Apr 2, 2010; First Submitted Date: Aug 5, 2009. Copyright Statement: All rights reserved. The Author. 2010.\n\nFrom Duplicate 2 (National survey of U.S. health professionals' smoking prevalence, cessation practices, and beliefs - Tong, Elisa K.; Strouse, Richard; Hall, John; Kovac, Martha; Schroeder, Steven A.)\n\nFrom Duplicate 1 (National survey of U.S. health professionals' smoking prevalence, cessation practices, and beliefs. - Tong, Elisa K.; Strouse, Richard; Hall, John; Kovac, Martha; Schroeder, Steven A.)\n\nFrom Duplicate 1 (National survey of U.S. health professionals' smoking prevalence, cessation practices, and beliefs. - Tong, Elisa K; Strouse, Richard; Hall, John; Kovac, Martha; Schroeder, Steven A)\n\nAccession Number: 2010-19382-005. PMID: 20507899 Partial author list: First Author &amp;amp; Affiliation: Tong, Elisa K.; Division of General Internal Medicine, University of California, Davis, CA, US. Other Publishers: Taylor &amp;amp; Francis. Release Date: 20101018. Correction Date: 20130909. Publication Type: Journal (0100), Peer Reviewed Journal (0110). Format Covered: Electronic. Document Type: Journal Article. Language: English. Major Descriptor: Drug Dependency; Epidemiology; Health Personnel Attitudes; Smoking Cessation; Tobacco Smoking. Minor Descriptor: Surveys. Classification: Professional Personnel Attitudes &amp;amp; Characteristics (3430). Population: Human (10); Male (30); Female (40). Location: US. Age Group: Adulthood (18 yrs &amp;amp; older) (300); Young Adulthood (18-29 yrs) (320); Thirties (30-39 yrs) (340); Middle Age (40-64 yrs) (360); Aged (65 yrs &amp;amp; older) (380). Methodology: Empirical Study; Interview; Quantitative Study. References Available: Y. Page Count: 10. Issue Publication Date: Jul, 2010. Publication History: First Posted Date: May 27, 2010; Accepted Date: Apr 2, 2010; First Submitted Date: Aug 5, 2009. Copyright Statement: All rights reserved. The Author. 2010.\n\nFrom Duplicate 2 (National survey of U.S. health professionals' smoking prevalence, cessation practices, and beliefs. - Tong, Elisa K; Strouse, Richard; Hall, John; Kovac, Martha; Schroeder, Steven A)\n\nAccession Number: 2010-19382-005. PMID: 20507899 Partial author list: First Author &amp;amp; Affiliation: Tong, Elisa K.; Division of General Internal Medicine, University of California, Davis, CA, US. Other Publishers: Taylor &amp;amp; Francis. Release Date: 20101018. Correction Date: 20130909. Publication Type: Journal (0100), Peer Reviewed Journal (0110). Format Covered: Electronic. Document Type: Journal Article. Language: English. Major Descriptor: Drug Dependency; Epidemiology; Health Personnel Attitudes; Smoking Cessation; Tobacco Smoking. Minor Descriptor: Surveys. Classification: Professional Personnel Attitudes &amp;amp; Characteristics (3430). Population: Human (10); Male (30); Female (40). Location: US. Age Group: Adulthood (18 yrs &amp;amp; older) (300); Young Adulthood (18-29 yrs) (320); Thirties (30-39 yrs) (340); Middle Age (40-64 yrs) (360); Aged (65 yrs &amp;amp; older) (380). Methodology: Empirical Study; Interview; Quantitative Study. References Available: Y. Page Count: 10. Issue Publication Date: Jul, 2010. Publication History: First Posted Date: May 27, 2010; Accepted Date: Apr 2, 2010; First Submitted Date: Aug 5, 2009. Copyright Statement: All rights reserved. The Author. 2010.", "page" : "724-733", "publisher" : "Oxford University Press", "publisher-place" : "Tong, Elisa K., University of California, Davis Medical Center, 4150 V Street, Suite 2400, Sacramento, CA, US, 95817", "title" : "National survey of U.S. health professionals' smoking prevalence, cessation practices, and beliefs.", "type" : "article-journal", "volume" : "12" }, "uris" : [ "http://www.mendeley.com/documents/?uuid=129730f0-a3f6-4a43-b3db-cb3577671e43" ] } ], "mendeley" : { "formattedCitation" : "(Mundt &lt;i&gt;et al.&lt;/i&gt;, 1995; Sarna &lt;i&gt;et al.&lt;/i&gt;, 2012; Tong &lt;i&gt;et al.&lt;/i&gt;, 2010)", "plainTextFormattedCitation" : "(Mundt et al., 1995; Sarna et al., 2012; Tong et al., 2010)", "previouslyFormattedCitation" : "(Mundt &lt;i&gt;et al.&lt;/i&gt;, 1995; Sarna &lt;i&gt;et al.&lt;/i&gt;, 2012; Tong &lt;i&gt;et al.&lt;/i&gt;, 2010)" }, "properties" : { "noteIndex" : 0 }, "schema" : "https://github.com/citation-style-language/schema/raw/master/csl-citation.json" }</w:instrText>
      </w:r>
      <w:r w:rsidRPr="004C743E">
        <w:rPr>
          <w:rFonts w:ascii="Times New Roman" w:hAnsi="Times New Roman" w:cs="Times New Roman"/>
        </w:rPr>
        <w:fldChar w:fldCharType="separate"/>
      </w:r>
      <w:r w:rsidRPr="004C743E">
        <w:rPr>
          <w:rFonts w:ascii="Times New Roman" w:hAnsi="Times New Roman" w:cs="Times New Roman"/>
          <w:noProof/>
        </w:rPr>
        <w:t xml:space="preserve">(Mundt </w:t>
      </w:r>
      <w:r w:rsidRPr="009E00A8">
        <w:rPr>
          <w:rFonts w:ascii="Times New Roman" w:hAnsi="Times New Roman" w:cs="Times New Roman"/>
          <w:i/>
          <w:noProof/>
        </w:rPr>
        <w:t>et al.</w:t>
      </w:r>
      <w:r w:rsidRPr="009C5A4A">
        <w:rPr>
          <w:rFonts w:ascii="Times New Roman" w:hAnsi="Times New Roman" w:cs="Times New Roman"/>
          <w:noProof/>
        </w:rPr>
        <w:t xml:space="preserve">, 1995; Sarna </w:t>
      </w:r>
      <w:r w:rsidRPr="009C5A4A">
        <w:rPr>
          <w:rFonts w:ascii="Times New Roman" w:hAnsi="Times New Roman" w:cs="Times New Roman"/>
          <w:i/>
          <w:noProof/>
        </w:rPr>
        <w:t>et al.</w:t>
      </w:r>
      <w:r w:rsidRPr="009C5A4A">
        <w:rPr>
          <w:rFonts w:ascii="Times New Roman" w:hAnsi="Times New Roman" w:cs="Times New Roman"/>
          <w:noProof/>
        </w:rPr>
        <w:t xml:space="preserve">, 2012; Tong </w:t>
      </w:r>
      <w:r w:rsidRPr="009C5A4A">
        <w:rPr>
          <w:rFonts w:ascii="Times New Roman" w:hAnsi="Times New Roman" w:cs="Times New Roman"/>
          <w:i/>
          <w:noProof/>
        </w:rPr>
        <w:t>et al.</w:t>
      </w:r>
      <w:r w:rsidRPr="009C5A4A">
        <w:rPr>
          <w:rFonts w:ascii="Times New Roman" w:hAnsi="Times New Roman" w:cs="Times New Roman"/>
          <w:noProof/>
        </w:rPr>
        <w:t>, 2010)</w:t>
      </w:r>
      <w:r w:rsidRPr="004C743E">
        <w:rPr>
          <w:rFonts w:ascii="Times New Roman" w:hAnsi="Times New Roman" w:cs="Times New Roman"/>
        </w:rPr>
        <w:fldChar w:fldCharType="end"/>
      </w:r>
      <w:r w:rsidRPr="009C5A4A">
        <w:rPr>
          <w:rFonts w:ascii="Times New Roman" w:hAnsi="Times New Roman" w:cs="Times New Roman"/>
        </w:rPr>
        <w:t xml:space="preserve"> and discourage </w:t>
      </w:r>
      <w:r w:rsidRPr="004C743E">
        <w:rPr>
          <w:rFonts w:ascii="Times New Roman" w:hAnsi="Times New Roman" w:cs="Times New Roman"/>
        </w:rPr>
        <w:t xml:space="preserve">patients from smoking </w:t>
      </w:r>
      <w:r w:rsidRPr="004C743E">
        <w:rPr>
          <w:rFonts w:ascii="Times New Roman" w:hAnsi="Times New Roman" w:cs="Times New Roman"/>
        </w:rPr>
        <w:fldChar w:fldCharType="begin" w:fldLock="1"/>
      </w:r>
      <w:r w:rsidRPr="009C5A4A">
        <w:rPr>
          <w:rFonts w:ascii="Times New Roman" w:hAnsi="Times New Roman" w:cs="Times New Roman"/>
        </w:rPr>
        <w:instrText>ADDIN CSL_CITATION { "citationItems" : [ { "id" : "ITEM-1", "itemData" : { "DOI" : "10.1111/j.1447-0349.2009.00628.x", "ISSN" : "1447-0349", "PMID" : "19883414", "abstract" : "Smoking is widely recognized as an important public health issue for the general population and in the mental health field where the rates are particularly high. Mental health nurses are well positioned to take an active role in encouraging and supporting people diagnosed with mental illness to cease smoking. Information about smoking behaviour and the attitudes of mental health nurses is necessary to develop strategies to prepare nurses for this important role. A cross-sectional study was conducted to examine the smoking behaviour and attitudes of mental health nurses in Queensland, Australia, through a random selection of mental health nurses (n = 289). Smoking rates (16%) in this study were lower than those for the Australian population. Smokers were significantly (P &lt; 0.001) less likely to agree that health-care facilities should promote a healthy environment. All participants, but predominantly those who smoked (P &lt; 0.001), supported the individual's right to smoke. Participants believed they possessed appropriate skills to deliver the antismoking message effectively, although stronger beliefs were characteristic of non-smokers. Participants who smoked perceived that their smoking status assisted in facilitating interactions with consumers (P &lt; 0.001). The findings have implications for the health promotion activities of mental health nurses.", "author" : [ { "dropping-particle" : "", "family" : "Dwyer", "given" : "Trudy", "non-dropping-particle" : "", "parse-names" : false, "suffix" : "" }, { "dropping-particle" : "", "family" : "Bradshaw", "given" : "Julie", "non-dropping-particle" : "", "parse-names" : false, "suffix" : "" }, { "dropping-particle" : "", "family" : "Happell", "given" : "Brenda", "non-dropping-particle" : "", "parse-names" : false, "suffix" : "" } ], "container-title" : "International journal of mental health nursing", "id" : "ITEM-1", "issue" : "6", "issued" : { "date-parts" : [ [ "2009", "12" ] ] }, "page" : "424-33", "title" : "Comparison of mental health nurses' attitudes towards smoking and smoking behaviour.", "type" : "article-journal", "volume" : "18" }, "uris" : [ "http://www.mendeley.com/documents/?uuid=a27e62dd-7147-48ae-a4ef-73ef6f791a0d" ] }, { "id" : "ITEM-2", "itemData" : { "DOI" : "10.1046/j.1365-2702.2001.00521.x", "ISSN" : "0962-1067", "PMID" : "11822490", "abstract" : "The article describes the results of a survey of Finnish nurses (n = 882). The purpose of the study was to describe how nurses' education, working experience and their own smoking habits relate to their self-reported competence in advising and supporting clients to cease smoking. Nurses evaluated their skills fairly highly, but did not believe that advice alone was helpful to clients who wished to cease smoking. Nurses had minimal knowledge of smoking substitutes. Lower general education, a fairly short time from graduation and a history of smoking were positively related to nurses' competence to guide clients. Nurses who smoked daily were found to have better skills in giving advice and support than their non-smoking colleagues. The results have implications for the design of smoking cessation programmes. More education and guidance is required for nurses, so that they can develop their understanding and a positive view as to the effectiveness of smoking cessation programmes.", "author" : [ { "dropping-particle" : "", "family" : "Pelkonen", "given" : "M", "non-dropping-particle" : "", "parse-names" : false, "suffix" : "" }, { "dropping-particle" : "", "family" : "Kankkunen", "given" : "P", "non-dropping-particle" : "", "parse-names" : false, "suffix" : "" } ], "container-title" : "Journal of Clinical Nursing", "id" : "ITEM-2", "issue" : "4", "issued" : { "date-parts" : [ [ "2001", "7" ] ] }, "note" : "From Duplicate 1 (Nurses' competence in advising and supporting clients to cease smoking: a survey among Finnish nurses - Pelkonen, M; Kankkunen, P)\n\nFrom Duplicate 2 (Nurses' competence in advising and supporting clients to cease smoking: a survey among Finnish nurses. - Pelkonen, M; Kankkunen, P)\n\nFrom Duplicate 1 (Nurses' competence in advising and supporting clients to cease smoking: a survey among Finnish nurses. - Pelkonen, M; Kankkunen, P)\n\nAccession Number: 107072236. Language: English. Entry Date: 20050425. Revision Date: 20150819. Publication Type: Journal Article; research; tables/charts. Journal Subset: Core Nursing; Europe; Nursing; Peer Reviewed; UK &amp;amp; Ireland. Grant Information: Supported by a grant from the Ministry of Social Affairs and Health. NLM UID: 9207302.\n\nFrom Duplicate 2 (Nurses' competence in advising and supporting clients to cease smoking: a survey among Finnish nurses. - Pelkonen, M; Kankkunen, P)\n\nFrom Duplicate 1 (Nurses' competence in advising and supporting clients to cease smoking: a survey among Finnish nurses. - Pelkonen, M; Kankkunen, P)\n\nAccession Number: 107072236. Language: English. Entry Date: 20050425. Revision Date: 20150819. Publication Type: Journal Article; research; tables/charts. Journal Subset: Core Nursing; Europe; Nursing; Peer Reviewed; UK &amp;amp; Ireland. Grant Information: Supported by a grant from the Ministry of Social Affairs and Health. NLM UID: 9207302.\n\nFrom Duplicate 2 (Nurses' competence in advising and supporting clients to cease smoking: a survey among Finnish nurses. - Pelkonen, M; Kankkunen, P)\n\nFrom Duplicate 1 (Nurses' competence in advising and supporting clients to cease smoking: a survey among Finnish nurses. - Pelkonen, M; Kankkunen, P)\n\nAccession Number: 107072236. Language: English. Entry Date: 20050425. Revision Date: 20150819. Publication Type: Journal Article; research; tables/charts. Journal Subset: Core Nursing; Europe; Nursing; Peer Reviewed; UK &amp;amp; Ireland. Grant Information: Supported by a grant from the Ministry of Social Affairs and Health. NLM UID: 9207302.\n\nFrom Duplicate 2 (Nurses' competence in advising and supporting clients to cease smoking: a survey among Finnish nurses. - Pelkonen, M; Kankkunen, P)\n\nFrom Duplicate 1 (Nurses' competence in advising and supporting clients to cease smoking: a survey among Finnish nurses. - Pelkonen, M; Kankkunen, P)\n\nAccession Number: 107072236. Language: English. Entry Date: 20050425. Revision Date: 20150819. Publication Type: Journal Article; research; tables/charts. Journal Subset: Core Nursing; Europe; Nursing; Peer Reviewed; UK &amp;amp; Ireland. Grant Information: Supported by a grant from the Ministry of Social Affairs and Health. NLM UID: 9207302.", "page" : "437-441", "publisher" : "Wiley-Blackwell", "publisher-place" : "Senior Lecturer, Department of Nursing Science, University of Kuopio, PO Box 1627, 70211 Kuopio, Finland. E-mail: marjaana.pelkonen@uku.fi", "title" : "Nurses' competence in advising and supporting clients to cease smoking: a survey among Finnish nurses", "type" : "article-journal", "volume" : "10" }, "uris" : [ "http://www.mendeley.com/documents/?uuid=4c3c5690-8199-48c6-bc7c-4be9131714bd" ] } ], "mendeley" : { "formattedCitation" : "(Dwyer &lt;i&gt;et al.&lt;/i&gt;, 2009; Pelkonen and Kankkunen, 2001)", "plainTextFormattedCitation" : "(Dwyer et al., 2009; Pelkonen and Kankkunen, 2001)", "previouslyFormattedCitation" : "(Dwyer &lt;i&gt;et al.&lt;/i&gt;, 2009; Pelkonen and Kankkunen, 2001)" }, "properties" : { "noteIndex" : 0 }, "schema" : "https://github.com/citation-style-language/schema/raw/master/csl-citation.json" }</w:instrText>
      </w:r>
      <w:r w:rsidRPr="004C743E">
        <w:rPr>
          <w:rFonts w:ascii="Times New Roman" w:hAnsi="Times New Roman" w:cs="Times New Roman"/>
        </w:rPr>
        <w:fldChar w:fldCharType="separate"/>
      </w:r>
      <w:r w:rsidRPr="004C743E">
        <w:rPr>
          <w:rFonts w:ascii="Times New Roman" w:hAnsi="Times New Roman" w:cs="Times New Roman"/>
          <w:noProof/>
        </w:rPr>
        <w:t xml:space="preserve">(Dwyer </w:t>
      </w:r>
      <w:r w:rsidRPr="009E00A8">
        <w:rPr>
          <w:rFonts w:ascii="Times New Roman" w:hAnsi="Times New Roman" w:cs="Times New Roman"/>
          <w:i/>
          <w:noProof/>
        </w:rPr>
        <w:t>et al.</w:t>
      </w:r>
      <w:r w:rsidRPr="009C5A4A">
        <w:rPr>
          <w:rFonts w:ascii="Times New Roman" w:hAnsi="Times New Roman" w:cs="Times New Roman"/>
          <w:noProof/>
        </w:rPr>
        <w:t>, 2009; Pelkonen and Kankkunen, 2001)</w:t>
      </w:r>
      <w:r w:rsidRPr="004C743E">
        <w:rPr>
          <w:rFonts w:ascii="Times New Roman" w:hAnsi="Times New Roman" w:cs="Times New Roman"/>
        </w:rPr>
        <w:fldChar w:fldCharType="end"/>
      </w:r>
      <w:r w:rsidRPr="004C743E">
        <w:rPr>
          <w:rFonts w:ascii="Times New Roman" w:hAnsi="Times New Roman" w:cs="Times New Roman"/>
        </w:rPr>
        <w:t xml:space="preserve">, or did so only if patients had a smoking-related complaint </w:t>
      </w:r>
      <w:r w:rsidRPr="004C743E">
        <w:rPr>
          <w:rFonts w:ascii="Times New Roman" w:hAnsi="Times New Roman" w:cs="Times New Roman"/>
        </w:rPr>
        <w:fldChar w:fldCharType="begin" w:fldLock="1"/>
      </w:r>
      <w:r w:rsidRPr="009C5A4A">
        <w:rPr>
          <w:rFonts w:ascii="Times New Roman" w:hAnsi="Times New Roman" w:cs="Times New Roman"/>
        </w:rPr>
        <w:instrText>ADDIN CSL_CITATION { "citationItems" : [ { "id" : "ITEM-1", "itemData" : { "DOI" : "10.1046/j.1365-2702.2001.00521.x", "ISSN" : "0962-1067", "PMID" : "11822490", "abstract" : "The article describes the results of a survey of Finnish nurses (n = 882). The purpose of the study was to describe how nurses' education, working experience and their own smoking habits relate to their self-reported competence in advising and supporting clients to cease smoking. Nurses evaluated their skills fairly highly, but did not believe that advice alone was helpful to clients who wished to cease smoking. Nurses had minimal knowledge of smoking substitutes. Lower general education, a fairly short time from graduation and a history of smoking were positively related to nurses' competence to guide clients. Nurses who smoked daily were found to have better skills in giving advice and support than their non-smoking colleagues. The results have implications for the design of smoking cessation programmes. More education and guidance is required for nurses, so that they can develop their understanding and a positive view as to the effectiveness of smoking cessation programmes.", "author" : [ { "dropping-particle" : "", "family" : "Pelkonen", "given" : "M", "non-dropping-particle" : "", "parse-names" : false, "suffix" : "" }, { "dropping-particle" : "", "family" : "Kankkunen", "given" : "P", "non-dropping-particle" : "", "parse-names" : false, "suffix" : "" } ], "container-title" : "Journal of Clinical Nursing", "id" : "ITEM-1", "issue" : "4", "issued" : { "date-parts" : [ [ "2001", "7" ] ] }, "note" : "From Duplicate 1 (Nurses' competence in advising and supporting clients to cease smoking: a survey among Finnish nurses - Pelkonen, M; Kankkunen, P)\n\nFrom Duplicate 2 (Nurses' competence in advising and supporting clients to cease smoking: a survey among Finnish nurses. - Pelkonen, M; Kankkunen, P)\n\nFrom Duplicate 1 (Nurses' competence in advising and supporting clients to cease smoking: a survey among Finnish nurses. - Pelkonen, M; Kankkunen, P)\n\nAccession Number: 107072236. Language: English. Entry Date: 20050425. Revision Date: 20150819. Publication Type: Journal Article; research; tables/charts. Journal Subset: Core Nursing; Europe; Nursing; Peer Reviewed; UK &amp;amp; Ireland. Grant Information: Supported by a grant from the Ministry of Social Affairs and Health. NLM UID: 9207302.\n\nFrom Duplicate 2 (Nurses' competence in advising and supporting clients to cease smoking: a survey among Finnish nurses. - Pelkonen, M; Kankkunen, P)\n\nFrom Duplicate 1 (Nurses' competence in advising and supporting clients to cease smoking: a survey among Finnish nurses. - Pelkonen, M; Kankkunen, P)\n\nAccession Number: 107072236. Language: English. Entry Date: 20050425. Revision Date: 20150819. Publication Type: Journal Article; research; tables/charts. Journal Subset: Core Nursing; Europe; Nursing; Peer Reviewed; UK &amp;amp; Ireland. Grant Information: Supported by a grant from the Ministry of Social Affairs and Health. NLM UID: 9207302.\n\nFrom Duplicate 2 (Nurses' competence in advising and supporting clients to cease smoking: a survey among Finnish nurses. - Pelkonen, M; Kankkunen, P)\n\nFrom Duplicate 1 (Nurses' competence in advising and supporting clients to cease smoking: a survey among Finnish nurses. - Pelkonen, M; Kankkunen, P)\n\nAccession Number: 107072236. Language: English. Entry Date: 20050425. Revision Date: 20150819. Publication Type: Journal Article; research; tables/charts. Journal Subset: Core Nursing; Europe; Nursing; Peer Reviewed; UK &amp;amp; Ireland. Grant Information: Supported by a grant from the Ministry of Social Affairs and Health. NLM UID: 9207302.\n\nFrom Duplicate 2 (Nurses' competence in advising and supporting clients to cease smoking: a survey among Finnish nurses. - Pelkonen, M; Kankkunen, P)\n\nFrom Duplicate 1 (Nurses' competence in advising and supporting clients to cease smoking: a survey among Finnish nurses. - Pelkonen, M; Kankkunen, P)\n\nAccession Number: 107072236. Language: English. Entry Date: 20050425. Revision Date: 20150819. Publication Type: Journal Article; research; tables/charts. Journal Subset: Core Nursing; Europe; Nursing; Peer Reviewed; UK &amp;amp; Ireland. Grant Information: Supported by a grant from the Ministry of Social Affairs and Health. NLM UID: 9207302.", "page" : "437-441", "publisher" : "Wiley-Blackwell", "publisher-place" : "Senior Lecturer, Department of Nursing Science, University of Kuopio, PO Box 1627, 70211 Kuopio, Finland. E-mail: marjaana.pelkonen@uku.fi", "title" : "Nurses' competence in advising and supporting clients to cease smoking: a survey among Finnish nurses", "type" : "article-journal", "volume" : "10" }, "uris" : [ "http://www.mendeley.com/documents/?uuid=4c3c5690-8199-48c6-bc7c-4be9131714bd" ] }, { "id" : "ITEM-2", "itemData" : { "DOI" : "10.1002/nur.20332", "ISSN" : "1098-240X", "PMID" : "19434650", "abstract" : "Morbidity and mortality associated with smoking are major health problems. Nurses play an instrumental role in tobacco reduction, but their own smoking often interferes with this clinical opportunity. We conducted a grounded theory study with 23 nurses who smoked to describe how they managed the contradictions encountered when caring for tobacco-dependent patients. Nurses counteracted ambivalence in one of four ways in relation to smoking policies: indifferent, evasive, engaged, and forced compliance. Influencing these approaches were nurses' perceptions of patients' need for tobacco-dependence interventions and perceptions of their own vulnerability in addressing tobacco use. The challenge remains how best to support smoking nurses to enable them to become unambivalent participants in preventing and reducing tobacco dependence in their patients and themselves.", "author" : [ { "dropping-particle" : "", "family" : "Radsma", "given" : "Jenny", "non-dropping-particle" : "", "parse-names" : false, "suffix" : "" }, { "dropping-particle" : "", "family" : "Bottorff", "given" : "Joan L", "non-dropping-particle" : "", "parse-names" : false, "suffix" : "" } ], "container-title" : "Research in Nursing and Health", "id" : "ITEM-2", "issue" : "4", "issued" : { "date-parts" : [ [ "2009", "8" ] ] }, "page" : "443-52", "title" : "Counteracting ambivalence: nurses who smoke and their health promotion role with patients who smoke.", "type" : "article-journal", "volume" : "32" }, "uris" : [ "http://www.mendeley.com/documents/?uuid=4ea8d4c4-50c0-4de2-98fe-5ec807ecfb18" ] } ], "mendeley" : { "formattedCitation" : "(Pelkonen and Kankkunen, 2001; Radsma and Bottorff, 2009)", "plainTextFormattedCitation" : "(Pelkonen and Kankkunen, 2001; Radsma and Bottorff, 2009)", "previouslyFormattedCitation" : "(Pelkonen and Kankkunen, 2001; Radsma and Bottorff, 2009)" }, "properties" : { "noteIndex" : 0 }, "schema" : "https://github.com/citation-style-language/schema/raw/master/csl-citation.json" }</w:instrText>
      </w:r>
      <w:r w:rsidRPr="004C743E">
        <w:rPr>
          <w:rFonts w:ascii="Times New Roman" w:hAnsi="Times New Roman" w:cs="Times New Roman"/>
        </w:rPr>
        <w:fldChar w:fldCharType="separate"/>
      </w:r>
      <w:r w:rsidRPr="004C743E">
        <w:rPr>
          <w:rFonts w:ascii="Times New Roman" w:hAnsi="Times New Roman" w:cs="Times New Roman"/>
          <w:noProof/>
        </w:rPr>
        <w:t>(Pelkonen and Kankkunen, 2001; Radsma and Bott</w:t>
      </w:r>
      <w:r w:rsidRPr="009E00A8">
        <w:rPr>
          <w:rFonts w:ascii="Times New Roman" w:hAnsi="Times New Roman" w:cs="Times New Roman"/>
          <w:noProof/>
        </w:rPr>
        <w:t>orff, 2009)</w:t>
      </w:r>
      <w:r w:rsidRPr="004C743E">
        <w:rPr>
          <w:rFonts w:ascii="Times New Roman" w:hAnsi="Times New Roman" w:cs="Times New Roman"/>
        </w:rPr>
        <w:fldChar w:fldCharType="end"/>
      </w:r>
      <w:r w:rsidRPr="004C743E">
        <w:rPr>
          <w:rFonts w:ascii="Times New Roman" w:hAnsi="Times New Roman" w:cs="Times New Roman"/>
        </w:rPr>
        <w:t xml:space="preserve">. </w:t>
      </w:r>
      <w:r w:rsidRPr="009C5A4A">
        <w:rPr>
          <w:rFonts w:ascii="Times New Roman" w:hAnsi="Times New Roman" w:cs="Times New Roman"/>
        </w:rPr>
        <w:t>S</w:t>
      </w:r>
      <w:r w:rsidRPr="004C743E">
        <w:rPr>
          <w:rFonts w:ascii="Times New Roman" w:hAnsi="Times New Roman" w:cs="Times New Roman"/>
        </w:rPr>
        <w:t xml:space="preserve">mokers were more likely to downplay the health risks of smoking, and reported less negative attitudes towards smoking than non- or ex-smokers </w:t>
      </w:r>
      <w:r w:rsidRPr="004C743E">
        <w:rPr>
          <w:rFonts w:ascii="Times New Roman" w:hAnsi="Times New Roman" w:cs="Times New Roman"/>
        </w:rPr>
        <w:fldChar w:fldCharType="begin" w:fldLock="1"/>
      </w:r>
      <w:r w:rsidRPr="009C5A4A">
        <w:rPr>
          <w:rFonts w:ascii="Times New Roman" w:hAnsi="Times New Roman" w:cs="Times New Roman"/>
        </w:rPr>
        <w:instrText>ADDIN CSL_CITATION { "citationItems" : [ { "id" : "ITEM-1", "itemData" : { "DOI" : "10.3928/00220124-20100126-05", "ISSN" : "0022-0124", "PMID" : "20166649", "abstract" : "BACKGROUND: This study assessed smoking prevalence, attitudes, and perceived patient counseling responsibilities among practicing nurses in Serbia. The need for nurses to receive tobacco cessation training is explored. METHODS: Data were collected through a cross-sectional survey of 230 nurses at public institutions in Belgrade, a health care center in Belgrade, and public health care facilities throughout Serbia. RESULTS: The smoking prevalence was 52% for male nurses and 47% for female nurses. Nurses had the greatest mean level of agreement with statements about controlling smoking through policy, followed by statements about being role models. Only 15% (n = 35) of nurses regularly counseled their patients about smoking, and only 16% of nurses (45% of males vs. 12% of females, p &lt; .0001) had received training in counseling patients about smoking. Nurses' training in counseling patients about smoking was positively associated with the nurses' belief that their counseling could help patients stop smoking or never start smoking. In addition, nurses with training in counseling patients about smoking considered themselves significantly better prepared to assist patients to quit smoking. Nurses who smoked were significantly less likely to believe that their counseling about smoking could be effective. They also felt significantly less well prepared to assist patients to quit smoking. CONCLUSION: These findings show that nurses' training in tobacco cessation counseling results in greater self-perceived confidence and frequency of regular tobacco cessation counseling in Serbia.", "author" : [ { "dropping-particle" : "", "family" : "Merrill", "given" : "Ray M", "non-dropping-particle" : "", "parse-names" : false, "suffix" : "" }, { "dropping-particle" : "", "family" : "Gagon", "given" : "Heather", "non-dropping-particle" : "", "parse-names" : false, "suffix" : "" }, { "dropping-particle" : "", "family" : "Harmon", "given" : "Tanner", "non-dropping-particle" : "", "parse-names" : false, "suffix" : "" }, { "dropping-particle" : "", "family" : "Milovic", "given" : "Ivan", "non-dropping-particle" : "", "parse-names" : false, "suffix" : "" } ], "container-title" : "Journal of Continuing Education in Nursing", "id" : "ITEM-1", "issue" : "2", "issued" : { "date-parts" : [ [ "2010", "2" ] ] }, "note" : "NULL", "page" : "89-96", "title" : "The importance of tobacco cessation training for nurses in Serbia.", "type" : "article-journal", "volume" : "41" }, "uris" : [ "http://www.mendeley.com/documents/?uuid=77e09dd1-1154-473e-a00d-1422acc03780" ] }, { "id" : "ITEM-2", "itemData" : { "DOI" : "10.1111/j.1440-172X.2010.01897.x", "ISSN" : "1440-172X", "PMID" : "21129116", "abstract" : "This study assesses smoking prevalence, attitudes, and perceived patient counselling responsibilities among practicing nurses in Amman, Jordan. It also identifies whether their smoking status or training in counselling patients about smoking is associated with their smoking-related attitudes and counselling practices. Data were collected through a cross-sectional survey of 266 (n = 266) nurses at four public and private hospitals in Amman. Smoking prevalence was 42% for male nurses and 13% for female nurses. Nurses strongly favoured enforcement of anti-smoking policy, but did not strongly agree that nurses should be involved in counselling patients about smoking. Approximately 41% of nurses indicated that they had received training on counselling patients about smoking. Nurse training with respect to counselling patients about smoking was positively associated with the nurses' belief that their counselling could help patients stop or never start smoking. In addition, nurses with counselling training about smoking felt significantly better prepared to assist patients to quit smoking. Nurses who smoked were significantly less likely to believe their counselling of patients about smoking could be effective. Finally, smoking status was not significantly associated with how well prepared the nurses felt to assist patients to quit smoking. These findings identify a need for more extensive and better-tailored training programmes for nurses on patient counselling about smoking.", "author" : [ { "dropping-particle" : "", "family" : "Merrill", "given" : "Ray M", "non-dropping-particle" : "", "parse-names" : false, "suffix" : "" }, { "dropping-particle" : "", "family" : "Madanat", "given" : "Hala", "non-dropping-particle" : "", "parse-names" : false, "suffix" : "" }, { "dropping-particle" : "", "family" : "Kelley", "given" : "Alan T", "non-dropping-particle" : "", "parse-names" : false, "suffix" : "" } ], "container-title" : "International journal of nursing practice", "id" : "ITEM-2", "issue" : "6", "issued" : { "date-parts" : [ [ "2010", "12" ] ] }, "note" : "From Duplicate 1 (Smoking prevalence, attitudes, and perceived smoking prevention and control responsibilities and practices among nurses in Amman, Jordan. - Merrill, Ray M; Madanat, Hala; Kelley, Alan T)\n\nFrom Duplicate 1 (Smoking prevalence, attitudes, and perceived smoking prevention and control responsibilities and practices among nurses in Amman, Jordan. - Merrill, Ray M; Madanat, Hala; Kelley, Alan T)\n\nFrom Duplicate 1 (Smoking prevalence, attitudes, and perceived smoking prevention and control responsibilities and practices among nurses in Amman, Jordan. - Merrill, Ray M; Madanat, Hala; Kelley, Alan T)\n\nFrom Duplicate 1 (Smoking prevalence, attitudes, and perceived smoking prevention and control responsibilities and practices among nurses in Amman, Jordan. - Merrill, Ray M; Madanat, Hala; Kelley, Alan T)\n\nAccession Number: 2011-00844-013. PMID: 21129116 Partial author list: First Author &amp;amp; Affiliation: Merrill, Ray M.; Department of Health Science, College of Life Sciences, Brigham Young University, Provo, UT, US. Other Publishers: Blackwell Publishing. Release Date: 20110321. Publication Type: Journal (0100), Peer Reviewed Journal (0110). Format Covered: Electronic. Document Type: Journal Article. Language: English. Major Descriptor: Epidemiology; Health Personnel Attitudes; Nurses; Prevention; Tobacco Smoking. Classification: Professional Personnel Attitudes &amp;amp; Characteristics (3430). Population: Human (10); Male (30); Female (40). Location: Jordan. Age Group: Adulthood (18 yrs &amp;amp; older) (300); Young Adulthood (18-29 yrs) (320); Thirties (30-39 yrs) (340); Middle Age (40-64 yrs) (360); Aged (65 yrs &amp;amp; older) (380). Methodology: Empirical Study; Quantitative Study. References Available: Y. Page Count: 9. Issue Publication Date: Dec, 2010. Copyright Statement: Blackwell Publishing Asia Pty Ltd. 2010.\n\nFrom Duplicate 3 (Smoking prevalence, attitudes, and perceived smoking prevention and control responsibilities and practices among nurses in Amman, Jordan. - RM, Merrill; Madanat, Hala; AT, Kelley; Merrill, Ray M; Madanat, Hala; Kelley, Alan T)\n\nFrom Duplicate 2 (Smoking prevalence, attitudes, and perceived smoking prevention and control responsibilities and practices among nurses in Amman, Jordan. - RM, Merrill; Madanat, Hala; AT, Kelley; Merrill, Ray M; Madanat, Hala; Kelley, Alan T)\n\nFrom Duplicate 1 (Smoking prevalence, attitudes, and perceived smoking prevention and control responsibilities and practices among nurses in Amman, Jordan. - Merrill, Ray M; Madanat, Hala; Kelley, Alan T)\n\nAccession Number: 2011-00844-013. PMID: 21129116 Partial author list: First Author &amp;amp; Affiliation: Merrill, Ray M.; Department of Health Science, College of Life Sciences, Brigham Young University, Provo, UT, US. Other Publishers: Blackwell Publishing. Release Date: 20110321. Publication Type: Journal (0100), Peer Reviewed Journal (0110). Format Covered: Electronic. Document Type: Journal Article. Language: English. Major Descriptor: Epidemiology; Health Personnel Attitudes; Nurses; Prevention; Tobacco Smoking. Classification: Professional Personnel Attitudes &amp;amp; Characteristics (3430). Population: Human (10); Male (30); Female (40). Location: Jordan. Age Group: Adulthood (18 yrs &amp;amp; older) (300); Young Adulthood (18-29 yrs) (320); Thirties (30-39 yrs) (340); Middle Age (40-64 yrs) (360); Aged (65 yrs &amp;amp; older) (380). Methodology: Empirical Study; Quantitative Study. References Available: Y. Page Count: 9. Issue Publication Date: Dec, 2010. Copyright Statement: Blackwell Publishing Asia Pty Ltd. 2010.\n\nFrom Duplicate 2 (Smoking prevalence, attitudes, and perceived smoking prevention and control responsibilities and practices among nurses in Amman, Jordan. - RM, Merrill; Madanat, H; AT, Kelley)\n\nAccession Number: 104955909. Language: English. Entry Date: 20110131. Revision Date: 20150819. Publication Type: Journal Article; research; tables/charts. Journal Subset: Australia &amp;amp; New Zealand; Core Nursing; Double Blind Peer Reviewed; Nursing; Peer Reviewed. NLM UID: 9613615.\n\nFrom Duplicate 4 (Smoking prevalence, attitudes, and perceived smoking prevention and control responsibilities and practices among nurses in Amman, Jordan. - Merrill, Ray M; Madanat, Hala; Kelley, Alan T)\n\nFrom Duplicate 2 (Smoking prevalence, attitudes, and perceived smoking prevention and control responsibilities and practices among nurses in Amman, Jordan. - Merrill, Ray M; Madanat, Hala; Kelley, Alan T)\n\nAccession Number: 2007-14753-006. PMID: 17890184 Partial author list: First Author &amp;amp; Affiliation: Merrill, Ray M.; Brigham Young University, Dept. of Health Science, Provo, UT, US. Other Publishers: Sage Publications. Release Date: 20071105. Correction Date: 20150126. Publication Type: Journal (0100), Peer Reviewed Journal (0110). Format Covered: Electronic. Document Type: Journal Article. Language: English. Major Descriptor: Epidemiology; Health Personnel Attitudes; Prevention; Smoking Cessation; Tobacco Smoking. Minor Descriptor: Behavior; Drug Rehabilitation; Physicians. Classification: Drug &amp;amp; Alcohol Rehabilitation (3383). Population: Human (10); Male (30); Female (40). Location: Jordan. Age Group: Adulthood (18 yrs &amp;amp; older) (300). Methodology: Empirical Study; Quantitative Study. References Available: Y. Page Count: 17. Issue Publication Date: 2006.\n\nFrom Duplicate 2 (Smoking prevalence, attitudes, and perceived smoking prevention and control responsibilities and practices among nurses in Amman, Jordan. - Merrill, Ray M; Madanat, Hala; Kelley, Alan T)\n\nFrom Duplicate 2 (Smoking prevalence, attitudes, and perceived smoking prevention and control responsibilities and practices among nurses in Amman, Jordan. - Merrill, Ray M; Madanat, Hala; Kelley, Alan T)\n\nAccession Number: 2007-14753-006. PMID: 17890184 Partial author list: First Author &amp;amp; Affiliation: Merrill, Ray M.; Brigham Young University, Dept. of Health Science, Provo, UT, US. Other Publishers: Sage Publications. Release Date: 20071105. Correction Date: 20150126. Publication Type: Journal (0100), Peer Reviewed Journal (0110). Format Covered: Electronic. Document Type: Journal Article. Language: English. Major Descriptor: Epidemiology; Health Personnel Attitudes; Prevention; Smoking Cessation; Tobacco Smoking. Minor Descriptor: Behavior; Drug Rehabilitation; Physicians. Classification: Drug &amp;amp; Alcohol Rehabilitation (3383). Population: Human (10); Male (30); Female (40). Location: Jordan. Age Group: Adulthood (18 yrs &amp;amp; older) (300). Methodology: Empirical Study; Quantitative Study. References Available: Y. Page Count: 17. Issue Publication Date: 2006.", "page" : "624-32", "publisher" : "Baywood Publishing", "publisher-place" : "Merrill, Ray M., Brigham Young University, Dept. of Health Science, 221-A Richards Bldg., Provo, UT, US, 84602", "title" : "Smoking prevalence, attitudes, and perceived smoking prevention and control responsibilities and practices among nurses in Amman, Jordan.", "type" : "article-journal", "volume" : "16" }, "uris" : [ "http://www.mendeley.com/documents/?uuid=4f839c0c-0257-446c-b2f3-9f2b393b9939" ] }, { "id" : "ITEM-3", "itemData" : { "DOI" : "10.1207/s15327655jchn1203_2", "ISBN" : "0737-0016", "ISSN" : "0737-0016", "PMID" : "7561992", "abstract" : "The problem of cigarette smoking remains a priority on the American health care agenda. The National Cancer Institute (1994) maintains the position that \"cigarette smoking is still the nation's largest cause of premature death and disability and remains the only product that, when used as intended by the manufacturer, will kill the consumer\" (p. xi). The significance of cigarette smoking as a major public health problem that contributes substantially to morbidity and mortality in this country is well documented. However, many political challenges to public health measures are accelerating, and tobacco companies are renewing efforts to deemphasize the dangers of smoking. There is a need for a rallying call to reinforce the importance of prevention and health promotion in order to preserve the health of the public against the dangers of tobacco use. Health professionals can provide a strong, front-line effort to promote the advantages of a tobacco-free society and clarify risk information for clients. Nurses are the largest group of health care professionals in the American health care system. They work with individuals and families in more health care and community settings than any other group of providers. As a result, nurses have an unusually important role to play on the front lines of any health promotion effort. In this article, we examine the issue of smoking behavior among health professionals who are nurses. Findings from a statewide study of nurses and smoking in Wisconsin are presented. The findings describe nurses' attitudes toward smoking, and their professional behavior is analyzed by smoking status. An action plan for nursing education and practice based on these findings and consistent with other research is presented and discussed in relation to improving the health of nurses who smoke and the clients they serve.", "author" : [ { "dropping-particle" : "", "family" : "Mundt", "given" : "M H", "non-dropping-particle" : "", "parse-names" : false, "suffix" : "" }, { "dropping-particle" : "", "family" : "Glass", "given" : "L K", "non-dropping-particle" : "", "parse-names" : false, "suffix" : "" }, { "dropping-particle" : "", "family" : "Michaels", "given" : "C", "non-dropping-particle" : "", "parse-names" : false, "suffix" : "" } ], "container-title" : "Journal of community health nursing", "id" : "ITEM-3", "issue" : "3", "issued" : { "date-parts" : [ [ "1995" ] ] }, "page" : "139-146", "title" : "A professional challenge: nurses and smoking.", "type" : "article-journal", "volume" : "12" }, "uris" : [ "http://www.mendeley.com/documents/?uuid=3e3344fa-b749-4ca7-9d51-2d29faf30da5" ] } ], "mendeley" : { "formattedCitation" : "(Merrill, Gagon, &lt;i&gt;et al.&lt;/i&gt;, 2010; Merrill, Madanat, &lt;i&gt;et al.&lt;/i&gt;, 2010; Mundt &lt;i&gt;et al.&lt;/i&gt;, 1995)", "plainTextFormattedCitation" : "(Merrill, Gagon, et al., 2010; Merrill, Madanat, et al., 2010; Mundt et al., 1995)", "previouslyFormattedCitation" : "(Merrill, Gagon, &lt;i&gt;et al.&lt;/i&gt;, 2010; Merrill, Madanat, &lt;i&gt;et al.&lt;/i&gt;, 2010; Mundt &lt;i&gt;et al.&lt;/i&gt;, 1995)" }, "properties" : { "noteIndex" : 0 }, "schema" : "https://github.com/citation-style-language/schema/raw/master/csl-citation.json" }</w:instrText>
      </w:r>
      <w:r w:rsidRPr="004C743E">
        <w:rPr>
          <w:rFonts w:ascii="Times New Roman" w:hAnsi="Times New Roman" w:cs="Times New Roman"/>
        </w:rPr>
        <w:fldChar w:fldCharType="separate"/>
      </w:r>
      <w:r w:rsidRPr="004C743E">
        <w:rPr>
          <w:rFonts w:ascii="Times New Roman" w:hAnsi="Times New Roman" w:cs="Times New Roman"/>
          <w:noProof/>
        </w:rPr>
        <w:t xml:space="preserve">(Merrill, Gagon, </w:t>
      </w:r>
      <w:r w:rsidRPr="009E00A8">
        <w:rPr>
          <w:rFonts w:ascii="Times New Roman" w:hAnsi="Times New Roman" w:cs="Times New Roman"/>
          <w:i/>
          <w:noProof/>
        </w:rPr>
        <w:t>et al.</w:t>
      </w:r>
      <w:r w:rsidRPr="009C5A4A">
        <w:rPr>
          <w:rFonts w:ascii="Times New Roman" w:hAnsi="Times New Roman" w:cs="Times New Roman"/>
          <w:noProof/>
        </w:rPr>
        <w:t xml:space="preserve">, 2010; Merrill, Madanat, </w:t>
      </w:r>
      <w:r w:rsidRPr="009C5A4A">
        <w:rPr>
          <w:rFonts w:ascii="Times New Roman" w:hAnsi="Times New Roman" w:cs="Times New Roman"/>
          <w:i/>
          <w:noProof/>
        </w:rPr>
        <w:t>et al.</w:t>
      </w:r>
      <w:r w:rsidRPr="009C5A4A">
        <w:rPr>
          <w:rFonts w:ascii="Times New Roman" w:hAnsi="Times New Roman" w:cs="Times New Roman"/>
          <w:noProof/>
        </w:rPr>
        <w:t xml:space="preserve">, 2010; Mundt </w:t>
      </w:r>
      <w:r w:rsidRPr="009C5A4A">
        <w:rPr>
          <w:rFonts w:ascii="Times New Roman" w:hAnsi="Times New Roman" w:cs="Times New Roman"/>
          <w:i/>
          <w:noProof/>
        </w:rPr>
        <w:t>et al.</w:t>
      </w:r>
      <w:r w:rsidRPr="009C5A4A">
        <w:rPr>
          <w:rFonts w:ascii="Times New Roman" w:hAnsi="Times New Roman" w:cs="Times New Roman"/>
          <w:noProof/>
        </w:rPr>
        <w:t>, 1995)</w:t>
      </w:r>
      <w:r w:rsidRPr="004C743E">
        <w:rPr>
          <w:rFonts w:ascii="Times New Roman" w:hAnsi="Times New Roman" w:cs="Times New Roman"/>
        </w:rPr>
        <w:fldChar w:fldCharType="end"/>
      </w:r>
      <w:r w:rsidRPr="004C743E">
        <w:rPr>
          <w:rFonts w:ascii="Times New Roman" w:hAnsi="Times New Roman" w:cs="Times New Roman"/>
        </w:rPr>
        <w:t xml:space="preserve">.  </w:t>
      </w:r>
      <w:r w:rsidRPr="009C5A4A">
        <w:rPr>
          <w:rFonts w:ascii="Times New Roman" w:hAnsi="Times New Roman" w:cs="Times New Roman"/>
        </w:rPr>
        <w:t xml:space="preserve">Three studies reported no differences in the frequency of smoking cessation practice between nurses who smoked and non-smoking nurses, and concluded that differences in frequency of cessation practice were related to mediating factors such as nursing specialty or context rather than smoking status </w:t>
      </w:r>
      <w:r w:rsidRPr="009C5A4A">
        <w:rPr>
          <w:rFonts w:ascii="Times New Roman" w:hAnsi="Times New Roman" w:cs="Times New Roman"/>
        </w:rPr>
        <w:fldChar w:fldCharType="begin" w:fldLock="1"/>
      </w:r>
      <w:r w:rsidRPr="009C5A4A">
        <w:rPr>
          <w:rFonts w:ascii="Times New Roman" w:hAnsi="Times New Roman" w:cs="Times New Roman"/>
        </w:rPr>
        <w:instrText>ADDIN CSL_CITATION { "citationItems" : [ { "id" : "ITEM-1", "itemData" : { "DOI" : "3.0.co;2-m", "ISSN" : "0008-543X", "PMID" : "10951353", "abstract" : "BACKGROUND Tobacco use is an important risk factor in cancer, cancer recurrence, and increased treatment morbidity, but limited information is available about interventions for tobacco cessation used in oncology clinical practice. In 1996, the Agency for Health Care Policy Research (AHCPR) published the first evidence-based smoking cessation guideline for use by health professionals. Using the AHCPR guideline as a framework, the authors describe the frequency of tobacco interventions provided by oncology nurses. METHODS A questionnaire was mailed to 4000 randomly selected members of the Oncology Nursing Society in winter of 1998. Of those who were mailed questionnaires, 1508 respondents (38%) were available for analysis. RESULTS The typical respondent was female, 44 years of age, and had practiced as an oncology nurse for 12 years. Seven percent were current smokers, and 30% were former smokers. Most (86%) encountered smokers on a weekly basis, but only 10% had heard of the AHCPR guideline. The majority (64%) assessed and documented tobacco status, 38% assessed readiness to quit. Few went on to provide interventions: 36% provided counseling, 32% provided cessation advice, 24% recommended nicotine replacement, and 16% taught skills to prevent relapse. Common barriers included perceived lack of patient motivation (74%) and the nurse's lack of time (52%) and skills (53%). The majority stated that they wanted to help patients stop smoking (88%) but needed additional training (92%). CONCLUSIONS Documentation of tobacco status alone is not adequate in assisting patients with smoking cessation. Greater efforts are needed to educate oncology nurses about the range of tobacco interventions available and to facilitate their use in clinical settings.", "author" : [ { "dropping-particle" : "", "family" : "Sarna", "given" : "L", "non-dropping-particle" : "", "parse-names" : false, "suffix" : "" }, { "dropping-particle" : "", "family" : "Brown", "given" : "J K", "non-dropping-particle" : "", "parse-names" : false, "suffix" : "" }, { "dropping-particle" : "", "family" : "Lillington", "given" : "L", "non-dropping-particle" : "", "parse-names" : false, "suffix" : "" }, { "dropping-particle" : "", "family" : "Rose", "given" : "M", "non-dropping-particle" : "", "parse-names" : false, "suffix" : "" }, { "dropping-particle" : "", "family" : "Wewers", "given" : "M E", "non-dropping-particle" : "", "parse-names" : false, "suffix" : "" }, { "dropping-particle" : "", "family" : "Brecht", "given" : "M L", "non-dropping-particle" : "", "parse-names" : false, "suffix" : "" } ], "container-title" : "Cancer", "id" : "ITEM-1", "issue" : "4", "issued" : { "date-parts" : [ [ "2000", "8", "15" ] ] }, "note" : "NULL", "page" : "881-9", "title" : "Tobacco interventions by oncology nurses in clinical practice: report from a national survey.", "type" : "article-journal", "volume" : "89" }, "uris" : [ "http://www.mendeley.com/documents/?uuid=cf158a32-72d1-43d5-87c0-f763481b73fc" ] }, { "id" : "ITEM-2", "itemData" : { "DOI" : "10.1111/j.1365-2702.2009.02796.x", "ISBN" : "1365-2702", "ISSN" : "09621067", "PMID" : "19638062", "abstract" : "To describe the frequency of nurses' delivery of tobacco cessation interventions ('Five A's': Ask, Advise, Assess, Assist, Arrange) and to determine the relationship of interventions to nurses' awareness of the Tobacco Free Nurses initiative.", "author" : [ { "dropping-particle" : "", "family" : "Sarna", "given" : "L", "non-dropping-particle" : "", "parse-names" : false, "suffix" : "" }, { "dropping-particle" : "", "family" : "Bialous", "given" : "Stella A.", "non-dropping-particle" : "", "parse-names" : false, "suffix" : "" }, { "dropping-particle" : "", "family" : "Wells", "given" : "Marjorie", "non-dropping-particle" : "", "parse-names" : false, "suffix" : "" }, { "dropping-particle" : "", "family" : "Kotlerman", "given" : "Jenny", "non-dropping-particle" : "", "parse-names" : false, "suffix" : "" }, { "dropping-particle" : "", "family" : "Wewers", "given" : "Mary E.", "non-dropping-particle" : "", "parse-names" : false, "suffix" : "" }, { "dropping-particle" : "", "family" : "Froelicher", "given" : "Erika S.", "non-dropping-particle" : "", "parse-names" : false, "suffix" : "" } ], "container-title" : "Journal of Clinical Nursing", "id" : "ITEM-2", "issue" : "14", "issued" : { "date-parts" : [ [ "2009" ] ] }, "page" : "2066-2077", "title" : "Frequency of nurses' smoking cessation interventions: Report from a national survey", "type" : "article-journal", "volume" : "18" }, "uris" : [ "http://www.mendeley.com/documents/?uuid=e91f7754-baf8-4ce1-bace-e6606791c76b" ] }, { "id" : "ITEM-3", "itemData" : { "DOI" : "10.1006/pmed.2001.0944", "ISSN" : "0091-7435", "PMID" : "11716666", "abstract" : "BACKGROUND: Nurses have a unique opportunity to assist hospitalized smokers with cessation. However, relatively little is known about nurses' attitudes and beliefs toward their role in assisting patients with cessation.\n\nMETHODS: A cross-sectional survey of staff nurses at four hospitals was conducted. Four scales based on constructs from the Theory of Planned Behavior were developed for this survey: attitudes toward offering cessation advice, beliefs about the outcome of offering advice, perceived normative beliefs, and perceived ability to offer advice. Other survey items included sociodemographics, employment characteristics (shift, unit worked), and personal smoking status.\n\nRESULTS: Of the nurses surveyed, 397 (68%) returned completed questionnaires. Nurses had a relatively positive attitude toward helping patients to quit smoking, 63% believed that hospitalization was an ideal time for patients to try to quit smoking, and 59% believed a nurse had an obligation to advise patients to quit smoking. In the final multiple linear regression model, self-reported delivery of cessation advice was related to attitudes toward offering cessation advice, perceived ability to offer advice, and unit worked.\n\nCONCLUSIONS: Efforts should be made to educate staff nurses about the efficacy of brief cessation advice and current smoking cessation methods and practices.", "author" : [ { "dropping-particle" : "", "family" : "McCarty", "given" : "M C", "non-dropping-particle" : "", "parse-names" : false, "suffix" : "" }, { "dropping-particle" : "", "family" : "Hennrikus", "given" : "D J", "non-dropping-particle" : "", "parse-names" : false, "suffix" : "" }, { "dropping-particle" : "", "family" : "Lando", "given" : "H a", "non-dropping-particle" : "", "parse-names" : false, "suffix" : "" }, { "dropping-particle" : "", "family" : "Vessey", "given" : "J T", "non-dropping-particle" : "", "parse-names" : false, "suffix" : "" } ], "container-title" : "Preventive medicine", "id" : "ITEM-3", "issue" : "6", "issued" : { "date-parts" : [ [ "2001", "12" ] ] }, "page" : "674-81", "title" : "Nurses' attitudes concerning the delivery of brief cessation advice to hospitalized smokers.", "type" : "article-journal", "volume" : "33" }, "uris" : [ "http://www.mendeley.com/documents/?uuid=a7f21cfa-2131-4581-bdc6-761e10c131ec" ] } ], "mendeley" : { "formattedCitation" : "(McCarty &lt;i&gt;et al.&lt;/i&gt;, 2001; Sarna &lt;i&gt;et al.&lt;/i&gt;, 2000, 2009)", "plainTextFormattedCitation" : "(McCarty et al., 2001; Sarna et al., 2000, 2009)", "previouslyFormattedCitation" : "(McCarty &lt;i&gt;et al.&lt;/i&gt;, 2001; Sarna &lt;i&gt;et al.&lt;/i&gt;, 2000, 2009)" }, "properties" : { "noteIndex" : 0 }, "schema" : "https://github.com/citation-style-language/schema/raw/master/csl-citation.json" }</w:instrText>
      </w:r>
      <w:r w:rsidRPr="009C5A4A">
        <w:rPr>
          <w:rFonts w:ascii="Times New Roman" w:hAnsi="Times New Roman" w:cs="Times New Roman"/>
        </w:rPr>
        <w:fldChar w:fldCharType="separate"/>
      </w:r>
      <w:r w:rsidRPr="009C5A4A">
        <w:rPr>
          <w:rFonts w:ascii="Times New Roman" w:hAnsi="Times New Roman" w:cs="Times New Roman"/>
          <w:noProof/>
        </w:rPr>
        <w:t xml:space="preserve">(McCarty </w:t>
      </w:r>
      <w:r w:rsidRPr="009C5A4A">
        <w:rPr>
          <w:rFonts w:ascii="Times New Roman" w:hAnsi="Times New Roman" w:cs="Times New Roman"/>
          <w:i/>
          <w:noProof/>
        </w:rPr>
        <w:t>et al.</w:t>
      </w:r>
      <w:r w:rsidRPr="009C5A4A">
        <w:rPr>
          <w:rFonts w:ascii="Times New Roman" w:hAnsi="Times New Roman" w:cs="Times New Roman"/>
          <w:noProof/>
        </w:rPr>
        <w:t xml:space="preserve">, 2001; Sarna </w:t>
      </w:r>
      <w:r w:rsidRPr="009C5A4A">
        <w:rPr>
          <w:rFonts w:ascii="Times New Roman" w:hAnsi="Times New Roman" w:cs="Times New Roman"/>
          <w:i/>
          <w:noProof/>
        </w:rPr>
        <w:t>et al.</w:t>
      </w:r>
      <w:r w:rsidRPr="009C5A4A">
        <w:rPr>
          <w:rFonts w:ascii="Times New Roman" w:hAnsi="Times New Roman" w:cs="Times New Roman"/>
          <w:noProof/>
        </w:rPr>
        <w:t>, 2000, 2009)</w:t>
      </w:r>
      <w:r w:rsidRPr="009C5A4A">
        <w:rPr>
          <w:rFonts w:ascii="Times New Roman" w:hAnsi="Times New Roman" w:cs="Times New Roman"/>
        </w:rPr>
        <w:fldChar w:fldCharType="end"/>
      </w:r>
      <w:r w:rsidRPr="009C5A4A">
        <w:rPr>
          <w:rFonts w:ascii="Times New Roman" w:hAnsi="Times New Roman" w:cs="Times New Roman"/>
        </w:rPr>
        <w:t xml:space="preserve">. </w:t>
      </w:r>
    </w:p>
    <w:p w:rsidR="002A6400" w:rsidRPr="009C5A4A" w:rsidRDefault="002A6400" w:rsidP="002A6400">
      <w:pPr>
        <w:spacing w:line="480" w:lineRule="auto"/>
        <w:rPr>
          <w:rFonts w:ascii="Times New Roman" w:hAnsi="Times New Roman" w:cs="Times New Roman"/>
        </w:rPr>
      </w:pPr>
      <w:r w:rsidRPr="004C743E">
        <w:rPr>
          <w:rFonts w:ascii="Times New Roman" w:hAnsi="Times New Roman" w:cs="Times New Roman"/>
        </w:rPr>
        <w:t xml:space="preserve">The one study of diet included in the review found that nurses’ own diet did affect their </w:t>
      </w:r>
      <w:r w:rsidRPr="009E00A8">
        <w:rPr>
          <w:rFonts w:ascii="Times New Roman" w:hAnsi="Times New Roman" w:cs="Times New Roman"/>
        </w:rPr>
        <w:t xml:space="preserve">confidence in giving </w:t>
      </w:r>
      <w:r w:rsidRPr="009C5A4A">
        <w:rPr>
          <w:rFonts w:ascii="Times New Roman" w:hAnsi="Times New Roman" w:cs="Times New Roman"/>
        </w:rPr>
        <w:t>healthy eating advice, and</w:t>
      </w:r>
      <w:r w:rsidRPr="004C743E">
        <w:rPr>
          <w:rFonts w:ascii="Times New Roman" w:hAnsi="Times New Roman" w:cs="Times New Roman"/>
        </w:rPr>
        <w:t xml:space="preserve"> were incongruent with their attitudes towards the importance of nurses being </w:t>
      </w:r>
      <w:r w:rsidRPr="009E00A8">
        <w:rPr>
          <w:rFonts w:ascii="Times New Roman" w:hAnsi="Times New Roman" w:cs="Times New Roman"/>
        </w:rPr>
        <w:t xml:space="preserve">healthy </w:t>
      </w:r>
      <w:r w:rsidRPr="009C5A4A">
        <w:rPr>
          <w:rFonts w:ascii="Times New Roman" w:hAnsi="Times New Roman" w:cs="Times New Roman"/>
        </w:rPr>
        <w:t xml:space="preserve">role models </w:t>
      </w:r>
      <w:r w:rsidRPr="004C743E">
        <w:rPr>
          <w:rFonts w:ascii="Times New Roman" w:hAnsi="Times New Roman" w:cs="Times New Roman"/>
        </w:rPr>
        <w:fldChar w:fldCharType="begin" w:fldLock="1"/>
      </w:r>
      <w:r w:rsidRPr="009C5A4A">
        <w:rPr>
          <w:rFonts w:ascii="Times New Roman" w:hAnsi="Times New Roman" w:cs="Times New Roman"/>
        </w:rPr>
        <w:instrText>ADDIN CSL_CITATION { "citationItems" : [ { "id" : "ITEM-1", "itemData" : { "DOI" : "10.12968/bjon.2015.24.2.108", "ISSN" : "0966-0461", "PMID" : "25615996", "abstract" : "This study assessed paediatric nurses' attitudes towards promoting healthy eating and their opinions regarding nurses as role models for health. In all, 67 nurses from 14 wards at an acute hospital trust completed questionnaires on weight, diet, physical activity, self-efficacy and attitudes towards nurses as role models for health. Forty-eight percent felt that they could incorporate health promotion into their patient care better, and 84% believed that nurses should present themselves as role models for health. Nurses felt that their own health behaviours influenced the quality of their care: 77% reported that patients and families would heed advice better from those who appeared to follow it themselves, and 48% reported difficulties in promoting health behaviours they did not adhere to themselves. These views were inconsistent with their own lifestyle choices, since one third of respondents did not meet physical-activity guidelines, almost half were an unhealthy weight, and the majority did not consume five portions of fruits/vegetables per day. Paediatric nurses identified barriers and facilitators to promoting healthy eating. Education, training and access to evidence-based resources may help to increase paediatric nurses' confidence to promote healthy eating to children and their families. Hospital workplaces should make provision to support nurses who seek to improve their own health.", "author" : [ { "dropping-particle" : "", "family" : "Blake", "given" : "Holly", "non-dropping-particle" : "", "parse-names" : false, "suffix" : "" }, { "dropping-particle" : "", "family" : "Patterson", "given" : "Joanna;", "non-dropping-particle" : "", "parse-names" : false, "suffix" : "" } ], "container-title" : "British Journal of Nursing", "id" : "ITEM-1", "issue" : "2", "issued" : { "date-parts" : [ [ "2015" ] ] }, "page" : "108-112", "title" : "Paediatric nurses' attitudes towards the promotion of healthy eating", "type" : "article-journal", "volume" : "24" }, "uris" : [ "http://www.mendeley.com/documents/?uuid=8948feab-e7d6-4cda-84f7-925fe1583bcc" ] } ], "mendeley" : { "formattedCitation" : "(Blake and Patterson, 2015)", "plainTextFormattedCitation" : "(Blake and Patterson, 2015)", "previouslyFormattedCitation" : "(Blake and Patterson, 2015)" }, "properties" : { "noteIndex" : 0 }, "schema" : "https://github.com/citation-style-language/schema/raw/master/csl-citation.json" }</w:instrText>
      </w:r>
      <w:r w:rsidRPr="004C743E">
        <w:rPr>
          <w:rFonts w:ascii="Times New Roman" w:hAnsi="Times New Roman" w:cs="Times New Roman"/>
        </w:rPr>
        <w:fldChar w:fldCharType="separate"/>
      </w:r>
      <w:r w:rsidRPr="004C743E">
        <w:rPr>
          <w:rFonts w:ascii="Times New Roman" w:hAnsi="Times New Roman" w:cs="Times New Roman"/>
          <w:noProof/>
        </w:rPr>
        <w:t>(Blake and Patterson, 2015)</w:t>
      </w:r>
      <w:r w:rsidRPr="004C743E">
        <w:rPr>
          <w:rFonts w:ascii="Times New Roman" w:hAnsi="Times New Roman" w:cs="Times New Roman"/>
        </w:rPr>
        <w:fldChar w:fldCharType="end"/>
      </w:r>
      <w:r w:rsidRPr="009C5A4A">
        <w:rPr>
          <w:rFonts w:ascii="Times New Roman" w:hAnsi="Times New Roman" w:cs="Times New Roman"/>
        </w:rPr>
        <w:t xml:space="preserve">. </w:t>
      </w:r>
      <w:r w:rsidRPr="004C743E">
        <w:rPr>
          <w:rFonts w:ascii="Times New Roman" w:hAnsi="Times New Roman" w:cs="Times New Roman"/>
        </w:rPr>
        <w:t xml:space="preserve">Both studies of weight </w:t>
      </w:r>
      <w:r w:rsidRPr="004C743E">
        <w:rPr>
          <w:rFonts w:ascii="Times New Roman" w:hAnsi="Times New Roman" w:cs="Times New Roman"/>
        </w:rPr>
        <w:fldChar w:fldCharType="begin" w:fldLock="1"/>
      </w:r>
      <w:r w:rsidRPr="009C5A4A">
        <w:rPr>
          <w:rFonts w:ascii="Times New Roman" w:hAnsi="Times New Roman" w:cs="Times New Roman"/>
        </w:rPr>
        <w:instrText>ADDIN CSL_CITATION { "citationItems" : [ { "id" : "ITEM-1", "itemData" : { "DOI" : "10.1111/nin.12015", "ISSN" : "1440-1800", "PMID" : "23206295", "abstract" : "Obesity is now commonly recognised to be a significant public health issue worldwide with its increasing prevalence frequently described as a global epidemic. In the United Kingdom, primary care nurses are responsible for weight management through the provision of healthy eating advice and support with lifestyle change. However, nurses themselves are not immune to the persistent and pervasive global levels of weight gain. Drawing on a Gadamerian informed phenomenological study of female primary care nurses in England, this paper considers the complex gendered understandings and experiences of being overweight, and of food and eating. The nurses' emotional and injurious experiences of being large is found to be capable of producing embodied caring practices, involving a fusion of horizons with patients over how it feels to inhabit a large body. Yet, even though subjected to similar derogatory stereotypes as patients, they simultaneously reinforce the dominant and damaging individualising psychopathology inherent to anti-obesity discourses. This suggests an urgent need to expose and challenge harmful discourses surrounding women's body size and weight in order to avoid nursing practices that unthinkingly reproduce culturally dominant and gendered understandings of weight, body size, food and eating.", "author" : [ { "dropping-particle" : "", "family" : "Aranda", "given" : "Kay", "non-dropping-particle" : "", "parse-names" : false, "suffix" : "" }, { "dropping-particle" : "", "family" : "McGreevy", "given" : "Debbie", "non-dropping-particle" : "", "parse-names" : false, "suffix" : "" } ], "container-title" : "Nursing inquiry", "id" : "ITEM-1", "issue" : "1", "issued" : { "date-parts" : [ [ "2014", "3" ] ] }, "page" : "30-8", "title" : "Embodied empathy-in-action: overweight nurses' experiences of their interactions with overweight patients.", "type" : "article-journal", "volume" : "21" }, "uris" : [ "http://www.mendeley.com/documents/?uuid=188d8dc6-946a-4be6-8017-70eb5e1ffdc3" ] }, { "id" : "ITEM-2", "itemData" : { "DOI" : "10.1111/j.1365-2648.2007.04450.x", "ISSN" : "0309-2402", "PMID" : "17973717", "abstract" : "AIM: This paper is a report of a study to explore primary care nurses' attitudes, beliefs and perceptions of own body size in relation to giving advice about obesity.\n\nBACKGROUND: Primary care nurses have a key role in the management of obesity. Their responses to the stigma of obesity and the effects of their own body size in this context have not been investigated.\n\nMETHODS: A purposive sample of 15 primary care nurses of markedly different body size were interviewed in a qualitative study undertaken in 2006 in the north of England.\n\nFINDINGS: Participants were aware of obesity stigma and this, among other factors, contributed to perceptions of obesity as being a sensitive issue to discuss. Communication tactics were employed in managing the sensitivity, with emphasis placed on maintaining good rapport. Participants took care to avoid stereotypes in presenting their beliefs about obesity, which were complex and in some respects ambivalent. They were conscious of their own body size in interactions with patients. A slim build appeared to amplify sensitivities surrounding obesity and add concerns about appearing to lack empathy or authentic experience. Those with a large body size made a virtue of their perceived greater empathy and experience, but had concerns about being poor role models. Self-disclosure techniques oriented to demonstrating personal understanding and rapport were employed to manage impressions made by body size.\n\nCONCLUSION: It is important to consider the effects of own body size in educating nurses, and further research should investigate its effects on patient outcomes.", "author" : [ { "dropping-particle" : "", "family" : "Brown", "given" : "Ian", "non-dropping-particle" : "", "parse-names" : false, "suffix" : "" }, { "dropping-particle" : "", "family" : "Thompson", "given" : "Joanne", "non-dropping-particle" : "", "parse-names" : false, "suffix" : "" } ], "container-title" : "Journal of Advanced Nursing", "id" : "ITEM-2", "issue" : "5", "issued" : { "date-parts" : [ [ "2007", "12" ] ] }, "page" : "535-43", "title" : "Primary care nurses' attitudes, beliefs and own body size in relation to obesity management.", "type" : "article-journal", "volume" : "60" }, "uris" : [ "http://www.mendeley.com/documents/?uuid=0d9f7c2c-4aed-4b89-af14-8fa2b2b3a8eb" ] } ], "mendeley" : { "formattedCitation" : "(Aranda and McGreevy, 2014; Brown and Thompson, 2007)", "manualFormatting" : "(Aranda and McGreevy, 2014; Brown and Thompson, 2007)", "plainTextFormattedCitation" : "(Aranda and McGreevy, 2014; Brown and Thompson, 2007)", "previouslyFormattedCitation" : "(Aranda and McGreevy, 2014; Brown and Thompson, 2007)" }, "properties" : { "noteIndex" : 0 }, "schema" : "https://github.com/citation-style-language/schema/raw/master/csl-citation.json" }</w:instrText>
      </w:r>
      <w:r w:rsidRPr="004C743E">
        <w:rPr>
          <w:rFonts w:ascii="Times New Roman" w:hAnsi="Times New Roman" w:cs="Times New Roman"/>
        </w:rPr>
        <w:fldChar w:fldCharType="separate"/>
      </w:r>
      <w:r w:rsidRPr="004C743E">
        <w:rPr>
          <w:rFonts w:ascii="Times New Roman" w:hAnsi="Times New Roman" w:cs="Times New Roman"/>
          <w:noProof/>
        </w:rPr>
        <w:t xml:space="preserve">(Aranda and </w:t>
      </w:r>
      <w:r w:rsidRPr="004C743E">
        <w:rPr>
          <w:rFonts w:ascii="Times New Roman" w:hAnsi="Times New Roman" w:cs="Times New Roman"/>
          <w:noProof/>
        </w:rPr>
        <w:lastRenderedPageBreak/>
        <w:t>McGreevy, 2014; Brown and Thompson, 2007)</w:t>
      </w:r>
      <w:r w:rsidRPr="004C743E">
        <w:rPr>
          <w:rFonts w:ascii="Times New Roman" w:hAnsi="Times New Roman" w:cs="Times New Roman"/>
        </w:rPr>
        <w:fldChar w:fldCharType="end"/>
      </w:r>
      <w:r w:rsidRPr="004C743E">
        <w:rPr>
          <w:rFonts w:ascii="Times New Roman" w:hAnsi="Times New Roman" w:cs="Times New Roman"/>
        </w:rPr>
        <w:t xml:space="preserve"> reported mixed evidence </w:t>
      </w:r>
      <w:r w:rsidRPr="009C5A4A">
        <w:rPr>
          <w:rFonts w:ascii="Times New Roman" w:hAnsi="Times New Roman" w:cs="Times New Roman"/>
        </w:rPr>
        <w:t xml:space="preserve">as to </w:t>
      </w:r>
      <w:r w:rsidRPr="004C743E">
        <w:rPr>
          <w:rFonts w:ascii="Times New Roman" w:hAnsi="Times New Roman" w:cs="Times New Roman"/>
        </w:rPr>
        <w:t>whether a nurse’s own weight impacted on their self-efficacy in discussing weight with patients</w:t>
      </w:r>
      <w:r w:rsidRPr="009C5A4A">
        <w:rPr>
          <w:rFonts w:ascii="Times New Roman" w:hAnsi="Times New Roman" w:cs="Times New Roman"/>
        </w:rPr>
        <w:t>, with some overweight or obese nurses reporting that they felt hypocritical to raise the issue with patients for fear of being judged, whereas others felt that their own weight helped them to better relate to patients and develop rapport</w:t>
      </w:r>
      <w:r w:rsidRPr="004C743E">
        <w:rPr>
          <w:rFonts w:ascii="Times New Roman" w:hAnsi="Times New Roman" w:cs="Times New Roman"/>
        </w:rPr>
        <w:t>.</w:t>
      </w:r>
      <w:r w:rsidRPr="009C5A4A">
        <w:rPr>
          <w:rFonts w:ascii="Times New Roman" w:hAnsi="Times New Roman" w:cs="Times New Roman"/>
        </w:rPr>
        <w:t xml:space="preserve"> </w:t>
      </w:r>
    </w:p>
    <w:p w:rsidR="002A6400" w:rsidRPr="004C743E" w:rsidRDefault="002A6400" w:rsidP="002A6400">
      <w:pPr>
        <w:spacing w:line="480" w:lineRule="auto"/>
        <w:rPr>
          <w:rFonts w:ascii="Times New Roman" w:hAnsi="Times New Roman" w:cs="Times New Roman"/>
        </w:rPr>
      </w:pPr>
      <w:r w:rsidRPr="004C743E">
        <w:rPr>
          <w:rFonts w:ascii="Times New Roman" w:hAnsi="Times New Roman" w:cs="Times New Roman"/>
        </w:rPr>
        <w:t>There were five studies of physical activity in the review</w:t>
      </w:r>
      <w:r w:rsidRPr="009C5A4A">
        <w:rPr>
          <w:rFonts w:ascii="Times New Roman" w:hAnsi="Times New Roman" w:cs="Times New Roman"/>
        </w:rPr>
        <w:t>, all of which</w:t>
      </w:r>
      <w:r w:rsidRPr="004C743E">
        <w:rPr>
          <w:rFonts w:ascii="Times New Roman" w:hAnsi="Times New Roman" w:cs="Times New Roman"/>
        </w:rPr>
        <w:t xml:space="preserve"> used different measures to assess physical activity</w:t>
      </w:r>
      <w:r w:rsidRPr="009C5A4A">
        <w:rPr>
          <w:rFonts w:ascii="Times New Roman" w:hAnsi="Times New Roman" w:cs="Times New Roman"/>
        </w:rPr>
        <w:t xml:space="preserve">. Three studies noted that nurses who reported a more active lifestyle appeared to more frequently recommend physical activity to patients </w:t>
      </w:r>
      <w:r w:rsidRPr="004C743E">
        <w:rPr>
          <w:rFonts w:ascii="Times New Roman" w:hAnsi="Times New Roman" w:cs="Times New Roman"/>
        </w:rPr>
        <w:fldChar w:fldCharType="begin" w:fldLock="1"/>
      </w:r>
      <w:r w:rsidR="00B10E46">
        <w:rPr>
          <w:rFonts w:ascii="Times New Roman" w:hAnsi="Times New Roman" w:cs="Times New Roman"/>
        </w:rPr>
        <w:instrText>ADDIN CSL_CITATION { "citationItems" : [ { "id" : "ITEM-1", "itemData" : { "PMID" : "26043015", "abstract" : "Many registered nurses (RNs) are not achieving the recommended daily levels of physical activity. This study collected data from 623 RNs about their personal health behaviours and their professional, physical activity-related health-promotion practices. The findings showed that 75% of the sample reported engaging in personal physical activity, 25% were at risk of hazardous drinking or active alcohol use disorders, 17% were past smokers and 11% were current smokers, 47% reported having a normal body weight-size, and 73% desired to be a normal body weight-size. Nearly half of the sample reported that they were promoting physical activity within their clinical practice. Personal physical activity behaviour, perceived health status, length of clinical practice, clinical specialty, and actual body weight-size were significantly related to the RNs' professional, physical activity-related practices. This study highlights a need for training on physical activity-related counselling, including awareness of the latest recommendations and strategies to promote physical activity. Health-care employers should also consider addressing nurses' barriers to the promotion of physical activity within their clinical practice so that all health-care contacts are able to maximise opportunities to promote active ageing.", "author" : [ { "dropping-particle" : "", "family" : "Bakhshi", "given" : "Savita", "non-dropping-particle" : "", "parse-names" : false, "suffix" : "" }, { "dropping-particle" : "", "family" : "Sun", "given" : "Fei", "non-dropping-particle" : "", "parse-names" : false, "suffix" : "" }, { "dropping-particle" : "", "family" : "Murrells", "given" : "Trevor", "non-dropping-particle" : "", "parse-names" : false, "suffix" : "" }, { "dropping-particle" : "", "family" : "While", "given" : "Alison E.", "non-dropping-particle" : "", "parse-names" : false, "suffix" : "" } ], "container-title" : "British journal of community nursing", "id" : "ITEM-1", "issue" : "6", "issued" : { "date-parts" : [ [ "2015" ] ] }, "page" : "289-297", "title" : "Nurses \u2019 health behaviours and physical activity-related health-promotion practices.", "type" : "article-journal", "volume" : "20" }, "uris" : [ "http://www.mendeley.com/documents/?uuid=2305ccf4-2440-46ee-a00d-4e7bd580e67f" ] }, { "id" : "ITEM-2", "itemData" : { "DOI" : "10.1111/j.1440-172X.2011.01951.x", "ISSN" : "1440-172X", "PMID" : "21781214", "abstract" : "Recommendations by experts have been in place for &gt; 10 years encouraging every adult to participate in \u2265 30 min of daily moderate-intensity physical activity. Despite extensive research supporting the value of physical activity, only about one-third of all adults meet physical activity recommendations. Using Pender's Health Promotion Theory as the framework, this study was focused on the relationships between nurses' beliefs regarding the benefits of exercise, their exercise behaviour and their recommendation of exercise for health promotion or as part of a treatment plan. Results showed positive correlations between exercise benefits, physical activity and recommendation of exercise to patients. Nurses who believe in health promotion and embrace healthy behaviours are more likely to be positive role models and teach healthy behaviours to their patients. Recommendations for practice and future research are included.", "author" : [ { "dropping-particle" : "", "family" : "Esposito", "given" : "Eileen M", "non-dropping-particle" : "", "parse-names" : false, "suffix" : "" }, { "dropping-particle" : "", "family" : "Fitzpatrick", "given" : "Joyce J", "non-dropping-particle" : "", "parse-names" : false, "suffix" : "" } ], "container-title" : "International journal of nursing practice", "id" : "ITEM-2", "issue" : "4", "issued" : { "date-parts" : [ [ "2011", "8" ] ] }, "page" : "351-6", "title" : "Registered nurses' beliefs of the benefits of exercise, their exercise behaviour and their patient teaching regarding exercise", "type" : "article-journal", "volume" : "17" }, "uris" : [ "http://www.mendeley.com/documents/?uuid=a8968190-f9aa-4834-98af-005b40bb2f58" ] }, { "id" : "ITEM-3", "itemData" : { "DOI" : "10.1136/bjsm.32.3.242", "ISBN" : "0306-3674", "ISSN" : "0306-3674", "PMID" : "9773175", "abstract" : "OBJECTIVE: To examine the promotion of physical activity by general practitioners (GPs) and practice nurses (PNs). METHODS: A questionnaire that examined the types of barriers and the levels of their influence as well as stage of change for activity promotion and for personal behaviour was mailed to 846 subjects. RESULTS: The return rate exceeded 70% in each group with a high proportion (69%) of GPs and PNs reporting that they regularly promote physical activity with their patients. GPs were less likely to regularly promote physical activity with their patients if they indicated lack of time as a barrier (odds ratio (OR) = 0.73, 95% confidence interval (CI) 0.58 to 0.93) or lack of incentives (OR = 0.74, 95% CI 0.59 to 0.94), and more likely to promote exercise if they themselves were regular exercisers (OR = 3.19, 95% CI 1.96 to 5.18). However, for PNs longer consultation times (by 1.5 to 2 minutes) had a higher likelihood of producing regular promotion of activity (OR = 1.61, 95% CI 1.02 to 1.62). For PNs personal physical activity stage was the strongest significant predictor of promotion level, but with a stronger effect (OR = 4.77, 95% CI 1.48 to 15.35) than in the GPs. CONCLUSION: The main finding is that GPs in the action or maintenance stage of changing their own physical activity are three times more likely to regularly promote the same behaviour in their patients than those in the other stages; for PNs the same difference quadruples the likelihood of them promoting physical activity. Professional readiness to change is influenced by known system barriers in GPs, and not in PNs, but is more strongly predicted by personal physical activity behaviour in both groups.", "author" : [ { "dropping-particle" : "", "family" : "McKenna", "given" : "J.", "non-dropping-particle" : "", "parse-names" : false, "suffix" : "" }, { "dropping-particle" : "", "family" : "Naylor", "given" : "P. J.", "non-dropping-particle" : "", "parse-names" : false, "suffix" : "" }, { "dropping-particle" : "", "family" : "McDowell", "given" : "N", "non-dropping-particle" : "", "parse-names" : false, "suffix" : "" } ], "container-title" : "British journal of sports medicine", "id" : "ITEM-3", "issue" : "3", "issued" : { "date-parts" : [ [ "1998", "9", "1" ] ] }, "note" : "From Duplicate 1 (Barriers to physical activity promotion by general practitioners and practice nurses. - McKenna, J.; Naylor, P. J.; McDowell, N)\n\nFrom Duplicate 1 (Barriers to physical activity promotion by general practitioners and practice nurses. - McKenna, J.; Naylor, P. J.; McDowell, N)\n\nFrom Duplicate 2 (Barriers to physical activity promotion by general practitioners and practice nurses. - McKenna, J; Naylor, P J; McDowell, N)\n\nAccession Number: 9773175. Language: English. Date Revised: 20151119. Date Created: 19981209. Date Completed: 19981209. Update Code: 20151204. Publication Type: Journal Article. Journal ID: 0432520. Publication Model: Print. Cited Medium: Print. NLM ISO Abbr: Br J Sports Med. PubMed Central ID: PMC1756103. Comment: Cites: Am Rev Respir Dis. 1983 Jun;127(6):739-46. (PMID: 6859657). Cites: Prev Med. 1997 May-Jun;26(3):382-8. (PMID: 9144763). Cites: Am J Prev Med. 1988;4(4 Suppl):27-48; discussion 49-52. (PMID: 3079141). Cites: J Fam Pract. 1992 Jan;34(1):86-91. (PMID: 1728659). Cites: Circulation. 1992 Jul;86(1):340-4. (PMID: 1617788). Cites: J Subst Abuse. 1990;2(2):217-35. (PMID: 2136111). Cites: Health Psychol. 1992;11(4):257-61. (PMID: 1396494). Cites: J Fam Pract. 1992 Oct;35(4):388-94. (PMID: 1402726). Cites: Prev Med. 1992 Nov;21(6):679-87. (PMID: 1438114). Cites: BMJ. 1993 Jul 17;307(6897):188-90. (PMID: 8343750). Cites: Fam Pract. 1993 Jun;10(2):137-51. (PMID: 8359603). Cites: Health Educ Q. 1993 Fall;20(3):431-40. (PMID: 8307765). Cites: Br J Gen Pract. 1994 May;44(382):224-8. (PMID: 8204337). Cites: Am J Health Promot. 1994 Sep-Oct;9(1):49-55. (PMID: 10147495). Cites: BMJ. 1996 Apr 13;312(7036):949-52. (PMID: 8616310). Cites: Prev Med. 1995 Nov;24(6):543-5. (PMID: 8610075). Cites: Prev Med. 1995 Nov;24(6):546-52. (PMID: 8610076). Cites: Clin J Sport Med. 1996 Apr;6(2):112-8. (PMID: 8673568). Cites: Br J Gen Pract. 1996 Mar;46(404):187-92. (PMID: 8731628). Cites: Prev Med. 1996 May-Jun;25(3):225-33. (PMID: 8780999). Cites: Fam Pract. 1997 Apr;14(2):160-76. (PMID: 9137956). Cites: Med Care. 1984 Apr;22(4):360-5. (PMID: 6717116). Linking ISSN: 03063674. Subset: IM; Date of Electronic Publication: 19980901. Current Imprints: Publication: London : BMJ Publishing Group; Original Imprints: Publication: Loughborough, Eng.\n\nFrom Duplicate 2 (Barriers to physical activity promotion by general practitioners and practice nurses. - McKenna, J.; Naylor, P. J.; McDowell, N)\n\nFrom Duplicate 2 (Barriers to physical activity promotion by general practitioners and practice nurses. - McKenna, J; Naylor, P; McDowell, N)\n\nAccession Number: 107197797. Language: English. Entry Date: 19990701. Revision Date: 20150711. Publication Type: Journal Article; research; tables/charts. Journal Subset: Allied Health; Biomedical; Double Blind Peer Reviewed; Europe; Expert Peer Reviewed; Peer Reviewed; UK &amp;amp; Ireland. NLM UID: 0432520.\n\nFrom Duplicate 1 (Factors that influence practice nurses to promote physical activity. - McDowell, N; McKenna, J; Naylor, P)\n\nAccession Number: 107296116. Language: English. Entry Date: 19981101. Revision Date: 20150711. Publication Type: Journal Article; research; tables/charts. Journal Subset: Allied Health; Biomedical; Double Blind Peer Reviewed; Europe; Expert Peer Reviewed; Peer Reviewed; UK &amp;amp; Ireland. NLM UID: 0432520.\n\nFrom Duplicate 1 (Factors that influence practice nurses to promote physical activity. - McDowell, N; McKenna, J; Naylor, P)\n\nAccession Number: 107296116. Language: English. Entry Date: 19981101. Revision Date: 20150711. Publication Type: Journal Article; research; tables/charts. Journal Subset: Allied Health; Biomedical; Double Blind Peer Reviewed; Europe; Expert Peer Reviewed; Peer Reviewed; UK &amp;amp; Ireland. NLM UID: 0432520.", "page" : "242-247", "publisher" : "BMJ Publishing Group", "publisher-place" : "Exercise and Health Research Unit, University of Bristol, 34 West Park, Bristol BS8 2LU, United Kingdom", "title" : "Barriers to physical activity promotion by general practitioners and practice nurses.", "type" : "article-journal", "volume" : "32" }, "uris" : [ "http://www.mendeley.com/documents/?uuid=70c0ca15-bd2d-4db8-8489-1681bdd926a3" ] } ], "mendeley" : { "formattedCitation" : "(Bakhshi &lt;i&gt;et al.&lt;/i&gt;, 2015; Esposito and Fitzpatrick, 2011; J. McKenna &lt;i&gt;et al.&lt;/i&gt;, 1998)", "plainTextFormattedCitation" : "(Bakhshi et al., 2015; Esposito and Fitzpatrick, 2011; J. McKenna et al., 1998)", "previouslyFormattedCitation" : "(Bakhshi &lt;i&gt;et al.&lt;/i&gt;, 2015; Esposito and Fitzpatrick, 2011; J. McKenna &lt;i&gt;et al.&lt;/i&gt;, 1998)" }, "properties" : { "noteIndex" : 0 }, "schema" : "https://github.com/citation-style-language/schema/raw/master/csl-citation.json" }</w:instrText>
      </w:r>
      <w:r w:rsidRPr="004C743E">
        <w:rPr>
          <w:rFonts w:ascii="Times New Roman" w:hAnsi="Times New Roman" w:cs="Times New Roman"/>
        </w:rPr>
        <w:fldChar w:fldCharType="separate"/>
      </w:r>
      <w:r w:rsidR="004314A5" w:rsidRPr="004314A5">
        <w:rPr>
          <w:rFonts w:ascii="Times New Roman" w:hAnsi="Times New Roman" w:cs="Times New Roman"/>
          <w:noProof/>
        </w:rPr>
        <w:t xml:space="preserve">(Bakhshi </w:t>
      </w:r>
      <w:r w:rsidR="004314A5" w:rsidRPr="004314A5">
        <w:rPr>
          <w:rFonts w:ascii="Times New Roman" w:hAnsi="Times New Roman" w:cs="Times New Roman"/>
          <w:i/>
          <w:noProof/>
        </w:rPr>
        <w:t>et al.</w:t>
      </w:r>
      <w:r w:rsidR="004314A5" w:rsidRPr="004314A5">
        <w:rPr>
          <w:rFonts w:ascii="Times New Roman" w:hAnsi="Times New Roman" w:cs="Times New Roman"/>
          <w:noProof/>
        </w:rPr>
        <w:t xml:space="preserve">, 2015; Esposito and Fitzpatrick, 2011; J. McKenna </w:t>
      </w:r>
      <w:r w:rsidR="004314A5" w:rsidRPr="004314A5">
        <w:rPr>
          <w:rFonts w:ascii="Times New Roman" w:hAnsi="Times New Roman" w:cs="Times New Roman"/>
          <w:i/>
          <w:noProof/>
        </w:rPr>
        <w:t>et al.</w:t>
      </w:r>
      <w:r w:rsidR="004314A5" w:rsidRPr="004314A5">
        <w:rPr>
          <w:rFonts w:ascii="Times New Roman" w:hAnsi="Times New Roman" w:cs="Times New Roman"/>
          <w:noProof/>
        </w:rPr>
        <w:t>, 1998)</w:t>
      </w:r>
      <w:r w:rsidRPr="004C743E">
        <w:rPr>
          <w:rFonts w:ascii="Times New Roman" w:hAnsi="Times New Roman" w:cs="Times New Roman"/>
        </w:rPr>
        <w:fldChar w:fldCharType="end"/>
      </w:r>
      <w:r w:rsidRPr="004C743E">
        <w:rPr>
          <w:rFonts w:ascii="Times New Roman" w:hAnsi="Times New Roman" w:cs="Times New Roman"/>
        </w:rPr>
        <w:t xml:space="preserve"> and two reporting no association between nurses’ own physical activity and their physical activity promotion </w:t>
      </w:r>
      <w:r w:rsidRPr="004C743E">
        <w:rPr>
          <w:rFonts w:ascii="Times New Roman" w:hAnsi="Times New Roman" w:cs="Times New Roman"/>
        </w:rPr>
        <w:fldChar w:fldCharType="begin" w:fldLock="1"/>
      </w:r>
      <w:r w:rsidR="00B10E46">
        <w:rPr>
          <w:rFonts w:ascii="Times New Roman" w:hAnsi="Times New Roman" w:cs="Times New Roman"/>
        </w:rPr>
        <w:instrText>ADDIN CSL_CITATION { "citationItems" : [ { "id" : "ITEM-1", "itemData" : { "DOI" : "10.1111/jpm.12205", "ISSN" : "1351-0126", "abstract" : "Evidence is mounting for the efficacy of exercise in the treatment of people with mental illness. Nurses working in mental health settings are well placed to provide exercise advice for people with mental illness. However, quantitative examinations of the barriers to exercise prescription experienced by nurses, or their views regarding the barriers to exercise participation experienced by people with mental illness, are lacking. In this study, 34 nurses completed the Exercise in Mental Illness Questionnaire\u2014Health Professionals Version (EMIQ\u2010HP). This survey examined the frequency of exercise prescription and the level of agreement with statements regarding barriers to exercise prescription for, and exercise participation by, people with mental illness. The level of agreement scores for statements for each section was summed, with a higher score indicating a higher level of agreement. Nurses disagree with many of the barriers to exercise prescription presented in the literature. The level of agreement scores did not differ between nurses who prescribe exercise \u2018Always\u2019, \u2018Most of the time\u2019, \u2018Occasionally\u2019 or \u2018Never\u2019. We found a non\u2010significant negative relationship between frequency of exercise prescription and summed level of agreement scores for barriers to exercise prescription. Consensus regarding barriers to exercise participation by mental health consumers is less clear. This study provides valuable new insight into the role of nurses in the provision of exercise for people with mental illness. Confirmation in larger samples is needed before translation of research to practice. (PsycINFO Database Record (c) 2016 APA, all rights reserved)", "author" : [ { "dropping-particle" : "", "family" : "Stanton", "given" : "Robert", "non-dropping-particle" : "", "parse-names" : false, "suffix" : "" }, { "dropping-particle" : "", "family" : "Reaburn", "given" : "P", "non-dropping-particle" : "", "parse-names" : false, "suffix" : "" }, { "dropping-particle" : "", "family" : "Happell", "given" : "B", "non-dropping-particle" : "", "parse-names" : false, "suffix" : "" } ], "container-title" : "Journal of Psychiatric and Mental Health Nursing", "id" : "ITEM-1", "issue" : "6", "issued" : { "date-parts" : [ [ "2015", "8" ] ] }, "note" : "Accession Number: 2015-15876-001. PMID: 25855247 Partial author list: First Author &amp;amp; Affiliation: Stanton, R.; School of Medical and Applied Sciences, Central Queensland University, Rockhampton, QLD, Australia. Other Publishers: Blackwell Publishing. Release Date: 20150413. Correction Date: 20161013. Publication Type: Journal (0100), Peer Reviewed Journal (0110). Format Covered: Electronic. Document Type: Journal Article. Language: English. Major Descriptor: Exercise; Mental Disorders; Mental Health Services; Nurses; Nursing. Classification: Health &amp;amp; Mental Health Services (3370). Population: Human (10); Male (30); Female (40). Location: Australia. Age Group: Adulthood (18 yrs &amp;amp; older) (300); Young Adulthood (18-29 yrs) (320); Thirties (30-39 yrs) (340); Middle Age (40-64 yrs) (360); Aged (65 yrs &amp;amp; older) (380). Tests &amp;amp; Measures: Exercise in Mental Illness Questionnaire--Health Professionals Version DOI: 10.1037/t47058-000. Methodology: Empirical Study; Quantitative Study. Page Count: 9. Issue Publication Date: Aug, 2015. Publication History: Accepted Date: Jan 22, 2015. Copyright Statement: John Wiley &amp;amp; Sons Ltd. 2015.", "page" : "440-448", "publisher" : "Wiley-Blackwell Publishing Ltd.", "publisher-place" : "Stanton, R., School of Medical and Applied Sciences, Central Queensland University, Bruce Highway, Rockhampton, QLD, Australia, 4702", "title" : "Barriers to exercise prescription and participation in people with mental illness: The perspectives of nurses working in mental health.", "type" : "article-journal", "volume" : "22" }, "uris" : [ "http://www.mendeley.com/documents/?uuid=8fc900aa-d40a-4bac-86bf-d3bcb54ae9e7" ] }, { "id" : "ITEM-2", "itemData" : { "DOI" : "10.1016/j.puhe.2016.05.015", "ISBN" : "0033-3506", "ISSN" : "14765616", "PMID" : "27370700", "abstract" : "Objectives To examine the impact, acceptability, practicability and implementation of a training intervention, designed using the Behaviour Change Wheel, on the delivery of very brief advice on physical activity, by nurses to cancer patients. Study design A mixed methods feasibility study. Method A purposeful sample of nurses (n??=??62) were recruited across two delivery arms, face-to-face (n??=??55) and online (n??=??7). Frequency of delivery of physical activity advice was collected at baseline with follow-up at 12??weeks. The ???capability, opportunity and motivation??? of nurses to deliver very brief advice was measured via questionnaire. Semi-structured phone interviews (n??=??14) were completed and analyzed thematically. A cost consequence analysis was undertaken. Results The intervention improved the ???capability, opportunity and motivation??? of nurses resulting in a change in knowledge, attitudes and beliefs towards physical activity. The intervention was both acceptable and practical. Face-to-face was the preferred mode of delivery, however there was also value in the online option. The cost of delivery per participant was ??33.87 for face-to-face delivery, and ??103.83 for online delivery inflated due to low recruitment numbers. A significant improvement was seen in delivery of very brief advice at 12 weeks (Z??=?????4.39, P???????0.01). Conclusion The intervention is acceptable, practical and improves delivery of very brief advice on physical activity by nurses to cancer patients in the short-term. Both face-to-face and online delivery should be considered.", "author" : [ { "dropping-particle" : "", "family" : "Webb", "given" : "J.", "non-dropping-particle" : "", "parse-names" : false, "suffix" : "" }, { "dropping-particle" : "", "family" : "Hall", "given" : "J.", "non-dropping-particle" : "", "parse-names" : false, "suffix" : "" }, { "dropping-particle" : "", "family" : "Hall", "given" : "K.", "non-dropping-particle" : "", "parse-names" : false, "suffix" : "" }, { "dropping-particle" : "", "family" : "Fabunmi-Alade", "given" : "R.", "non-dropping-particle" : "", "parse-names" : false, "suffix" : "" } ], "container-title" : "Public Health", "id" : "ITEM-2", "issued" : { "date-parts" : [ [ "2016" ] ] }, "page" : "121-133", "publisher" : "Elsevier Ltd", "title" : "Increasing the frequency of physical activity very brief advice by nurses to cancer patients. A mixed methods feasibility study of a training intervention", "type" : "article-journal", "volume" : "139" }, "uris" : [ "http://www.mendeley.com/documents/?uuid=28d19f24-079d-4785-97e9-55a74b25b622" ] } ], "mendeley" : { "formattedCitation" : "(Stanton &lt;i&gt;et al.&lt;/i&gt;, 2015; Webb &lt;i&gt;et al.&lt;/i&gt;, 2016)", "plainTextFormattedCitation" : "(Stanton et al., 2015; Webb et al., 2016)", "previouslyFormattedCitation" : "(Stanton, Reaburn, &lt;i&gt;et al.&lt;/i&gt;, 2015; Webb &lt;i&gt;et al.&lt;/i&gt;, 2016)" }, "properties" : { "noteIndex" : 0 }, "schema" : "https://github.com/citation-style-language/schema/raw/master/csl-citation.json" }</w:instrText>
      </w:r>
      <w:r w:rsidRPr="004C743E">
        <w:rPr>
          <w:rFonts w:ascii="Times New Roman" w:hAnsi="Times New Roman" w:cs="Times New Roman"/>
        </w:rPr>
        <w:fldChar w:fldCharType="separate"/>
      </w:r>
      <w:r w:rsidR="00B10E46" w:rsidRPr="00B10E46">
        <w:rPr>
          <w:rFonts w:ascii="Times New Roman" w:hAnsi="Times New Roman" w:cs="Times New Roman"/>
          <w:noProof/>
        </w:rPr>
        <w:t xml:space="preserve">(Stanton </w:t>
      </w:r>
      <w:r w:rsidR="00B10E46" w:rsidRPr="00B10E46">
        <w:rPr>
          <w:rFonts w:ascii="Times New Roman" w:hAnsi="Times New Roman" w:cs="Times New Roman"/>
          <w:i/>
          <w:noProof/>
        </w:rPr>
        <w:t>et al.</w:t>
      </w:r>
      <w:r w:rsidR="00B10E46" w:rsidRPr="00B10E46">
        <w:rPr>
          <w:rFonts w:ascii="Times New Roman" w:hAnsi="Times New Roman" w:cs="Times New Roman"/>
          <w:noProof/>
        </w:rPr>
        <w:t xml:space="preserve">, 2015; Webb </w:t>
      </w:r>
      <w:r w:rsidR="00B10E46" w:rsidRPr="00B10E46">
        <w:rPr>
          <w:rFonts w:ascii="Times New Roman" w:hAnsi="Times New Roman" w:cs="Times New Roman"/>
          <w:i/>
          <w:noProof/>
        </w:rPr>
        <w:t>et al.</w:t>
      </w:r>
      <w:r w:rsidR="00B10E46" w:rsidRPr="00B10E46">
        <w:rPr>
          <w:rFonts w:ascii="Times New Roman" w:hAnsi="Times New Roman" w:cs="Times New Roman"/>
          <w:noProof/>
        </w:rPr>
        <w:t>, 2016)</w:t>
      </w:r>
      <w:r w:rsidRPr="004C743E">
        <w:rPr>
          <w:rFonts w:ascii="Times New Roman" w:hAnsi="Times New Roman" w:cs="Times New Roman"/>
        </w:rPr>
        <w:fldChar w:fldCharType="end"/>
      </w:r>
      <w:r w:rsidRPr="004C743E">
        <w:rPr>
          <w:rFonts w:ascii="Times New Roman" w:hAnsi="Times New Roman" w:cs="Times New Roman"/>
        </w:rPr>
        <w:t xml:space="preserve">. The studies suggested that both </w:t>
      </w:r>
      <w:r w:rsidRPr="009C5A4A">
        <w:rPr>
          <w:rFonts w:ascii="Times New Roman" w:hAnsi="Times New Roman" w:cs="Times New Roman"/>
        </w:rPr>
        <w:t xml:space="preserve">personal physical activity and job-related variables underpin physical activity promotion, as nurses who had more years of practice, a longer consultation time, or knew where to refer patients more likely to engage in physical activity promotion </w:t>
      </w:r>
      <w:r w:rsidRPr="004C743E">
        <w:rPr>
          <w:rFonts w:ascii="Times New Roman" w:hAnsi="Times New Roman" w:cs="Times New Roman"/>
        </w:rPr>
        <w:fldChar w:fldCharType="begin" w:fldLock="1"/>
      </w:r>
      <w:r w:rsidR="00B10E46">
        <w:rPr>
          <w:rFonts w:ascii="Times New Roman" w:hAnsi="Times New Roman" w:cs="Times New Roman"/>
        </w:rPr>
        <w:instrText>ADDIN CSL_CITATION { "citationItems" : [ { "id" : "ITEM-1", "itemData" : { "PMID" : "26043015", "abstract" : "Many registered nurses (RNs) are not achieving the recommended daily levels of physical activity. This study collected data from 623 RNs about their personal health behaviours and their professional, physical activity-related health-promotion practices. The findings showed that 75% of the sample reported engaging in personal physical activity, 25% were at risk of hazardous drinking or active alcohol use disorders, 17% were past smokers and 11% were current smokers, 47% reported having a normal body weight-size, and 73% desired to be a normal body weight-size. Nearly half of the sample reported that they were promoting physical activity within their clinical practice. Personal physical activity behaviour, perceived health status, length of clinical practice, clinical specialty, and actual body weight-size were significantly related to the RNs' professional, physical activity-related practices. This study highlights a need for training on physical activity-related counselling, including awareness of the latest recommendations and strategies to promote physical activity. Health-care employers should also consider addressing nurses' barriers to the promotion of physical activity within their clinical practice so that all health-care contacts are able to maximise opportunities to promote active ageing.", "author" : [ { "dropping-particle" : "", "family" : "Bakhshi", "given" : "Savita", "non-dropping-particle" : "", "parse-names" : false, "suffix" : "" }, { "dropping-particle" : "", "family" : "Sun", "given" : "Fei", "non-dropping-particle" : "", "parse-names" : false, "suffix" : "" }, { "dropping-particle" : "", "family" : "Murrells", "given" : "Trevor", "non-dropping-particle" : "", "parse-names" : false, "suffix" : "" }, { "dropping-particle" : "", "family" : "While", "given" : "Alison E.", "non-dropping-particle" : "", "parse-names" : false, "suffix" : "" } ], "container-title" : "British journal of community nursing", "id" : "ITEM-1", "issue" : "6", "issued" : { "date-parts" : [ [ "2015" ] ] }, "page" : "289-297", "title" : "Nurses \u2019 health behaviours and physical activity-related health-promotion practices.", "type" : "article-journal", "volume" : "20" }, "uris" : [ "http://www.mendeley.com/documents/?uuid=2305ccf4-2440-46ee-a00d-4e7bd580e67f" ] }, { "id" : "ITEM-2", "itemData" : { "DOI" : "10.1136/bjsm.32.3.242", "ISBN" : "0306-3674", "ISSN" : "0306-3674", "PMID" : "9773175", "abstract" : "OBJECTIVE: To examine the promotion of physical activity by general practitioners (GPs) and practice nurses (PNs). METHODS: A questionnaire that examined the types of barriers and the levels of their influence as well as stage of change for activity promotion and for personal behaviour was mailed to 846 subjects. RESULTS: The return rate exceeded 70% in each group with a high proportion (69%) of GPs and PNs reporting that they regularly promote physical activity with their patients. GPs were less likely to regularly promote physical activity with their patients if they indicated lack of time as a barrier (odds ratio (OR) = 0.73, 95% confidence interval (CI) 0.58 to 0.93) or lack of incentives (OR = 0.74, 95% CI 0.59 to 0.94), and more likely to promote exercise if they themselves were regular exercisers (OR = 3.19, 95% CI 1.96 to 5.18). However, for PNs longer consultation times (by 1.5 to 2 minutes) had a higher likelihood of producing regular promotion of activity (OR = 1.61, 95% CI 1.02 to 1.62). For PNs personal physical activity stage was the strongest significant predictor of promotion level, but with a stronger effect (OR = 4.77, 95% CI 1.48 to 15.35) than in the GPs. CONCLUSION: The main finding is that GPs in the action or maintenance stage of changing their own physical activity are three times more likely to regularly promote the same behaviour in their patients than those in the other stages; for PNs the same difference quadruples the likelihood of them promoting physical activity. Professional readiness to change is influenced by known system barriers in GPs, and not in PNs, but is more strongly predicted by personal physical activity behaviour in both groups.", "author" : [ { "dropping-particle" : "", "family" : "McKenna", "given" : "J.", "non-dropping-particle" : "", "parse-names" : false, "suffix" : "" }, { "dropping-particle" : "", "family" : "Naylor", "given" : "P. J.", "non-dropping-particle" : "", "parse-names" : false, "suffix" : "" }, { "dropping-particle" : "", "family" : "McDowell", "given" : "N", "non-dropping-particle" : "", "parse-names" : false, "suffix" : "" } ], "container-title" : "British journal of sports medicine", "id" : "ITEM-2", "issue" : "3", "issued" : { "date-parts" : [ [ "1998", "9", "1" ] ] }, "note" : "From Duplicate 1 (Barriers to physical activity promotion by general practitioners and practice nurses. - McKenna, J.; Naylor, P. J.; McDowell, N)\n\nFrom Duplicate 1 (Barriers to physical activity promotion by general practitioners and practice nurses. - McKenna, J.; Naylor, P. J.; McDowell, N)\n\nFrom Duplicate 2 (Barriers to physical activity promotion by general practitioners and practice nurses. - McKenna, J; Naylor, P J; McDowell, N)\n\nAccession Number: 9773175. Language: English. Date Revised: 20151119. Date Created: 19981209. Date Completed: 19981209. Update Code: 20151204. Publication Type: Journal Article. Journal ID: 0432520. Publication Model: Print. Cited Medium: Print. NLM ISO Abbr: Br J Sports Med. PubMed Central ID: PMC1756103. Comment: Cites: Am Rev Respir Dis. 1983 Jun;127(6):739-46. (PMID: 6859657). Cites: Prev Med. 1997 May-Jun;26(3):382-8. (PMID: 9144763). Cites: Am J Prev Med. 1988;4(4 Suppl):27-48; discussion 49-52. (PMID: 3079141). Cites: J Fam Pract. 1992 Jan;34(1):86-91. (PMID: 1728659). Cites: Circulation. 1992 Jul;86(1):340-4. (PMID: 1617788). Cites: J Subst Abuse. 1990;2(2):217-35. (PMID: 2136111). Cites: Health Psychol. 1992;11(4):257-61. (PMID: 1396494). Cites: J Fam Pract. 1992 Oct;35(4):388-94. (PMID: 1402726). Cites: Prev Med. 1992 Nov;21(6):679-87. (PMID: 1438114). Cites: BMJ. 1993 Jul 17;307(6897):188-90. (PMID: 8343750). Cites: Fam Pract. 1993 Jun;10(2):137-51. (PMID: 8359603). Cites: Health Educ Q. 1993 Fall;20(3):431-40. (PMID: 8307765). Cites: Br J Gen Pract. 1994 May;44(382):224-8. (PMID: 8204337). Cites: Am J Health Promot. 1994 Sep-Oct;9(1):49-55. (PMID: 10147495). Cites: BMJ. 1996 Apr 13;312(7036):949-52. (PMID: 8616310). Cites: Prev Med. 1995 Nov;24(6):543-5. (PMID: 8610075). Cites: Prev Med. 1995 Nov;24(6):546-52. (PMID: 8610076). Cites: Clin J Sport Med. 1996 Apr;6(2):112-8. (PMID: 8673568). Cites: Br J Gen Pract. 1996 Mar;46(404):187-92. (PMID: 8731628). Cites: Prev Med. 1996 May-Jun;25(3):225-33. (PMID: 8780999). Cites: Fam Pract. 1997 Apr;14(2):160-76. (PMID: 9137956). Cites: Med Care. 1984 Apr;22(4):360-5. (PMID: 6717116). Linking ISSN: 03063674. Subset: IM; Date of Electronic Publication: 19980901. Current Imprints: Publication: London : BMJ Publishing Group; Original Imprints: Publication: Loughborough, Eng.\n\nFrom Duplicate 2 (Barriers to physical activity promotion by general practitioners and practice nurses. - McKenna, J.; Naylor, P. J.; McDowell, N)\n\nFrom Duplicate 2 (Barriers to physical activity promotion by general practitioners and practice nurses. - McKenna, J; Naylor, P; McDowell, N)\n\nAccession Number: 107197797. Language: English. Entry Date: 19990701. Revision Date: 20150711. Publication Type: Journal Article; research; tables/charts. Journal Subset: Allied Health; Biomedical; Double Blind Peer Reviewed; Europe; Expert Peer Reviewed; Peer Reviewed; UK &amp;amp; Ireland. NLM UID: 0432520.\n\nFrom Duplicate 1 (Factors that influence practice nurses to promote physical activity. - McDowell, N; McKenna, J; Naylor, P)\n\nAccession Number: 107296116. Language: English. Entry Date: 19981101. Revision Date: 20150711. Publication Type: Journal Article; research; tables/charts. Journal Subset: Allied Health; Biomedical; Double Blind Peer Reviewed; Europe; Expert Peer Reviewed; Peer Reviewed; UK &amp;amp; Ireland. NLM UID: 0432520.\n\nFrom Duplicate 1 (Factors that influence practice nurses to promote physical activity. - McDowell, N; McKenna, J; Naylor, P)\n\nAccession Number: 107296116. Language: English. Entry Date: 19981101. Revision Date: 20150711. Publication Type: Journal Article; research; tables/charts. Journal Subset: Allied Health; Biomedical; Double Blind Peer Reviewed; Europe; Expert Peer Reviewed; Peer Reviewed; UK &amp;amp; Ireland. NLM UID: 0432520.", "page" : "242-247", "publisher" : "BMJ Publishing Group", "publisher-place" : "Exercise and Health Research Unit, University of Bristol, 34 West Park, Bristol BS8 2LU, United Kingdom", "title" : "Barriers to physical activity promotion by general practitioners and practice nurses.", "type" : "article-journal", "volume" : "32" }, "uris" : [ "http://www.mendeley.com/documents/?uuid=70c0ca15-bd2d-4db8-8489-1681bdd926a3" ] }, { "id" : "ITEM-3", "itemData" : { "DOI" : "10.1016/j.puhe.2016.05.015", "ISBN" : "0033-3506", "ISSN" : "14765616", "PMID" : "27370700", "abstract" : "Objectives To examine the impact, acceptability, practicability and implementation of a training intervention, designed using the Behaviour Change Wheel, on the delivery of very brief advice on physical activity, by nurses to cancer patients. Study design A mixed methods feasibility study. Method A purposeful sample of nurses (n??=??62) were recruited across two delivery arms, face-to-face (n??=??55) and online (n??=??7). Frequency of delivery of physical activity advice was collected at baseline with follow-up at 12??weeks. The ???capability, opportunity and motivation??? of nurses to deliver very brief advice was measured via questionnaire. Semi-structured phone interviews (n??=??14) were completed and analyzed thematically. A cost consequence analysis was undertaken. Results The intervention improved the ???capability, opportunity and motivation??? of nurses resulting in a change in knowledge, attitudes and beliefs towards physical activity. The intervention was both acceptable and practical. Face-to-face was the preferred mode of delivery, however there was also value in the online option. The cost of delivery per participant was ??33.87 for face-to-face delivery, and ??103.83 for online delivery inflated due to low recruitment numbers. A significant improvement was seen in delivery of very brief advice at 12 weeks (Z??=?????4.39, P???????0.01). Conclusion The intervention is acceptable, practical and improves delivery of very brief advice on physical activity by nurses to cancer patients in the short-term. Both face-to-face and online delivery should be considered.", "author" : [ { "dropping-particle" : "", "family" : "Webb", "given" : "J.", "non-dropping-particle" : "", "parse-names" : false, "suffix" : "" }, { "dropping-particle" : "", "family" : "Hall", "given" : "J.", "non-dropping-particle" : "", "parse-names" : false, "suffix" : "" }, { "dropping-particle" : "", "family" : "Hall", "given" : "K.", "non-dropping-particle" : "", "parse-names" : false, "suffix" : "" }, { "dropping-particle" : "", "family" : "Fabunmi-Alade", "given" : "R.", "non-dropping-particle" : "", "parse-names" : false, "suffix" : "" } ], "container-title" : "Public Health", "id" : "ITEM-3", "issued" : { "date-parts" : [ [ "2016" ] ] }, "page" : "121-133", "publisher" : "Elsevier Ltd", "title" : "Increasing the frequency of physical activity very brief advice by nurses to cancer patients. A mixed methods feasibility study of a training intervention", "type" : "article-journal", "volume" : "139" }, "uris" : [ "http://www.mendeley.com/documents/?uuid=28d19f24-079d-4785-97e9-55a74b25b622" ] } ], "mendeley" : { "formattedCitation" : "(Bakhshi &lt;i&gt;et al.&lt;/i&gt;, 2015; J. McKenna &lt;i&gt;et al.&lt;/i&gt;, 1998; Webb &lt;i&gt;et al.&lt;/i&gt;, 2016)", "plainTextFormattedCitation" : "(Bakhshi et al., 2015; J. McKenna et al., 1998; Webb et al., 2016)", "previouslyFormattedCitation" : "(Bakhshi &lt;i&gt;et al.&lt;/i&gt;, 2015; J. McKenna &lt;i&gt;et al.&lt;/i&gt;, 1998; Webb &lt;i&gt;et al.&lt;/i&gt;, 2016)" }, "properties" : { "noteIndex" : 0 }, "schema" : "https://github.com/citation-style-language/schema/raw/master/csl-citation.json" }</w:instrText>
      </w:r>
      <w:r w:rsidRPr="004C743E">
        <w:rPr>
          <w:rFonts w:ascii="Times New Roman" w:hAnsi="Times New Roman" w:cs="Times New Roman"/>
        </w:rPr>
        <w:fldChar w:fldCharType="separate"/>
      </w:r>
      <w:r w:rsidR="004314A5" w:rsidRPr="004314A5">
        <w:rPr>
          <w:rFonts w:ascii="Times New Roman" w:hAnsi="Times New Roman" w:cs="Times New Roman"/>
          <w:noProof/>
        </w:rPr>
        <w:t xml:space="preserve">(Bakhshi </w:t>
      </w:r>
      <w:r w:rsidR="004314A5" w:rsidRPr="004314A5">
        <w:rPr>
          <w:rFonts w:ascii="Times New Roman" w:hAnsi="Times New Roman" w:cs="Times New Roman"/>
          <w:i/>
          <w:noProof/>
        </w:rPr>
        <w:t>et al.</w:t>
      </w:r>
      <w:r w:rsidR="004314A5" w:rsidRPr="004314A5">
        <w:rPr>
          <w:rFonts w:ascii="Times New Roman" w:hAnsi="Times New Roman" w:cs="Times New Roman"/>
          <w:noProof/>
        </w:rPr>
        <w:t xml:space="preserve">, 2015; J. McKenna </w:t>
      </w:r>
      <w:r w:rsidR="004314A5" w:rsidRPr="004314A5">
        <w:rPr>
          <w:rFonts w:ascii="Times New Roman" w:hAnsi="Times New Roman" w:cs="Times New Roman"/>
          <w:i/>
          <w:noProof/>
        </w:rPr>
        <w:t>et al.</w:t>
      </w:r>
      <w:r w:rsidR="004314A5" w:rsidRPr="004314A5">
        <w:rPr>
          <w:rFonts w:ascii="Times New Roman" w:hAnsi="Times New Roman" w:cs="Times New Roman"/>
          <w:noProof/>
        </w:rPr>
        <w:t xml:space="preserve">, 1998; Webb </w:t>
      </w:r>
      <w:r w:rsidR="004314A5" w:rsidRPr="004314A5">
        <w:rPr>
          <w:rFonts w:ascii="Times New Roman" w:hAnsi="Times New Roman" w:cs="Times New Roman"/>
          <w:i/>
          <w:noProof/>
        </w:rPr>
        <w:t>et al.</w:t>
      </w:r>
      <w:r w:rsidR="004314A5" w:rsidRPr="004314A5">
        <w:rPr>
          <w:rFonts w:ascii="Times New Roman" w:hAnsi="Times New Roman" w:cs="Times New Roman"/>
          <w:noProof/>
        </w:rPr>
        <w:t>, 2016)</w:t>
      </w:r>
      <w:r w:rsidRPr="004C743E">
        <w:rPr>
          <w:rFonts w:ascii="Times New Roman" w:hAnsi="Times New Roman" w:cs="Times New Roman"/>
        </w:rPr>
        <w:fldChar w:fldCharType="end"/>
      </w:r>
    </w:p>
    <w:p w:rsidR="002A6400" w:rsidRPr="009C5A4A" w:rsidRDefault="002A6400" w:rsidP="002A6400">
      <w:pPr>
        <w:spacing w:line="480" w:lineRule="auto"/>
        <w:rPr>
          <w:rFonts w:ascii="Times New Roman" w:hAnsi="Times New Roman" w:cs="Times New Roman"/>
          <w:i/>
        </w:rPr>
      </w:pPr>
      <w:r w:rsidRPr="009C5A4A">
        <w:rPr>
          <w:rFonts w:ascii="Times New Roman" w:hAnsi="Times New Roman" w:cs="Times New Roman"/>
          <w:i/>
        </w:rPr>
        <w:t>Settings or context</w:t>
      </w:r>
    </w:p>
    <w:p w:rsidR="002A6400" w:rsidRPr="004C743E" w:rsidRDefault="002A6400" w:rsidP="002A6400">
      <w:pPr>
        <w:spacing w:line="480" w:lineRule="auto"/>
        <w:rPr>
          <w:rFonts w:ascii="Times New Roman" w:hAnsi="Times New Roman" w:cs="Times New Roman"/>
        </w:rPr>
      </w:pPr>
      <w:r w:rsidRPr="009C5A4A">
        <w:rPr>
          <w:rFonts w:ascii="Times New Roman" w:hAnsi="Times New Roman" w:cs="Times New Roman"/>
        </w:rPr>
        <w:t xml:space="preserve">Although health promotion advice giving was reported as part of professional responsibilities, it was not always seen as relevant or appropriate in some clinical settings such as paediatric care, surgery, or intensive care. McCarty et al (2001) noted that although the majority of nurses in their study had a positive attitude towards offering patients cessation advice, the actual practice of giving advice was influenced by the setting they worked in. Nurses in cardiology units were more likely to report offering smoking cessation advice on a consistent basis compared with nurses in other types of nursing units. They noted that lower levels of consistent advice among nurses working in oncology units, where presumably a significant number of patients might have a smoking- related illness, might be explained by a reluctance to give advice if a patient is extremely ill, terminal, or under a great deal of stress. Bakhshi </w:t>
      </w:r>
      <w:r w:rsidRPr="009C5A4A">
        <w:rPr>
          <w:rFonts w:ascii="Times New Roman" w:hAnsi="Times New Roman" w:cs="Times New Roman"/>
          <w:i/>
        </w:rPr>
        <w:t>et al.</w:t>
      </w:r>
      <w:r w:rsidRPr="009C5A4A">
        <w:rPr>
          <w:rFonts w:ascii="Times New Roman" w:hAnsi="Times New Roman" w:cs="Times New Roman"/>
        </w:rPr>
        <w:t xml:space="preserve"> (2015) found that working in the community was related to higher levels of </w:t>
      </w:r>
      <w:r w:rsidRPr="009C5A4A">
        <w:rPr>
          <w:rFonts w:ascii="Times New Roman" w:hAnsi="Times New Roman" w:cs="Times New Roman"/>
        </w:rPr>
        <w:lastRenderedPageBreak/>
        <w:t xml:space="preserve">physical activity- related health promotion, which the authors suggested may be due to greater awareness of nurses’ </w:t>
      </w:r>
      <w:r w:rsidRPr="004C743E">
        <w:rPr>
          <w:rFonts w:ascii="Times New Roman" w:hAnsi="Times New Roman" w:cs="Times New Roman"/>
        </w:rPr>
        <w:t xml:space="preserve">public health role. </w:t>
      </w:r>
    </w:p>
    <w:p w:rsidR="002A6400" w:rsidRPr="009C5A4A" w:rsidRDefault="002A6400" w:rsidP="002A6400">
      <w:pPr>
        <w:spacing w:line="480" w:lineRule="auto"/>
        <w:rPr>
          <w:rFonts w:ascii="Times New Roman" w:hAnsi="Times New Roman" w:cs="Times New Roman"/>
          <w:i/>
        </w:rPr>
      </w:pPr>
      <w:r w:rsidRPr="009C5A4A">
        <w:rPr>
          <w:rFonts w:ascii="Times New Roman" w:hAnsi="Times New Roman" w:cs="Times New Roman"/>
          <w:i/>
        </w:rPr>
        <w:t>Self-efficacy</w:t>
      </w:r>
    </w:p>
    <w:p w:rsidR="002A6400" w:rsidRPr="004C743E" w:rsidRDefault="002A6400" w:rsidP="002A6400">
      <w:pPr>
        <w:spacing w:line="480" w:lineRule="auto"/>
        <w:rPr>
          <w:rFonts w:ascii="Times New Roman" w:hAnsi="Times New Roman" w:cs="Times New Roman"/>
        </w:rPr>
      </w:pPr>
      <w:r w:rsidRPr="004C743E">
        <w:rPr>
          <w:rFonts w:ascii="Times New Roman" w:hAnsi="Times New Roman" w:cs="Times New Roman"/>
        </w:rPr>
        <w:t xml:space="preserve">Borrelli </w:t>
      </w:r>
      <w:r w:rsidRPr="004C743E">
        <w:rPr>
          <w:rFonts w:ascii="Times New Roman" w:hAnsi="Times New Roman" w:cs="Times New Roman"/>
          <w:i/>
        </w:rPr>
        <w:t xml:space="preserve">et al. </w:t>
      </w:r>
      <w:r w:rsidRPr="004C743E">
        <w:rPr>
          <w:rFonts w:ascii="Times New Roman" w:hAnsi="Times New Roman" w:cs="Times New Roman"/>
        </w:rPr>
        <w:t>(2001) found that t</w:t>
      </w:r>
      <w:r w:rsidRPr="009E00A8">
        <w:rPr>
          <w:rFonts w:ascii="Times New Roman" w:hAnsi="Times New Roman" w:cs="Times New Roman"/>
        </w:rPr>
        <w:t>h</w:t>
      </w:r>
      <w:r w:rsidR="007F216F">
        <w:rPr>
          <w:rFonts w:ascii="Times New Roman" w:hAnsi="Times New Roman" w:cs="Times New Roman"/>
        </w:rPr>
        <w:t>e best predictor of consistent practice in</w:t>
      </w:r>
      <w:r w:rsidRPr="009C5A4A">
        <w:rPr>
          <w:rFonts w:ascii="Times New Roman" w:hAnsi="Times New Roman" w:cs="Times New Roman"/>
        </w:rPr>
        <w:t xml:space="preserve"> counselling all smokers was nurses’ perceived </w:t>
      </w:r>
      <w:r w:rsidRPr="004C743E">
        <w:rPr>
          <w:rFonts w:ascii="Times New Roman" w:hAnsi="Times New Roman" w:cs="Times New Roman"/>
        </w:rPr>
        <w:t>self-efficacy. Although some nurses who smoked though</w:t>
      </w:r>
      <w:r w:rsidR="007F216F">
        <w:rPr>
          <w:rFonts w:ascii="Times New Roman" w:hAnsi="Times New Roman" w:cs="Times New Roman"/>
        </w:rPr>
        <w:t>t</w:t>
      </w:r>
      <w:r w:rsidRPr="004C743E">
        <w:rPr>
          <w:rFonts w:ascii="Times New Roman" w:hAnsi="Times New Roman" w:cs="Times New Roman"/>
        </w:rPr>
        <w:t xml:space="preserve"> their smoking status gave them the advantage of better relating to patients </w:t>
      </w:r>
      <w:r w:rsidRPr="004C743E">
        <w:rPr>
          <w:rFonts w:ascii="Times New Roman" w:hAnsi="Times New Roman" w:cs="Times New Roman"/>
        </w:rPr>
        <w:fldChar w:fldCharType="begin" w:fldLock="1"/>
      </w:r>
      <w:r w:rsidRPr="009C5A4A">
        <w:rPr>
          <w:rFonts w:ascii="Times New Roman" w:hAnsi="Times New Roman" w:cs="Times New Roman"/>
        </w:rPr>
        <w:instrText>ADDIN CSL_CITATION { "citationItems" : [ { "id" : "ITEM-1", "itemData" : { "DOI" : "10.1111/j.1466-7657.2009.00719.x", "ISSN" : "1466-7657", "PMID" : "19702814", "abstract" : "AIM: To identify the perception of Primary Health Care (PHC) female nurses in the Balearic Islands in Spain who are smokers, regarding the suitability of their anti-smoking therapeutic relationships with their clients. Also, to identify what factors they consider may determine why nurses smoke less in PHC than in specialized care (SC).\n\nBACKGROUND: Backed by the signing of the WHO Framework Convention on Tobacco Control (WHO FCTC), a new Anti-Smoking law has been in force in Spain since 2006. This legislation limits the places where tobacco may be consumed. PHC nurses, because of their professional abilities, their number and their direct contact with society on all accounts - both health- and illness-wise - and also because of the proven efficacy of their interventions in the fight against the smoking habit, are called upon to play an important role against the smoking habit in the 21st century.\n\nMETHOD: A qualitative study using a semi-structured interview with 15 PHC female nurses who are smokers.\n\nFINDINGS: Regarding the therapeutic relationship, basically two attitudes are adopted: first, blaming themselves and feeling uncomfortable and inadequate to be able to help someone to give up smoking or, second, considering themselves to be in an optimum situation in which to be able to help by sharing their addiction and thereby understanding and empathizing much more with clients. PHC nurses believe they smoke less than SC nurses as a result of a greater degree of awareness.\n\nCONCLUSION: We would suggest that SC nurses should acquire a more relevant role in the fight against the smoking habit. In light of their capacity, commitment and efficacy, we believe there is a case for total autonomy as far as their role as therapists in breaking smoking habits is concerned.", "author" : [ { "dropping-particle" : "", "family" : "Gonz\u00e1lez", "given" : "S", "non-dropping-particle" : "", "parse-names" : false, "suffix" : "" }, { "dropping-particle" : "", "family" : "Bennasar", "given" : "M", "non-dropping-particle" : "", "parse-names" : false, "suffix" : "" }, { "dropping-particle" : "", "family" : "Peric\u00e0s", "given" : "J", "non-dropping-particle" : "", "parse-names" : false, "suffix" : "" }, { "dropping-particle" : "", "family" : "Segu\u00ed", "given" : "P", "non-dropping-particle" : "", "parse-names" : false, "suffix" : "" }, { "dropping-particle" : "", "family" : "Pedro", "given" : "J", "non-dropping-particle" : "De", "parse-names" : false, "suffix" : "" } ], "container-title" : "International Nursing Review", "id" : "ITEM-1", "issue" : "3", "issued" : { "date-parts" : [ [ "2009", "9" ] ] }, "page" : "381-6", "title" : "Spanish primary health care nurses who are smokers: this influence on the therapeutic relationship.", "type" : "article-journal", "volume" : "56" }, "uris" : [ "http://www.mendeley.com/documents/?uuid=43bd36d9-9ec2-47c1-8df9-98b28fe4d5ce" ] }, { "id" : "ITEM-2", "itemData" : { "DOI" : "10.1002/nur.20332", "ISSN" : "1098-240X", "PMID" : "19434650", "abstract" : "Morbidity and mortality associated with smoking are major health problems. Nurses play an instrumental role in tobacco reduction, but their own smoking often interferes with this clinical opportunity. We conducted a grounded theory study with 23 nurses who smoked to describe how they managed the contradictions encountered when caring for tobacco-dependent patients. Nurses counteracted ambivalence in one of four ways in relation to smoking policies: indifferent, evasive, engaged, and forced compliance. Influencing these approaches were nurses' perceptions of patients' need for tobacco-dependence interventions and perceptions of their own vulnerability in addressing tobacco use. The challenge remains how best to support smoking nurses to enable them to become unambivalent participants in preventing and reducing tobacco dependence in their patients and themselves.", "author" : [ { "dropping-particle" : "", "family" : "Radsma", "given" : "Jenny", "non-dropping-particle" : "", "parse-names" : false, "suffix" : "" }, { "dropping-particle" : "", "family" : "Bottorff", "given" : "Joan L", "non-dropping-particle" : "", "parse-names" : false, "suffix" : "" } ], "container-title" : "Research in Nursing and Health", "id" : "ITEM-2", "issue" : "4", "issued" : { "date-parts" : [ [ "2009", "8" ] ] }, "page" : "443-52", "title" : "Counteracting ambivalence: nurses who smoke and their health promotion role with patients who smoke.", "type" : "article-journal", "volume" : "32" }, "uris" : [ "http://www.mendeley.com/documents/?uuid=4ea8d4c4-50c0-4de2-98fe-5ec807ecfb18" ] }, { "id" : "ITEM-3", "itemData" : { "DOI" : "10.1111/j.1447-0349.2009.00628.x", "ISSN" : "1447-0349", "PMID" : "19883414", "abstract" : "Smoking is widely recognized as an important public health issue for the general population and in the mental health field where the rates are particularly high. Mental health nurses are well positioned to take an active role in encouraging and supporting people diagnosed with mental illness to cease smoking. Information about smoking behaviour and the attitudes of mental health nurses is necessary to develop strategies to prepare nurses for this important role. A cross-sectional study was conducted to examine the smoking behaviour and attitudes of mental health nurses in Queensland, Australia, through a random selection of mental health nurses (n = 289). Smoking rates (16%) in this study were lower than those for the Australian population. Smokers were significantly (P &lt; 0.001) less likely to agree that health-care facilities should promote a healthy environment. All participants, but predominantly those who smoked (P &lt; 0.001), supported the individual's right to smoke. Participants believed they possessed appropriate skills to deliver the antismoking message effectively, although stronger beliefs were characteristic of non-smokers. Participants who smoked perceived that their smoking status assisted in facilitating interactions with consumers (P &lt; 0.001). The findings have implications for the health promotion activities of mental health nurses.", "author" : [ { "dropping-particle" : "", "family" : "Dwyer", "given" : "Trudy", "non-dropping-particle" : "", "parse-names" : false, "suffix" : "" }, { "dropping-particle" : "", "family" : "Bradshaw", "given" : "Julie", "non-dropping-particle" : "", "parse-names" : false, "suffix" : "" }, { "dropping-particle" : "", "family" : "Happell", "given" : "Brenda", "non-dropping-particle" : "", "parse-names" : false, "suffix" : "" } ], "container-title" : "International journal of mental health nursing", "id" : "ITEM-3", "issue" : "6", "issued" : { "date-parts" : [ [ "2009", "12" ] ] }, "page" : "424-33", "title" : "Comparison of mental health nurses' attitudes towards smoking and smoking behaviour.", "type" : "article-journal", "volume" : "18" }, "uris" : [ "http://www.mendeley.com/documents/?uuid=a27e62dd-7147-48ae-a4ef-73ef6f791a0d" ] } ], "mendeley" : { "formattedCitation" : "(Dwyer &lt;i&gt;et al.&lt;/i&gt;, 2009; Gonz\u00e1lez &lt;i&gt;et al.&lt;/i&gt;, 2009; Radsma and Bottorff, 2009)", "plainTextFormattedCitation" : "(Dwyer et al., 2009; Gonz\u00e1lez et al., 2009; Radsma and Bottorff, 2009)", "previouslyFormattedCitation" : "(Dwyer &lt;i&gt;et al.&lt;/i&gt;, 2009; Gonz\u00e1lez &lt;i&gt;et al.&lt;/i&gt;, 2009; Radsma and Bottorff, 2009)" }, "properties" : { "noteIndex" : 0 }, "schema" : "https://github.com/citation-style-language/schema/raw/master/csl-citation.json" }</w:instrText>
      </w:r>
      <w:r w:rsidRPr="004C743E">
        <w:rPr>
          <w:rFonts w:ascii="Times New Roman" w:hAnsi="Times New Roman" w:cs="Times New Roman"/>
        </w:rPr>
        <w:fldChar w:fldCharType="separate"/>
      </w:r>
      <w:r w:rsidRPr="004C743E">
        <w:rPr>
          <w:rFonts w:ascii="Times New Roman" w:hAnsi="Times New Roman" w:cs="Times New Roman"/>
          <w:noProof/>
        </w:rPr>
        <w:t xml:space="preserve">(Dwyer </w:t>
      </w:r>
      <w:r w:rsidRPr="004C743E">
        <w:rPr>
          <w:rFonts w:ascii="Times New Roman" w:hAnsi="Times New Roman" w:cs="Times New Roman"/>
          <w:i/>
          <w:noProof/>
        </w:rPr>
        <w:t>et al.</w:t>
      </w:r>
      <w:r w:rsidRPr="009E00A8">
        <w:rPr>
          <w:rFonts w:ascii="Times New Roman" w:hAnsi="Times New Roman" w:cs="Times New Roman"/>
          <w:noProof/>
        </w:rPr>
        <w:t xml:space="preserve">, 2009; González </w:t>
      </w:r>
      <w:r w:rsidRPr="009C5A4A">
        <w:rPr>
          <w:rFonts w:ascii="Times New Roman" w:hAnsi="Times New Roman" w:cs="Times New Roman"/>
          <w:i/>
          <w:noProof/>
        </w:rPr>
        <w:t>et al.</w:t>
      </w:r>
      <w:r w:rsidRPr="009C5A4A">
        <w:rPr>
          <w:rFonts w:ascii="Times New Roman" w:hAnsi="Times New Roman" w:cs="Times New Roman"/>
          <w:noProof/>
        </w:rPr>
        <w:t>, 2009; Radsma and Bottorff, 2009)</w:t>
      </w:r>
      <w:r w:rsidRPr="004C743E">
        <w:rPr>
          <w:rFonts w:ascii="Times New Roman" w:hAnsi="Times New Roman" w:cs="Times New Roman"/>
        </w:rPr>
        <w:fldChar w:fldCharType="end"/>
      </w:r>
      <w:r w:rsidRPr="004C743E">
        <w:rPr>
          <w:rFonts w:ascii="Times New Roman" w:hAnsi="Times New Roman" w:cs="Times New Roman"/>
        </w:rPr>
        <w:t xml:space="preserve">, </w:t>
      </w:r>
      <w:r w:rsidRPr="009C5A4A">
        <w:rPr>
          <w:rFonts w:ascii="Times New Roman" w:hAnsi="Times New Roman" w:cs="Times New Roman"/>
        </w:rPr>
        <w:t>five studies reported that</w:t>
      </w:r>
      <w:r w:rsidRPr="004C743E">
        <w:rPr>
          <w:rFonts w:ascii="Times New Roman" w:hAnsi="Times New Roman" w:cs="Times New Roman"/>
        </w:rPr>
        <w:t xml:space="preserve"> nurses who </w:t>
      </w:r>
      <w:r w:rsidRPr="009C5A4A">
        <w:rPr>
          <w:rFonts w:ascii="Times New Roman" w:hAnsi="Times New Roman" w:cs="Times New Roman"/>
        </w:rPr>
        <w:t xml:space="preserve">smoked </w:t>
      </w:r>
      <w:r w:rsidRPr="004C743E">
        <w:rPr>
          <w:rFonts w:ascii="Times New Roman" w:hAnsi="Times New Roman" w:cs="Times New Roman"/>
        </w:rPr>
        <w:t>had lower belief in the effectiveness of advice they gave</w:t>
      </w:r>
      <w:r w:rsidRPr="009C5A4A">
        <w:rPr>
          <w:rFonts w:ascii="Times New Roman" w:hAnsi="Times New Roman" w:cs="Times New Roman"/>
        </w:rPr>
        <w:t xml:space="preserve"> or their </w:t>
      </w:r>
      <w:r w:rsidRPr="004C743E">
        <w:rPr>
          <w:rFonts w:ascii="Times New Roman" w:hAnsi="Times New Roman" w:cs="Times New Roman"/>
        </w:rPr>
        <w:t xml:space="preserve">ability to help patients to stop smoking, but reported no difference in their cessation skills or knowledge compared to non-smokers </w:t>
      </w:r>
      <w:r w:rsidRPr="004C743E">
        <w:rPr>
          <w:rFonts w:ascii="Times New Roman" w:hAnsi="Times New Roman" w:cs="Times New Roman"/>
        </w:rPr>
        <w:fldChar w:fldCharType="begin" w:fldLock="1"/>
      </w:r>
      <w:r w:rsidRPr="009C5A4A">
        <w:rPr>
          <w:rFonts w:ascii="Times New Roman" w:hAnsi="Times New Roman" w:cs="Times New Roman"/>
        </w:rPr>
        <w:instrText>ADDIN CSL_CITATION { "citationItems" : [ { "id" : "ITEM-1", "itemData" : { "DOI" : "10.1046/j.1365-2702.2001.00521.x", "ISSN" : "0962-1067", "PMID" : "11822490", "abstract" : "The article describes the results of a survey of Finnish nurses (n = 882). The purpose of the study was to describe how nurses' education, working experience and their own smoking habits relate to their self-reported competence in advising and supporting clients to cease smoking. Nurses evaluated their skills fairly highly, but did not believe that advice alone was helpful to clients who wished to cease smoking. Nurses had minimal knowledge of smoking substitutes. Lower general education, a fairly short time from graduation and a history of smoking were positively related to nurses' competence to guide clients. Nurses who smoked daily were found to have better skills in giving advice and support than their non-smoking colleagues. The results have implications for the design of smoking cessation programmes. More education and guidance is required for nurses, so that they can develop their understanding and a positive view as to the effectiveness of smoking cessation programmes.", "author" : [ { "dropping-particle" : "", "family" : "Pelkonen", "given" : "M", "non-dropping-particle" : "", "parse-names" : false, "suffix" : "" }, { "dropping-particle" : "", "family" : "Kankkunen", "given" : "P", "non-dropping-particle" : "", "parse-names" : false, "suffix" : "" } ], "container-title" : "Journal of Clinical Nursing", "id" : "ITEM-1", "issue" : "4", "issued" : { "date-parts" : [ [ "2001", "7" ] ] }, "note" : "From Duplicate 1 (Nurses' competence in advising and supporting clients to cease smoking: a survey among Finnish nurses - Pelkonen, M; Kankkunen, P)\n\nFrom Duplicate 2 (Nurses' competence in advising and supporting clients to cease smoking: a survey among Finnish nurses. - Pelkonen, M; Kankkunen, P)\n\nFrom Duplicate 1 (Nurses' competence in advising and supporting clients to cease smoking: a survey among Finnish nurses. - Pelkonen, M; Kankkunen, P)\n\nAccession Number: 107072236. Language: English. Entry Date: 20050425. Revision Date: 20150819. Publication Type: Journal Article; research; tables/charts. Journal Subset: Core Nursing; Europe; Nursing; Peer Reviewed; UK &amp;amp; Ireland. Grant Information: Supported by a grant from the Ministry of Social Affairs and Health. NLM UID: 9207302.\n\nFrom Duplicate 2 (Nurses' competence in advising and supporting clients to cease smoking: a survey among Finnish nurses. - Pelkonen, M; Kankkunen, P)\n\nFrom Duplicate 1 (Nurses' competence in advising and supporting clients to cease smoking: a survey among Finnish nurses. - Pelkonen, M; Kankkunen, P)\n\nAccession Number: 107072236. Language: English. Entry Date: 20050425. Revision Date: 20150819. Publication Type: Journal Article; research; tables/charts. Journal Subset: Core Nursing; Europe; Nursing; Peer Reviewed; UK &amp;amp; Ireland. Grant Information: Supported by a grant from the Ministry of Social Affairs and Health. NLM UID: 9207302.\n\nFrom Duplicate 2 (Nurses' competence in advising and supporting clients to cease smoking: a survey among Finnish nurses. - Pelkonen, M; Kankkunen, P)\n\nFrom Duplicate 1 (Nurses' competence in advising and supporting clients to cease smoking: a survey among Finnish nurses. - Pelkonen, M; Kankkunen, P)\n\nAccession Number: 107072236. Language: English. Entry Date: 20050425. Revision Date: 20150819. Publication Type: Journal Article; research; tables/charts. Journal Subset: Core Nursing; Europe; Nursing; Peer Reviewed; UK &amp;amp; Ireland. Grant Information: Supported by a grant from the Ministry of Social Affairs and Health. NLM UID: 9207302.\n\nFrom Duplicate 2 (Nurses' competence in advising and supporting clients to cease smoking: a survey among Finnish nurses. - Pelkonen, M; Kankkunen, P)\n\nFrom Duplicate 1 (Nurses' competence in advising and supporting clients to cease smoking: a survey among Finnish nurses. - Pelkonen, M; Kankkunen, P)\n\nAccession Number: 107072236. Language: English. Entry Date: 20050425. Revision Date: 20150819. Publication Type: Journal Article; research; tables/charts. Journal Subset: Core Nursing; Europe; Nursing; Peer Reviewed; UK &amp;amp; Ireland. Grant Information: Supported by a grant from the Ministry of Social Affairs and Health. NLM UID: 9207302.", "page" : "437-441", "publisher" : "Wiley-Blackwell", "publisher-place" : "Senior Lecturer, Department of Nursing Science, University of Kuopio, PO Box 1627, 70211 Kuopio, Finland. E-mail: marjaana.pelkonen@uku.fi", "title" : "Nurses' competence in advising and supporting clients to cease smoking: a survey among Finnish nurses", "type" : "article-journal", "volume" : "10" }, "uris" : [ "http://www.mendeley.com/documents/?uuid=4c3c5690-8199-48c6-bc7c-4be9131714bd" ] }, { "id" : "ITEM-2", "itemData" : { "DOI" : "10.1111/j.1440-172X.2010.01897.x", "ISSN" : "1440-172X", "PMID" : "21129116", "abstract" : "This study assesses smoking prevalence, attitudes, and perceived patient counselling responsibilities among practicing nurses in Amman, Jordan. It also identifies whether their smoking status or training in counselling patients about smoking is associated with their smoking-related attitudes and counselling practices. Data were collected through a cross-sectional survey of 266 (n = 266) nurses at four public and private hospitals in Amman. Smoking prevalence was 42% for male nurses and 13% for female nurses. Nurses strongly favoured enforcement of anti-smoking policy, but did not strongly agree that nurses should be involved in counselling patients about smoking. Approximately 41% of nurses indicated that they had received training on counselling patients about smoking. Nurse training with respect to counselling patients about smoking was positively associated with the nurses' belief that their counselling could help patients stop or never start smoking. In addition, nurses with counselling training about smoking felt significantly better prepared to assist patients to quit smoking. Nurses who smoked were significantly less likely to believe their counselling of patients about smoking could be effective. Finally, smoking status was not significantly associated with how well prepared the nurses felt to assist patients to quit smoking. These findings identify a need for more extensive and better-tailored training programmes for nurses on patient counselling about smoking.", "author" : [ { "dropping-particle" : "", "family" : "Merrill", "given" : "Ray M", "non-dropping-particle" : "", "parse-names" : false, "suffix" : "" }, { "dropping-particle" : "", "family" : "Madanat", "given" : "Hala", "non-dropping-particle" : "", "parse-names" : false, "suffix" : "" }, { "dropping-particle" : "", "family" : "Kelley", "given" : "Alan T", "non-dropping-particle" : "", "parse-names" : false, "suffix" : "" } ], "container-title" : "International journal of nursing practice", "id" : "ITEM-2", "issue" : "6", "issued" : { "date-parts" : [ [ "2010", "12" ] ] }, "note" : "From Duplicate 1 (Smoking prevalence, attitudes, and perceived smoking prevention and control responsibilities and practices among nurses in Amman, Jordan. - Merrill, Ray M; Madanat, Hala; Kelley, Alan T)\n\nFrom Duplicate 1 (Smoking prevalence, attitudes, and perceived smoking prevention and control responsibilities and practices among nurses in Amman, Jordan. - Merrill, Ray M; Madanat, Hala; Kelley, Alan T)\n\nFrom Duplicate 1 (Smoking prevalence, attitudes, and perceived smoking prevention and control responsibilities and practices among nurses in Amman, Jordan. - Merrill, Ray M; Madanat, Hala; Kelley, Alan T)\n\nFrom Duplicate 1 (Smoking prevalence, attitudes, and perceived smoking prevention and control responsibilities and practices among nurses in Amman, Jordan. - Merrill, Ray M; Madanat, Hala; Kelley, Alan T)\n\nAccession Number: 2011-00844-013. PMID: 21129116 Partial author list: First Author &amp;amp; Affiliation: Merrill, Ray M.; Department of Health Science, College of Life Sciences, Brigham Young University, Provo, UT, US. Other Publishers: Blackwell Publishing. Release Date: 20110321. Publication Type: Journal (0100), Peer Reviewed Journal (0110). Format Covered: Electronic. Document Type: Journal Article. Language: English. Major Descriptor: Epidemiology; Health Personnel Attitudes; Nurses; Prevention; Tobacco Smoking. Classification: Professional Personnel Attitudes &amp;amp; Characteristics (3430). Population: Human (10); Male (30); Female (40). Location: Jordan. Age Group: Adulthood (18 yrs &amp;amp; older) (300); Young Adulthood (18-29 yrs) (320); Thirties (30-39 yrs) (340); Middle Age (40-64 yrs) (360); Aged (65 yrs &amp;amp; older) (380). Methodology: Empirical Study; Quantitative Study. References Available: Y. Page Count: 9. Issue Publication Date: Dec, 2010. Copyright Statement: Blackwell Publishing Asia Pty Ltd. 2010.\n\nFrom Duplicate 3 (Smoking prevalence, attitudes, and perceived smoking prevention and control responsibilities and practices among nurses in Amman, Jordan. - RM, Merrill; Madanat, Hala; AT, Kelley; Merrill, Ray M; Madanat, Hala; Kelley, Alan T)\n\nFrom Duplicate 2 (Smoking prevalence, attitudes, and perceived smoking prevention and control responsibilities and practices among nurses in Amman, Jordan. - RM, Merrill; Madanat, Hala; AT, Kelley; Merrill, Ray M; Madanat, Hala; Kelley, Alan T)\n\nFrom Duplicate 1 (Smoking prevalence, attitudes, and perceived smoking prevention and control responsibilities and practices among nurses in Amman, Jordan. - Merrill, Ray M; Madanat, Hala; Kelley, Alan T)\n\nAccession Number: 2011-00844-013. PMID: 21129116 Partial author list: First Author &amp;amp; Affiliation: Merrill, Ray M.; Department of Health Science, College of Life Sciences, Brigham Young University, Provo, UT, US. Other Publishers: Blackwell Publishing. Release Date: 20110321. Publication Type: Journal (0100), Peer Reviewed Journal (0110). Format Covered: Electronic. Document Type: Journal Article. Language: English. Major Descriptor: Epidemiology; Health Personnel Attitudes; Nurses; Prevention; Tobacco Smoking. Classification: Professional Personnel Attitudes &amp;amp; Characteristics (3430). Population: Human (10); Male (30); Female (40). Location: Jordan. Age Group: Adulthood (18 yrs &amp;amp; older) (300); Young Adulthood (18-29 yrs) (320); Thirties (30-39 yrs) (340); Middle Age (40-64 yrs) (360); Aged (65 yrs &amp;amp; older) (380). Methodology: Empirical Study; Quantitative Study. References Available: Y. Page Count: 9. Issue Publication Date: Dec, 2010. Copyright Statement: Blackwell Publishing Asia Pty Ltd. 2010.\n\nFrom Duplicate 2 (Smoking prevalence, attitudes, and perceived smoking prevention and control responsibilities and practices among nurses in Amman, Jordan. - RM, Merrill; Madanat, H; AT, Kelley)\n\nAccession Number: 104955909. Language: English. Entry Date: 20110131. Revision Date: 20150819. Publication Type: Journal Article; research; tables/charts. Journal Subset: Australia &amp;amp; New Zealand; Core Nursing; Double Blind Peer Reviewed; Nursing; Peer Reviewed. NLM UID: 9613615.\n\nFrom Duplicate 4 (Smoking prevalence, attitudes, and perceived smoking prevention and control responsibilities and practices among nurses in Amman, Jordan. - Merrill, Ray M; Madanat, Hala; Kelley, Alan T)\n\nFrom Duplicate 2 (Smoking prevalence, attitudes, and perceived smoking prevention and control responsibilities and practices among nurses in Amman, Jordan. - Merrill, Ray M; Madanat, Hala; Kelley, Alan T)\n\nAccession Number: 2007-14753-006. PMID: 17890184 Partial author list: First Author &amp;amp; Affiliation: Merrill, Ray M.; Brigham Young University, Dept. of Health Science, Provo, UT, US. Other Publishers: Sage Publications. Release Date: 20071105. Correction Date: 20150126. Publication Type: Journal (0100), Peer Reviewed Journal (0110). Format Covered: Electronic. Document Type: Journal Article. Language: English. Major Descriptor: Epidemiology; Health Personnel Attitudes; Prevention; Smoking Cessation; Tobacco Smoking. Minor Descriptor: Behavior; Drug Rehabilitation; Physicians. Classification: Drug &amp;amp; Alcohol Rehabilitation (3383). Population: Human (10); Male (30); Female (40). Location: Jordan. Age Group: Adulthood (18 yrs &amp;amp; older) (300). Methodology: Empirical Study; Quantitative Study. References Available: Y. Page Count: 17. Issue Publication Date: 2006.\n\nFrom Duplicate 2 (Smoking prevalence, attitudes, and perceived smoking prevention and control responsibilities and practices among nurses in Amman, Jordan. - Merrill, Ray M; Madanat, Hala; Kelley, Alan T)\n\nFrom Duplicate 2 (Smoking prevalence, attitudes, and perceived smoking prevention and control responsibilities and practices among nurses in Amman, Jordan. - Merrill, Ray M; Madanat, Hala; Kelley, Alan T)\n\nAccession Number: 2007-14753-006. PMID: 17890184 Partial author list: First Author &amp;amp; Affiliation: Merrill, Ray M.; Brigham Young University, Dept. of Health Science, Provo, UT, US. Other Publishers: Sage Publications. Release Date: 20071105. Correction Date: 20150126. Publication Type: Journal (0100), Peer Reviewed Journal (0110). Format Covered: Electronic. Document Type: Journal Article. Language: English. Major Descriptor: Epidemiology; Health Personnel Attitudes; Prevention; Smoking Cessation; Tobacco Smoking. Minor Descriptor: Behavior; Drug Rehabilitation; Physicians. Classification: Drug &amp;amp; Alcohol Rehabilitation (3383). Population: Human (10); Male (30); Female (40). Location: Jordan. Age Group: Adulthood (18 yrs &amp;amp; older) (300). Methodology: Empirical Study; Quantitative Study. References Available: Y. Page Count: 17. Issue Publication Date: 2006.", "page" : "624-32", "publisher" : "Baywood Publishing", "publisher-place" : "Merrill, Ray M., Brigham Young University, Dept. of Health Science, 221-A Richards Bldg., Provo, UT, US, 84602", "title" : "Smoking prevalence, attitudes, and perceived smoking prevention and control responsibilities and practices among nurses in Amman, Jordan.", "type" : "article-journal", "volume" : "16" }, "uris" : [ "http://www.mendeley.com/documents/?uuid=4f839c0c-0257-446c-b2f3-9f2b393b9939" ] }, { "id" : "ITEM-3", "itemData" : { "DOI" : "10.1111/j.1365-2702.2006.01874.x", "ISBN" : "1365-2702", "ISSN" : "09621067", "PMID" : "17419789", "abstract" : "AIMS AND OBJECTIVES: The purpose of this study was to investigate the participation and knowledge of Icelandic nurses in smoking cessation counselling and to find barriers to smoking interventions by nurses. BACKGROUND: Research has shown that clinical intervention as brief as three minutes can substantially increase smoking cessation success. Several studies have revealed that majority of nurses agree that smoking cessation counselling is within their duties. However, the percentage of nurses who report advising and/or counselling patients remains low. DESIGN AND METHODS: An anonymous mail survey of all practicing nurses in Iceland was conducted in September 2004. A self-administered questionnaire was used, consisting of 74 questions in six sections: asking about smoking behaviour, to advise, to assess/assist/arrange, children and passive smoking, other questions and demographic questions. RESULTS: Of 2453 questionnaires, 868 complete questionnaires were returned, giving a 36% response rate. While the majority of nurses 'asked' about smoking behaviour, a minority 'advised' or 'assisted' their clients with smoking cessation. However, if the clients had no smoking-related symptoms, less than half of the nurses asked about smoking behaviour. Failure to ask and advise clients about the importance of smoking cessation and assisting with smoking cessation correlated (p &lt; 0.001) with several factors, including: lack of time, insufficient knowledge or training and not considered as a part of daily duty. Nurses who smoked were less likely to advise against smoking (p &lt; 0.05). CONCLUSIONS: Nurses frequently neglect to counsel clients about smoking cessation. Common barriers to the delivery of smoking cessation interventions by nurses include insufficient education and training in smoking cessation therapy. RELEVANCE TO CLINICAL PRACTICE: The number of patients with tobacco-related illnesses is increasing worldwide. Effective smoking cessation interventions by nurses have the enormous potential of reducing smoking prevalence and improve health.", "author" : [ { "dropping-particle" : "", "family" : "Svavarsd\u00f3ttir", "given" : "Margr\u00e9t Hr\u00f6nn", "non-dropping-particle" : "", "parse-names" : false, "suffix" : "" }, { "dropping-particle" : "", "family" : "Hallgr\u00edmsd\u00f3ttir", "given" : "Guofinna", "non-dropping-particle" : "", "parse-names" : false, "suffix" : "" } ], "container-title" : "Journal of Clinical Nursing", "id" : "ITEM-3", "issue" : "10", "issued" : { "date-parts" : [ [ "2008", "5", "15" ] ] }, "note" : "From Duplicate 2 (Participation of Icelandic nurses in smoking cessation counselling - Svavarsd\u00f3ttir, Margr\u00e9t Hr\u00f6nn; Hallgr\u00edmsd\u00f3ttir, Guofinna)\n\nFrom Duplicate 2 (Participation of Icelandic nurses in smoking cessation counselling. - Svavarsd\u00f3ttir, Margr\u00e9t Hr\u00f6nn; Hallgr\u00edmsd\u00f3ttir, Guofinna)\n\nFrom Duplicate 1 (Participation of Icelandic nurses in smoking cessation counselling. - Svavarsd\u00f3ttir, Margr\u00e9t Hr\u00f6nn; Hallgr\u00edmsd\u00f3ttir, Guofinna)\n\nAccession Number: 2008-04824-011. PMID: 17419789 Partial author list: First Author &amp;amp; Affiliation: Svavarsd\u00f3ttir, Margr\u00e9t Hr\u00f6nn; University of Akureyri, Faculty of Health Sciences, Department of Nursing, Akureyri, Iceland. Other Publishers: Blackwell Publishing. Release Date: 20080519. Publication Type: Journal (0100), Peer Reviewed Journal (0110). Format Covered: Electronic. Document Type: Journal Article. Language: English. Major Descriptor: Counseling; Medical Patients; Nurses; Nursing; Smoking Cessation. Minor Descriptor: Knowledge Level; Tobacco Smoking. Classification: Drug &amp;amp; Alcohol Rehabilitation (3383). Population: Human (10); Male (30); Female (40). Location: Iceland. Age Group: Adulthood (18 yrs &amp;amp; older) (300); Young Adulthood (18-29 yrs) (320); Thirties (30-39 yrs) (340); Middle Age (40-64 yrs) (360); Aged (65 yrs &amp;amp; older) (380). Methodology: Empirical Study; Quantitative Study. References Available: Y. Page Count: 7. Issue Publication Date: May, 2008.\n\nFrom Duplicate 2 (Participation of Icelandic nurses in smoking cessation counselling. - MH, Svavarsd\u00f3ttir; Hallgr\u00edmsd\u00f3ttir, G)\n\nAccession Number: 105766302. Language: English. Entry Date: 20080718. Revision Date: 20150819. Publication Type: Journal Article; research; tables/charts. Journal Subset: Core Nursing; Europe; Nursing; Peer Reviewed; UK &amp;amp; Ireland. Grant Information: Supported by the Icelandic Nursing Association. NLM UID: 9207302.", "page" : "1335-1341", "publisher" : "Wiley-Blackwell Publishing Ltd.", "publisher-place" : "Svavarsd\u00f3ttir, Margr\u00e9t Hr\u00f6nn, University of Akureyri Faculty of Health Sciences Department of Nursing, Solborg v/Noroursloo, IS-602, Akureyri, Iceland", "title" : "Participation of Icelandic nurses in smoking cessation counselling", "type" : "article-journal", "volume" : "17" }, "uris" : [ "http://www.mendeley.com/documents/?uuid=3bc0f99c-6777-44db-ae58-4bf8aa8c0547" ] }, { "id" : "ITEM-4", "itemData" : { "DOI" : "10.1097/NCC.0000000000000222", "ISSN" : "1538-9804", "abstract" : "Background: Tobacco is the leading cause of cancer in the Czech Republic. More than one-third of the population older than 15 years smokes, including many nurses. Most smokers want to quit, but the extent of nurses' involvement in tobacco cessation is unknown.; Objective: The purposes of this study are to describe the frequency of nurses' interventions in helping smokers quit, examine their attitudes and skills, and explore the relationship of nurses' smoking status to level of intervention.; Methods: A convenience sample of nurses in the Czech Republic completed a survey about their frequency of interventions according to the 5As for tobacco dependence treatment (i.e., ask, advise, assess, assist, arrange), their attitudes and perceived skills, and their smoking status (never, former, current).; Results: A total of 157 nurses completed the survey; 26% \"always\" or \"usually\" assisted patients with smoking cessation. Few (22%) reported that nurses could play an important role in helping patients quit, and 65% rated their ability to help smokers quit as \"fair/poor.\" Nurse who smoked (30%) were less likely to consistently assess smoking status or arrange for follow-up support.; Conclusion: Few nurses in the Czech Republic consistently provide smoking cessation support to patients, have the skills to do so, or view this role as an important part of their role.; Implications For Practice: To reduce tobacco-related cancers in the Czech Republic, capacity-building efforts are needed to enhance nurses' skills and confidence in providing smoking cessation interventions. Support is also need to help nurses who smoke quit.;", "author" : [ { "dropping-particle" : "", "family" : "Sarna", "given" : "L", "non-dropping-particle" : "", "parse-names" : false, "suffix" : "" }, { "dropping-particle" : "", "family" : "Bialous", "given" : "Stella Aguinaga", "non-dropping-particle" : "", "parse-names" : false, "suffix" : "" }, { "dropping-particle" : "", "family" : "Kr\u00e1l\u00edkov\u00e1", "given" : "Eva", "non-dropping-particle" : "", "parse-names" : false, "suffix" : "" }, { "dropping-particle" : "", "family" : "Kmetova", "given" : "Alexandra", "non-dropping-particle" : "", "parse-names" : false, "suffix" : "" }, { "dropping-particle" : "", "family" : "Felbrov\u00e1", "given" : "Vladislava", "non-dropping-particle" : "", "parse-names" : false, "suffix" : "" }, { "dropping-particle" : "", "family" : "Kulovan\u00e1", "given" : "Stanislava", "non-dropping-particle" : "", "parse-names" : false, "suffix" : "" }, { "dropping-particle" : "", "family" : "Mal\u00e1", "given" : "Katerina", "non-dropping-particle" : "", "parse-names" : false, "suffix" : "" }, { "dropping-particle" : "", "family" : "Roub\u00ed\u010dkov\u00e1", "given" : "Eva", "non-dropping-particle" : "", "parse-names" : false, "suffix" : "" }, { "dropping-particle" : "", "family" : "Wells", "given" : "Marjorie J", "non-dropping-particle" : "", "parse-names" : false, "suffix" : "" }, { "dropping-particle" : "", "family" : "Brook", "given" : "Jenny K", "non-dropping-particle" : "", "parse-names" : false, "suffix" : "" } ], "container-title" : "Cancer Nursing", "id" : "ITEM-4", "issue" : "6", "issued" : { "date-parts" : [ [ "2015", "11" ] ] }, "note" : "Accession Number: 25730594. Language: English. Date Created: 20151020. Update Code: 20160114. Publication Type: Journal Article. Journal ID: 7805358. Publication Model: Print. Cited Medium: Internet. NLM ISO Abbr: Cancer Nurs. Linking ISSN: 0162220X. Subset: In-Process; IM; N; Date of Electronic Publication: 20151101. Current Imprints: Publication: : Hagerstown, MD : Lippincott Williams &amp;amp; Wilkins; Original Imprints: Publication: New York, Masson Publishing USA.", "page" : "E22-E29", "publisher" : "Lippincott Williams &amp; Wilkins", "publisher-place" : "Author Affiliations: School of Nursing, (Drs Sarna and Wells), David Geffen School of Medicine (Ms Brook), University of California, Los Angeles; Tobacco Policy International, San Francisco, California (Dr Bialous); Institute of Hygiene and Epidemiology (", "title" : "Tobacco Cessation Practices and Attitudes Among Nurses in the Czech Republic.", "type" : "article-journal", "volume" : "38" }, "uris" : [ "http://www.mendeley.com/documents/?uuid=a774afe4-b9ab-4e21-9985-37beb1e82c5b" ] }, { "id" : "ITEM-5", "itemData" : { "DOI" : "10.3928/00220124-20100126-05", "ISSN" : "0022-0124", "PMID" : "20166649", "abstract" : "BACKGROUND: This study assessed smoking prevalence, attitudes, and perceived patient counseling responsibilities among practicing nurses in Serbia. The need for nurses to receive tobacco cessation training is explored. METHODS: Data were collected through a cross-sectional survey of 230 nurses at public institutions in Belgrade, a health care center in Belgrade, and public health care facilities throughout Serbia. RESULTS: The smoking prevalence was 52% for male nurses and 47% for female nurses. Nurses had the greatest mean level of agreement with statements about controlling smoking through policy, followed by statements about being role models. Only 15% (n = 35) of nurses regularly counseled their patients about smoking, and only 16% of nurses (45% of males vs. 12% of females, p &lt; .0001) had received training in counseling patients about smoking. Nurses' training in counseling patients about smoking was positively associated with the nurses' belief that their counseling could help patients stop smoking or never start smoking. In addition, nurses with training in counseling patients about smoking considered themselves significantly better prepared to assist patients to quit smoking. Nurses who smoked were significantly less likely to believe that their counseling about smoking could be effective. They also felt significantly less well prepared to assist patients to quit smoking. CONCLUSION: These findings show that nurses' training in tobacco cessation counseling results in greater self-perceived confidence and frequency of regular tobacco cessation counseling in Serbia.", "author" : [ { "dropping-particle" : "", "family" : "Merrill", "given" : "Ray M", "non-dropping-particle" : "", "parse-names" : false, "suffix" : "" }, { "dropping-particle" : "", "family" : "Gagon", "given" : "Heather", "non-dropping-particle" : "", "parse-names" : false, "suffix" : "" }, { "dropping-particle" : "", "family" : "Harmon", "given" : "Tanner", "non-dropping-particle" : "", "parse-names" : false, "suffix" : "" }, { "dropping-particle" : "", "family" : "Milovic", "given" : "Ivan", "non-dropping-particle" : "", "parse-names" : false, "suffix" : "" } ], "container-title" : "Journal of Continuing Education in Nursing", "id" : "ITEM-5", "issue" : "2", "issued" : { "date-parts" : [ [ "2010", "2" ] ] }, "note" : "NULL", "page" : "89-96", "title" : "The importance of tobacco cessation training for nurses in Serbia.", "type" : "article-journal", "volume" : "41" }, "uris" : [ "http://www.mendeley.com/documents/?uuid=77e09dd1-1154-473e-a00d-1422acc03780" ] } ], "mendeley" : { "formattedCitation" : "(Merrill, Gagon, &lt;i&gt;et al.&lt;/i&gt;, 2010; Merrill, Madanat, &lt;i&gt;et al.&lt;/i&gt;, 2010; Pelkonen and Kankkunen, 2001; Sarna &lt;i&gt;et al.&lt;/i&gt;, 2015; Svavarsd\u00f3ttir and Hallgr\u00edmsd\u00f3ttir, 2008)", "plainTextFormattedCitation" : "(Merrill, Gagon, et al., 2010; Merrill, Madanat, et al., 2010; Pelkonen and Kankkunen, 2001; Sarna et al., 2015; Svavarsd\u00f3ttir and Hallgr\u00edmsd\u00f3ttir, 2008)", "previouslyFormattedCitation" : "(Merrill, Gagon, &lt;i&gt;et al.&lt;/i&gt;, 2010; Merrill, Madanat, &lt;i&gt;et al.&lt;/i&gt;, 2010; Pelkonen and Kankkunen, 2001; Sarna &lt;i&gt;et al.&lt;/i&gt;, 2015; Svavarsd\u00f3ttir and Hallgr\u00edmsd\u00f3ttir, 2008)" }, "properties" : { "noteIndex" : 0 }, "schema" : "https://github.com/citation-style-language/schema/raw/master/csl-citation.json" }</w:instrText>
      </w:r>
      <w:r w:rsidRPr="004C743E">
        <w:rPr>
          <w:rFonts w:ascii="Times New Roman" w:hAnsi="Times New Roman" w:cs="Times New Roman"/>
        </w:rPr>
        <w:fldChar w:fldCharType="separate"/>
      </w:r>
      <w:r w:rsidRPr="009C5A4A">
        <w:rPr>
          <w:rFonts w:ascii="Times New Roman" w:hAnsi="Times New Roman" w:cs="Times New Roman"/>
          <w:noProof/>
        </w:rPr>
        <w:t xml:space="preserve">(Merrill, Gagon, </w:t>
      </w:r>
      <w:r w:rsidRPr="009C5A4A">
        <w:rPr>
          <w:rFonts w:ascii="Times New Roman" w:hAnsi="Times New Roman" w:cs="Times New Roman"/>
          <w:i/>
          <w:noProof/>
        </w:rPr>
        <w:t>et al.</w:t>
      </w:r>
      <w:r w:rsidRPr="009C5A4A">
        <w:rPr>
          <w:rFonts w:ascii="Times New Roman" w:hAnsi="Times New Roman" w:cs="Times New Roman"/>
          <w:noProof/>
        </w:rPr>
        <w:t xml:space="preserve">, 2010; Merrill, Madanat, </w:t>
      </w:r>
      <w:r w:rsidRPr="009C5A4A">
        <w:rPr>
          <w:rFonts w:ascii="Times New Roman" w:hAnsi="Times New Roman" w:cs="Times New Roman"/>
          <w:i/>
          <w:noProof/>
        </w:rPr>
        <w:t>et al.</w:t>
      </w:r>
      <w:r w:rsidRPr="009C5A4A">
        <w:rPr>
          <w:rFonts w:ascii="Times New Roman" w:hAnsi="Times New Roman" w:cs="Times New Roman"/>
          <w:noProof/>
        </w:rPr>
        <w:t xml:space="preserve">, 2010; Pelkonen and Kankkunen, 2001; Sarna </w:t>
      </w:r>
      <w:r w:rsidRPr="009C5A4A">
        <w:rPr>
          <w:rFonts w:ascii="Times New Roman" w:hAnsi="Times New Roman" w:cs="Times New Roman"/>
          <w:i/>
          <w:noProof/>
        </w:rPr>
        <w:t>et al.</w:t>
      </w:r>
      <w:r w:rsidRPr="009C5A4A">
        <w:rPr>
          <w:rFonts w:ascii="Times New Roman" w:hAnsi="Times New Roman" w:cs="Times New Roman"/>
          <w:noProof/>
        </w:rPr>
        <w:t>, 2015; Svavarsdóttir and Hallgrímsdóttir, 2008)</w:t>
      </w:r>
      <w:r w:rsidRPr="004C743E">
        <w:rPr>
          <w:rFonts w:ascii="Times New Roman" w:hAnsi="Times New Roman" w:cs="Times New Roman"/>
        </w:rPr>
        <w:fldChar w:fldCharType="end"/>
      </w:r>
      <w:r w:rsidRPr="009C5A4A">
        <w:rPr>
          <w:rFonts w:ascii="Times New Roman" w:hAnsi="Times New Roman" w:cs="Times New Roman"/>
        </w:rPr>
        <w:t>.</w:t>
      </w:r>
      <w:r w:rsidRPr="004C743E">
        <w:rPr>
          <w:rFonts w:ascii="Times New Roman" w:hAnsi="Times New Roman" w:cs="Times New Roman"/>
        </w:rPr>
        <w:t xml:space="preserve"> </w:t>
      </w:r>
    </w:p>
    <w:p w:rsidR="002A6400" w:rsidRPr="009C5A4A" w:rsidRDefault="002A6400" w:rsidP="002A6400">
      <w:pPr>
        <w:spacing w:line="480" w:lineRule="auto"/>
        <w:rPr>
          <w:rFonts w:ascii="Times New Roman" w:hAnsi="Times New Roman" w:cs="Times New Roman"/>
          <w:lang w:val="en-US"/>
        </w:rPr>
      </w:pPr>
      <w:r w:rsidRPr="009C5A4A">
        <w:rPr>
          <w:rFonts w:ascii="Times New Roman" w:hAnsi="Times New Roman" w:cs="Times New Roman"/>
        </w:rPr>
        <w:t xml:space="preserve">Sarna et al (2015) noted that although many nurses wanted to take a more active role in helping smokers quit, they were uncomfortable discussing the topic and concerned about offending patients. </w:t>
      </w:r>
      <w:r w:rsidRPr="009C5A4A">
        <w:rPr>
          <w:rFonts w:ascii="Times New Roman" w:hAnsi="Times New Roman" w:cs="Times New Roman"/>
          <w:lang w:val="en-US"/>
        </w:rPr>
        <w:t>N</w:t>
      </w:r>
      <w:r w:rsidRPr="004C743E">
        <w:rPr>
          <w:rFonts w:ascii="Times New Roman" w:hAnsi="Times New Roman" w:cs="Times New Roman"/>
          <w:lang w:val="en-US"/>
        </w:rPr>
        <w:t xml:space="preserve">urses who </w:t>
      </w:r>
      <w:r w:rsidRPr="009C5A4A">
        <w:rPr>
          <w:rFonts w:ascii="Times New Roman" w:hAnsi="Times New Roman" w:cs="Times New Roman"/>
          <w:lang w:val="en-US"/>
        </w:rPr>
        <w:t>did engage in health promotion practice</w:t>
      </w:r>
      <w:r w:rsidRPr="004C743E">
        <w:rPr>
          <w:rFonts w:ascii="Times New Roman" w:hAnsi="Times New Roman" w:cs="Times New Roman"/>
          <w:lang w:val="en-US"/>
        </w:rPr>
        <w:t xml:space="preserve"> with patients were more likely to be those who had confidence in their ability to help someone stop</w:t>
      </w:r>
      <w:r w:rsidRPr="009E00A8">
        <w:rPr>
          <w:rFonts w:ascii="Times New Roman" w:hAnsi="Times New Roman" w:cs="Times New Roman"/>
          <w:lang w:val="en-US"/>
        </w:rPr>
        <w:t xml:space="preserve">, or had </w:t>
      </w:r>
      <w:r w:rsidRPr="009C5A4A">
        <w:rPr>
          <w:rFonts w:ascii="Times New Roman" w:hAnsi="Times New Roman" w:cs="Times New Roman"/>
          <w:lang w:val="en-US"/>
        </w:rPr>
        <w:t xml:space="preserve">past positive experiences with assisting people </w:t>
      </w:r>
      <w:r w:rsidRPr="009C5A4A">
        <w:rPr>
          <w:rFonts w:ascii="Times New Roman" w:hAnsi="Times New Roman" w:cs="Times New Roman"/>
          <w:lang w:val="en-US"/>
        </w:rPr>
        <w:fldChar w:fldCharType="begin" w:fldLock="1"/>
      </w:r>
      <w:r w:rsidR="004314A5">
        <w:rPr>
          <w:rFonts w:ascii="Times New Roman" w:hAnsi="Times New Roman" w:cs="Times New Roman"/>
          <w:lang w:val="en-US"/>
        </w:rPr>
        <w:instrText>ADDIN CSL_CITATION { "citationItems" : [ { "id" : "ITEM-1", "itemData" : { "author" : [ { "dropping-particle" : "", "family" : "Schultz", "given" : "Annette S H", "non-dropping-particle" : "", "parse-names" : false, "suffix" : "" }, { "dropping-particle" : "", "family" : "Johnson", "given" : "Joy L", "non-dropping-particle" : "", "parse-names" : false, "suffix" : "" }, { "dropping-particle" : "", "family" : "Schultz", "given" : "Annette S H", "non-dropping-particle" : "", "parse-names" : false, "suffix" : "" }, { "dropping-particle" : "", "family" : "Johnson", "given" : "Joy L", "non-dropping-particle" : "", "parse-names" : false, "suffix" : "" }, { "dropping-particle" : "", "family" : "Bottorff", "given" : "Joan L", "non-dropping-particle" : "", "parse-names" : false, "suffix" : "" } ], "container-title" : "Canadian Journal of Nursing Research", "id" : "ITEM-1", "issue" : "4", "issued" : { "date-parts" : [ [ "2006" ] ] }, "page" : "192-211", "title" : "Registered Nurses \u2019 Perspectives on Tobacco Reduction: Views from Western Canada", "type" : "article-journal", "volume" : "38" }, "uris" : [ "http://www.mendeley.com/documents/?uuid=35daf5ce-e1ec-42b8-8ca9-d4009ff5e152" ] } ], "mendeley" : { "formattedCitation" : "(Schultz &lt;i&gt;et al.&lt;/i&gt;, 2006)", "plainTextFormattedCitation" : "(Schultz et al., 2006)", "previouslyFormattedCitation" : "(Schultz &lt;i&gt;et al.&lt;/i&gt;, 2006)" }, "properties" : { "noteIndex" : 0 }, "schema" : "https://github.com/citation-style-language/schema/raw/master/csl-citation.json" }</w:instrText>
      </w:r>
      <w:r w:rsidRPr="009C5A4A">
        <w:rPr>
          <w:rFonts w:ascii="Times New Roman" w:hAnsi="Times New Roman" w:cs="Times New Roman"/>
          <w:lang w:val="en-US"/>
        </w:rPr>
        <w:fldChar w:fldCharType="separate"/>
      </w:r>
      <w:r w:rsidRPr="009C5A4A">
        <w:rPr>
          <w:rFonts w:ascii="Times New Roman" w:hAnsi="Times New Roman" w:cs="Times New Roman"/>
          <w:noProof/>
          <w:lang w:val="en-US"/>
        </w:rPr>
        <w:t xml:space="preserve">(Schultz </w:t>
      </w:r>
      <w:r w:rsidRPr="009C5A4A">
        <w:rPr>
          <w:rFonts w:ascii="Times New Roman" w:hAnsi="Times New Roman" w:cs="Times New Roman"/>
          <w:i/>
          <w:noProof/>
          <w:lang w:val="en-US"/>
        </w:rPr>
        <w:t>et al.</w:t>
      </w:r>
      <w:r w:rsidRPr="009C5A4A">
        <w:rPr>
          <w:rFonts w:ascii="Times New Roman" w:hAnsi="Times New Roman" w:cs="Times New Roman"/>
          <w:noProof/>
          <w:lang w:val="en-US"/>
        </w:rPr>
        <w:t>, 2006)</w:t>
      </w:r>
      <w:r w:rsidRPr="009C5A4A">
        <w:rPr>
          <w:rFonts w:ascii="Times New Roman" w:hAnsi="Times New Roman" w:cs="Times New Roman"/>
          <w:lang w:val="en-US"/>
        </w:rPr>
        <w:fldChar w:fldCharType="end"/>
      </w:r>
      <w:r w:rsidRPr="004C743E">
        <w:rPr>
          <w:rFonts w:ascii="Times New Roman" w:hAnsi="Times New Roman" w:cs="Times New Roman"/>
          <w:lang w:val="en-US"/>
        </w:rPr>
        <w:t xml:space="preserve">.The included studies suggested that nurses’ confidence in their health promotion practice may be influenced by their training and experience more so than their personal behaviour. Borrelli et al (2001) </w:t>
      </w:r>
      <w:r w:rsidRPr="009C5A4A">
        <w:rPr>
          <w:rFonts w:ascii="Times New Roman" w:hAnsi="Times New Roman" w:cs="Times New Roman"/>
          <w:lang w:val="en-US"/>
        </w:rPr>
        <w:t xml:space="preserve">found that for every single point increase in nurses’ self-efficacy level, the odds that nurses would discuss tobacco use with their patients regardless of their own smoking status increased by 30% </w:t>
      </w:r>
      <w:r w:rsidRPr="004C743E">
        <w:rPr>
          <w:rFonts w:ascii="Times New Roman" w:hAnsi="Times New Roman" w:cs="Times New Roman"/>
          <w:lang w:val="en-US"/>
        </w:rPr>
        <w:fldChar w:fldCharType="begin" w:fldLock="1"/>
      </w:r>
      <w:r w:rsidR="00B10E46">
        <w:rPr>
          <w:rFonts w:ascii="Times New Roman" w:hAnsi="Times New Roman" w:cs="Times New Roman"/>
          <w:lang w:val="en-US"/>
        </w:rPr>
        <w:instrText>ADDIN CSL_CITATION { "citationItems" : [ { "id" : "ITEM-1", "itemData" : { "DOI" : "10.1016/S0749-3797(01)00369-5", "ISSN" : "07493797", "abstract" : "Background: Despite advances in smoking treatment, cessation rates remain stagnant, possibly a function of the lack of new channels to reach heavily addicted smokers. This cross-sectional study examined home care nurses\u2019 attitudes, beliefs, and counseling behaviors regarding counseling their home care patients who smoke. Methods: Home healthcare nurses (N=98) from the Visiting Nurse Association of Rhode Island were randomly selected to participate in a study helping home-bound medically ill smokers to quit. At baseline, nurses completed a questionnaire that assessed a constellation of cognitive factors (self-efficacy, outcome expectations, perceived effectiveness, risk perception, motivation, and perceived patient adherence) as correlates of self-reported nurse counseling behaviors. Results: Nurses with higher outcome expectations spent more time counseling their patients about quitting (p&lt;0.04). Nurses\u2019 self-efficacy was the only variable associated with consistent counseling (p&lt;0.05). While the majority of nurses \u201casked and advised\u201d their patients, a minority of nurses \u201cassisted or arranged\u201d follow-up. Perceived importance of counseling was associated with a greater likelihood of asking, advising and assisting (p&lt;0.05). None of the nurses who currently smoked (n=13) provided follow-up to their patients. Nurses who reported higher levels of both risk perception (regarding the harmful effects of smoking) and perceived effectiveness were more likely to recommend the nicotine patch. Conclusions: Attitudes and beliefs about smoking are significantly associated with nurse counseling behaviors. Helping nurses to overcome their barriers to smoking counseling may open up new channels for smoking intervention.", "author" : [ { "dropping-particle" : "", "family" : "Borrelli", "given" : "Belinda", "non-dropping-particle" : "", "parse-names" : false, "suffix" : "" }, { "dropping-particle" : "", "family" : "Hecht", "given" : "Jacklyn P.", "non-dropping-particle" : "", "parse-names" : false, "suffix" : "" }, { "dropping-particle" : "", "family" : "Papandonatos", "given" : "George D.", "non-dropping-particle" : "", "parse-names" : false, "suffix" : "" }, { "dropping-particle" : "", "family" : "Emmons", "given" : "Karen M.", "non-dropping-particle" : "", "parse-names" : false, "suffix" : "" }, { "dropping-particle" : "", "family" : "Tatewosian", "given" : "Lisa R.", "non-dropping-particle" : "", "parse-names" : false, "suffix" : "" }, { "dropping-particle" : "", "family" : "Abrams", "given" : "David B.", "non-dropping-particle" : "", "parse-names" : false, "suffix" : "" } ], "container-title" : "American Journal of Preventive Medicine", "id" : "ITEM-1", "issue" : "4", "issued" : { "date-parts" : [ [ "2001", "11" ] ] }, "note" : "From Duplicate 2 (Smoking-cessation counseling in the home: Attitudes, beliefs, and behaviors of home healthcare nurses - Borrelli, Belinda; Hecht, Jacklyn P.; Papandonatos, George D.; Emmons, Karen M.; Tatewosian, Lisa R.; Abrams, David B.)\n\nFrom Duplicate 1 (Smoking-cessation counseling in the home: Attitudes, beliefs, and behaviors of home healthcare nurses - Borrelli, Belinda; Hecht, Jacklyn P.; Papandonatos, George D.; Emmons, Karen M.; Tatewosian, Lisa R.; Abrams, David B.; Becht, Jacklyn P; Papandonatos, George D.; Emmons, Karen M.; Tatewosian, Lisa R.; Abrams, David B.)\n\nFrom Duplicate 1 (Smoking-cessation counseling in the home - Borrelli, Belinda; Becht, Jacklyn P; Papandonatos, George D; Emmons, Karen M; Tatewosian, Lisa R; Abrams, David B)\n\nAccession Number: 2001-05474-001. PMID: 11701297 Partial author list: First Author &amp;amp; Affiliation: Borrelli, Belinda; Brown Medical School, Ctrs for Behavioral &amp;amp; Preventive Medicine, The Miriam Hosp, Providence, RI, US. Release Date: 20020109. Correction Date: 20160512. Publication Type: Journal (0100), Peer Reviewed Journal (0110). Format Covered: Print. Document Type: Journal Article. Language: English. Major Descriptor: Counseling; Health Personnel Attitudes; Home Care Personnel; Nurses; Smoking Cessation. Minor Descriptor: Drug Usage Attitudes; Therapeutic Processes; Tobacco Smoking. Classification: Professional Personnel Attitudes &amp;amp; Characteristics (3430); Home Care &amp;amp; Hospice (3375). Population: Human (10); Male (30); Female (40). Location: US. Age Group: Adulthood (18 yrs &amp;amp; older) (300); Young Adulthood (18-29 yrs) (320); Thirties (30-39 yrs) (340); Middle Age (40-64 yrs) (360); Aged (65 yrs &amp;amp; older) (380); Very Old (85 yrs &amp;amp; older) (390). Methodology: Empirical Study. References Available: Y. Page Count: 6. Issue Publication Date: Nov, 2001.", "page" : "272-277", "publisher" : "Elsevier Science", "publisher-place" : "Providence, RI, United States", "title" : "Smoking-cessation counseling in the home: Attitudes, beliefs, and behaviors of home healthcare nurses", "type" : "article-journal", "volume" : "21" }, "uris" : [ "http://www.mendeley.com/documents/?uuid=c49cd68a-1417-4bce-9769-e49fcf21cb32" ] } ], "mendeley" : { "formattedCitation" : "(Borrelli &lt;i&gt;et al.&lt;/i&gt;, 2001b)", "manualFormatting" : "(Borrelli et al., 2001)", "plainTextFormattedCitation" : "(Borrelli et al., 2001b)", "previouslyFormattedCitation" : "(Borrelli &lt;i&gt;et al.&lt;/i&gt;, 2001b)" }, "properties" : { "noteIndex" : 0 }, "schema" : "https://github.com/citation-style-language/schema/raw/master/csl-citation.json" }</w:instrText>
      </w:r>
      <w:r w:rsidRPr="004C743E">
        <w:rPr>
          <w:rFonts w:ascii="Times New Roman" w:hAnsi="Times New Roman" w:cs="Times New Roman"/>
          <w:lang w:val="en-US"/>
        </w:rPr>
        <w:fldChar w:fldCharType="separate"/>
      </w:r>
      <w:r w:rsidRPr="004C743E">
        <w:rPr>
          <w:rFonts w:ascii="Times New Roman" w:hAnsi="Times New Roman" w:cs="Times New Roman"/>
          <w:noProof/>
          <w:lang w:val="en-US"/>
        </w:rPr>
        <w:t xml:space="preserve">(Borrelli </w:t>
      </w:r>
      <w:r w:rsidRPr="004C743E">
        <w:rPr>
          <w:rFonts w:ascii="Times New Roman" w:hAnsi="Times New Roman" w:cs="Times New Roman"/>
          <w:i/>
          <w:noProof/>
          <w:lang w:val="en-US"/>
        </w:rPr>
        <w:t>et al.</w:t>
      </w:r>
      <w:r w:rsidRPr="009E00A8">
        <w:rPr>
          <w:rFonts w:ascii="Times New Roman" w:hAnsi="Times New Roman" w:cs="Times New Roman"/>
          <w:noProof/>
          <w:lang w:val="en-US"/>
        </w:rPr>
        <w:t>, 2001)</w:t>
      </w:r>
      <w:r w:rsidRPr="004C743E">
        <w:rPr>
          <w:rFonts w:ascii="Times New Roman" w:hAnsi="Times New Roman" w:cs="Times New Roman"/>
          <w:lang w:val="en-US"/>
        </w:rPr>
        <w:fldChar w:fldCharType="end"/>
      </w:r>
      <w:r w:rsidRPr="004C743E">
        <w:rPr>
          <w:rFonts w:ascii="Times New Roman" w:hAnsi="Times New Roman" w:cs="Times New Roman"/>
          <w:lang w:val="en-US"/>
        </w:rPr>
        <w:t xml:space="preserve">. </w:t>
      </w:r>
      <w:r w:rsidRPr="009C5A4A">
        <w:rPr>
          <w:rFonts w:ascii="Times New Roman" w:hAnsi="Times New Roman" w:cs="Times New Roman"/>
          <w:lang w:val="en-US"/>
        </w:rPr>
        <w:t>Two studies also</w:t>
      </w:r>
      <w:r w:rsidRPr="004C743E">
        <w:rPr>
          <w:rFonts w:ascii="Times New Roman" w:hAnsi="Times New Roman" w:cs="Times New Roman"/>
          <w:lang w:val="en-US"/>
        </w:rPr>
        <w:t xml:space="preserve"> found that nurses with training felt significantly better prepared to assist patients to quit smoking, regardless of their own smoking status</w:t>
      </w:r>
      <w:r w:rsidRPr="009C5A4A">
        <w:rPr>
          <w:rFonts w:ascii="Times New Roman" w:hAnsi="Times New Roman" w:cs="Times New Roman"/>
          <w:lang w:val="en-US"/>
        </w:rPr>
        <w:t xml:space="preserve"> </w:t>
      </w:r>
      <w:r w:rsidRPr="009C5A4A">
        <w:rPr>
          <w:rFonts w:ascii="Times New Roman" w:hAnsi="Times New Roman" w:cs="Times New Roman"/>
          <w:lang w:val="en-US"/>
        </w:rPr>
        <w:fldChar w:fldCharType="begin" w:fldLock="1"/>
      </w:r>
      <w:r w:rsidRPr="009C5A4A">
        <w:rPr>
          <w:rFonts w:ascii="Times New Roman" w:hAnsi="Times New Roman" w:cs="Times New Roman"/>
          <w:lang w:val="en-US"/>
        </w:rPr>
        <w:instrText>ADDIN CSL_CITATION { "citationItems" : [ { "id" : "ITEM-1", "itemData" : { "DOI" : "10.1111/j.1440-172X.2010.01897.x", "ISSN" : "1440-172X", "PMID" : "21129116", "abstract" : "This study assesses smoking prevalence, attitudes, and perceived patient counselling responsibilities among practicing nurses in Amman, Jordan. It also identifies whether their smoking status or training in counselling patients about smoking is associated with their smoking-related attitudes and counselling practices. Data were collected through a cross-sectional survey of 266 (n = 266) nurses at four public and private hospitals in Amman. Smoking prevalence was 42% for male nurses and 13% for female nurses. Nurses strongly favoured enforcement of anti-smoking policy, but did not strongly agree that nurses should be involved in counselling patients about smoking. Approximately 41% of nurses indicated that they had received training on counselling patients about smoking. Nurse training with respect to counselling patients about smoking was positively associated with the nurses' belief that their counselling could help patients stop or never start smoking. In addition, nurses with counselling training about smoking felt significantly better prepared to assist patients to quit smoking. Nurses who smoked were significantly less likely to believe their counselling of patients about smoking could be effective. Finally, smoking status was not significantly associated with how well prepared the nurses felt to assist patients to quit smoking. These findings identify a need for more extensive and better-tailored training programmes for nurses on patient counselling about smoking.", "author" : [ { "dropping-particle" : "", "family" : "Merrill", "given" : "Ray M", "non-dropping-particle" : "", "parse-names" : false, "suffix" : "" }, { "dropping-particle" : "", "family" : "Madanat", "given" : "Hala", "non-dropping-particle" : "", "parse-names" : false, "suffix" : "" }, { "dropping-particle" : "", "family" : "Kelley", "given" : "Alan T", "non-dropping-particle" : "", "parse-names" : false, "suffix" : "" } ], "container-title" : "International journal of nursing practice", "id" : "ITEM-1", "issue" : "6", "issued" : { "date-parts" : [ [ "2010", "12" ] ] }, "note" : "From Duplicate 1 (Smoking prevalence, attitudes, and perceived smoking prevention and control responsibilities and practices among nurses in Amman, Jordan. - Merrill, Ray M; Madanat, Hala; Kelley, Alan T)\n\nFrom Duplicate 1 (Smoking prevalence, attitudes, and perceived smoking prevention and control responsibilities and practices among nurses in Amman, Jordan. - Merrill, Ray M; Madanat, Hala; Kelley, Alan T)\n\nFrom Duplicate 1 (Smoking prevalence, attitudes, and perceived smoking prevention and control responsibilities and practices among nurses in Amman, Jordan. - Merrill, Ray M; Madanat, Hala; Kelley, Alan T)\n\nFrom Duplicate 1 (Smoking prevalence, attitudes, and perceived smoking prevention and control responsibilities and practices among nurses in Amman, Jordan. - Merrill, Ray M; Madanat, Hala; Kelley, Alan T)\n\nAccession Number: 2011-00844-013. PMID: 21129116 Partial author list: First Author &amp;amp; Affiliation: Merrill, Ray M.; Department of Health Science, College of Life Sciences, Brigham Young University, Provo, UT, US. Other Publishers: Blackwell Publishing. Release Date: 20110321. Publication Type: Journal (0100), Peer Reviewed Journal (0110). Format Covered: Electronic. Document Type: Journal Article. Language: English. Major Descriptor: Epidemiology; Health Personnel Attitudes; Nurses; Prevention; Tobacco Smoking. Classification: Professional Personnel Attitudes &amp;amp; Characteristics (3430). Population: Human (10); Male (30); Female (40). Location: Jordan. Age Group: Adulthood (18 yrs &amp;amp; older) (300); Young Adulthood (18-29 yrs) (320); Thirties (30-39 yrs) (340); Middle Age (40-64 yrs) (360); Aged (65 yrs &amp;amp; older) (380). Methodology: Empirical Study; Quantitative Study. References Available: Y. Page Count: 9. Issue Publication Date: Dec, 2010. Copyright Statement: Blackwell Publishing Asia Pty Ltd. 2010.\n\nFrom Duplicate 3 (Smoking prevalence, attitudes, and perceived smoking prevention and control responsibilities and practices among nurses in Amman, Jordan. - RM, Merrill; Madanat, Hala; AT, Kelley; Merrill, Ray M; Madanat, Hala; Kelley, Alan T)\n\nFrom Duplicate 2 (Smoking prevalence, attitudes, and perceived smoking prevention and control responsibilities and practices among nurses in Amman, Jordan. - RM, Merrill; Madanat, Hala; AT, Kelley; Merrill, Ray M; Madanat, Hala; Kelley, Alan T)\n\nFrom Duplicate 1 (Smoking prevalence, attitudes, and perceived smoking prevention and control responsibilities and practices among nurses in Amman, Jordan. - Merrill, Ray M; Madanat, Hala; Kelley, Alan T)\n\nAccession Number: 2011-00844-013. PMID: 21129116 Partial author list: First Author &amp;amp; Affiliation: Merrill, Ray M.; Department of Health Science, College of Life Sciences, Brigham Young University, Provo, UT, US. Other Publishers: Blackwell Publishing. Release Date: 20110321. Publication Type: Journal (0100), Peer Reviewed Journal (0110). Format Covered: Electronic. Document Type: Journal Article. Language: English. Major Descriptor: Epidemiology; Health Personnel Attitudes; Nurses; Prevention; Tobacco Smoking. Classification: Professional Personnel Attitudes &amp;amp; Characteristics (3430). Population: Human (10); Male (30); Female (40). Location: Jordan. Age Group: Adulthood (18 yrs &amp;amp; older) (300); Young Adulthood (18-29 yrs) (320); Thirties (30-39 yrs) (340); Middle Age (40-64 yrs) (360); Aged (65 yrs &amp;amp; older) (380). Methodology: Empirical Study; Quantitative Study. References Available: Y. Page Count: 9. Issue Publication Date: Dec, 2010. Copyright Statement: Blackwell Publishing Asia Pty Ltd. 2010.\n\nFrom Duplicate 2 (Smoking prevalence, attitudes, and perceived smoking prevention and control responsibilities and practices among nurses in Amman, Jordan. - RM, Merrill; Madanat, H; AT, Kelley)\n\nAccession Number: 104955909. Language: English. Entry Date: 20110131. Revision Date: 20150819. Publication Type: Journal Article; research; tables/charts. Journal Subset: Australia &amp;amp; New Zealand; Core Nursing; Double Blind Peer Reviewed; Nursing; Peer Reviewed. NLM UID: 9613615.\n\nFrom Duplicate 4 (Smoking prevalence, attitudes, and perceived smoking prevention and control responsibilities and practices among nurses in Amman, Jordan. - Merrill, Ray M; Madanat, Hala; Kelley, Alan T)\n\nFrom Duplicate 2 (Smoking prevalence, attitudes, and perceived smoking prevention and control responsibilities and practices among nurses in Amman, Jordan. - Merrill, Ray M; Madanat, Hala; Kelley, Alan T)\n\nAccession Number: 2007-14753-006. PMID: 17890184 Partial author list: First Author &amp;amp; Affiliation: Merrill, Ray M.; Brigham Young University, Dept. of Health Science, Provo, UT, US. Other Publishers: Sage Publications. Release Date: 20071105. Correction Date: 20150126. Publication Type: Journal (0100), Peer Reviewed Journal (0110). Format Covered: Electronic. Document Type: Journal Article. Language: English. Major Descriptor: Epidemiology; Health Personnel Attitudes; Prevention; Smoking Cessation; Tobacco Smoking. Minor Descriptor: Behavior; Drug Rehabilitation; Physicians. Classification: Drug &amp;amp; Alcohol Rehabilitation (3383). Population: Human (10); Male (30); Female (40). Location: Jordan. Age Group: Adulthood (18 yrs &amp;amp; older) (300). Methodology: Empirical Study; Quantitative Study. References Available: Y. Page Count: 17. Issue Publication Date: 2006.\n\nFrom Duplicate 2 (Smoking prevalence, attitudes, and perceived smoking prevention and control responsibilities and practices among nurses in Amman, Jordan. - Merrill, Ray M; Madanat, Hala; Kelley, Alan T)\n\nFrom Duplicate 2 (Smoking prevalence, attitudes, and perceived smoking prevention and control responsibilities and practices among nurses in Amman, Jordan. - Merrill, Ray M; Madanat, Hala; Kelley, Alan T)\n\nAccession Number: 2007-14753-006. PMID: 17890184 Partial author list: First Author &amp;amp; Affiliation: Merrill, Ray M.; Brigham Young University, Dept. of Health Science, Provo, UT, US. Other Publishers: Sage Publications. Release Date: 20071105. Correction Date: 20150126. Publication Type: Journal (0100), Peer Reviewed Journal (0110). Format Covered: Electronic. Document Type: Journal Article. Language: English. Major Descriptor: Epidemiology; Health Personnel Attitudes; Prevention; Smoking Cessation; Tobacco Smoking. Minor Descriptor: Behavior; Drug Rehabilitation; Physicians. Classification: Drug &amp;amp; Alcohol Rehabilitation (3383). Population: Human (10); Male (30); Female (40). Location: Jordan. Age Group: Adulthood (18 yrs &amp;amp; older) (300). Methodology: Empirical Study; Quantitative Study. References Available: Y. Page Count: 17. Issue Publication Date: 2006.", "page" : "624-32", "publisher" : "Baywood Publishing", "publisher-place" : "Merrill, Ray M., Brigham Young University, Dept. of Health Science, 221-A Richards Bldg., Provo, UT, US, 84602", "title" : "Smoking prevalence, attitudes, and perceived smoking prevention and control responsibilities and practices among nurses in Amman, Jordan.", "type" : "article-journal", "volume" : "16" }, "uris" : [ "http://www.mendeley.com/documents/?uuid=4f839c0c-0257-446c-b2f3-9f2b393b9939" ] }, { "id" : "ITEM-2", "itemData" : { "DOI" : "10.3928/00220124-20100126-05", "ISSN" : "0022-0124", "PMID" : "20166649", "abstract" : "BACKGROUND: This study assessed smoking prevalence, attitudes, and perceived patient counseling responsibilities among practicing nurses in Serbia. The need for nurses to receive tobacco cessation training is explored. METHODS: Data were collected through a cross-sectional survey of 230 nurses at public institutions in Belgrade, a health care center in Belgrade, and public health care facilities throughout Serbia. RESULTS: The smoking prevalence was 52% for male nurses and 47% for female nurses. Nurses had the greatest mean level of agreement with statements about controlling smoking through policy, followed by statements about being role models. Only 15% (n = 35) of nurses regularly counseled their patients about smoking, and only 16% of nurses (45% of males vs. 12% of females, p &lt; .0001) had received training in counseling patients about smoking. Nurses' training in counseling patients about smoking was positively associated with the nurses' belief that their counseling could help patients stop smoking or never start smoking. In addition, nurses with training in counseling patients about smoking considered themselves significantly better prepared to assist patients to quit smoking. Nurses who smoked were significantly less likely to believe that their counseling about smoking could be effective. They also felt significantly less well prepared to assist patients to quit smoking. CONCLUSION: These findings show that nurses' training in tobacco cessation counseling results in greater self-perceived confidence and frequency of regular tobacco cessation counseling in Serbia.", "author" : [ { "dropping-particle" : "", "family" : "Merrill", "given" : "Ray M", "non-dropping-particle" : "", "parse-names" : false, "suffix" : "" }, { "dropping-particle" : "", "family" : "Gagon", "given" : "Heather", "non-dropping-particle" : "", "parse-names" : false, "suffix" : "" }, { "dropping-particle" : "", "family" : "Harmon", "given" : "Tanner", "non-dropping-particle" : "", "parse-names" : false, "suffix" : "" }, { "dropping-particle" : "", "family" : "Milovic", "given" : "Ivan", "non-dropping-particle" : "", "parse-names" : false, "suffix" : "" } ], "container-title" : "Journal of Continuing Education in Nursing", "id" : "ITEM-2", "issue" : "2", "issued" : { "date-parts" : [ [ "2010", "2" ] ] }, "note" : "NULL", "page" : "89-96", "title" : "The importance of tobacco cessation training for nurses in Serbia.", "type" : "article-journal", "volume" : "41" }, "uris" : [ "http://www.mendeley.com/documents/?uuid=77e09dd1-1154-473e-a00d-1422acc03780" ] } ], "mendeley" : { "formattedCitation" : "(Merrill, Gagon, &lt;i&gt;et al.&lt;/i&gt;, 2010; Merrill, Madanat, &lt;i&gt;et al.&lt;/i&gt;, 2010)", "plainTextFormattedCitation" : "(Merrill, Gagon, et al., 2010; Merrill, Madanat, et al., 2010)", "previouslyFormattedCitation" : "(Merrill, Gagon, &lt;i&gt;et al.&lt;/i&gt;, 2010; Merrill, Madanat, &lt;i&gt;et al.&lt;/i&gt;, 2010)" }, "properties" : { "noteIndex" : 0 }, "schema" : "https://github.com/citation-style-language/schema/raw/master/csl-citation.json" }</w:instrText>
      </w:r>
      <w:r w:rsidRPr="009C5A4A">
        <w:rPr>
          <w:rFonts w:ascii="Times New Roman" w:hAnsi="Times New Roman" w:cs="Times New Roman"/>
          <w:lang w:val="en-US"/>
        </w:rPr>
        <w:fldChar w:fldCharType="separate"/>
      </w:r>
      <w:r w:rsidRPr="009C5A4A">
        <w:rPr>
          <w:rFonts w:ascii="Times New Roman" w:hAnsi="Times New Roman" w:cs="Times New Roman"/>
          <w:noProof/>
          <w:lang w:val="en-US"/>
        </w:rPr>
        <w:t xml:space="preserve">(Merrill, Gagon, </w:t>
      </w:r>
      <w:r w:rsidRPr="009C5A4A">
        <w:rPr>
          <w:rFonts w:ascii="Times New Roman" w:hAnsi="Times New Roman" w:cs="Times New Roman"/>
          <w:i/>
          <w:noProof/>
          <w:lang w:val="en-US"/>
        </w:rPr>
        <w:t>et al.</w:t>
      </w:r>
      <w:r w:rsidRPr="009C5A4A">
        <w:rPr>
          <w:rFonts w:ascii="Times New Roman" w:hAnsi="Times New Roman" w:cs="Times New Roman"/>
          <w:noProof/>
          <w:lang w:val="en-US"/>
        </w:rPr>
        <w:t xml:space="preserve">, 2010; Merrill, Madanat, </w:t>
      </w:r>
      <w:r w:rsidRPr="009C5A4A">
        <w:rPr>
          <w:rFonts w:ascii="Times New Roman" w:hAnsi="Times New Roman" w:cs="Times New Roman"/>
          <w:i/>
          <w:noProof/>
          <w:lang w:val="en-US"/>
        </w:rPr>
        <w:t>et al.</w:t>
      </w:r>
      <w:r w:rsidRPr="009C5A4A">
        <w:rPr>
          <w:rFonts w:ascii="Times New Roman" w:hAnsi="Times New Roman" w:cs="Times New Roman"/>
          <w:noProof/>
          <w:lang w:val="en-US"/>
        </w:rPr>
        <w:t>, 2010)</w:t>
      </w:r>
      <w:r w:rsidRPr="009C5A4A">
        <w:rPr>
          <w:rFonts w:ascii="Times New Roman" w:hAnsi="Times New Roman" w:cs="Times New Roman"/>
          <w:lang w:val="en-US"/>
        </w:rPr>
        <w:fldChar w:fldCharType="end"/>
      </w:r>
      <w:r w:rsidRPr="004C743E">
        <w:rPr>
          <w:rFonts w:ascii="Times New Roman" w:hAnsi="Times New Roman" w:cs="Times New Roman"/>
          <w:lang w:val="en-US"/>
        </w:rPr>
        <w:t xml:space="preserve">. </w:t>
      </w:r>
    </w:p>
    <w:p w:rsidR="002A6400" w:rsidRPr="009C5A4A" w:rsidRDefault="002A6400" w:rsidP="002A6400">
      <w:pPr>
        <w:spacing w:line="480" w:lineRule="auto"/>
        <w:rPr>
          <w:rFonts w:ascii="Times New Roman" w:hAnsi="Times New Roman" w:cs="Times New Roman"/>
        </w:rPr>
      </w:pPr>
      <w:r w:rsidRPr="009C5A4A">
        <w:rPr>
          <w:rFonts w:ascii="Times New Roman" w:hAnsi="Times New Roman" w:cs="Times New Roman"/>
        </w:rPr>
        <w:t>N</w:t>
      </w:r>
      <w:r w:rsidRPr="004C743E">
        <w:rPr>
          <w:rFonts w:ascii="Times New Roman" w:hAnsi="Times New Roman" w:cs="Times New Roman"/>
        </w:rPr>
        <w:t xml:space="preserve">urses who engaged in unhealthy behaviours </w:t>
      </w:r>
      <w:r w:rsidRPr="009C5A4A">
        <w:rPr>
          <w:rFonts w:ascii="Times New Roman" w:hAnsi="Times New Roman" w:cs="Times New Roman"/>
        </w:rPr>
        <w:t xml:space="preserve">were </w:t>
      </w:r>
      <w:r w:rsidRPr="004C743E">
        <w:rPr>
          <w:rFonts w:ascii="Times New Roman" w:hAnsi="Times New Roman" w:cs="Times New Roman"/>
        </w:rPr>
        <w:t>less likely to hold positive attitudes towards health-promotion practices</w:t>
      </w:r>
      <w:r w:rsidRPr="009C5A4A">
        <w:rPr>
          <w:rFonts w:ascii="Times New Roman" w:hAnsi="Times New Roman" w:cs="Times New Roman"/>
        </w:rPr>
        <w:t xml:space="preserve">. </w:t>
      </w:r>
      <w:r w:rsidRPr="004C743E">
        <w:rPr>
          <w:rFonts w:ascii="Times New Roman" w:hAnsi="Times New Roman" w:cs="Times New Roman"/>
        </w:rPr>
        <w:t xml:space="preserve">The qualitative studies exploring attitudes to, or intention to address patients’ health promotion needs identified a range of themes to describe how nurses who engage in unhealthy behaviours view their role </w:t>
      </w:r>
      <w:r w:rsidRPr="009C5A4A">
        <w:rPr>
          <w:rFonts w:ascii="Times New Roman" w:hAnsi="Times New Roman" w:cs="Times New Roman"/>
        </w:rPr>
        <w:t xml:space="preserve">in encouraging behaviour change, including hypocrisy, guilt, </w:t>
      </w:r>
      <w:r w:rsidRPr="009C5A4A">
        <w:rPr>
          <w:rFonts w:ascii="Times New Roman" w:hAnsi="Times New Roman" w:cs="Times New Roman"/>
        </w:rPr>
        <w:lastRenderedPageBreak/>
        <w:t xml:space="preserve">cognitive dissonance, and anxiety about being challenged. </w:t>
      </w:r>
      <w:r w:rsidRPr="004C743E">
        <w:rPr>
          <w:rFonts w:ascii="Times New Roman" w:hAnsi="Times New Roman" w:cs="Times New Roman"/>
        </w:rPr>
        <w:t>Nurses</w:t>
      </w:r>
      <w:r w:rsidRPr="004C743E">
        <w:rPr>
          <w:rFonts w:ascii="Times New Roman" w:hAnsi="Times New Roman" w:cs="Times New Roman"/>
          <w:lang w:val="en-US"/>
        </w:rPr>
        <w:t xml:space="preserve"> who engaged in unhealthy behaviours reported feeling subjected to others’ disapproval </w:t>
      </w:r>
      <w:r w:rsidRPr="004C743E">
        <w:rPr>
          <w:rFonts w:ascii="Times New Roman" w:hAnsi="Times New Roman" w:cs="Times New Roman"/>
          <w:lang w:val="en-US"/>
        </w:rPr>
        <w:fldChar w:fldCharType="begin" w:fldLock="1"/>
      </w:r>
      <w:r w:rsidRPr="009C5A4A">
        <w:rPr>
          <w:rFonts w:ascii="Times New Roman" w:hAnsi="Times New Roman" w:cs="Times New Roman"/>
          <w:lang w:val="en-US"/>
        </w:rPr>
        <w:instrText>ADDIN CSL_CITATION { "citationItems" : [ { "id" : "ITEM-1", "itemData" : { "DOI" : "10.1111/nin.12015", "ISSN" : "1440-1800", "PMID" : "23206295", "abstract" : "Obesity is now commonly recognised to be a significant public health issue worldwide with its increasing prevalence frequently described as a global epidemic. In the United Kingdom, primary care nurses are responsible for weight management through the provision of healthy eating advice and support with lifestyle change. However, nurses themselves are not immune to the persistent and pervasive global levels of weight gain. Drawing on a Gadamerian informed phenomenological study of female primary care nurses in England, this paper considers the complex gendered understandings and experiences of being overweight, and of food and eating. The nurses' emotional and injurious experiences of being large is found to be capable of producing embodied caring practices, involving a fusion of horizons with patients over how it feels to inhabit a large body. Yet, even though subjected to similar derogatory stereotypes as patients, they simultaneously reinforce the dominant and damaging individualising psychopathology inherent to anti-obesity discourses. This suggests an urgent need to expose and challenge harmful discourses surrounding women's body size and weight in order to avoid nursing practices that unthinkingly reproduce culturally dominant and gendered understandings of weight, body size, food and eating.", "author" : [ { "dropping-particle" : "", "family" : "Aranda", "given" : "Kay", "non-dropping-particle" : "", "parse-names" : false, "suffix" : "" }, { "dropping-particle" : "", "family" : "McGreevy", "given" : "Debbie", "non-dropping-particle" : "", "parse-names" : false, "suffix" : "" } ], "container-title" : "Nursing inquiry", "id" : "ITEM-1", "issue" : "1", "issued" : { "date-parts" : [ [ "2014", "3" ] ] }, "page" : "30-8", "title" : "Embodied empathy-in-action: overweight nurses' experiences of their interactions with overweight patients.", "type" : "article-journal", "volume" : "21" }, "uris" : [ "http://www.mendeley.com/documents/?uuid=188d8dc6-946a-4be6-8017-70eb5e1ffdc3", "http://www.mendeley.com/documents/?uuid=8d74e4c8-c9d3-40df-ab0f-994c22527db6" ] }, { "id" : "ITEM-2", "itemData" : { "DOI" : "10.1002/nur.20332", "ISSN" : "1098-240X", "PMID" : "19434650", "abstract" : "Morbidity and mortality associated with smoking are major health problems. Nurses play an instrumental role in tobacco reduction, but their own smoking often interferes with this clinical opportunity. We conducted a grounded theory study with 23 nurses who smoked to describe how they managed the contradictions encountered when caring for tobacco-dependent patients. Nurses counteracted ambivalence in one of four ways in relation to smoking policies: indifferent, evasive, engaged, and forced compliance. Influencing these approaches were nurses' perceptions of patients' need for tobacco-dependence interventions and perceptions of their own vulnerability in addressing tobacco use. The challenge remains how best to support smoking nurses to enable them to become unambivalent participants in preventing and reducing tobacco dependence in their patients and themselves.", "author" : [ { "dropping-particle" : "", "family" : "Radsma", "given" : "Jenny", "non-dropping-particle" : "", "parse-names" : false, "suffix" : "" }, { "dropping-particle" : "", "family" : "Bottorff", "given" : "Joan L", "non-dropping-particle" : "", "parse-names" : false, "suffix" : "" } ], "container-title" : "Research in Nursing and Health", "id" : "ITEM-2", "issue" : "4", "issued" : { "date-parts" : [ [ "2009", "8" ] ] }, "page" : "443-52", "title" : "Counteracting ambivalence: nurses who smoke and their health promotion role with patients who smoke.", "type" : "article-journal", "volume" : "32" }, "uris" : [ "http://www.mendeley.com/documents/?uuid=4ea8d4c4-50c0-4de2-98fe-5ec807ecfb18" ] } ], "mendeley" : { "formattedCitation" : "(Aranda and McGreevy, 2014; Radsma and Bottorff, 2009)", "manualFormatting" : "(Aranda &amp; McGreevy 2014; Radsma &amp; Bottorff 2009)", "plainTextFormattedCitation" : "(Aranda and McGreevy, 2014; Radsma and Bottorff, 2009)", "previouslyFormattedCitation" : "(Aranda and McGreevy, 2014; Radsma and Bottorff, 2009)" }, "properties" : { "noteIndex" : 0 }, "schema" : "https://github.com/citation-style-language/schema/raw/master/csl-citation.json" }</w:instrText>
      </w:r>
      <w:r w:rsidRPr="004C743E">
        <w:rPr>
          <w:rFonts w:ascii="Times New Roman" w:hAnsi="Times New Roman" w:cs="Times New Roman"/>
          <w:lang w:val="en-US"/>
        </w:rPr>
        <w:fldChar w:fldCharType="separate"/>
      </w:r>
      <w:r w:rsidRPr="004C743E">
        <w:rPr>
          <w:rFonts w:ascii="Times New Roman" w:hAnsi="Times New Roman" w:cs="Times New Roman"/>
          <w:noProof/>
          <w:lang w:val="en-US"/>
        </w:rPr>
        <w:t>(Aranda &amp; McGreevy 2014; Radsma &amp; Bottorff 2009)</w:t>
      </w:r>
      <w:r w:rsidRPr="004C743E">
        <w:rPr>
          <w:rFonts w:ascii="Times New Roman" w:hAnsi="Times New Roman" w:cs="Times New Roman"/>
          <w:lang w:val="en-US"/>
        </w:rPr>
        <w:fldChar w:fldCharType="end"/>
      </w:r>
      <w:r w:rsidRPr="004C743E">
        <w:rPr>
          <w:rFonts w:ascii="Times New Roman" w:hAnsi="Times New Roman" w:cs="Times New Roman"/>
          <w:lang w:val="en-US"/>
        </w:rPr>
        <w:t xml:space="preserve">. </w:t>
      </w:r>
      <w:r w:rsidRPr="009C5A4A">
        <w:rPr>
          <w:rFonts w:ascii="Times New Roman" w:hAnsi="Times New Roman" w:cs="Times New Roman"/>
        </w:rPr>
        <w:t>On the other hand, n</w:t>
      </w:r>
      <w:r w:rsidRPr="004C743E">
        <w:rPr>
          <w:rFonts w:ascii="Times New Roman" w:hAnsi="Times New Roman" w:cs="Times New Roman"/>
          <w:lang w:val="en-US"/>
        </w:rPr>
        <w:t xml:space="preserve">on-smokers or nurses of a normal weight felt that their lack of experience of the behaviour was a hindrance to providing health promotion and care in that area </w:t>
      </w:r>
      <w:r w:rsidRPr="004C743E">
        <w:rPr>
          <w:rFonts w:ascii="Times New Roman" w:hAnsi="Times New Roman" w:cs="Times New Roman"/>
          <w:lang w:val="en-US"/>
        </w:rPr>
        <w:fldChar w:fldCharType="begin" w:fldLock="1"/>
      </w:r>
      <w:r w:rsidRPr="009C5A4A">
        <w:rPr>
          <w:rFonts w:ascii="Times New Roman" w:hAnsi="Times New Roman" w:cs="Times New Roman"/>
          <w:lang w:val="en-US"/>
        </w:rPr>
        <w:instrText>ADDIN CSL_CITATION { "citationItems" : [ { "id" : "ITEM-1", "itemData" : { "DOI" : "10.1111/j.1365-2648.2007.04450.x", "ISSN" : "0309-2402", "PMID" : "17973717", "abstract" : "AIM: This paper is a report of a study to explore primary care nurses' attitudes, beliefs and perceptions of own body size in relation to giving advice about obesity.\n\nBACKGROUND: Primary care nurses have a key role in the management of obesity. Their responses to the stigma of obesity and the effects of their own body size in this context have not been investigated.\n\nMETHODS: A purposive sample of 15 primary care nurses of markedly different body size were interviewed in a qualitative study undertaken in 2006 in the north of England.\n\nFINDINGS: Participants were aware of obesity stigma and this, among other factors, contributed to perceptions of obesity as being a sensitive issue to discuss. Communication tactics were employed in managing the sensitivity, with emphasis placed on maintaining good rapport. Participants took care to avoid stereotypes in presenting their beliefs about obesity, which were complex and in some respects ambivalent. They were conscious of their own body size in interactions with patients. A slim build appeared to amplify sensitivities surrounding obesity and add concerns about appearing to lack empathy or authentic experience. Those with a large body size made a virtue of their perceived greater empathy and experience, but had concerns about being poor role models. Self-disclosure techniques oriented to demonstrating personal understanding and rapport were employed to manage impressions made by body size.\n\nCONCLUSION: It is important to consider the effects of own body size in educating nurses, and further research should investigate its effects on patient outcomes.", "author" : [ { "dropping-particle" : "", "family" : "Brown", "given" : "Ian", "non-dropping-particle" : "", "parse-names" : false, "suffix" : "" }, { "dropping-particle" : "", "family" : "Thompson", "given" : "Joanne", "non-dropping-particle" : "", "parse-names" : false, "suffix" : "" } ], "container-title" : "Journal of Advanced Nursing", "id" : "ITEM-1", "issue" : "5", "issued" : { "date-parts" : [ [ "2007", "12" ] ] }, "page" : "535-43", "title" : "Primary care nurses' attitudes, beliefs and own body size in relation to obesity management.", "type" : "article-journal", "volume" : "60" }, "uris" : [ "http://www.mendeley.com/documents/?uuid=0d9f7c2c-4aed-4b89-af14-8fa2b2b3a8eb" ] } ], "mendeley" : { "formattedCitation" : "(Brown and Thompson, 2007)", "manualFormatting" : "(Brown &amp; Thompson 2007; ", "plainTextFormattedCitation" : "(Brown and Thompson, 2007)", "previouslyFormattedCitation" : "(Brown and Thompson, 2007)" }, "properties" : { "noteIndex" : 0 }, "schema" : "https://github.com/citation-style-language/schema/raw/master/csl-citation.json" }</w:instrText>
      </w:r>
      <w:r w:rsidRPr="004C743E">
        <w:rPr>
          <w:rFonts w:ascii="Times New Roman" w:hAnsi="Times New Roman" w:cs="Times New Roman"/>
          <w:lang w:val="en-US"/>
        </w:rPr>
        <w:fldChar w:fldCharType="separate"/>
      </w:r>
      <w:r w:rsidRPr="004C743E">
        <w:rPr>
          <w:rFonts w:ascii="Times New Roman" w:hAnsi="Times New Roman" w:cs="Times New Roman"/>
          <w:noProof/>
          <w:lang w:val="en-US"/>
        </w:rPr>
        <w:t xml:space="preserve">(Brown &amp; Thompson 2007; </w:t>
      </w:r>
      <w:r w:rsidRPr="004C743E">
        <w:rPr>
          <w:rFonts w:ascii="Times New Roman" w:hAnsi="Times New Roman" w:cs="Times New Roman"/>
          <w:lang w:val="en-US"/>
        </w:rPr>
        <w:fldChar w:fldCharType="end"/>
      </w:r>
      <w:r w:rsidRPr="004C743E">
        <w:rPr>
          <w:rFonts w:ascii="Times New Roman" w:hAnsi="Times New Roman" w:cs="Times New Roman"/>
          <w:lang w:val="en-US"/>
        </w:rPr>
        <w:fldChar w:fldCharType="begin" w:fldLock="1"/>
      </w:r>
      <w:r w:rsidRPr="009C5A4A">
        <w:rPr>
          <w:rFonts w:ascii="Times New Roman" w:hAnsi="Times New Roman" w:cs="Times New Roman"/>
          <w:lang w:val="en-US"/>
        </w:rPr>
        <w:instrText>ADDIN CSL_CITATION { "citationItems" : [ { "id" : "ITEM-1", "itemData" : { "DOI" : "10.1111/j.1365-2648.2007.04450.x", "ISSN" : "0309-2402", "PMID" : "17973717", "abstract" : "AIM: This paper is a report of a study to explore primary care nurses' attitudes, beliefs and perceptions of own body size in relation to giving advice about obesity.\n\nBACKGROUND: Primary care nurses have a key role in the management of obesity. Their responses to the stigma of obesity and the effects of their own body size in this context have not been investigated.\n\nMETHODS: A purposive sample of 15 primary care nurses of markedly different body size were interviewed in a qualitative study undertaken in 2006 in the north of England.\n\nFINDINGS: Participants were aware of obesity stigma and this, among other factors, contributed to perceptions of obesity as being a sensitive issue to discuss. Communication tactics were employed in managing the sensitivity, with emphasis placed on maintaining good rapport. Participants took care to avoid stereotypes in presenting their beliefs about obesity, which were complex and in some respects ambivalent. They were conscious of their own body size in interactions with patients. A slim build appeared to amplify sensitivities surrounding obesity and add concerns about appearing to lack empathy or authentic experience. Those with a large body size made a virtue of their perceived greater empathy and experience, but had concerns about being poor role models. Self-disclosure techniques oriented to demonstrating personal understanding and rapport were employed to manage impressions made by body size.\n\nCONCLUSION: It is important to consider the effects of own body size in educating nurses, and further research should investigate its effects on patient outcomes.", "author" : [ { "dropping-particle" : "", "family" : "Brown", "given" : "Ian", "non-dropping-particle" : "", "parse-names" : false, "suffix" : "" }, { "dropping-particle" : "", "family" : "Thompson", "given" : "Joanne", "non-dropping-particle" : "", "parse-names" : false, "suffix" : "" } ], "container-title" : "Journal of Advanced Nursing", "id" : "ITEM-1", "issue" : "5", "issued" : { "date-parts" : [ [ "2007", "12" ] ] }, "page" : "535-43", "title" : "Primary care nurses' attitudes, beliefs and own body size in relation to obesity management.", "type" : "article-journal", "volume" : "60" }, "uris" : [ "http://www.mendeley.com/documents/?uuid=0d9f7c2c-4aed-4b89-af14-8fa2b2b3a8eb" ] }, { "id" : "ITEM-2", "itemData" : { "DOI" : "10.1093/heapro/14.2.133", "ISBN" : "0957-4824", "ISSN" : "09574824", "abstract" : "This study examined smoking-related knowledge, attitudes and practices of hospital-based nurses. The specific aims were: to determine the prevalence of self-reported smoking and the characteristics of hospital nurses who smoke; to describe nurses' knowledge of the health risks of smoking and strategies which aid quitting; and to describe their attitudes to smoking and quitting and providing smoking cessation care. The sample was formed from all direct-care nurses from six large hospitals in the Hunter region of New South Wales, Australia rostered on the randomly selected data collection days over 4 months in 1991 (n = 288, 98%). Participating nurses completed an interview measuring demographic and smoking history characteristics, and knowledge of smoking-related diseases, quitting strategies and referral options (open-ended questions). A self-completed questionnaire measured attitudes about smoking, quitting and nurse provision of smoking cessation care. Twenty-two percent of nurses reported being current smokers and 21.5% reported being ex-smokers, with higher smoking rates reported by enrolled nurses compared with registered nurses. Knowledge about the health effects of smoking was high, but knowledge of more effective strategies to aid quitting and referral options as poor. Nurses had positive attitudes towards assisting patients to stop smoking (60%), but restricted this to patients who wanted to quit. Only 21% felt competent to discuss cessation with patients and identified skills training as necessary. The findings suggest that smoking rates among nurses may be lower than those reported in past decades and lower than rates among women of the same age in the general population. The findings also suggest that nurses, while perceiving a role in smoking care, require training in the provision of smoking cessation care to hospital patients, and that hospital policies and nurse education providers need to strongly support the provision of smoking cessation by providing nurses with time, access and incentive to undertake such activities.", "author" : [ { "dropping-particle" : "", "family" : "Nagle", "given" : "Amanda", "non-dropping-particle" : "", "parse-names" : false, "suffix" : "" }, { "dropping-particle" : "", "family" : "Schofield", "given" : "Margot", "non-dropping-particle" : "", "parse-names" : false, "suffix" : "" }, { "dropping-particle" : "", "family" : "Redman", "given" : "Sally", "non-dropping-particle" : "", "parse-names" : false, "suffix" : "" } ], "container-title" : "Health Promotion International", "id" : "ITEM-2", "issue" : "2", "issued" : { "date-parts" : [ [ "1999" ] ] }, "note" : "From Duplicate 1 (Australian nurses' smoking behaviour, knowledge and attitude towards providing smoking cessation care to their patients. - Nagle, Amanda; Schofield, Margot; Redman, Sally)\n\nAccession Number: 1999-05745-003. Partial author list: First Author &amp;amp; Affiliation: Nagle, Amanda; National Health Foundation, Kotara, NSW, Australia. Release Date: 19990901. Correction Date: 20130909. Publication Type: Journal (0100), Peer Reviewed Journal (0110). Format Covered: Print. Document Type: Journal Article. Language: English. Major Descriptor: Client Education; Drug Usage Attitudes; Health Knowledge; Nurses; Tobacco Smoking. Minor Descriptor: Smoking Cessation. Classification: Drug &amp;amp; Alcohol Usage (Legal) (2990); Drug &amp;amp; Alcohol Rehabilitation (3383). Population: Human (10); Male (30); Female (40). Location: Australia. Age Group: Adulthood (18 yrs &amp;amp; older) (300); Young Adulthood (18-29 yrs) (320); Thirties (30-39 yrs) (340); Middle Age (40-64 yrs) (360). Methodology: Empirical Study. Page Count: 12. Issue Publication Date: Jun, 1999.", "page" : "133-144", "title" : "Australian nurses' smoking behaviour, knowledge and attitude towards providing smoking cessation care to their patients.", "type" : "article-journal", "volume" : "14" }, "uris" : [ "http://www.mendeley.com/documents/?uuid=5d968698-da4e-4bef-835b-93089386a328" ] } ], "mendeley" : { "formattedCitation" : "(Brown and Thompson, 2007; Nagle &lt;i&gt;et al.&lt;/i&gt;, 1999)", "manualFormatting" : "Nagle et al. 1999)", "plainTextFormattedCitation" : "(Brown and Thompson, 2007; Nagle et al., 1999)", "previouslyFormattedCitation" : "(Brown and Thompson, 2007; Nagle &lt;i&gt;et al.&lt;/i&gt;, 1999)" }, "properties" : { "noteIndex" : 0 }, "schema" : "https://github.com/citation-style-language/schema/raw/master/csl-citation.json" }</w:instrText>
      </w:r>
      <w:r w:rsidRPr="004C743E">
        <w:rPr>
          <w:rFonts w:ascii="Times New Roman" w:hAnsi="Times New Roman" w:cs="Times New Roman"/>
          <w:lang w:val="en-US"/>
        </w:rPr>
        <w:fldChar w:fldCharType="separate"/>
      </w:r>
      <w:r w:rsidRPr="004C743E">
        <w:rPr>
          <w:rFonts w:ascii="Times New Roman" w:hAnsi="Times New Roman" w:cs="Times New Roman"/>
          <w:noProof/>
          <w:lang w:val="en-US"/>
        </w:rPr>
        <w:t>Nagle et al. 1999)</w:t>
      </w:r>
      <w:r w:rsidRPr="004C743E">
        <w:rPr>
          <w:rFonts w:ascii="Times New Roman" w:hAnsi="Times New Roman" w:cs="Times New Roman"/>
          <w:lang w:val="en-US"/>
        </w:rPr>
        <w:fldChar w:fldCharType="end"/>
      </w:r>
      <w:r w:rsidRPr="004C743E">
        <w:rPr>
          <w:rFonts w:ascii="Times New Roman" w:hAnsi="Times New Roman" w:cs="Times New Roman"/>
          <w:lang w:val="en-US"/>
        </w:rPr>
        <w:t xml:space="preserve">. </w:t>
      </w:r>
      <w:r w:rsidRPr="009C5A4A">
        <w:rPr>
          <w:rFonts w:ascii="Times New Roman" w:hAnsi="Times New Roman" w:cs="Times New Roman"/>
          <w:lang w:val="en-US"/>
        </w:rPr>
        <w:t>N</w:t>
      </w:r>
      <w:r w:rsidRPr="004C743E">
        <w:rPr>
          <w:rFonts w:ascii="Times New Roman" w:hAnsi="Times New Roman" w:cs="Times New Roman"/>
          <w:lang w:val="en-US"/>
        </w:rPr>
        <w:t>urses who had successfully overcome the behaviour such as quitting smoking felt they were well placed to advise patients</w:t>
      </w:r>
      <w:r w:rsidRPr="009C5A4A">
        <w:rPr>
          <w:rFonts w:ascii="Times New Roman" w:hAnsi="Times New Roman" w:cs="Times New Roman"/>
          <w:lang w:val="en-US"/>
        </w:rPr>
        <w:t xml:space="preserve"> </w:t>
      </w:r>
      <w:r w:rsidRPr="004C743E">
        <w:rPr>
          <w:rFonts w:ascii="Times New Roman" w:hAnsi="Times New Roman" w:cs="Times New Roman"/>
          <w:lang w:val="en-US"/>
        </w:rPr>
        <w:fldChar w:fldCharType="begin" w:fldLock="1"/>
      </w:r>
      <w:r w:rsidRPr="009C5A4A">
        <w:rPr>
          <w:rFonts w:ascii="Times New Roman" w:hAnsi="Times New Roman" w:cs="Times New Roman"/>
          <w:lang w:val="en-US"/>
        </w:rPr>
        <w:instrText>ADDIN CSL_CITATION { "citationItems" : [ { "id" : "ITEM-1", "itemData" : { "DOI" : "10.1093/heapro/14.2.133", "ISBN" : "0957-4824", "ISSN" : "09574824", "abstract" : "This study examined smoking-related knowledge, attitudes and practices of hospital-based nurses. The specific aims were: to determine the prevalence of self-reported smoking and the characteristics of hospital nurses who smoke; to describe nurses' knowledge of the health risks of smoking and strategies which aid quitting; and to describe their attitudes to smoking and quitting and providing smoking cessation care. The sample was formed from all direct-care nurses from six large hospitals in the Hunter region of New South Wales, Australia rostered on the randomly selected data collection days over 4 months in 1991 (n = 288, 98%). Participating nurses completed an interview measuring demographic and smoking history characteristics, and knowledge of smoking-related diseases, quitting strategies and referral options (open-ended questions). A self-completed questionnaire measured attitudes about smoking, quitting and nurse provision of smoking cessation care. Twenty-two percent of nurses reported being current smokers and 21.5% reported being ex-smokers, with higher smoking rates reported by enrolled nurses compared with registered nurses. Knowledge about the health effects of smoking was high, but knowledge of more effective strategies to aid quitting and referral options as poor. Nurses had positive attitudes towards assisting patients to stop smoking (60%), but restricted this to patients who wanted to quit. Only 21% felt competent to discuss cessation with patients and identified skills training as necessary. The findings suggest that smoking rates among nurses may be lower than those reported in past decades and lower than rates among women of the same age in the general population. The findings also suggest that nurses, while perceiving a role in smoking care, require training in the provision of smoking cessation care to hospital patients, and that hospital policies and nurse education providers need to strongly support the provision of smoking cessation by providing nurses with time, access and incentive to undertake such activities.", "author" : [ { "dropping-particle" : "", "family" : "Nagle", "given" : "Amanda", "non-dropping-particle" : "", "parse-names" : false, "suffix" : "" }, { "dropping-particle" : "", "family" : "Schofield", "given" : "Margot", "non-dropping-particle" : "", "parse-names" : false, "suffix" : "" }, { "dropping-particle" : "", "family" : "Redman", "given" : "Sally", "non-dropping-particle" : "", "parse-names" : false, "suffix" : "" } ], "container-title" : "Health Promotion International", "id" : "ITEM-1", "issue" : "2", "issued" : { "date-parts" : [ [ "1999" ] ] }, "note" : "From Duplicate 1 (Australian nurses' smoking behaviour, knowledge and attitude towards providing smoking cessation care to their patients. - Nagle, Amanda; Schofield, Margot; Redman, Sally)\n\nAccession Number: 1999-05745-003. Partial author list: First Author &amp;amp; Affiliation: Nagle, Amanda; National Health Foundation, Kotara, NSW, Australia. Release Date: 19990901. Correction Date: 20130909. Publication Type: Journal (0100), Peer Reviewed Journal (0110). Format Covered: Print. Document Type: Journal Article. Language: English. Major Descriptor: Client Education; Drug Usage Attitudes; Health Knowledge; Nurses; Tobacco Smoking. Minor Descriptor: Smoking Cessation. Classification: Drug &amp;amp; Alcohol Usage (Legal) (2990); Drug &amp;amp; Alcohol Rehabilitation (3383). Population: Human (10); Male (30); Female (40). Location: Australia. Age Group: Adulthood (18 yrs &amp;amp; older) (300); Young Adulthood (18-29 yrs) (320); Thirties (30-39 yrs) (340); Middle Age (40-64 yrs) (360). Methodology: Empirical Study. Page Count: 12. Issue Publication Date: Jun, 1999.", "page" : "133-144", "title" : "Australian nurses' smoking behaviour, knowledge and attitude towards providing smoking cessation care to their patients.", "type" : "article-journal", "volume" : "14" }, "uris" : [ "http://www.mendeley.com/documents/?uuid=5d968698-da4e-4bef-835b-93089386a328" ] }, { "id" : "ITEM-2", "itemData" : { "DOI" : "10.1186/s12875-015-0383-x", "ISSN" : "1471-2296", "PMID" : "26572125", "abstract" : "BACKGROUND: Obesity is highly prevalent among Veterans. In the United States, the Veterans Health Administration (VHA) offers a comprehensive weight management program called MOVE!. Yet, fewer than 10 % of eligible patients ever attend one MOVE! visit. The VHA has a patient-centered medical home (PCMH) model of primary care (PC) called Patient-Aligned Care Teams (PACT) at all Veterans Affairs (VA) Medical Centers. PACT teamlets conduct obesity screening, weight management counseling, and refer to MOVE!. As part of a needs assessment to improve delivery of weight management services, the purpose of this study was to assess PACT teamlet and MOVE! staff: 1) current attitudes and perceptions regarding obesity care; 2) obesity-related counseling practices 3) experiences with the MOVE! program; and 4) targets for interventions to improve implementation of obesity care in the PC setting. METHODS: We recruited 25 PACT teamlet members from a single VA study site-11 PC physicians, 5 registered nurses, 5 licensed practical nurses, 1 clerical assistant, and 3 MOVE! staff (2 dietitians, 1 psychologist)-for individual interviews using a combination of convenience and snowball sampling. Audio recorded interviews were professionally transcribed and iteratively coded by two independent reviewers. The analytic process was guided by discourse analysis in order to discover how the participants perceived and provided weight management care and what specific attitudes affected their practices, all as bounded within the organization. RESULTS: Emerging themes included: 1) role perceptions, 2) anticipated outcomes of weight management counseling and programs, and 3) communication and information dissemination. Perceived role among PCPs was influenced by training, whereas personal experience with their own weight management impacted role perception among LPNs/RNs. Attitudes about whether or not they could impact patients' weight outcomes via counseling or referral to MOVE! varied. System-level communication about VHA priorities through electronic health records and time allocation influenced teams to prioritize referral to MOVE! over weight management counseling. CONCLUSION: We found a diversity of attitudes, and practices within PACT, and identified factors that can enhance the MOVE! program and inform interventions to improve weight management within primary care. Although findings are site-specific, many are supported in the literature and applicable to other VA and non-VA si\u2026", "author" : [ { "dropping-particle" : "", "family" : "Jay", "given" : "Melanie", "non-dropping-particle" : "", "parse-names" : false, "suffix" : "" }, { "dropping-particle" : "", "family" : "Chintapalli", "given" : "Sumana", "non-dropping-particle" : "", "parse-names" : false, "suffix" : "" }, { "dropping-particle" : "", "family" : "Squires", "given" : "Allison", "non-dropping-particle" : "", "parse-names" : false, "suffix" : "" }, { "dropping-particle" : "", "family" : "Mateo", "given" : "Katrina F", "non-dropping-particle" : "", "parse-names" : false, "suffix" : "" }, { "dropping-particle" : "", "family" : "Sherman", "given" : "Scott E", "non-dropping-particle" : "", "parse-names" : false, "suffix" : "" }, { "dropping-particle" : "", "family" : "Kalet", "given" : "Adina L", "non-dropping-particle" : "", "parse-names" : false, "suffix" : "" } ], "container-title" : "BMC family practice", "id" : "ITEM-2", "issue" : "1", "issued" : { "date-parts" : [ [ "2015" ] ] }, "page" : "167", "publisher" : "BMC Family Practice", "title" : "Barriers and facilitators to providing primary care-based weight management services in a patient centered medical home for Veterans: a qualitative study.", "type" : "article-journal", "volume" : "16" }, "uris" : [ "http://www.mendeley.com/documents/?uuid=51b1c884-4b6e-4b75-a27b-3a7dab1ab138" ] }, { "id" : "ITEM-3", "itemData" : { "DOI" : "10.1002/nur.20332", "ISSN" : "1098-240X", "PMID" : "19434650", "abstract" : "Morbidity and mortality associated with smoking are major health problems. Nurses play an instrumental role in tobacco reduction, but their own smoking often interferes with this clinical opportunity. We conducted a grounded theory study with 23 nurses who smoked to describe how they managed the contradictions encountered when caring for tobacco-dependent patients. Nurses counteracted ambivalence in one of four ways in relation to smoking policies: indifferent, evasive, engaged, and forced compliance. Influencing these approaches were nurses' perceptions of patients' need for tobacco-dependence interventions and perceptions of their own vulnerability in addressing tobacco use. The challenge remains how best to support smoking nurses to enable them to become unambivalent participants in preventing and reducing tobacco dependence in their patients and themselves.", "author" : [ { "dropping-particle" : "", "family" : "Radsma", "given" : "Jenny", "non-dropping-particle" : "", "parse-names" : false, "suffix" : "" }, { "dropping-particle" : "", "family" : "Bottorff", "given" : "Joan L", "non-dropping-particle" : "", "parse-names" : false, "suffix" : "" } ], "container-title" : "Research in Nursing and Health", "id" : "ITEM-3", "issue" : "4", "issued" : { "date-parts" : [ [ "2009", "8" ] ] }, "page" : "443-52", "title" : "Counteracting ambivalence: nurses who smoke and their health promotion role with patients who smoke.", "type" : "article-journal", "volume" : "32" }, "uris" : [ "http://www.mendeley.com/documents/?uuid=4ea8d4c4-50c0-4de2-98fe-5ec807ecfb18" ] } ], "mendeley" : { "formattedCitation" : "(Jay &lt;i&gt;et al.&lt;/i&gt;, 2015; Nagle &lt;i&gt;et al.&lt;/i&gt;, 1999; Radsma and Bottorff, 2009)", "manualFormatting" : "(Nagle et al. 1999; Radsma &amp; Bottorff 2009)", "plainTextFormattedCitation" : "(Jay et al., 2015; Nagle et al., 1999; Radsma and Bottorff, 2009)", "previouslyFormattedCitation" : "(Jay &lt;i&gt;et al.&lt;/i&gt;, 2015; Nagle &lt;i&gt;et al.&lt;/i&gt;, 1999; Radsma and Bottorff, 2009)" }, "properties" : { "noteIndex" : 0 }, "schema" : "https://github.com/citation-style-language/schema/raw/master/csl-citation.json" }</w:instrText>
      </w:r>
      <w:r w:rsidRPr="004C743E">
        <w:rPr>
          <w:rFonts w:ascii="Times New Roman" w:hAnsi="Times New Roman" w:cs="Times New Roman"/>
          <w:lang w:val="en-US"/>
        </w:rPr>
        <w:fldChar w:fldCharType="separate"/>
      </w:r>
      <w:r w:rsidRPr="004C743E">
        <w:rPr>
          <w:rFonts w:ascii="Times New Roman" w:hAnsi="Times New Roman" w:cs="Times New Roman"/>
          <w:noProof/>
          <w:lang w:val="en-US"/>
        </w:rPr>
        <w:t>(Nagle et al. 1999; Radsma &amp; Bottorff 2009)</w:t>
      </w:r>
      <w:r w:rsidRPr="004C743E">
        <w:rPr>
          <w:rFonts w:ascii="Times New Roman" w:hAnsi="Times New Roman" w:cs="Times New Roman"/>
          <w:lang w:val="en-US"/>
        </w:rPr>
        <w:fldChar w:fldCharType="end"/>
      </w:r>
      <w:r w:rsidR="007F216F">
        <w:rPr>
          <w:rFonts w:ascii="Times New Roman" w:hAnsi="Times New Roman" w:cs="Times New Roman"/>
          <w:lang w:val="en-US"/>
        </w:rPr>
        <w:t>, and</w:t>
      </w:r>
      <w:r w:rsidRPr="009C5A4A">
        <w:rPr>
          <w:rFonts w:ascii="Times New Roman" w:hAnsi="Times New Roman" w:cs="Times New Roman"/>
          <w:lang w:val="en-US"/>
        </w:rPr>
        <w:t xml:space="preserve"> </w:t>
      </w:r>
      <w:r w:rsidRPr="004C743E">
        <w:rPr>
          <w:rFonts w:ascii="Times New Roman" w:hAnsi="Times New Roman" w:cs="Times New Roman"/>
          <w:lang w:val="en-US"/>
        </w:rPr>
        <w:t xml:space="preserve">former smokers counselled patients on smoking cessation twice as much as current smokers </w:t>
      </w:r>
      <w:r w:rsidRPr="009C5A4A">
        <w:rPr>
          <w:rFonts w:ascii="Times New Roman" w:hAnsi="Times New Roman" w:cs="Times New Roman"/>
          <w:lang w:val="en-US"/>
        </w:rPr>
        <w:t>in one study</w:t>
      </w:r>
      <w:r w:rsidRPr="004C743E">
        <w:rPr>
          <w:rFonts w:ascii="Times New Roman" w:hAnsi="Times New Roman" w:cs="Times New Roman"/>
          <w:lang w:val="en-US"/>
        </w:rPr>
        <w:t xml:space="preserve"> </w:t>
      </w:r>
      <w:r w:rsidRPr="004C743E">
        <w:rPr>
          <w:rFonts w:ascii="Times New Roman" w:hAnsi="Times New Roman" w:cs="Times New Roman"/>
          <w:lang w:val="en-US"/>
        </w:rPr>
        <w:fldChar w:fldCharType="begin" w:fldLock="1"/>
      </w:r>
      <w:r w:rsidRPr="009C5A4A">
        <w:rPr>
          <w:rFonts w:ascii="Times New Roman" w:hAnsi="Times New Roman" w:cs="Times New Roman"/>
          <w:lang w:val="en-US"/>
        </w:rPr>
        <w:instrText>ADDIN CSL_CITATION { "citationItems" : [ { "id" : "ITEM-1", "itemData" : { "DOI" : "10.1080/14622200410001676422", "ISSN" : "1462-2203", "abstract" : "Smoking among health professionals has been shown to influence smoking-related knowledge and counseling in clinical practice. The evidence regarding smoking as a risk factor has increased in the past decade. The present study was carried out in 2000 and investigated the associations between individual smoking behavior among hospital staff and (a) smoking-related knowledge, (b) attitudes toward counseling on smoking, and (c) self-reported smoking-related counseling provided by the staff. The study was based on a survey using self-administered questionnaires given to all hospital staff in a large university hospital in Denmark. Altogether, 82% of staff (2,561) returned a completed questionnaire. Analyses focused on a subsample consisting of health professionals in the clinical wards (1,429). Multivariate analyses were performed in which smoking-related knowledge, attitudes toward smoking-related counseling, smoking-related counseling practices, and self-rated qualifications for counseling were main outcome measures. Health professionals who were current smokers systematically underestimated the health consequences of smoking and differed significantly from nonsmokers in their assessments of smoking as a risk factor. Nonsmokers might overestimate smoking as a risk factor. Nonsmokers gave patients advice on smoking cessation significantly more often than did current smokers (ex-smokers, OR = 2.5, 95% CI= 1.8-3.4; never-smokers, OR = 1.5, 95% CI= 1.1-2.0). Ex-smokers and smokers felt significantly more qualified to counsel patients about smoking than did never-smokers (ex-smokers, OR = 1.8, 95% CI= 1.3-2.5; smokers, OR=1.4, 95% CI= 1.0-1.9). Individual smoking behavior among hospital staff was strongly associated with smoking-related knowledge, attitudes, and counseling practices. Lack of self-rated qualifications was a major barrier to professional counseling on smoking in a hospital framework. (PsycINFO Database Record (c) 2016 APA, all rights reserved)", "author" : [ { "dropping-particle" : "", "family" : "Willaing", "given" : "Ingrid", "non-dropping-particle" : "", "parse-names" : false, "suffix" : "" }, { "dropping-particle" : "", "family" : "Ladelund", "given" : "Steen", "non-dropping-particle" : "", "parse-names" : false, "suffix" : "" } ], "container-title" : "Nicotine &amp; Tobacco Research", "id" : "ITEM-1", "issue" : "2", "issued" : { "date-parts" : [ [ "2004", "4" ] ] }, "note" : "Accession Number: 2004-13847-019. PMID: 15203810 Partial author list: First Author &amp;amp; Affiliation: Willaing, Ingrid; Research Centre for Prevention and Health, Glostrup University Hospital, Glostrup, Denmark. Other Publishers: Oxford University Press. Release Date: 20041018. Correction Date: 20130909. Publication Type: Journal (0100), Peer Reviewed Journal (0110). Format Covered: Electronic. Document Type: Journal Article. Language: English. Major Descriptor: Counseling; Hospitals; Medical Personnel; Smoking Cessation; Tobacco Smoking. Classification: Drug &amp;amp; Alcohol Rehabilitation (3383). Population: Human (10); Male (30); Female (40). Location: Denmark. Age Group: Adulthood (18 yrs &amp;amp; older) (300); Young Adulthood (18-29 yrs) (320); Thirties (30-39 yrs) (340); Middle Age (40-64 yrs) (360); Aged (65 yrs &amp;amp; older) (380). Methodology: Empirical Study; Quantitative Study. References Available: Y. Page Count: 7. Issue Publication Date: Apr, 2004.", "page" : "369-375", "publisher" : "Taylor &amp; Francis", "publisher-place" : "Willaing, Ingrid, Research Centre for Prevention and Health, Glostrup University Hospital, DK-Nordre Ringvej 57, Building 84/85, 2600, Glostrup, Denmark", "title" : "Smoking behavior among hospital staff still influences attitudes and counseling on smoking.", "type" : "article-journal", "volume" : "6" }, "uris" : [ "http://www.mendeley.com/documents/?uuid=4bed6973-fbae-4270-a3b2-f654968f2a6f" ] } ], "mendeley" : { "formattedCitation" : "(Willaing and Ladelund, 2004)", "plainTextFormattedCitation" : "(Willaing and Ladelund, 2004)", "previouslyFormattedCitation" : "(Willaing and Ladelund, 2004)" }, "properties" : { "noteIndex" : 0 }, "schema" : "https://github.com/citation-style-language/schema/raw/master/csl-citation.json" }</w:instrText>
      </w:r>
      <w:r w:rsidRPr="004C743E">
        <w:rPr>
          <w:rFonts w:ascii="Times New Roman" w:hAnsi="Times New Roman" w:cs="Times New Roman"/>
          <w:lang w:val="en-US"/>
        </w:rPr>
        <w:fldChar w:fldCharType="separate"/>
      </w:r>
      <w:r w:rsidRPr="004C743E">
        <w:rPr>
          <w:rFonts w:ascii="Times New Roman" w:hAnsi="Times New Roman" w:cs="Times New Roman"/>
          <w:noProof/>
          <w:lang w:val="en-US"/>
        </w:rPr>
        <w:t>(Willaing and Ladelund, 2004)</w:t>
      </w:r>
      <w:r w:rsidRPr="004C743E">
        <w:rPr>
          <w:rFonts w:ascii="Times New Roman" w:hAnsi="Times New Roman" w:cs="Times New Roman"/>
          <w:lang w:val="en-US"/>
        </w:rPr>
        <w:fldChar w:fldCharType="end"/>
      </w:r>
      <w:r w:rsidRPr="004C743E">
        <w:rPr>
          <w:rFonts w:ascii="Times New Roman" w:hAnsi="Times New Roman" w:cs="Times New Roman"/>
          <w:lang w:val="en-US"/>
        </w:rPr>
        <w:t>.</w:t>
      </w:r>
      <w:r w:rsidRPr="009C5A4A">
        <w:rPr>
          <w:rFonts w:ascii="Times New Roman" w:hAnsi="Times New Roman" w:cs="Times New Roman"/>
          <w:lang w:val="en-US"/>
        </w:rPr>
        <w:t xml:space="preserve"> </w:t>
      </w:r>
    </w:p>
    <w:p w:rsidR="002A6400" w:rsidRPr="009C5A4A" w:rsidRDefault="002A6400" w:rsidP="002A6400">
      <w:pPr>
        <w:spacing w:line="480" w:lineRule="auto"/>
        <w:rPr>
          <w:rFonts w:ascii="Times New Roman" w:hAnsi="Times New Roman" w:cs="Times New Roman"/>
        </w:rPr>
      </w:pPr>
      <w:r w:rsidRPr="004C743E">
        <w:rPr>
          <w:rFonts w:ascii="Times New Roman" w:hAnsi="Times New Roman" w:cs="Times New Roman"/>
          <w:lang w:val="en-US"/>
        </w:rPr>
        <w:t xml:space="preserve">Where nurses had </w:t>
      </w:r>
      <w:r w:rsidRPr="009C5A4A">
        <w:rPr>
          <w:rFonts w:ascii="Times New Roman" w:hAnsi="Times New Roman" w:cs="Times New Roman"/>
          <w:lang w:val="en-US"/>
        </w:rPr>
        <w:t xml:space="preserve">personal </w:t>
      </w:r>
      <w:r w:rsidRPr="004C743E">
        <w:rPr>
          <w:rFonts w:ascii="Times New Roman" w:hAnsi="Times New Roman" w:cs="Times New Roman"/>
          <w:lang w:val="en-US"/>
        </w:rPr>
        <w:t xml:space="preserve">experience of the health behaviour, </w:t>
      </w:r>
      <w:r w:rsidRPr="009C5A4A">
        <w:rPr>
          <w:rFonts w:ascii="Times New Roman" w:hAnsi="Times New Roman" w:cs="Times New Roman"/>
          <w:lang w:val="en-US"/>
        </w:rPr>
        <w:t xml:space="preserve">this </w:t>
      </w:r>
      <w:r w:rsidRPr="004C743E">
        <w:rPr>
          <w:rFonts w:ascii="Times New Roman" w:hAnsi="Times New Roman" w:cs="Times New Roman"/>
          <w:lang w:val="en-US"/>
        </w:rPr>
        <w:t>was</w:t>
      </w:r>
      <w:r w:rsidRPr="009C5A4A">
        <w:rPr>
          <w:rFonts w:ascii="Times New Roman" w:hAnsi="Times New Roman" w:cs="Times New Roman"/>
          <w:lang w:val="en-US"/>
        </w:rPr>
        <w:t xml:space="preserve"> sometimes</w:t>
      </w:r>
      <w:r w:rsidRPr="004C743E">
        <w:rPr>
          <w:rFonts w:ascii="Times New Roman" w:hAnsi="Times New Roman" w:cs="Times New Roman"/>
          <w:lang w:val="en-US"/>
        </w:rPr>
        <w:t xml:space="preserve"> used as a way to develop rapport.</w:t>
      </w:r>
      <w:r w:rsidRPr="009C5A4A">
        <w:rPr>
          <w:rFonts w:ascii="Times New Roman" w:hAnsi="Times New Roman" w:cs="Times New Roman"/>
          <w:lang w:val="en-US"/>
        </w:rPr>
        <w:t xml:space="preserve"> </w:t>
      </w:r>
      <w:r w:rsidRPr="004C743E">
        <w:rPr>
          <w:rFonts w:ascii="Times New Roman" w:hAnsi="Times New Roman" w:cs="Times New Roman"/>
        </w:rPr>
        <w:t xml:space="preserve">Both studies </w:t>
      </w:r>
      <w:r w:rsidRPr="009C5A4A">
        <w:rPr>
          <w:rFonts w:ascii="Times New Roman" w:hAnsi="Times New Roman" w:cs="Times New Roman"/>
        </w:rPr>
        <w:t xml:space="preserve">of weight </w:t>
      </w:r>
      <w:r w:rsidRPr="004C743E">
        <w:rPr>
          <w:rFonts w:ascii="Times New Roman" w:hAnsi="Times New Roman" w:cs="Times New Roman"/>
        </w:rPr>
        <w:t xml:space="preserve">reported that </w:t>
      </w:r>
      <w:r w:rsidRPr="009C5A4A">
        <w:rPr>
          <w:rFonts w:ascii="Times New Roman" w:hAnsi="Times New Roman" w:cs="Times New Roman"/>
        </w:rPr>
        <w:t xml:space="preserve">although </w:t>
      </w:r>
      <w:r w:rsidRPr="004C743E">
        <w:rPr>
          <w:rFonts w:ascii="Times New Roman" w:hAnsi="Times New Roman" w:cs="Times New Roman"/>
        </w:rPr>
        <w:t>some overweight or obese nurses felt hypocritical or embarrassed to raise the topic of weight with patient</w:t>
      </w:r>
      <w:r w:rsidRPr="009C5A4A">
        <w:rPr>
          <w:rFonts w:ascii="Times New Roman" w:hAnsi="Times New Roman" w:cs="Times New Roman"/>
        </w:rPr>
        <w:t>s, others</w:t>
      </w:r>
      <w:r w:rsidRPr="004C743E">
        <w:rPr>
          <w:rFonts w:ascii="Times New Roman" w:hAnsi="Times New Roman" w:cs="Times New Roman"/>
        </w:rPr>
        <w:t xml:space="preserve"> thought that </w:t>
      </w:r>
      <w:r w:rsidRPr="009C5A4A">
        <w:rPr>
          <w:rFonts w:ascii="Times New Roman" w:hAnsi="Times New Roman" w:cs="Times New Roman"/>
        </w:rPr>
        <w:t>it</w:t>
      </w:r>
      <w:r w:rsidRPr="004C743E">
        <w:rPr>
          <w:rFonts w:ascii="Times New Roman" w:hAnsi="Times New Roman" w:cs="Times New Roman"/>
        </w:rPr>
        <w:t xml:space="preserve"> helped them to </w:t>
      </w:r>
      <w:r w:rsidRPr="009C5A4A">
        <w:rPr>
          <w:rFonts w:ascii="Times New Roman" w:hAnsi="Times New Roman" w:cs="Times New Roman"/>
        </w:rPr>
        <w:t xml:space="preserve">better </w:t>
      </w:r>
      <w:r w:rsidRPr="004C743E">
        <w:rPr>
          <w:rFonts w:ascii="Times New Roman" w:hAnsi="Times New Roman" w:cs="Times New Roman"/>
        </w:rPr>
        <w:t>empathise and relate to</w:t>
      </w:r>
      <w:r w:rsidRPr="009C5A4A">
        <w:rPr>
          <w:rFonts w:ascii="Times New Roman" w:hAnsi="Times New Roman" w:cs="Times New Roman"/>
        </w:rPr>
        <w:t xml:space="preserve"> overweight or obese</w:t>
      </w:r>
      <w:r w:rsidRPr="004C743E">
        <w:rPr>
          <w:rFonts w:ascii="Times New Roman" w:hAnsi="Times New Roman" w:cs="Times New Roman"/>
        </w:rPr>
        <w:t xml:space="preserve"> patients</w:t>
      </w:r>
      <w:r w:rsidRPr="009C5A4A">
        <w:rPr>
          <w:rFonts w:ascii="Times New Roman" w:hAnsi="Times New Roman" w:cs="Times New Roman"/>
        </w:rPr>
        <w:t xml:space="preserve">. </w:t>
      </w:r>
      <w:r w:rsidRPr="004C743E">
        <w:rPr>
          <w:rFonts w:ascii="Times New Roman" w:hAnsi="Times New Roman" w:cs="Times New Roman"/>
          <w:lang w:val="en-US"/>
        </w:rPr>
        <w:t>In Heath et al’s (2004) study</w:t>
      </w:r>
      <w:r w:rsidRPr="009C5A4A">
        <w:rPr>
          <w:rFonts w:ascii="Times New Roman" w:hAnsi="Times New Roman" w:cs="Times New Roman"/>
          <w:lang w:val="en-US"/>
        </w:rPr>
        <w:t xml:space="preserve"> of</w:t>
      </w:r>
      <w:r w:rsidRPr="004C743E">
        <w:rPr>
          <w:rFonts w:ascii="Times New Roman" w:hAnsi="Times New Roman" w:cs="Times New Roman"/>
          <w:lang w:val="en-US"/>
        </w:rPr>
        <w:t xml:space="preserve"> </w:t>
      </w:r>
      <w:r w:rsidRPr="009C5A4A">
        <w:rPr>
          <w:rFonts w:ascii="Times New Roman" w:hAnsi="Times New Roman" w:cs="Times New Roman"/>
          <w:lang w:val="en-US"/>
        </w:rPr>
        <w:t>nurses who smoked, all participants</w:t>
      </w:r>
      <w:r w:rsidRPr="004C743E">
        <w:rPr>
          <w:rFonts w:ascii="Times New Roman" w:hAnsi="Times New Roman" w:cs="Times New Roman"/>
          <w:lang w:val="en-US"/>
        </w:rPr>
        <w:t xml:space="preserve"> felt</w:t>
      </w:r>
      <w:r w:rsidRPr="009C5A4A">
        <w:rPr>
          <w:rFonts w:ascii="Times New Roman" w:hAnsi="Times New Roman" w:cs="Times New Roman"/>
          <w:lang w:val="en-US"/>
        </w:rPr>
        <w:t xml:space="preserve"> that</w:t>
      </w:r>
      <w:r w:rsidRPr="004C743E">
        <w:rPr>
          <w:rFonts w:ascii="Times New Roman" w:hAnsi="Times New Roman" w:cs="Times New Roman"/>
          <w:lang w:val="en-US"/>
        </w:rPr>
        <w:t xml:space="preserve"> they were better placed to address smoking cessation, as they avoided talking down to patients</w:t>
      </w:r>
      <w:r w:rsidRPr="009C5A4A">
        <w:rPr>
          <w:rFonts w:ascii="Times New Roman" w:hAnsi="Times New Roman" w:cs="Times New Roman"/>
          <w:lang w:val="en-US"/>
        </w:rPr>
        <w:t xml:space="preserve"> and </w:t>
      </w:r>
      <w:r w:rsidRPr="004C743E">
        <w:rPr>
          <w:rFonts w:ascii="Times New Roman" w:hAnsi="Times New Roman" w:cs="Times New Roman"/>
          <w:lang w:val="en-US"/>
        </w:rPr>
        <w:t xml:space="preserve">could </w:t>
      </w:r>
      <w:r w:rsidRPr="009C5A4A">
        <w:rPr>
          <w:rFonts w:ascii="Times New Roman" w:hAnsi="Times New Roman" w:cs="Times New Roman"/>
          <w:lang w:val="en-US"/>
        </w:rPr>
        <w:t>address smoking</w:t>
      </w:r>
      <w:r w:rsidRPr="004C743E">
        <w:rPr>
          <w:rFonts w:ascii="Times New Roman" w:hAnsi="Times New Roman" w:cs="Times New Roman"/>
          <w:lang w:val="en-US"/>
        </w:rPr>
        <w:t xml:space="preserve"> in a non-judgmental way</w:t>
      </w:r>
      <w:r w:rsidRPr="009C5A4A">
        <w:rPr>
          <w:rFonts w:ascii="Times New Roman" w:hAnsi="Times New Roman" w:cs="Times New Roman"/>
          <w:lang w:val="en-US"/>
        </w:rPr>
        <w:t xml:space="preserve"> compared to</w:t>
      </w:r>
      <w:r w:rsidRPr="004C743E">
        <w:rPr>
          <w:rFonts w:ascii="Times New Roman" w:hAnsi="Times New Roman" w:cs="Times New Roman"/>
          <w:lang w:val="en-US"/>
        </w:rPr>
        <w:t xml:space="preserve"> non-smok</w:t>
      </w:r>
      <w:r w:rsidRPr="009C5A4A">
        <w:rPr>
          <w:rFonts w:ascii="Times New Roman" w:hAnsi="Times New Roman" w:cs="Times New Roman"/>
          <w:lang w:val="en-US"/>
        </w:rPr>
        <w:t>ing</w:t>
      </w:r>
      <w:r w:rsidRPr="004C743E">
        <w:rPr>
          <w:rFonts w:ascii="Times New Roman" w:hAnsi="Times New Roman" w:cs="Times New Roman"/>
          <w:lang w:val="en-US"/>
        </w:rPr>
        <w:t xml:space="preserve"> colleagues. Similarly, </w:t>
      </w:r>
      <w:r w:rsidRPr="004C743E">
        <w:rPr>
          <w:rFonts w:ascii="Times New Roman" w:hAnsi="Times New Roman" w:cs="Times New Roman"/>
          <w:lang w:val="en-US"/>
        </w:rPr>
        <w:fldChar w:fldCharType="begin" w:fldLock="1"/>
      </w:r>
      <w:r w:rsidRPr="009C5A4A">
        <w:rPr>
          <w:rFonts w:ascii="Times New Roman" w:hAnsi="Times New Roman" w:cs="Times New Roman"/>
          <w:lang w:val="en-US"/>
        </w:rPr>
        <w:instrText>ADDIN CSL_CITATION { "citationItems" : [ { "id" : "ITEM-1", "itemData" : { "DOI" : "10.1046/j.1365-2702.2001.00521.x", "ISSN" : "0962-1067", "PMID" : "11822490", "abstract" : "The article describes the results of a survey of Finnish nurses (n = 882). The purpose of the study was to describe how nurses' education, working experience and their own smoking habits relate to their self-reported competence in advising and supporting clients to cease smoking. Nurses evaluated their skills fairly highly, but did not believe that advice alone was helpful to clients who wished to cease smoking. Nurses had minimal knowledge of smoking substitutes. Lower general education, a fairly short time from graduation and a history of smoking were positively related to nurses' competence to guide clients. Nurses who smoked daily were found to have better skills in giving advice and support than their non-smoking colleagues. The results have implications for the design of smoking cessation programmes. More education and guidance is required for nurses, so that they can develop their understanding and a positive view as to the effectiveness of smoking cessation programmes.", "author" : [ { "dropping-particle" : "", "family" : "Pelkonen", "given" : "M", "non-dropping-particle" : "", "parse-names" : false, "suffix" : "" }, { "dropping-particle" : "", "family" : "Kankkunen", "given" : "P", "non-dropping-particle" : "", "parse-names" : false, "suffix" : "" } ], "container-title" : "Journal of Clinical Nursing", "id" : "ITEM-1", "issue" : "4", "issued" : { "date-parts" : [ [ "2001", "7" ] ] }, "note" : "From Duplicate 1 (Nurses' competence in advising and supporting clients to cease smoking: a survey among Finnish nurses - Pelkonen, M; Kankkunen, P)\n\nFrom Duplicate 2 (Nurses' competence in advising and supporting clients to cease smoking: a survey among Finnish nurses. - Pelkonen, M; Kankkunen, P)\n\nFrom Duplicate 1 (Nurses' competence in advising and supporting clients to cease smoking: a survey among Finnish nurses. - Pelkonen, M; Kankkunen, P)\n\nAccession Number: 107072236. Language: English. Entry Date: 20050425. Revision Date: 20150819. Publication Type: Journal Article; research; tables/charts. Journal Subset: Core Nursing; Europe; Nursing; Peer Reviewed; UK &amp;amp; Ireland. Grant Information: Supported by a grant from the Ministry of Social Affairs and Health. NLM UID: 9207302.\n\nFrom Duplicate 2 (Nurses' competence in advising and supporting clients to cease smoking: a survey among Finnish nurses. - Pelkonen, M; Kankkunen, P)\n\nFrom Duplicate 1 (Nurses' competence in advising and supporting clients to cease smoking: a survey among Finnish nurses. - Pelkonen, M; Kankkunen, P)\n\nAccession Number: 107072236. Language: English. Entry Date: 20050425. Revision Date: 20150819. Publication Type: Journal Article; research; tables/charts. Journal Subset: Core Nursing; Europe; Nursing; Peer Reviewed; UK &amp;amp; Ireland. Grant Information: Supported by a grant from the Ministry of Social Affairs and Health. NLM UID: 9207302.\n\nFrom Duplicate 2 (Nurses' competence in advising and supporting clients to cease smoking: a survey among Finnish nurses. - Pelkonen, M; Kankkunen, P)\n\nFrom Duplicate 1 (Nurses' competence in advising and supporting clients to cease smoking: a survey among Finnish nurses. - Pelkonen, M; Kankkunen, P)\n\nAccession Number: 107072236. Language: English. Entry Date: 20050425. Revision Date: 20150819. Publication Type: Journal Article; research; tables/charts. Journal Subset: Core Nursing; Europe; Nursing; Peer Reviewed; UK &amp;amp; Ireland. Grant Information: Supported by a grant from the Ministry of Social Affairs and Health. NLM UID: 9207302.\n\nFrom Duplicate 2 (Nurses' competence in advising and supporting clients to cease smoking: a survey among Finnish nurses. - Pelkonen, M; Kankkunen, P)\n\nFrom Duplicate 1 (Nurses' competence in advising and supporting clients to cease smoking: a survey among Finnish nurses. - Pelkonen, M; Kankkunen, P)\n\nAccession Number: 107072236. Language: English. Entry Date: 20050425. Revision Date: 20150819. Publication Type: Journal Article; research; tables/charts. Journal Subset: Core Nursing; Europe; Nursing; Peer Reviewed; UK &amp;amp; Ireland. Grant Information: Supported by a grant from the Ministry of Social Affairs and Health. NLM UID: 9207302.", "page" : "437-441", "publisher" : "Wiley-Blackwell", "publisher-place" : "Senior Lecturer, Department of Nursing Science, University of Kuopio, PO Box 1627, 70211 Kuopio, Finland. E-mail: marjaana.pelkonen@uku.fi", "title" : "Nurses' competence in advising and supporting clients to cease smoking: a survey among Finnish nurses", "type" : "article-journal", "volume" : "10" }, "uris" : [ "http://www.mendeley.com/documents/?uuid=4c3c5690-8199-48c6-bc7c-4be9131714bd" ] } ], "mendeley" : { "formattedCitation" : "(Pelkonen and Kankkunen, 2001)", "manualFormatting" : "Pelkonen and  Kankkunen (2001)", "plainTextFormattedCitation" : "(Pelkonen and Kankkunen, 2001)", "previouslyFormattedCitation" : "(Pelkonen and Kankkunen, 2001)" }, "properties" : { "noteIndex" : 0 }, "schema" : "https://github.com/citation-style-language/schema/raw/master/csl-citation.json" }</w:instrText>
      </w:r>
      <w:r w:rsidRPr="004C743E">
        <w:rPr>
          <w:rFonts w:ascii="Times New Roman" w:hAnsi="Times New Roman" w:cs="Times New Roman"/>
          <w:lang w:val="en-US"/>
        </w:rPr>
        <w:fldChar w:fldCharType="separate"/>
      </w:r>
      <w:r w:rsidRPr="004C743E">
        <w:rPr>
          <w:rFonts w:ascii="Times New Roman" w:hAnsi="Times New Roman" w:cs="Times New Roman"/>
          <w:noProof/>
          <w:lang w:val="en-US"/>
        </w:rPr>
        <w:t>Pelkonen and  Kankkunen (2001)</w:t>
      </w:r>
      <w:r w:rsidRPr="004C743E">
        <w:rPr>
          <w:rFonts w:ascii="Times New Roman" w:hAnsi="Times New Roman" w:cs="Times New Roman"/>
          <w:lang w:val="en-US"/>
        </w:rPr>
        <w:fldChar w:fldCharType="end"/>
      </w:r>
      <w:r w:rsidRPr="004C743E">
        <w:rPr>
          <w:rFonts w:ascii="Times New Roman" w:hAnsi="Times New Roman" w:cs="Times New Roman"/>
          <w:lang w:val="en-US"/>
        </w:rPr>
        <w:t xml:space="preserve"> noted that nurses who smoked reported that they were </w:t>
      </w:r>
      <w:r w:rsidRPr="009C5A4A">
        <w:rPr>
          <w:rFonts w:ascii="Times New Roman" w:hAnsi="Times New Roman" w:cs="Times New Roman"/>
          <w:lang w:val="en-US"/>
        </w:rPr>
        <w:t>better placed</w:t>
      </w:r>
      <w:r w:rsidRPr="004C743E">
        <w:rPr>
          <w:rFonts w:ascii="Times New Roman" w:hAnsi="Times New Roman" w:cs="Times New Roman"/>
          <w:lang w:val="en-US"/>
        </w:rPr>
        <w:t xml:space="preserve"> to create a supportive atmosphere for patients than former or non-smokers.</w:t>
      </w:r>
      <w:r w:rsidRPr="009C5A4A">
        <w:rPr>
          <w:rFonts w:ascii="Times New Roman" w:hAnsi="Times New Roman" w:cs="Times New Roman"/>
        </w:rPr>
        <w:t xml:space="preserve"> However, this perception of enhanced rapport</w:t>
      </w:r>
      <w:r w:rsidRPr="004C743E">
        <w:rPr>
          <w:rFonts w:ascii="Times New Roman" w:hAnsi="Times New Roman" w:cs="Times New Roman"/>
        </w:rPr>
        <w:t xml:space="preserve"> was not borne out by the one study of patient response</w:t>
      </w:r>
      <w:r w:rsidRPr="009C5A4A">
        <w:rPr>
          <w:rFonts w:ascii="Times New Roman" w:hAnsi="Times New Roman" w:cs="Times New Roman"/>
        </w:rPr>
        <w:t>s</w:t>
      </w:r>
      <w:r w:rsidRPr="004C743E">
        <w:rPr>
          <w:rFonts w:ascii="Times New Roman" w:hAnsi="Times New Roman" w:cs="Times New Roman"/>
        </w:rPr>
        <w:t xml:space="preserve"> </w:t>
      </w:r>
      <w:r w:rsidRPr="009C5A4A">
        <w:rPr>
          <w:rFonts w:ascii="Times New Roman" w:hAnsi="Times New Roman" w:cs="Times New Roman"/>
        </w:rPr>
        <w:t>(</w:t>
      </w:r>
      <w:r w:rsidRPr="004C743E">
        <w:rPr>
          <w:rFonts w:ascii="Times New Roman" w:hAnsi="Times New Roman" w:cs="Times New Roman"/>
        </w:rPr>
        <w:t>to nurses’ weight</w:t>
      </w:r>
      <w:r w:rsidRPr="009C5A4A">
        <w:rPr>
          <w:rFonts w:ascii="Times New Roman" w:hAnsi="Times New Roman" w:cs="Times New Roman"/>
        </w:rPr>
        <w:t>)</w:t>
      </w:r>
      <w:r w:rsidRPr="004C743E">
        <w:rPr>
          <w:rFonts w:ascii="Times New Roman" w:hAnsi="Times New Roman" w:cs="Times New Roman"/>
        </w:rPr>
        <w:t>, which found that patients placed less confidence in health advice given by an overweight nurse</w:t>
      </w:r>
      <w:r w:rsidRPr="009C5A4A">
        <w:rPr>
          <w:rFonts w:ascii="Times New Roman" w:hAnsi="Times New Roman" w:cs="Times New Roman"/>
        </w:rPr>
        <w:t xml:space="preserve"> </w:t>
      </w:r>
      <w:r w:rsidRPr="004C743E">
        <w:rPr>
          <w:rFonts w:ascii="Times New Roman" w:hAnsi="Times New Roman" w:cs="Times New Roman"/>
        </w:rPr>
        <w:fldChar w:fldCharType="begin" w:fldLock="1"/>
      </w:r>
      <w:r w:rsidRPr="009C5A4A">
        <w:rPr>
          <w:rFonts w:ascii="Times New Roman" w:hAnsi="Times New Roman" w:cs="Times New Roman"/>
        </w:rPr>
        <w:instrText>ADDIN CSL_CITATION { "citationItems" : [ { "id" : "ITEM-1", "itemData" : { "DOI" : "10.1111/j.1547-5069.2008.00249.x", "ISSN" : "1547-5069", "PMID" : "19094150", "abstract" : "PURPOSE: To replicate research about confidence level in receiving health teaching from either an overweight or a weight-appropriate RN.\n\nMETHODS: A quasi-experimental post-test only design was used. Participants were randomly assigned to be shown images of a nurse, either overweight or weight-appropriate, then asked to rate their confidence in health teaching received from that nurse. Descriptive statistics, t test for independent samples, and covariate analyses were performed.\n\nRESULTS: A significant difference in confidence p=0.000 was noted between participants who viewed the image of a weight-appropriate nurse and participants who viewed the image of an overweight nurse.\n\nCONCLUSIONS: Weight-appropriate nurses may inspire more confidence in their teaching. Further study is indicated to explore the implications of these findings for practice.\n\nCLINICAL RELEVANCE: Nurses need to be conscious of clients' perceptions of weight when planning teaching interventions.", "author" : [ { "dropping-particle" : "", "family" : "Hicks", "given" : "Mary", "non-dropping-particle" : "", "parse-names" : false, "suffix" : "" }, { "dropping-particle" : "", "family" : "McDermott", "given" : "Laura L", "non-dropping-particle" : "", "parse-names" : false, "suffix" : "" }, { "dropping-particle" : "", "family" : "Rouhana", "given" : "Nicole", "non-dropping-particle" : "", "parse-names" : false, "suffix" : "" }, { "dropping-particle" : "", "family" : "Schmidt", "given" : "Melissa", "non-dropping-particle" : "", "parse-names" : false, "suffix" : "" }, { "dropping-particle" : "", "family" : "Seymour", "given" : "Megan Wood", "non-dropping-particle" : "", "parse-names" : false, "suffix" : "" }, { "dropping-particle" : "", "family" : "Sullivan", "given" : "Tina", "non-dropping-particle" : "", "parse-names" : false, "suffix" : "" } ], "container-title" : "Journal of Nursing Scholarship", "id" : "ITEM-1", "issue" : "4", "issued" : { "date-parts" : [ [ "2008", "1" ] ] }, "page" : "349-54", "title" : "Nurses' body size and public confidence in ability to provide health education.", "type" : "article-journal", "volume" : "40" }, "uris" : [ "http://www.mendeley.com/documents/?uuid=d0daaefc-2790-42b3-8c6c-d07544a11545" ] } ], "mendeley" : { "formattedCitation" : "(Hicks &lt;i&gt;et al.&lt;/i&gt;, 2008)", "plainTextFormattedCitation" : "(Hicks et al., 2008)", "previouslyFormattedCitation" : "(Hicks &lt;i&gt;et al.&lt;/i&gt;, 2008)" }, "properties" : { "noteIndex" : 0 }, "schema" : "https://github.com/citation-style-language/schema/raw/master/csl-citation.json" }</w:instrText>
      </w:r>
      <w:r w:rsidRPr="004C743E">
        <w:rPr>
          <w:rFonts w:ascii="Times New Roman" w:hAnsi="Times New Roman" w:cs="Times New Roman"/>
        </w:rPr>
        <w:fldChar w:fldCharType="separate"/>
      </w:r>
      <w:r w:rsidRPr="004C743E">
        <w:rPr>
          <w:rFonts w:ascii="Times New Roman" w:hAnsi="Times New Roman" w:cs="Times New Roman"/>
          <w:noProof/>
        </w:rPr>
        <w:t xml:space="preserve">(Hicks </w:t>
      </w:r>
      <w:r w:rsidRPr="004C743E">
        <w:rPr>
          <w:rFonts w:ascii="Times New Roman" w:hAnsi="Times New Roman" w:cs="Times New Roman"/>
          <w:i/>
          <w:noProof/>
        </w:rPr>
        <w:t>et al.</w:t>
      </w:r>
      <w:r w:rsidRPr="004C743E">
        <w:rPr>
          <w:rFonts w:ascii="Times New Roman" w:hAnsi="Times New Roman" w:cs="Times New Roman"/>
          <w:noProof/>
        </w:rPr>
        <w:t>, 2008)</w:t>
      </w:r>
      <w:r w:rsidRPr="004C743E">
        <w:rPr>
          <w:rFonts w:ascii="Times New Roman" w:hAnsi="Times New Roman" w:cs="Times New Roman"/>
        </w:rPr>
        <w:fldChar w:fldCharType="end"/>
      </w:r>
      <w:r w:rsidRPr="004C743E">
        <w:rPr>
          <w:rFonts w:ascii="Times New Roman" w:hAnsi="Times New Roman" w:cs="Times New Roman"/>
        </w:rPr>
        <w:t>.</w:t>
      </w:r>
      <w:r w:rsidRPr="009C5A4A">
        <w:rPr>
          <w:rFonts w:ascii="Times New Roman" w:hAnsi="Times New Roman" w:cs="Times New Roman"/>
        </w:rPr>
        <w:t xml:space="preserve"> Yet </w:t>
      </w:r>
      <w:r w:rsidRPr="00003876">
        <w:rPr>
          <w:rFonts w:ascii="Times New Roman" w:hAnsi="Times New Roman" w:cs="Times New Roman"/>
        </w:rPr>
        <w:t>no studies were found that tested how patients respond to the health behaviours of a nurse with whom they have contact</w:t>
      </w:r>
      <w:r>
        <w:rPr>
          <w:rFonts w:ascii="Times New Roman" w:hAnsi="Times New Roman" w:cs="Times New Roman"/>
        </w:rPr>
        <w:t>;</w:t>
      </w:r>
      <w:r w:rsidRPr="004C743E">
        <w:rPr>
          <w:rFonts w:ascii="Times New Roman" w:hAnsi="Times New Roman" w:cs="Times New Roman"/>
        </w:rPr>
        <w:t xml:space="preserve"> </w:t>
      </w:r>
      <w:r w:rsidRPr="009C5A4A">
        <w:rPr>
          <w:rFonts w:ascii="Times New Roman" w:hAnsi="Times New Roman" w:cs="Times New Roman"/>
        </w:rPr>
        <w:t>both of the included studies of patient responses asked participants about hypothetical situations. So it is not known if the development of rapport with a familiar nurse may affect patient perceptions of their trustworthiness or effectiveness in health promotion practice.</w:t>
      </w:r>
    </w:p>
    <w:p w:rsidR="002A6400" w:rsidRPr="004C743E" w:rsidRDefault="002A6400" w:rsidP="002A6400">
      <w:pPr>
        <w:spacing w:line="480" w:lineRule="auto"/>
        <w:rPr>
          <w:rFonts w:ascii="Times New Roman" w:hAnsi="Times New Roman" w:cs="Times New Roman"/>
          <w:i/>
          <w:lang w:val="en-US"/>
        </w:rPr>
      </w:pPr>
      <w:r w:rsidRPr="004C743E">
        <w:rPr>
          <w:rFonts w:ascii="Times New Roman" w:hAnsi="Times New Roman" w:cs="Times New Roman"/>
          <w:i/>
          <w:lang w:val="en-US"/>
        </w:rPr>
        <w:t>Patient response- source credibility</w:t>
      </w:r>
    </w:p>
    <w:p w:rsidR="002A6400" w:rsidRPr="009C5A4A" w:rsidRDefault="002A6400" w:rsidP="002A6400">
      <w:pPr>
        <w:spacing w:line="480" w:lineRule="auto"/>
        <w:rPr>
          <w:rFonts w:ascii="Times New Roman" w:hAnsi="Times New Roman" w:cs="Times New Roman"/>
          <w:lang w:val="en-US"/>
        </w:rPr>
      </w:pPr>
      <w:r w:rsidRPr="004C743E">
        <w:rPr>
          <w:rFonts w:ascii="Times New Roman" w:hAnsi="Times New Roman" w:cs="Times New Roman"/>
          <w:lang w:val="en-US"/>
        </w:rPr>
        <w:t>Only three studies</w:t>
      </w:r>
      <w:r w:rsidRPr="009E00A8">
        <w:rPr>
          <w:rFonts w:ascii="Times New Roman" w:hAnsi="Times New Roman" w:cs="Times New Roman"/>
          <w:lang w:val="en-US"/>
        </w:rPr>
        <w:t xml:space="preserve"> </w:t>
      </w:r>
      <w:r w:rsidRPr="009C5A4A">
        <w:rPr>
          <w:rFonts w:ascii="Times New Roman" w:hAnsi="Times New Roman" w:cs="Times New Roman"/>
          <w:lang w:val="en-US"/>
        </w:rPr>
        <w:t xml:space="preserve">asked nurses about the perceived effectiveness of their health promotion practice </w:t>
      </w:r>
      <w:r w:rsidRPr="004C743E">
        <w:rPr>
          <w:rFonts w:ascii="Times New Roman" w:hAnsi="Times New Roman" w:cs="Times New Roman"/>
          <w:lang w:val="en-US"/>
        </w:rPr>
        <w:fldChar w:fldCharType="begin" w:fldLock="1"/>
      </w:r>
      <w:r w:rsidR="00B10E46">
        <w:rPr>
          <w:rFonts w:ascii="Times New Roman" w:hAnsi="Times New Roman" w:cs="Times New Roman"/>
          <w:lang w:val="en-US"/>
        </w:rPr>
        <w:instrText>ADDIN CSL_CITATION { "citationItems" : [ { "id" : "ITEM-1", "itemData" : { "DOI" : "10.1016/S0749-3797(01)00369-5", "ISSN" : "07493797", "abstract" : "Background: Despite advances in smoking treatment, cessation rates remain stagnant, possibly a function of the lack of new channels to reach heavily addicted smokers. This cross-sectional study examined home care nurses\u2019 attitudes, beliefs, and counseling behaviors regarding counseling their home care patients who smoke. Methods: Home healthcare nurses (N=98) from the Visiting Nurse Association of Rhode Island were randomly selected to participate in a study helping home-bound medically ill smokers to quit. At baseline, nurses completed a questionnaire that assessed a constellation of cognitive factors (self-efficacy, outcome expectations, perceived effectiveness, risk perception, motivation, and perceived patient adherence) as correlates of self-reported nurse counseling behaviors. Results: Nurses with higher outcome expectations spent more time counseling their patients about quitting (p&lt;0.04). Nurses\u2019 self-efficacy was the only variable associated with consistent counseling (p&lt;0.05). While the majority of nurses \u201casked and advised\u201d their patients, a minority of nurses \u201cassisted or arranged\u201d follow-up. Perceived importance of counseling was associated with a greater likelihood of asking, advising and assisting (p&lt;0.05). None of the nurses who currently smoked (n=13) provided follow-up to their patients. Nurses who reported higher levels of both risk perception (regarding the harmful effects of smoking) and perceived effectiveness were more likely to recommend the nicotine patch. Conclusions: Attitudes and beliefs about smoking are significantly associated with nurse counseling behaviors. Helping nurses to overcome their barriers to smoking counseling may open up new channels for smoking intervention.", "author" : [ { "dropping-particle" : "", "family" : "Borrelli", "given" : "Belinda", "non-dropping-particle" : "", "parse-names" : false, "suffix" : "" }, { "dropping-particle" : "", "family" : "Hecht", "given" : "Jacklyn P.", "non-dropping-particle" : "", "parse-names" : false, "suffix" : "" }, { "dropping-particle" : "", "family" : "Papandonatos", "given" : "George D.", "non-dropping-particle" : "", "parse-names" : false, "suffix" : "" }, { "dropping-particle" : "", "family" : "Emmons", "given" : "Karen M.", "non-dropping-particle" : "", "parse-names" : false, "suffix" : "" }, { "dropping-particle" : "", "family" : "Tatewosian", "given" : "Lisa R.", "non-dropping-particle" : "", "parse-names" : false, "suffix" : "" }, { "dropping-particle" : "", "family" : "Abrams", "given" : "David B.", "non-dropping-particle" : "", "parse-names" : false, "suffix" : "" } ], "container-title" : "American Journal of Preventive Medicine", "id" : "ITEM-1", "issue" : "4", "issued" : { "date-parts" : [ [ "2001", "11" ] ] }, "note" : "From Duplicate 1 (Smoking-cessation counseling in the home: Attitudes, beliefs, and behaviors of home healthcare nurses - Borrelli, Belinda; Hecht, Jacklyn P.; Papandonatos, George D.; Emmons, Karen M.; Tatewosian, Lisa R.; Abrams, David B.; Becht, Jacklyn P; Papandonatos, George D.; Emmons, Karen M.; Tatewosian, Lisa R.; Abrams, David B.)\n\nFrom Duplicate 1 (Smoking-cessation counseling in the home - Borrelli, Belinda; Becht, Jacklyn P; Papandonatos, George D; Emmons, Karen M; Tatewosian, Lisa R; Abrams, David B)\n\nAccession Number: 2001-05474-001. PMID: 11701297 Partial author list: First Author &amp;amp; Affiliation: Borrelli, Belinda; Brown Medical School, Ctrs for Behavioral &amp;amp; Preventive Medicine, The Miriam Hosp, Providence, RI, US. Release Date: 20020109. Correction Date: 20160512. Publication Type: Journal (0100), Peer Reviewed Journal (0110). Format Covered: Print. Document Type: Journal Article. Language: English. Major Descriptor: Counseling; Health Personnel Attitudes; Home Care Personnel; Nurses; Smoking Cessation. Minor Descriptor: Drug Usage Attitudes; Therapeutic Processes; Tobacco Smoking. Classification: Professional Personnel Attitudes &amp;amp; Characteristics (3430); Home Care &amp;amp; Hospice (3375). Population: Human (10); Male (30); Female (40). Location: US. Age Group: Adulthood (18 yrs &amp;amp; older) (300); Young Adulthood (18-29 yrs) (320); Thirties (30-39 yrs) (340); Middle Age (40-64 yrs) (360); Aged (65 yrs &amp;amp; older) (380); Very Old (85 yrs &amp;amp; older) (390). Methodology: Empirical Study. References Available: Y. Page Count: 6. Issue Publication Date: Nov, 2001.", "page" : "272-277", "publisher" : "Elsevier Science", "publisher-place" : "Providence, RI, United States", "title" : "Smoking-cessation counseling in the home: Attitudes, beliefs, and behaviors of home healthcare nurses", "type" : "article-journal", "volume" : "21" }, "uris" : [ "http://www.mendeley.com/documents/?uuid=c1559b29-6e2b-4e54-a1b3-21a3b4e66a0b" ] }, { "id" : "ITEM-2", "itemData" : { "DOI" : "10.1006/pmed.2001.0944", "ISSN" : "0091-7435", "PMID" : "11716666", "abstract" : "BACKGROUND: Nurses have a unique opportunity to assist hospitalized smokers with cessation. However, relatively little is known about nurses' attitudes and beliefs toward their role in assisting patients with cessation.\n\nMETHODS: A cross-sectional survey of staff nurses at four hospitals was conducted. Four scales based on constructs from the Theory of Planned Behavior were developed for this survey: attitudes toward offering cessation advice, beliefs about the outcome of offering advice, perceived normative beliefs, and perceived ability to offer advice. Other survey items included sociodemographics, employment characteristics (shift, unit worked), and personal smoking status.\n\nRESULTS: Of the nurses surveyed, 397 (68%) returned completed questionnaires. Nurses had a relatively positive attitude toward helping patients to quit smoking, 63% believed that hospitalization was an ideal time for patients to try to quit smoking, and 59% believed a nurse had an obligation to advise patients to quit smoking. In the final multiple linear regression model, self-reported delivery of cessation advice was related to attitudes toward offering cessation advice, perceived ability to offer advice, and unit worked.\n\nCONCLUSIONS: Efforts should be made to educate staff nurses about the efficacy of brief cessation advice and current smoking cessation methods and practices.", "author" : [ { "dropping-particle" : "", "family" : "McCarty", "given" : "M C", "non-dropping-particle" : "", "parse-names" : false, "suffix" : "" }, { "dropping-particle" : "", "family" : "Hennrikus", "given" : "D J", "non-dropping-particle" : "", "parse-names" : false, "suffix" : "" }, { "dropping-particle" : "", "family" : "Lando", "given" : "H a", "non-dropping-particle" : "", "parse-names" : false, "suffix" : "" }, { "dropping-particle" : "", "family" : "Vessey", "given" : "J T", "non-dropping-particle" : "", "parse-names" : false, "suffix" : "" } ], "container-title" : "Preventive medicine", "id" : "ITEM-2", "issue" : "6", "issued" : { "date-parts" : [ [ "2001", "12" ] ] }, "page" : "674-81", "title" : "Nurses' attitudes concerning the delivery of brief cessation advice to hospitalized smokers.", "type" : "article-journal", "volume" : "33" }, "uris" : [ "http://www.mendeley.com/documents/?uuid=a7f21cfa-2131-4581-bdc6-761e10c131ec" ] }, { "id" : "ITEM-3", "itemData" : { "DOI" : "10.3928/00220124-20100126-05", "ISSN" : "0022-0124", "PMID" : "20166649", "abstract" : "BACKGROUND: This study assessed smoking prevalence, attitudes, and perceived patient counseling responsibilities among practicing nurses in Serbia. The need for nurses to receive tobacco cessation training is explored. METHODS: Data were collected through a cross-sectional survey of 230 nurses at public institutions in Belgrade, a health care center in Belgrade, and public health care facilities throughout Serbia. RESULTS: The smoking prevalence was 52% for male nurses and 47% for female nurses. Nurses had the greatest mean level of agreement with statements about controlling smoking through policy, followed by statements about being role models. Only 15% (n = 35) of nurses regularly counseled their patients about smoking, and only 16% of nurses (45% of males vs. 12% of females, p &lt; .0001) had received training in counseling patients about smoking. Nurses' training in counseling patients about smoking was positively associated with the nurses' belief that their counseling could help patients stop smoking or never start smoking. In addition, nurses with training in counseling patients about smoking considered themselves significantly better prepared to assist patients to quit smoking. Nurses who smoked were significantly less likely to believe that their counseling about smoking could be effective. They also felt significantly less well prepared to assist patients to quit smoking. CONCLUSION: These findings show that nurses' training in tobacco cessation counseling results in greater self-perceived confidence and frequency of regular tobacco cessation counseling in Serbia.", "author" : [ { "dropping-particle" : "", "family" : "Merrill", "given" : "Ray M", "non-dropping-particle" : "", "parse-names" : false, "suffix" : "" }, { "dropping-particle" : "", "family" : "Gagon", "given" : "Heather", "non-dropping-particle" : "", "parse-names" : false, "suffix" : "" }, { "dropping-particle" : "", "family" : "Harmon", "given" : "Tanner", "non-dropping-particle" : "", "parse-names" : false, "suffix" : "" }, { "dropping-particle" : "", "family" : "Milovic", "given" : "Ivan", "non-dropping-particle" : "", "parse-names" : false, "suffix" : "" } ], "container-title" : "Journal of Continuing Education in Nursing", "id" : "ITEM-3", "issue" : "2", "issued" : { "date-parts" : [ [ "2010", "2" ] ] }, "note" : "NULL", "page" : "89-96", "title" : "The importance of tobacco cessation training for nurses in Serbia.", "type" : "article-journal", "volume" : "41" }, "uris" : [ "http://www.mendeley.com/documents/?uuid=77e09dd1-1154-473e-a00d-1422acc03780" ] } ], "mendeley" : { "formattedCitation" : "(Borrelli &lt;i&gt;et al.&lt;/i&gt;, 2001a; McCarty &lt;i&gt;et al.&lt;/i&gt;, 2001; Merrill, Gagon, &lt;i&gt;et al.&lt;/i&gt;, 2010)", "manualFormatting" : "(Borrelli et al., 2001; McCarty et al., 2001; Merrill et al., 2010)", "plainTextFormattedCitation" : "(Borrelli et al., 2001a; McCarty et al., 2001; Merrill, Gagon, et al., 2010)", "previouslyFormattedCitation" : "(Borrelli &lt;i&gt;et al.&lt;/i&gt;, 2001a; McCarty &lt;i&gt;et al.&lt;/i&gt;, 2001; Merrill, Gagon, &lt;i&gt;et al.&lt;/i&gt;, 2010)" }, "properties" : { "noteIndex" : 0 }, "schema" : "https://github.com/citation-style-language/schema/raw/master/csl-citation.json" }</w:instrText>
      </w:r>
      <w:r w:rsidRPr="004C743E">
        <w:rPr>
          <w:rFonts w:ascii="Times New Roman" w:hAnsi="Times New Roman" w:cs="Times New Roman"/>
          <w:lang w:val="en-US"/>
        </w:rPr>
        <w:fldChar w:fldCharType="separate"/>
      </w:r>
      <w:r w:rsidRPr="004C743E">
        <w:rPr>
          <w:rFonts w:ascii="Times New Roman" w:hAnsi="Times New Roman" w:cs="Times New Roman"/>
          <w:noProof/>
          <w:lang w:val="en-US"/>
        </w:rPr>
        <w:t xml:space="preserve">(Borrelli </w:t>
      </w:r>
      <w:r w:rsidRPr="009E00A8">
        <w:rPr>
          <w:rFonts w:ascii="Times New Roman" w:hAnsi="Times New Roman" w:cs="Times New Roman"/>
          <w:i/>
          <w:noProof/>
          <w:lang w:val="en-US"/>
        </w:rPr>
        <w:t>et al.</w:t>
      </w:r>
      <w:r w:rsidRPr="009C5A4A">
        <w:rPr>
          <w:rFonts w:ascii="Times New Roman" w:hAnsi="Times New Roman" w:cs="Times New Roman"/>
          <w:noProof/>
          <w:lang w:val="en-US"/>
        </w:rPr>
        <w:t xml:space="preserve">, 2001; McCarty </w:t>
      </w:r>
      <w:r w:rsidRPr="009C5A4A">
        <w:rPr>
          <w:rFonts w:ascii="Times New Roman" w:hAnsi="Times New Roman" w:cs="Times New Roman"/>
          <w:i/>
          <w:noProof/>
          <w:lang w:val="en-US"/>
        </w:rPr>
        <w:t>et al.</w:t>
      </w:r>
      <w:r w:rsidRPr="009C5A4A">
        <w:rPr>
          <w:rFonts w:ascii="Times New Roman" w:hAnsi="Times New Roman" w:cs="Times New Roman"/>
          <w:noProof/>
          <w:lang w:val="en-US"/>
        </w:rPr>
        <w:t xml:space="preserve">, 2001; Merrill </w:t>
      </w:r>
      <w:r w:rsidRPr="009C5A4A">
        <w:rPr>
          <w:rFonts w:ascii="Times New Roman" w:hAnsi="Times New Roman" w:cs="Times New Roman"/>
          <w:i/>
          <w:noProof/>
          <w:lang w:val="en-US"/>
        </w:rPr>
        <w:t>et al.</w:t>
      </w:r>
      <w:r w:rsidRPr="009C5A4A">
        <w:rPr>
          <w:rFonts w:ascii="Times New Roman" w:hAnsi="Times New Roman" w:cs="Times New Roman"/>
          <w:noProof/>
          <w:lang w:val="en-US"/>
        </w:rPr>
        <w:t>, 2010)</w:t>
      </w:r>
      <w:r w:rsidRPr="004C743E">
        <w:rPr>
          <w:rFonts w:ascii="Times New Roman" w:hAnsi="Times New Roman" w:cs="Times New Roman"/>
          <w:lang w:val="en-US"/>
        </w:rPr>
        <w:fldChar w:fldCharType="end"/>
      </w:r>
      <w:r w:rsidRPr="004C743E">
        <w:rPr>
          <w:rFonts w:ascii="Times New Roman" w:hAnsi="Times New Roman" w:cs="Times New Roman"/>
          <w:lang w:val="en-US"/>
        </w:rPr>
        <w:t xml:space="preserve">. Of these, only Borrelli et al (2001) </w:t>
      </w:r>
      <w:r w:rsidRPr="004C743E">
        <w:rPr>
          <w:rFonts w:ascii="Times New Roman" w:hAnsi="Times New Roman" w:cs="Times New Roman"/>
          <w:lang w:val="en-US"/>
        </w:rPr>
        <w:lastRenderedPageBreak/>
        <w:t xml:space="preserve">asked nurses about perceived patient adherence to smoking cessation advice given. The two studies of patient responses </w:t>
      </w:r>
      <w:r w:rsidRPr="004C743E">
        <w:rPr>
          <w:rFonts w:ascii="Times New Roman" w:hAnsi="Times New Roman" w:cs="Times New Roman"/>
          <w:lang w:val="en-US"/>
        </w:rPr>
        <w:fldChar w:fldCharType="begin" w:fldLock="1"/>
      </w:r>
      <w:r w:rsidRPr="009C5A4A">
        <w:rPr>
          <w:rFonts w:ascii="Times New Roman" w:hAnsi="Times New Roman" w:cs="Times New Roman"/>
          <w:lang w:val="en-US"/>
        </w:rPr>
        <w:instrText>ADDIN CSL_CITATION { "citationItems" : [ { "id" : "ITEM-1", "itemData" : { "DOI" : "10.1111/j.1547-5069.2008.00249.x", "ISSN" : "1547-5069", "PMID" : "19094150", "abstract" : "PURPOSE: To replicate research about confidence level in receiving health teaching from either an overweight or a weight-appropriate RN.\n\nMETHODS: A quasi-experimental post-test only design was used. Participants were randomly assigned to be shown images of a nurse, either overweight or weight-appropriate, then asked to rate their confidence in health teaching received from that nurse. Descriptive statistics, t test for independent samples, and covariate analyses were performed.\n\nRESULTS: A significant difference in confidence p=0.000 was noted between participants who viewed the image of a weight-appropriate nurse and participants who viewed the image of an overweight nurse.\n\nCONCLUSIONS: Weight-appropriate nurses may inspire more confidence in their teaching. Further study is indicated to explore the implications of these findings for practice.\n\nCLINICAL RELEVANCE: Nurses need to be conscious of clients' perceptions of weight when planning teaching interventions.", "author" : [ { "dropping-particle" : "", "family" : "Hicks", "given" : "Mary", "non-dropping-particle" : "", "parse-names" : false, "suffix" : "" }, { "dropping-particle" : "", "family" : "McDermott", "given" : "Laura L", "non-dropping-particle" : "", "parse-names" : false, "suffix" : "" }, { "dropping-particle" : "", "family" : "Rouhana", "given" : "Nicole", "non-dropping-particle" : "", "parse-names" : false, "suffix" : "" }, { "dropping-particle" : "", "family" : "Schmidt", "given" : "Melissa", "non-dropping-particle" : "", "parse-names" : false, "suffix" : "" }, { "dropping-particle" : "", "family" : "Seymour", "given" : "Megan Wood", "non-dropping-particle" : "", "parse-names" : false, "suffix" : "" }, { "dropping-particle" : "", "family" : "Sullivan", "given" : "Tina", "non-dropping-particle" : "", "parse-names" : false, "suffix" : "" } ], "container-title" : "Journal of Nursing Scholarship", "id" : "ITEM-1", "issue" : "4", "issued" : { "date-parts" : [ [ "2008", "1" ] ] }, "page" : "349-54", "title" : "Nurses' body size and public confidence in ability to provide health education.", "type" : "article-journal", "volume" : "40" }, "uris" : [ "http://www.mendeley.com/documents/?uuid=d0daaefc-2790-42b3-8c6c-d07544a11545" ] }, { "id" : "ITEM-2", "itemData" : { "ISSN" : "0033-3549", "PMID" : "1403657", "abstract" : "Do the smoking behaviors of physicians and nurses affect patients' perceptions of the trust and effectiveness of these health professionals? In this exploratory study, a 40-item questionnaire was given to patients discharged from an Air Force hospital during a 4-week period. The survey resulted in 116 usable questionnaires from 40 patients who had never smoked, 44 who no longer smoked, and 32 who still smoked. Analyses of variance in the replies to the questionnaire indicated that nonsmokers felt strongly about health professionals not modeling unhealthy behaviors, while smokers indicated they had no opinion. Regarding the relationship between the smoking habits of physicians and nurses and patients' perceptions of trust and effectiveness, smokers felt strongly there was no relationship, whereas nonsmokers indicated no opinion. A review of the literature suggested that, on the average, health professionals who smoke may not be as effective in counseling patients to quit smoking as health professionals who do not smoke. Health professionals who smoke have the potential to affect unintentionally the smoking behaviors of others through modeling.;", "author" : [ { "dropping-particle" : "", "family" : "Olive", "given" : "K E", "non-dropping-particle" : "", "parse-names" : false, "suffix" : "" }, { "dropping-particle" : "", "family" : "Ballard", "given" : "J A", "non-dropping-particle" : "", "parse-names" : false, "suffix" : "" } ], "container-title" : "Public Health Reports", "id" : "ITEM-2", "issue" : "3", "issued" : { "date-parts" : [ [ "1992", "5" ] ] }, "note" : "Accession Number: 1594744. Language: English. Date Revised: 20151119. Date Created: 19920702. Date Completed: 19920702. Update Code: 20151204. Publication Type: Journal Article. Journal ID: 9716844. Publication Model: Print. Cited Medium: Print. NLM ISO Abbr: Public Health Rep. PubMed Central ID: PMC1403657. Comment: Cites: CA Cancer J Clin. 1986 Jan-Feb;36(1):2-8. (PMID: 3080205). Cites: Am J Public Health. 1987 Oct;77(10):1333-4. (PMID: 3631368). Cites: HSMHA Health Rep. 1971 Mar;86(3):217-21. (PMID: 5102182). Cites: Int J Addict. 1981 Jul;16(5):905-10. (PMID: 7327772). Cites: J R Coll Gen Pract. 1983 Sep;33(254):565-7. (PMID: 6631801). Linking ISSN: 00333549. Subset: AIM; IM; Date of Electronic Publication: 19920501. Current Imprints: Publication: 2005- : Washington, DC : Association of Schools of Public Health; Original Imprints: Publication: Hyattsville, Md. : Washington, D.C. : U.S. Dept. of Health, Education, and Welfare, Public Health Service, Health Resources Administration ; Supt. of Docs., U.S. G.P.O., distributor,", "page" : "335-339", "publisher" : "Association of Schools of Public Health", "publisher-place" : "James H. Quillen College of Medicine, East Tennessee State University, Johnson City 37614-0622.", "title" : "Attitudes of patients toward smoking by health professionals.", "type" : "article-journal", "volume" : "107" }, "uris" : [ "http://www.mendeley.com/documents/?uuid=c3cac86b-8e92-46fb-a207-ac96221f1467" ] } ], "mendeley" : { "formattedCitation" : "(Hicks &lt;i&gt;et al.&lt;/i&gt;, 2008; Olive and Ballard, 1992)", "plainTextFormattedCitation" : "(Hicks et al., 2008; Olive and Ballard, 1992)", "previouslyFormattedCitation" : "(Hicks &lt;i&gt;et al.&lt;/i&gt;, 2008; Olive and Ballard, 1992)" }, "properties" : { "noteIndex" : 0 }, "schema" : "https://github.com/citation-style-language/schema/raw/master/csl-citation.json" }</w:instrText>
      </w:r>
      <w:r w:rsidRPr="004C743E">
        <w:rPr>
          <w:rFonts w:ascii="Times New Roman" w:hAnsi="Times New Roman" w:cs="Times New Roman"/>
          <w:lang w:val="en-US"/>
        </w:rPr>
        <w:fldChar w:fldCharType="separate"/>
      </w:r>
      <w:r w:rsidRPr="004C743E">
        <w:rPr>
          <w:rFonts w:ascii="Times New Roman" w:hAnsi="Times New Roman" w:cs="Times New Roman"/>
          <w:noProof/>
          <w:lang w:val="en-US"/>
        </w:rPr>
        <w:t xml:space="preserve">(Hicks </w:t>
      </w:r>
      <w:r w:rsidRPr="009E00A8">
        <w:rPr>
          <w:rFonts w:ascii="Times New Roman" w:hAnsi="Times New Roman" w:cs="Times New Roman"/>
          <w:i/>
          <w:noProof/>
          <w:lang w:val="en-US"/>
        </w:rPr>
        <w:t>et al.</w:t>
      </w:r>
      <w:r w:rsidRPr="009C5A4A">
        <w:rPr>
          <w:rFonts w:ascii="Times New Roman" w:hAnsi="Times New Roman" w:cs="Times New Roman"/>
          <w:noProof/>
          <w:lang w:val="en-US"/>
        </w:rPr>
        <w:t>, 2008; Olive and Ballard, 1992)</w:t>
      </w:r>
      <w:r w:rsidRPr="004C743E">
        <w:rPr>
          <w:rFonts w:ascii="Times New Roman" w:hAnsi="Times New Roman" w:cs="Times New Roman"/>
          <w:lang w:val="en-US"/>
        </w:rPr>
        <w:fldChar w:fldCharType="end"/>
      </w:r>
      <w:r w:rsidRPr="004C743E">
        <w:rPr>
          <w:rFonts w:ascii="Times New Roman" w:hAnsi="Times New Roman" w:cs="Times New Roman"/>
          <w:lang w:val="en-US"/>
        </w:rPr>
        <w:t xml:space="preserve"> reported mixed findings. Olive and Ballard (1992) concluded that it was the patient’s own smoking status that influenced their opinions more than their knowledge of nurses’ smoking habits, whereas Hicks et al (2008) found no association between partic</w:t>
      </w:r>
      <w:r w:rsidRPr="009C5A4A">
        <w:rPr>
          <w:rFonts w:ascii="Times New Roman" w:hAnsi="Times New Roman" w:cs="Times New Roman"/>
          <w:lang w:val="en-US"/>
        </w:rPr>
        <w:t xml:space="preserve">ipants’ personal characteristics and their confidence in overweight nurses’ ability to give diet or exercise advice. No studies examined patient behaviour change after health advice or education given by a nurse. </w:t>
      </w:r>
    </w:p>
    <w:p w:rsidR="002A6400" w:rsidRPr="009C5A4A" w:rsidRDefault="002A6400" w:rsidP="002A6400">
      <w:pPr>
        <w:spacing w:line="480" w:lineRule="auto"/>
        <w:rPr>
          <w:rFonts w:ascii="Times New Roman" w:hAnsi="Times New Roman" w:cs="Times New Roman"/>
          <w:i/>
          <w:lang w:val="en-US"/>
        </w:rPr>
      </w:pPr>
      <w:r w:rsidRPr="009C5A4A">
        <w:rPr>
          <w:rFonts w:ascii="Times New Roman" w:hAnsi="Times New Roman" w:cs="Times New Roman"/>
          <w:i/>
          <w:lang w:val="en-US"/>
        </w:rPr>
        <w:t>Patient receptivity</w:t>
      </w:r>
    </w:p>
    <w:p w:rsidR="002A6400" w:rsidRPr="004C743E" w:rsidRDefault="002A6400" w:rsidP="002A6400">
      <w:pPr>
        <w:spacing w:line="480" w:lineRule="auto"/>
        <w:rPr>
          <w:rFonts w:ascii="Times New Roman" w:hAnsi="Times New Roman" w:cs="Times New Roman"/>
          <w:lang w:val="en-US"/>
        </w:rPr>
      </w:pPr>
      <w:r w:rsidRPr="009C5A4A">
        <w:rPr>
          <w:rFonts w:ascii="Times New Roman" w:hAnsi="Times New Roman" w:cs="Times New Roman"/>
          <w:lang w:val="en-US"/>
        </w:rPr>
        <w:t xml:space="preserve">Several studies identified other factors than personal health behaviours that impacted on health promotion practice. Raising the issue was regarded as difficult and dependent on patient characteristics such as whether the patient had raised the topic themselves </w:t>
      </w:r>
      <w:r w:rsidRPr="004C743E">
        <w:rPr>
          <w:rFonts w:ascii="Times New Roman" w:hAnsi="Times New Roman" w:cs="Times New Roman"/>
          <w:lang w:val="en-US"/>
        </w:rPr>
        <w:fldChar w:fldCharType="begin" w:fldLock="1"/>
      </w:r>
      <w:r w:rsidRPr="009C5A4A">
        <w:rPr>
          <w:rFonts w:ascii="Times New Roman" w:hAnsi="Times New Roman" w:cs="Times New Roman"/>
          <w:lang w:val="en-US"/>
        </w:rPr>
        <w:instrText>ADDIN CSL_CITATION { "citationItems" : [ { "id" : "ITEM-1", "itemData" : { "DOI" : "10.1111/j.1365-2648.2007.04450.x", "ISSN" : "0309-2402", "PMID" : "17973717", "abstract" : "AIM: This paper is a report of a study to explore primary care nurses' attitudes, beliefs and perceptions of own body size in relation to giving advice about obesity.\n\nBACKGROUND: Primary care nurses have a key role in the management of obesity. Their responses to the stigma of obesity and the effects of their own body size in this context have not been investigated.\n\nMETHODS: A purposive sample of 15 primary care nurses of markedly different body size were interviewed in a qualitative study undertaken in 2006 in the north of England.\n\nFINDINGS: Participants were aware of obesity stigma and this, among other factors, contributed to perceptions of obesity as being a sensitive issue to discuss. Communication tactics were employed in managing the sensitivity, with emphasis placed on maintaining good rapport. Participants took care to avoid stereotypes in presenting their beliefs about obesity, which were complex and in some respects ambivalent. They were conscious of their own body size in interactions with patients. A slim build appeared to amplify sensitivities surrounding obesity and add concerns about appearing to lack empathy or authentic experience. Those with a large body size made a virtue of their perceived greater empathy and experience, but had concerns about being poor role models. Self-disclosure techniques oriented to demonstrating personal understanding and rapport were employed to manage impressions made by body size.\n\nCONCLUSION: It is important to consider the effects of own body size in educating nurses, and further research should investigate its effects on patient outcomes.", "author" : [ { "dropping-particle" : "", "family" : "Brown", "given" : "Ian", "non-dropping-particle" : "", "parse-names" : false, "suffix" : "" }, { "dropping-particle" : "", "family" : "Thompson", "given" : "Joanne", "non-dropping-particle" : "", "parse-names" : false, "suffix" : "" } ], "container-title" : "Journal of Advanced Nursing", "id" : "ITEM-1", "issue" : "5", "issued" : { "date-parts" : [ [ "2007", "12" ] ] }, "page" : "535-43", "title" : "Primary care nurses' attitudes, beliefs and own body size in relation to obesity management.", "type" : "article-journal", "volume" : "60" }, "uris" : [ "http://www.mendeley.com/documents/?uuid=0d9f7c2c-4aed-4b89-af14-8fa2b2b3a8eb" ] } ], "mendeley" : { "formattedCitation" : "(Brown and Thompson, 2007)", "manualFormatting" : "(Brown &amp; Thompson 2007", "plainTextFormattedCitation" : "(Brown and Thompson, 2007)", "previouslyFormattedCitation" : "(Brown and Thompson, 2007)" }, "properties" : { "noteIndex" : 0 }, "schema" : "https://github.com/citation-style-language/schema/raw/master/csl-citation.json" }</w:instrText>
      </w:r>
      <w:r w:rsidRPr="004C743E">
        <w:rPr>
          <w:rFonts w:ascii="Times New Roman" w:hAnsi="Times New Roman" w:cs="Times New Roman"/>
          <w:lang w:val="en-US"/>
        </w:rPr>
        <w:fldChar w:fldCharType="separate"/>
      </w:r>
      <w:r w:rsidRPr="004C743E">
        <w:rPr>
          <w:rFonts w:ascii="Times New Roman" w:hAnsi="Times New Roman" w:cs="Times New Roman"/>
          <w:noProof/>
          <w:lang w:val="en-US"/>
        </w:rPr>
        <w:t>(Brown &amp; Thompson 2007</w:t>
      </w:r>
      <w:r w:rsidRPr="004C743E">
        <w:rPr>
          <w:rFonts w:ascii="Times New Roman" w:hAnsi="Times New Roman" w:cs="Times New Roman"/>
          <w:lang w:val="en-US"/>
        </w:rPr>
        <w:fldChar w:fldCharType="end"/>
      </w:r>
      <w:r w:rsidRPr="004C743E">
        <w:rPr>
          <w:rFonts w:ascii="Times New Roman" w:hAnsi="Times New Roman" w:cs="Times New Roman"/>
          <w:lang w:val="en-US"/>
        </w:rPr>
        <w:t xml:space="preserve">;  </w:t>
      </w:r>
      <w:r w:rsidRPr="004C743E">
        <w:rPr>
          <w:rFonts w:ascii="Times New Roman" w:hAnsi="Times New Roman" w:cs="Times New Roman"/>
          <w:lang w:val="en-US"/>
        </w:rPr>
        <w:fldChar w:fldCharType="begin" w:fldLock="1"/>
      </w:r>
      <w:r w:rsidRPr="009C5A4A">
        <w:rPr>
          <w:rFonts w:ascii="Times New Roman" w:hAnsi="Times New Roman" w:cs="Times New Roman"/>
          <w:lang w:val="en-US"/>
        </w:rPr>
        <w:instrText>ADDIN CSL_CITATION { "citationItems" : [ { "id" : "ITEM-1", "itemData" : { "DOI" : "10.1111/j.1365-2648.2007.04450.x", "ISSN" : "0309-2402", "PMID" : "17973717", "abstract" : "AIM: This paper is a report of a study to explore primary care nurses' attitudes, beliefs and perceptions of own body size in relation to giving advice about obesity.\n\nBACKGROUND: Primary care nurses have a key role in the management of obesity. Their responses to the stigma of obesity and the effects of their own body size in this context have not been investigated.\n\nMETHODS: A purposive sample of 15 primary care nurses of markedly different body size were interviewed in a qualitative study undertaken in 2006 in the north of England.\n\nFINDINGS: Participants were aware of obesity stigma and this, among other factors, contributed to perceptions of obesity as being a sensitive issue to discuss. Communication tactics were employed in managing the sensitivity, with emphasis placed on maintaining good rapport. Participants took care to avoid stereotypes in presenting their beliefs about obesity, which were complex and in some respects ambivalent. They were conscious of their own body size in interactions with patients. A slim build appeared to amplify sensitivities surrounding obesity and add concerns about appearing to lack empathy or authentic experience. Those with a large body size made a virtue of their perceived greater empathy and experience, but had concerns about being poor role models. Self-disclosure techniques oriented to demonstrating personal understanding and rapport were employed to manage impressions made by body size.\n\nCONCLUSION: It is important to consider the effects of own body size in educating nurses, and further research should investigate its effects on patient outcomes.", "author" : [ { "dropping-particle" : "", "family" : "Brown", "given" : "Ian", "non-dropping-particle" : "", "parse-names" : false, "suffix" : "" }, { "dropping-particle" : "", "family" : "Thompson", "given" : "Joanne", "non-dropping-particle" : "", "parse-names" : false, "suffix" : "" } ], "container-title" : "Journal of Advanced Nursing", "id" : "ITEM-1", "issue" : "5", "issued" : { "date-parts" : [ [ "2007", "12" ] ] }, "page" : "535-43", "title" : "Primary care nurses' attitudes, beliefs and own body size in relation to obesity management.", "type" : "article-journal", "volume" : "60" }, "uris" : [ "http://www.mendeley.com/documents/?uuid=0d9f7c2c-4aed-4b89-af14-8fa2b2b3a8eb" ] }, { "id" : "ITEM-2", "itemData" : { "DOI" : "10.1093/heapro/14.2.133", "ISBN" : "0957-4824", "ISSN" : "09574824", "abstract" : "This study examined smoking-related knowledge, attitudes and practices of hospital-based nurses. The specific aims were: to determine the prevalence of self-reported smoking and the characteristics of hospital nurses who smoke; to describe nurses' knowledge of the health risks of smoking and strategies which aid quitting; and to describe their attitudes to smoking and quitting and providing smoking cessation care. The sample was formed from all direct-care nurses from six large hospitals in the Hunter region of New South Wales, Australia rostered on the randomly selected data collection days over 4 months in 1991 (n = 288, 98%). Participating nurses completed an interview measuring demographic and smoking history characteristics, and knowledge of smoking-related diseases, quitting strategies and referral options (open-ended questions). A self-completed questionnaire measured attitudes about smoking, quitting and nurse provision of smoking cessation care. Twenty-two percent of nurses reported being current smokers and 21.5% reported being ex-smokers, with higher smoking rates reported by enrolled nurses compared with registered nurses. Knowledge about the health effects of smoking was high, but knowledge of more effective strategies to aid quitting and referral options as poor. Nurses had positive attitudes towards assisting patients to stop smoking (60%), but restricted this to patients who wanted to quit. Only 21% felt competent to discuss cessation with patients and identified skills training as necessary. The findings suggest that smoking rates among nurses may be lower than those reported in past decades and lower than rates among women of the same age in the general population. The findings also suggest that nurses, while perceiving a role in smoking care, require training in the provision of smoking cessation care to hospital patients, and that hospital policies and nurse education providers need to strongly support the provision of smoking cessation by providing nurses with time, access and incentive to undertake such activities.", "author" : [ { "dropping-particle" : "", "family" : "Nagle", "given" : "Amanda", "non-dropping-particle" : "", "parse-names" : false, "suffix" : "" }, { "dropping-particle" : "", "family" : "Schofield", "given" : "Margot", "non-dropping-particle" : "", "parse-names" : false, "suffix" : "" }, { "dropping-particle" : "", "family" : "Redman", "given" : "Sally", "non-dropping-particle" : "", "parse-names" : false, "suffix" : "" } ], "container-title" : "Health Promotion International", "id" : "ITEM-2", "issue" : "2", "issued" : { "date-parts" : [ [ "1999" ] ] }, "note" : "From Duplicate 1 (Australian nurses' smoking behaviour, knowledge and attitude towards providing smoking cessation care to their patients. - Nagle, Amanda; Schofield, Margot; Redman, Sally)\n\nAccession Number: 1999-05745-003. Partial author list: First Author &amp;amp; Affiliation: Nagle, Amanda; National Health Foundation, Kotara, NSW, Australia. Release Date: 19990901. Correction Date: 20130909. Publication Type: Journal (0100), Peer Reviewed Journal (0110). Format Covered: Print. Document Type: Journal Article. Language: English. Major Descriptor: Client Education; Drug Usage Attitudes; Health Knowledge; Nurses; Tobacco Smoking. Minor Descriptor: Smoking Cessation. Classification: Drug &amp;amp; Alcohol Usage (Legal) (2990); Drug &amp;amp; Alcohol Rehabilitation (3383). Population: Human (10); Male (30); Female (40). Location: Australia. Age Group: Adulthood (18 yrs &amp;amp; older) (300); Young Adulthood (18-29 yrs) (320); Thirties (30-39 yrs) (340); Middle Age (40-64 yrs) (360). Methodology: Empirical Study. Page Count: 12. Issue Publication Date: Jun, 1999.", "page" : "133-144", "title" : "Australian nurses' smoking behaviour, knowledge and attitude towards providing smoking cessation care to their patients.", "type" : "article-journal", "volume" : "14" }, "uris" : [ "http://www.mendeley.com/documents/?uuid=5d968698-da4e-4bef-835b-93089386a328" ] }, { "id" : "ITEM-3", "itemData" : { "ISBN" : "1087-3244", "abstract" : "OBJECTIVE: To describe relationships between primary physician and patient characteristics and the approach to prevention and quitting of smoking. METHODS: A questionnaire composed of descriptions of cases and clinic activities was given to primary physicians. RESULTS: Fewer smoking physicians use written materials, yet former smokers more often recommend smoking cessation groups. Greatest efforts are invested in high-risk patients. However, former smokers invest greater efforts among youth and pregnant women. Workload and patient's main complaint exert great influence on raising the subject. CONCLUSIONS: The various attitudes of physicians emphasize the importance of physician education that should be according to their smoking habits.", "author" : [ { "dropping-particle" : "", "family" : "Azuri", "given" : "J", "non-dropping-particle" : "", "parse-names" : false, "suffix" : "" }, { "dropping-particle" : "", "family" : "Peled", "given" : "S", "non-dropping-particle" : "", "parse-names" : false, "suffix" : "" }, { "dropping-particle" : "", "family" : "Kitai", "given" : "E", "non-dropping-particle" : "", "parse-names" : false, "suffix" : "" }, { "dropping-particle" : "", "family" : "Vinker", "given" : "S", "non-dropping-particle" : "", "parse-names" : false, "suffix" : "" } ], "container-title" : "American journal of health behavior", "id" : "ITEM-3", "issue" : "6", "issued" : { "date-parts" : [ [ "2009" ] ] }, "page" : "710-717", "title" : "Smoking prevention and primary physician's and patient's characteristics", "type" : "article-journal", "volume" : "33" }, "uris" : [ "http://www.mendeley.com/documents/?uuid=bd8b7fd9-a392-435d-b2bb-5218c6a1186d" ] } ], "mendeley" : { "formattedCitation" : "(Azuri &lt;i&gt;et al.&lt;/i&gt;, 2009; Brown and Thompson, 2007; Nagle &lt;i&gt;et al.&lt;/i&gt;, 1999)", "manualFormatting" : "Nagle et al. 1999)", "plainTextFormattedCitation" : "(Azuri et al., 2009; Brown and Thompson, 2007; Nagle et al., 1999)", "previouslyFormattedCitation" : "(Azuri &lt;i&gt;et al.&lt;/i&gt;, 2009; Brown and Thompson, 2007; Nagle &lt;i&gt;et al.&lt;/i&gt;, 1999)" }, "properties" : { "noteIndex" : 0 }, "schema" : "https://github.com/citation-style-language/schema/raw/master/csl-citation.json" }</w:instrText>
      </w:r>
      <w:r w:rsidRPr="004C743E">
        <w:rPr>
          <w:rFonts w:ascii="Times New Roman" w:hAnsi="Times New Roman" w:cs="Times New Roman"/>
          <w:lang w:val="en-US"/>
        </w:rPr>
        <w:fldChar w:fldCharType="separate"/>
      </w:r>
      <w:r w:rsidRPr="004C743E">
        <w:rPr>
          <w:rFonts w:ascii="Times New Roman" w:hAnsi="Times New Roman" w:cs="Times New Roman"/>
          <w:noProof/>
          <w:lang w:val="en-US"/>
        </w:rPr>
        <w:t>Nagle et al. 1999)</w:t>
      </w:r>
      <w:r w:rsidRPr="004C743E">
        <w:rPr>
          <w:rFonts w:ascii="Times New Roman" w:hAnsi="Times New Roman" w:cs="Times New Roman"/>
          <w:lang w:val="en-US"/>
        </w:rPr>
        <w:fldChar w:fldCharType="end"/>
      </w:r>
      <w:r w:rsidRPr="004C743E">
        <w:rPr>
          <w:rFonts w:ascii="Times New Roman" w:hAnsi="Times New Roman" w:cs="Times New Roman"/>
          <w:lang w:val="en-US"/>
        </w:rPr>
        <w:t xml:space="preserve">. Nurses’ perception that patients were unmotivated to change unhealthy behaviours made them reluctant to engage in health promotion practice </w:t>
      </w:r>
      <w:r w:rsidRPr="004C743E">
        <w:rPr>
          <w:rFonts w:ascii="Times New Roman" w:hAnsi="Times New Roman" w:cs="Times New Roman"/>
          <w:lang w:val="en-US"/>
        </w:rPr>
        <w:fldChar w:fldCharType="begin" w:fldLock="1"/>
      </w:r>
      <w:r w:rsidR="00B10E46">
        <w:rPr>
          <w:rFonts w:ascii="Times New Roman" w:hAnsi="Times New Roman" w:cs="Times New Roman"/>
          <w:lang w:val="en-US"/>
        </w:rPr>
        <w:instrText>ADDIN CSL_CITATION { "citationItems" : [ { "id" : "ITEM-1", "itemData" : { "DOI" : "10.1093/heapro/14.2.133", "ISBN" : "0957-4824", "ISSN" : "09574824", "abstract" : "This study examined smoking-related knowledge, attitudes and practices of hospital-based nurses. The specific aims were: to determine the prevalence of self-reported smoking and the characteristics of hospital nurses who smoke; to describe nurses' knowledge of the health risks of smoking and strategies which aid quitting; and to describe their attitudes to smoking and quitting and providing smoking cessation care. The sample was formed from all direct-care nurses from six large hospitals in the Hunter region of New South Wales, Australia rostered on the randomly selected data collection days over 4 months in 1991 (n = 288, 98%). Participating nurses completed an interview measuring demographic and smoking history characteristics, and knowledge of smoking-related diseases, quitting strategies and referral options (open-ended questions). A self-completed questionnaire measured attitudes about smoking, quitting and nurse provision of smoking cessation care. Twenty-two percent of nurses reported being current smokers and 21.5% reported being ex-smokers, with higher smoking rates reported by enrolled nurses compared with registered nurses. Knowledge about the health effects of smoking was high, but knowledge of more effective strategies to aid quitting and referral options as poor. Nurses had positive attitudes towards assisting patients to stop smoking (60%), but restricted this to patients who wanted to quit. Only 21% felt competent to discuss cessation with patients and identified skills training as necessary. The findings suggest that smoking rates among nurses may be lower than those reported in past decades and lower than rates among women of the same age in the general population. The findings also suggest that nurses, while perceiving a role in smoking care, require training in the provision of smoking cessation care to hospital patients, and that hospital policies and nurse education providers need to strongly support the provision of smoking cessation by providing nurses with time, access and incentive to undertake such activities.", "author" : [ { "dropping-particle" : "", "family" : "Nagle", "given" : "Amanda", "non-dropping-particle" : "", "parse-names" : false, "suffix" : "" }, { "dropping-particle" : "", "family" : "Schofield", "given" : "Margot", "non-dropping-particle" : "", "parse-names" : false, "suffix" : "" }, { "dropping-particle" : "", "family" : "Redman", "given" : "Sally", "non-dropping-particle" : "", "parse-names" : false, "suffix" : "" } ], "container-title" : "Health Promotion International", "id" : "ITEM-1", "issue" : "2", "issued" : { "date-parts" : [ [ "1999" ] ] }, "note" : "From Duplicate 1 (Australian nurses' smoking behaviour, knowledge and attitude towards providing smoking cessation care to their patients. - Nagle, Amanda; Schofield, Margot; Redman, Sally)\n\nAccession Number: 1999-05745-003. Partial author list: First Author &amp;amp; Affiliation: Nagle, Amanda; National Health Foundation, Kotara, NSW, Australia. Release Date: 19990901. Correction Date: 20130909. Publication Type: Journal (0100), Peer Reviewed Journal (0110). Format Covered: Print. Document Type: Journal Article. Language: English. Major Descriptor: Client Education; Drug Usage Attitudes; Health Knowledge; Nurses; Tobacco Smoking. Minor Descriptor: Smoking Cessation. Classification: Drug &amp;amp; Alcohol Usage (Legal) (2990); Drug &amp;amp; Alcohol Rehabilitation (3383). Population: Human (10); Male (30); Female (40). Location: Australia. Age Group: Adulthood (18 yrs &amp;amp; older) (300); Young Adulthood (18-29 yrs) (320); Thirties (30-39 yrs) (340); Middle Age (40-64 yrs) (360). Methodology: Empirical Study. Page Count: 12. Issue Publication Date: Jun, 1999.", "page" : "133-144", "title" : "Australian nurses' smoking behaviour, knowledge and attitude towards providing smoking cessation care to their patients.", "type" : "article-journal", "volume" : "14" }, "uris" : [ "http://www.mendeley.com/documents/?uuid=5d968698-da4e-4bef-835b-93089386a328" ] }, { "id" : "ITEM-2", "itemData" : { "DOI" : "3.0.co;2-m", "ISSN" : "0008-543X", "PMID" : "10951353", "abstract" : "BACKGROUND Tobacco use is an important risk factor in cancer, cancer recurrence, and increased treatment morbidity, but limited information is available about interventions for tobacco cessation used in oncology clinical practice. In 1996, the Agency for Health Care Policy Research (AHCPR) published the first evidence-based smoking cessation guideline for use by health professionals. Using the AHCPR guideline as a framework, the authors describe the frequency of tobacco interventions provided by oncology nurses. METHODS A questionnaire was mailed to 4000 randomly selected members of the Oncology Nursing Society in winter of 1998. Of those who were mailed questionnaires, 1508 respondents (38%) were available for analysis. RESULTS The typical respondent was female, 44 years of age, and had practiced as an oncology nurse for 12 years. Seven percent were current smokers, and 30% were former smokers. Most (86%) encountered smokers on a weekly basis, but only 10% had heard of the AHCPR guideline. The majority (64%) assessed and documented tobacco status, 38% assessed readiness to quit. Few went on to provide interventions: 36% provided counseling, 32% provided cessation advice, 24% recommended nicotine replacement, and 16% taught skills to prevent relapse. Common barriers included perceived lack of patient motivation (74%) and the nurse's lack of time (52%) and skills (53%). The majority stated that they wanted to help patients stop smoking (88%) but needed additional training (92%). CONCLUSIONS Documentation of tobacco status alone is not adequate in assisting patients with smoking cessation. Greater efforts are needed to educate oncology nurses about the range of tobacco interventions available and to facilitate their use in clinical settings.", "author" : [ { "dropping-particle" : "", "family" : "Sarna", "given" : "L", "non-dropping-particle" : "", "parse-names" : false, "suffix" : "" }, { "dropping-particle" : "", "family" : "Brown", "given" : "J K", "non-dropping-particle" : "", "parse-names" : false, "suffix" : "" }, { "dropping-particle" : "", "family" : "Lillington", "given" : "L", "non-dropping-particle" : "", "parse-names" : false, "suffix" : "" }, { "dropping-particle" : "", "family" : "Rose", "given" : "M", "non-dropping-particle" : "", "parse-names" : false, "suffix" : "" }, { "dropping-particle" : "", "family" : "Wewers", "given" : "M E", "non-dropping-particle" : "", "parse-names" : false, "suffix" : "" }, { "dropping-particle" : "", "family" : "Brecht", "given" : "M L", "non-dropping-particle" : "", "parse-names" : false, "suffix" : "" } ], "container-title" : "Cancer", "id" : "ITEM-2", "issue" : "4", "issued" : { "date-parts" : [ [ "2000", "8", "15" ] ] }, "note" : "NULL", "page" : "881-9", "title" : "Tobacco interventions by oncology nurses in clinical practice: report from a national survey.", "type" : "article-journal", "volume" : "89" }, "uris" : [ "http://www.mendeley.com/documents/?uuid=cf158a32-72d1-43d5-87c0-f763481b73fc" ] }, { "id" : "ITEM-3", "itemData" : { "author" : [ { "dropping-particle" : "", "family" : "Schultz", "given" : "Annette S H", "non-dropping-particle" : "", "parse-names" : false, "suffix" : "" }, { "dropping-particle" : "", "family" : "Johnson", "given" : "Joy L", "non-dropping-particle" : "", "parse-names" : false, "suffix" : "" }, { "dropping-particle" : "", "family" : "Schultz", "given" : "Annette S H", "non-dropping-particle" : "", "parse-names" : false, "suffix" : "" }, { "dropping-particle" : "", "family" : "Johnson", "given" : "Joy L", "non-dropping-particle" : "", "parse-names" : false, "suffix" : "" }, { "dropping-particle" : "", "family" : "Bottorff", "given" : "Joan L", "non-dropping-particle" : "", "parse-names" : false, "suffix" : "" } ], "container-title" : "Canadian Journal of Nursing Research", "id" : "ITEM-3", "issue" : "4", "issued" : { "date-parts" : [ [ "2006" ] ] }, "page" : "192-211", "title" : "Registered Nurses \u2019 Perspectives on Tobacco Reduction: Views from Western Canada", "type" : "article-journal", "volume" : "38" }, "uris" : [ "http://www.mendeley.com/documents/?uuid=35daf5ce-e1ec-42b8-8ca9-d4009ff5e152" ] }, { "id" : "ITEM-4", "itemData" : { "DOI" : "10.1006/pmed.2001.0944", "ISSN" : "0091-7435", "PMID" : "11716666", "abstract" : "BACKGROUND: Nurses have a unique opportunity to assist hospitalized smokers with cessation. However, relatively little is known about nurses' attitudes and beliefs toward their role in assisting patients with cessation.\n\nMETHODS: A cross-sectional survey of staff nurses at four hospitals was conducted. Four scales based on constructs from the Theory of Planned Behavior were developed for this survey: attitudes toward offering cessation advice, beliefs about the outcome of offering advice, perceived normative beliefs, and perceived ability to offer advice. Other survey items included sociodemographics, employment characteristics (shift, unit worked), and personal smoking status.\n\nRESULTS: Of the nurses surveyed, 397 (68%) returned completed questionnaires. Nurses had a relatively positive attitude toward helping patients to quit smoking, 63% believed that hospitalization was an ideal time for patients to try to quit smoking, and 59% believed a nurse had an obligation to advise patients to quit smoking. In the final multiple linear regression model, self-reported delivery of cessation advice was related to attitudes toward offering cessation advice, perceived ability to offer advice, and unit worked.\n\nCONCLUSIONS: Efforts should be made to educate staff nurses about the efficacy of brief cessation advice and current smoking cessation methods and practices.", "author" : [ { "dropping-particle" : "", "family" : "McCarty", "given" : "M C", "non-dropping-particle" : "", "parse-names" : false, "suffix" : "" }, { "dropping-particle" : "", "family" : "Hennrikus", "given" : "D J", "non-dropping-particle" : "", "parse-names" : false, "suffix" : "" }, { "dropping-particle" : "", "family" : "Lando", "given" : "H a", "non-dropping-particle" : "", "parse-names" : false, "suffix" : "" }, { "dropping-particle" : "", "family" : "Vessey", "given" : "J T", "non-dropping-particle" : "", "parse-names" : false, "suffix" : "" } ], "container-title" : "Preventive medicine", "id" : "ITEM-4", "issue" : "6", "issued" : { "date-parts" : [ [ "2001", "12" ] ] }, "page" : "674-81", "title" : "Nurses' attitudes concerning the delivery of brief cessation advice to hospitalized smokers.", "type" : "article-journal", "volume" : "33" }, "uris" : [ "http://www.mendeley.com/documents/?uuid=a7f21cfa-2131-4581-bdc6-761e10c131ec" ] } ], "mendeley" : { "formattedCitation" : "(McCarty &lt;i&gt;et al.&lt;/i&gt;, 2001; Nagle &lt;i&gt;et al.&lt;/i&gt;, 1999; Sarna &lt;i&gt;et al.&lt;/i&gt;, 2000; Schultz &lt;i&gt;et al.&lt;/i&gt;, 2006)", "plainTextFormattedCitation" : "(McCarty et al., 2001; Nagle et al., 1999; Sarna et al., 2000; Schultz et al., 2006)", "previouslyFormattedCitation" : "(McCarty &lt;i&gt;et al.&lt;/i&gt;, 2001; Nagle &lt;i&gt;et al.&lt;/i&gt;, 1999; Sarna &lt;i&gt;et al.&lt;/i&gt;, 2000; Schultz &lt;i&gt;et al.&lt;/i&gt;, 2006)" }, "properties" : { "noteIndex" : 0 }, "schema" : "https://github.com/citation-style-language/schema/raw/master/csl-citation.json" }</w:instrText>
      </w:r>
      <w:r w:rsidRPr="004C743E">
        <w:rPr>
          <w:rFonts w:ascii="Times New Roman" w:hAnsi="Times New Roman" w:cs="Times New Roman"/>
          <w:lang w:val="en-US"/>
        </w:rPr>
        <w:fldChar w:fldCharType="separate"/>
      </w:r>
      <w:r w:rsidR="004314A5" w:rsidRPr="004314A5">
        <w:rPr>
          <w:rFonts w:ascii="Times New Roman" w:hAnsi="Times New Roman" w:cs="Times New Roman"/>
          <w:noProof/>
          <w:lang w:val="en-US"/>
        </w:rPr>
        <w:t xml:space="preserve">(McCarty </w:t>
      </w:r>
      <w:r w:rsidR="004314A5" w:rsidRPr="004314A5">
        <w:rPr>
          <w:rFonts w:ascii="Times New Roman" w:hAnsi="Times New Roman" w:cs="Times New Roman"/>
          <w:i/>
          <w:noProof/>
          <w:lang w:val="en-US"/>
        </w:rPr>
        <w:t>et al.</w:t>
      </w:r>
      <w:r w:rsidR="004314A5" w:rsidRPr="004314A5">
        <w:rPr>
          <w:rFonts w:ascii="Times New Roman" w:hAnsi="Times New Roman" w:cs="Times New Roman"/>
          <w:noProof/>
          <w:lang w:val="en-US"/>
        </w:rPr>
        <w:t xml:space="preserve">, 2001; Nagle </w:t>
      </w:r>
      <w:r w:rsidR="004314A5" w:rsidRPr="004314A5">
        <w:rPr>
          <w:rFonts w:ascii="Times New Roman" w:hAnsi="Times New Roman" w:cs="Times New Roman"/>
          <w:i/>
          <w:noProof/>
          <w:lang w:val="en-US"/>
        </w:rPr>
        <w:t>et al.</w:t>
      </w:r>
      <w:r w:rsidR="004314A5" w:rsidRPr="004314A5">
        <w:rPr>
          <w:rFonts w:ascii="Times New Roman" w:hAnsi="Times New Roman" w:cs="Times New Roman"/>
          <w:noProof/>
          <w:lang w:val="en-US"/>
        </w:rPr>
        <w:t xml:space="preserve">, 1999; Sarna </w:t>
      </w:r>
      <w:r w:rsidR="004314A5" w:rsidRPr="004314A5">
        <w:rPr>
          <w:rFonts w:ascii="Times New Roman" w:hAnsi="Times New Roman" w:cs="Times New Roman"/>
          <w:i/>
          <w:noProof/>
          <w:lang w:val="en-US"/>
        </w:rPr>
        <w:t>et al.</w:t>
      </w:r>
      <w:r w:rsidR="004314A5" w:rsidRPr="004314A5">
        <w:rPr>
          <w:rFonts w:ascii="Times New Roman" w:hAnsi="Times New Roman" w:cs="Times New Roman"/>
          <w:noProof/>
          <w:lang w:val="en-US"/>
        </w:rPr>
        <w:t xml:space="preserve">, 2000; Schultz </w:t>
      </w:r>
      <w:r w:rsidR="004314A5" w:rsidRPr="004314A5">
        <w:rPr>
          <w:rFonts w:ascii="Times New Roman" w:hAnsi="Times New Roman" w:cs="Times New Roman"/>
          <w:i/>
          <w:noProof/>
          <w:lang w:val="en-US"/>
        </w:rPr>
        <w:t>et al.</w:t>
      </w:r>
      <w:r w:rsidR="004314A5" w:rsidRPr="004314A5">
        <w:rPr>
          <w:rFonts w:ascii="Times New Roman" w:hAnsi="Times New Roman" w:cs="Times New Roman"/>
          <w:noProof/>
          <w:lang w:val="en-US"/>
        </w:rPr>
        <w:t>, 2006)</w:t>
      </w:r>
      <w:r w:rsidRPr="004C743E">
        <w:rPr>
          <w:rFonts w:ascii="Times New Roman" w:hAnsi="Times New Roman" w:cs="Times New Roman"/>
          <w:lang w:val="en-US"/>
        </w:rPr>
        <w:fldChar w:fldCharType="end"/>
      </w:r>
      <w:r w:rsidRPr="004C743E">
        <w:rPr>
          <w:rFonts w:ascii="Times New Roman" w:hAnsi="Times New Roman" w:cs="Times New Roman"/>
          <w:lang w:val="en-US"/>
        </w:rPr>
        <w:t xml:space="preserve"> whereas being asked for advice by patients motivated nurses to deliver health promotion practice </w:t>
      </w:r>
      <w:r w:rsidRPr="004C743E">
        <w:rPr>
          <w:rFonts w:ascii="Times New Roman" w:hAnsi="Times New Roman" w:cs="Times New Roman"/>
          <w:lang w:val="en-US"/>
        </w:rPr>
        <w:fldChar w:fldCharType="begin" w:fldLock="1"/>
      </w:r>
      <w:r w:rsidR="00B10E46">
        <w:rPr>
          <w:rFonts w:ascii="Times New Roman" w:hAnsi="Times New Roman" w:cs="Times New Roman"/>
          <w:lang w:val="en-US"/>
        </w:rPr>
        <w:instrText>ADDIN CSL_CITATION { "citationItems" : [ { "id" : "ITEM-1", "itemData" : { "DOI" : "10.1093/heapro/14.2.133", "ISBN" : "0957-4824", "ISSN" : "09574824", "abstract" : "This study examined smoking-related knowledge, attitudes and practices of hospital-based nurses. The specific aims were: to determine the prevalence of self-reported smoking and the characteristics of hospital nurses who smoke; to describe nurses' knowledge of the health risks of smoking and strategies which aid quitting; and to describe their attitudes to smoking and quitting and providing smoking cessation care. The sample was formed from all direct-care nurses from six large hospitals in the Hunter region of New South Wales, Australia rostered on the randomly selected data collection days over 4 months in 1991 (n = 288, 98%). Participating nurses completed an interview measuring demographic and smoking history characteristics, and knowledge of smoking-related diseases, quitting strategies and referral options (open-ended questions). A self-completed questionnaire measured attitudes about smoking, quitting and nurse provision of smoking cessation care. Twenty-two percent of nurses reported being current smokers and 21.5% reported being ex-smokers, with higher smoking rates reported by enrolled nurses compared with registered nurses. Knowledge about the health effects of smoking was high, but knowledge of more effective strategies to aid quitting and referral options as poor. Nurses had positive attitudes towards assisting patients to stop smoking (60%), but restricted this to patients who wanted to quit. Only 21% felt competent to discuss cessation with patients and identified skills training as necessary. The findings suggest that smoking rates among nurses may be lower than those reported in past decades and lower than rates among women of the same age in the general population. The findings also suggest that nurses, while perceiving a role in smoking care, require training in the provision of smoking cessation care to hospital patients, and that hospital policies and nurse education providers need to strongly support the provision of smoking cessation by providing nurses with time, access and incentive to undertake such activities.", "author" : [ { "dropping-particle" : "", "family" : "Nagle", "given" : "Amanda", "non-dropping-particle" : "", "parse-names" : false, "suffix" : "" }, { "dropping-particle" : "", "family" : "Schofield", "given" : "Margot", "non-dropping-particle" : "", "parse-names" : false, "suffix" : "" }, { "dropping-particle" : "", "family" : "Redman", "given" : "Sally", "non-dropping-particle" : "", "parse-names" : false, "suffix" : "" } ], "container-title" : "Health Promotion International", "id" : "ITEM-1", "issue" : "2", "issued" : { "date-parts" : [ [ "1999" ] ] }, "note" : "From Duplicate 1 (Australian nurses' smoking behaviour, knowledge and attitude towards providing smoking cessation care to their patients. - Nagle, Amanda; Schofield, Margot; Redman, Sally)\n\nAccession Number: 1999-05745-003. Partial author list: First Author &amp;amp; Affiliation: Nagle, Amanda; National Health Foundation, Kotara, NSW, Australia. Release Date: 19990901. Correction Date: 20130909. Publication Type: Journal (0100), Peer Reviewed Journal (0110). Format Covered: Print. Document Type: Journal Article. Language: English. Major Descriptor: Client Education; Drug Usage Attitudes; Health Knowledge; Nurses; Tobacco Smoking. Minor Descriptor: Smoking Cessation. Classification: Drug &amp;amp; Alcohol Usage (Legal) (2990); Drug &amp;amp; Alcohol Rehabilitation (3383). Population: Human (10); Male (30); Female (40). Location: Australia. Age Group: Adulthood (18 yrs &amp;amp; older) (300); Young Adulthood (18-29 yrs) (320); Thirties (30-39 yrs) (340); Middle Age (40-64 yrs) (360). Methodology: Empirical Study. Page Count: 12. Issue Publication Date: Jun, 1999.", "page" : "133-144", "title" : "Australian nurses' smoking behaviour, knowledge and attitude towards providing smoking cessation care to their patients.", "type" : "article-journal", "volume" : "14" }, "uris" : [ "http://www.mendeley.com/documents/?uuid=5d968698-da4e-4bef-835b-93089386a328" ] }, { "id" : "ITEM-2", "itemData" : { "DOI" : "10.1006/pmed.2001.0944", "ISSN" : "0091-7435", "PMID" : "11716666", "abstract" : "BACKGROUND: Nurses have a unique opportunity to assist hospitalized smokers with cessation. However, relatively little is known about nurses' attitudes and beliefs toward their role in assisting patients with cessation.\n\nMETHODS: A cross-sectional survey of staff nurses at four hospitals was conducted. Four scales based on constructs from the Theory of Planned Behavior were developed for this survey: attitudes toward offering cessation advice, beliefs about the outcome of offering advice, perceived normative beliefs, and perceived ability to offer advice. Other survey items included sociodemographics, employment characteristics (shift, unit worked), and personal smoking status.\n\nRESULTS: Of the nurses surveyed, 397 (68%) returned completed questionnaires. Nurses had a relatively positive attitude toward helping patients to quit smoking, 63% believed that hospitalization was an ideal time for patients to try to quit smoking, and 59% believed a nurse had an obligation to advise patients to quit smoking. In the final multiple linear regression model, self-reported delivery of cessation advice was related to attitudes toward offering cessation advice, perceived ability to offer advice, and unit worked.\n\nCONCLUSIONS: Efforts should be made to educate staff nurses about the efficacy of brief cessation advice and current smoking cessation methods and practices.", "author" : [ { "dropping-particle" : "", "family" : "McCarty", "given" : "M C", "non-dropping-particle" : "", "parse-names" : false, "suffix" : "" }, { "dropping-particle" : "", "family" : "Hennrikus", "given" : "D J", "non-dropping-particle" : "", "parse-names" : false, "suffix" : "" }, { "dropping-particle" : "", "family" : "Lando", "given" : "H a", "non-dropping-particle" : "", "parse-names" : false, "suffix" : "" }, { "dropping-particle" : "", "family" : "Vessey", "given" : "J T", "non-dropping-particle" : "", "parse-names" : false, "suffix" : "" } ], "container-title" : "Preventive medicine", "id" : "ITEM-2", "issue" : "6", "issued" : { "date-parts" : [ [ "2001", "12" ] ] }, "page" : "674-81", "title" : "Nurses' attitudes concerning the delivery of brief cessation advice to hospitalized smokers.", "type" : "article-journal", "volume" : "33" }, "uris" : [ "http://www.mendeley.com/documents/?uuid=a7f21cfa-2131-4581-bdc6-761e10c131ec" ] }, { "id" : "ITEM-3", "itemData" : { "DOI" : "3.0.co;2-m", "ISSN" : "0008-543X", "PMID" : "10951353", "abstract" : "BACKGROUND Tobacco use is an important risk factor in cancer, cancer recurrence, and increased treatment morbidity, but limited information is available about interventions for tobacco cessation used in oncology clinical practice. In 1996, the Agency for Health Care Policy Research (AHCPR) published the first evidence-based smoking cessation guideline for use by health professionals. Using the AHCPR guideline as a framework, the authors describe the frequency of tobacco interventions provided by oncology nurses. METHODS A questionnaire was mailed to 4000 randomly selected members of the Oncology Nursing Society in winter of 1998. Of those who were mailed questionnaires, 1508 respondents (38%) were available for analysis. RESULTS The typical respondent was female, 44 years of age, and had practiced as an oncology nurse for 12 years. Seven percent were current smokers, and 30% were former smokers. Most (86%) encountered smokers on a weekly basis, but only 10% had heard of the AHCPR guideline. The majority (64%) assessed and documented tobacco status, 38% assessed readiness to quit. Few went on to provide interventions: 36% provided counseling, 32% provided cessation advice, 24% recommended nicotine replacement, and 16% taught skills to prevent relapse. Common barriers included perceived lack of patient motivation (74%) and the nurse's lack of time (52%) and skills (53%). The majority stated that they wanted to help patients stop smoking (88%) but needed additional training (92%). CONCLUSIONS Documentation of tobacco status alone is not adequate in assisting patients with smoking cessation. Greater efforts are needed to educate oncology nurses about the range of tobacco interventions available and to facilitate their use in clinical settings.", "author" : [ { "dropping-particle" : "", "family" : "Sarna", "given" : "L", "non-dropping-particle" : "", "parse-names" : false, "suffix" : "" }, { "dropping-particle" : "", "family" : "Brown", "given" : "J K", "non-dropping-particle" : "", "parse-names" : false, "suffix" : "" }, { "dropping-particle" : "", "family" : "Lillington", "given" : "L", "non-dropping-particle" : "", "parse-names" : false, "suffix" : "" }, { "dropping-particle" : "", "family" : "Rose", "given" : "M", "non-dropping-particle" : "", "parse-names" : false, "suffix" : "" }, { "dropping-particle" : "", "family" : "Wewers", "given" : "M E", "non-dropping-particle" : "", "parse-names" : false, "suffix" : "" }, { "dropping-particle" : "", "family" : "Brecht", "given" : "M L", "non-dropping-particle" : "", "parse-names" : false, "suffix" : "" } ], "container-title" : "Cancer", "id" : "ITEM-3", "issue" : "4", "issued" : { "date-parts" : [ [ "2000", "8", "15" ] ] }, "note" : "NULL", "page" : "881-9", "title" : "Tobacco interventions by oncology nurses in clinical practice: report from a national survey.", "type" : "article-journal", "volume" : "89" }, "uris" : [ "http://www.mendeley.com/documents/?uuid=cf158a32-72d1-43d5-87c0-f763481b73fc" ] } ], "mendeley" : { "formattedCitation" : "(McCarty &lt;i&gt;et al.&lt;/i&gt;, 2001; Nagle &lt;i&gt;et al.&lt;/i&gt;, 1999; Sarna &lt;i&gt;et al.&lt;/i&gt;, 2000)", "plainTextFormattedCitation" : "(McCarty et al., 2001; Nagle et al., 1999; Sarna et al., 2000)", "previouslyFormattedCitation" : "(McCarty &lt;i&gt;et al.&lt;/i&gt;, 2001; Nagle &lt;i&gt;et al.&lt;/i&gt;, 1999; Sarna &lt;i&gt;et al.&lt;/i&gt;, 2000)" }, "properties" : { "noteIndex" : 0 }, "schema" : "https://github.com/citation-style-language/schema/raw/master/csl-citation.json" }</w:instrText>
      </w:r>
      <w:r w:rsidRPr="004C743E">
        <w:rPr>
          <w:rFonts w:ascii="Times New Roman" w:hAnsi="Times New Roman" w:cs="Times New Roman"/>
          <w:lang w:val="en-US"/>
        </w:rPr>
        <w:fldChar w:fldCharType="separate"/>
      </w:r>
      <w:r w:rsidR="004314A5" w:rsidRPr="004314A5">
        <w:rPr>
          <w:rFonts w:ascii="Times New Roman" w:hAnsi="Times New Roman" w:cs="Times New Roman"/>
          <w:noProof/>
          <w:lang w:val="en-US"/>
        </w:rPr>
        <w:t xml:space="preserve">(McCarty </w:t>
      </w:r>
      <w:r w:rsidR="004314A5" w:rsidRPr="004314A5">
        <w:rPr>
          <w:rFonts w:ascii="Times New Roman" w:hAnsi="Times New Roman" w:cs="Times New Roman"/>
          <w:i/>
          <w:noProof/>
          <w:lang w:val="en-US"/>
        </w:rPr>
        <w:t>et al.</w:t>
      </w:r>
      <w:r w:rsidR="004314A5" w:rsidRPr="004314A5">
        <w:rPr>
          <w:rFonts w:ascii="Times New Roman" w:hAnsi="Times New Roman" w:cs="Times New Roman"/>
          <w:noProof/>
          <w:lang w:val="en-US"/>
        </w:rPr>
        <w:t xml:space="preserve">, 2001; Nagle </w:t>
      </w:r>
      <w:r w:rsidR="004314A5" w:rsidRPr="004314A5">
        <w:rPr>
          <w:rFonts w:ascii="Times New Roman" w:hAnsi="Times New Roman" w:cs="Times New Roman"/>
          <w:i/>
          <w:noProof/>
          <w:lang w:val="en-US"/>
        </w:rPr>
        <w:t>et al.</w:t>
      </w:r>
      <w:r w:rsidR="004314A5" w:rsidRPr="004314A5">
        <w:rPr>
          <w:rFonts w:ascii="Times New Roman" w:hAnsi="Times New Roman" w:cs="Times New Roman"/>
          <w:noProof/>
          <w:lang w:val="en-US"/>
        </w:rPr>
        <w:t xml:space="preserve">, 1999; Sarna </w:t>
      </w:r>
      <w:r w:rsidR="004314A5" w:rsidRPr="004314A5">
        <w:rPr>
          <w:rFonts w:ascii="Times New Roman" w:hAnsi="Times New Roman" w:cs="Times New Roman"/>
          <w:i/>
          <w:noProof/>
          <w:lang w:val="en-US"/>
        </w:rPr>
        <w:t>et al.</w:t>
      </w:r>
      <w:r w:rsidR="004314A5" w:rsidRPr="004314A5">
        <w:rPr>
          <w:rFonts w:ascii="Times New Roman" w:hAnsi="Times New Roman" w:cs="Times New Roman"/>
          <w:noProof/>
          <w:lang w:val="en-US"/>
        </w:rPr>
        <w:t>, 2000)</w:t>
      </w:r>
      <w:r w:rsidRPr="004C743E">
        <w:rPr>
          <w:rFonts w:ascii="Times New Roman" w:hAnsi="Times New Roman" w:cs="Times New Roman"/>
          <w:lang w:val="en-US"/>
        </w:rPr>
        <w:fldChar w:fldCharType="end"/>
      </w:r>
      <w:r w:rsidRPr="004C743E">
        <w:rPr>
          <w:rFonts w:ascii="Times New Roman" w:hAnsi="Times New Roman" w:cs="Times New Roman"/>
          <w:lang w:val="en-US"/>
        </w:rPr>
        <w:t>.</w:t>
      </w:r>
    </w:p>
    <w:p w:rsidR="002A6400" w:rsidRPr="009C5A4A" w:rsidRDefault="002A6400" w:rsidP="002A6400">
      <w:pPr>
        <w:spacing w:line="480" w:lineRule="auto"/>
        <w:rPr>
          <w:rFonts w:ascii="Times New Roman" w:hAnsi="Times New Roman" w:cs="Times New Roman"/>
          <w:i/>
        </w:rPr>
      </w:pPr>
      <w:r w:rsidRPr="009C5A4A">
        <w:rPr>
          <w:rFonts w:ascii="Times New Roman" w:hAnsi="Times New Roman" w:cs="Times New Roman"/>
          <w:i/>
          <w:lang w:val="en-US"/>
        </w:rPr>
        <w:t>Barriers and enablers of health promotion practice</w:t>
      </w:r>
    </w:p>
    <w:p w:rsidR="002A6400" w:rsidRPr="004C743E" w:rsidRDefault="002A6400" w:rsidP="002A6400">
      <w:pPr>
        <w:spacing w:line="480" w:lineRule="auto"/>
        <w:rPr>
          <w:rFonts w:ascii="Times New Roman" w:hAnsi="Times New Roman" w:cs="Times New Roman"/>
        </w:rPr>
      </w:pPr>
      <w:r w:rsidRPr="009C5A4A">
        <w:rPr>
          <w:rFonts w:ascii="Times New Roman" w:hAnsi="Times New Roman" w:cs="Times New Roman"/>
          <w:lang w:val="en-US"/>
        </w:rPr>
        <w:t xml:space="preserve">There were common barriers and enablers which impacted on nurses’ ability to deliver health promotion. </w:t>
      </w:r>
      <w:r w:rsidRPr="009C5A4A">
        <w:rPr>
          <w:rFonts w:ascii="Times New Roman" w:hAnsi="Times New Roman" w:cs="Times New Roman"/>
        </w:rPr>
        <w:t xml:space="preserve">Organizational factors such as training </w:t>
      </w:r>
      <w:r w:rsidRPr="004C743E">
        <w:rPr>
          <w:rFonts w:ascii="Times New Roman" w:hAnsi="Times New Roman" w:cs="Times New Roman"/>
        </w:rPr>
        <w:fldChar w:fldCharType="begin" w:fldLock="1"/>
      </w:r>
      <w:r w:rsidRPr="009C5A4A">
        <w:rPr>
          <w:rFonts w:ascii="Times New Roman" w:hAnsi="Times New Roman" w:cs="Times New Roman"/>
        </w:rPr>
        <w:instrText>ADDIN CSL_CITATION { "citationItems" : [ { "id" : "ITEM-1", "itemData" : { "DOI" : "10.1093/ntr/ntq071", "ISBN" : "1469-994X (Electronic)\\r1462-2203 (Linking)", "ISSN" : "1462-2203", "PMID" : "20507899", "abstract" : "Background: Tobacco dependence treatment efforts have focused on primary care physicians (PCPs), but evidence suggests that they are insufficient to help most smokers quit. Other health professionals also frequently encounter smokers, but their smoking prevalence, cessation practices, and beliefs are less well known. Methods: The study included 2,804 subjects from seven health professional groups: PCPs, emergency medicine physicians, psychiatrists, registered nurses, dentists, dental hygienists, and pharmacists. Outcomes included self-reported smoking status, smoking cessation practices, and beliefs. Multivariate regression was used to examine factors associated with health professionals (except pharmacists) self-reportedly performing the '5 A\u2019s': asking, advising, assessing, assisting, or arranging follow-up about tobacco. Results: Health professionals have a low smoking prevalence (&lt;6%), except nurses (13%). Many health professionals report asking (87.3%\u201399.5%) and advising (65.6%\u201394.9%) about smoking but much less assessing smokers\u2019 interest (38.7%\u2013 84.8%), assisting (16.4%\u201363.7%), and arranging follow-up (1.3%\u201323.1%). Controlling for health professional and practice demographics, factors positively associated in the multivariate analyses with self-reportedly performing multiple components of the 5 A\u2019s include awareness of the Public Health Service guidelines, having had cessation training, and believing that treatment was an important professional responsibility. Negative associations include the health professional being a current smoker, not being a PCP, being uncomfortable asking patients if they smoke, believing counseling was not an appropriate service, and reporting competing priorities. Conclusion: U.S. health professionals report not fully performing the 5 A\u2019s. The common barriers and facilitators identified may help inform strategies for increasing the involvement of all health professionals in conducting tobacco dependence treatments. (PsycINFO Database Record (c) 2016 APA, all rights reserved)", "author" : [ { "dropping-particle" : "", "family" : "Tong", "given" : "Elisa K.", "non-dropping-particle" : "", "parse-names" : false, "suffix" : "" }, { "dropping-particle" : "", "family" : "Strouse", "given" : "Richard", "non-dropping-particle" : "", "parse-names" : false, "suffix" : "" }, { "dropping-particle" : "", "family" : "Hall", "given" : "John", "non-dropping-particle" : "", "parse-names" : false, "suffix" : "" }, { "dropping-particle" : "", "family" : "Kovac", "given" : "Martha", "non-dropping-particle" : "", "parse-names" : false, "suffix" : "" }, { "dropping-particle" : "", "family" : "Schroeder", "given" : "Steven A.", "non-dropping-particle" : "", "parse-names" : false, "suffix" : "" } ], "container-title" : "Nicotine &amp; Tobacco Research", "id" : "ITEM-1", "issue" : "7", "issued" : { "date-parts" : [ [ "2010", "7" ] ] }, "note" : "From Duplicate 1 (National survey of U.S. health professionals' smoking prevalence, cessation practices, and beliefs. - Tong, Elisa K.; Strouse, Richard; Hall, John; Kovac, Martha; Schroeder, Steven A.)\n\nFrom Duplicate 1 (National survey of U.S. health professionals' smoking prevalence, cessation practices, and beliefs. - Tong, Elisa K.; Strouse, Richard; Hall, John; Kovac, Martha; Schroeder, Steven A.)\n\nFrom Duplicate 1 (National survey of U.S. health professionals' smoking prevalence, cessation practices, and beliefs. - Tong, Elisa K; Strouse, Richard; Hall, John; Kovac, Martha; Schroeder, Steven A)\n\nAccession Number: 2010-19382-005. PMID: 20507899 Partial author list: First Author &amp;amp; Affiliation: Tong, Elisa K.; Division of General Internal Medicine, University of California, Davis, CA, US. Other Publishers: Taylor &amp;amp; Francis. Release Date: 20101018. Correction Date: 20130909. Publication Type: Journal (0100), Peer Reviewed Journal (0110). Format Covered: Electronic. Document Type: Journal Article. Language: English. Major Descriptor: Drug Dependency; Epidemiology; Health Personnel Attitudes; Smoking Cessation; Tobacco Smoking. Minor Descriptor: Surveys. Classification: Professional Personnel Attitudes &amp;amp; Characteristics (3430). Population: Human (10); Male (30); Female (40). Location: US. Age Group: Adulthood (18 yrs &amp;amp; older) (300); Young Adulthood (18-29 yrs) (320); Thirties (30-39 yrs) (340); Middle Age (40-64 yrs) (360); Aged (65 yrs &amp;amp; older) (380). Methodology: Empirical Study; Interview; Quantitative Study. References Available: Y. Page Count: 10. Issue Publication Date: Jul, 2010. Publication History: First Posted Date: May 27, 2010; Accepted Date: Apr 2, 2010; First Submitted Date: Aug 5, 2009. Copyright Statement: All rights reserved. The Author. 2010.\n\nFrom Duplicate 2 (National survey of U.S. health professionals' smoking prevalence, cessation practices, and beliefs - Tong, Elisa K.; Strouse, Richard; Hall, John; Kovac, Martha; Schroeder, Steven A.)\n\nFrom Duplicate 1 (National survey of U.S. health professionals' smoking prevalence, cessation practices, and beliefs. - Tong, Elisa K.; Strouse, Richard; Hall, John; Kovac, Martha; Schroeder, Steven A.)\n\nFrom Duplicate 1 (National survey of U.S. health professionals' smoking prevalence, cessation practices, and beliefs. - Tong, Elisa K; Strouse, Richard; Hall, John; Kovac, Martha; Schroeder, Steven A)\n\nAccession Number: 2010-19382-005. PMID: 20507899 Partial author list: First Author &amp;amp; Affiliation: Tong, Elisa K.; Division of General Internal Medicine, University of California, Davis, CA, US. Other Publishers: Taylor &amp;amp; Francis. Release Date: 20101018. Correction Date: 20130909. Publication Type: Journal (0100), Peer Reviewed Journal (0110). Format Covered: Electronic. Document Type: Journal Article. Language: English. Major Descriptor: Drug Dependency; Epidemiology; Health Personnel Attitudes; Smoking Cessation; Tobacco Smoking. Minor Descriptor: Surveys. Classification: Professional Personnel Attitudes &amp;amp; Characteristics (3430). Population: Human (10); Male (30); Female (40). Location: US. Age Group: Adulthood (18 yrs &amp;amp; older) (300); Young Adulthood (18-29 yrs) (320); Thirties (30-39 yrs) (340); Middle Age (40-64 yrs) (360); Aged (65 yrs &amp;amp; older) (380). Methodology: Empirical Study; Interview; Quantitative Study. References Available: Y. Page Count: 10. Issue Publication Date: Jul, 2010. Publication History: First Posted Date: May 27, 2010; Accepted Date: Apr 2, 2010; First Submitted Date: Aug 5, 2009. Copyright Statement: All rights reserved. The Author. 2010.\n\nFrom Duplicate 2 (National survey of U.S. health professionals' smoking prevalence, cessation practices, and beliefs. - Tong, Elisa K; Strouse, Richard; Hall, John; Kovac, Martha; Schroeder, Steven A)\n\nAccession Number: 2010-19382-005. PMID: 20507899 Partial author list: First Author &amp;amp; Affiliation: Tong, Elisa K.; Division of General Internal Medicine, University of California, Davis, CA, US. Other Publishers: Taylor &amp;amp; Francis. Release Date: 20101018. Correction Date: 20130909. Publication Type: Journal (0100), Peer Reviewed Journal (0110). Format Covered: Electronic. Document Type: Journal Article. Language: English. Major Descriptor: Drug Dependency; Epidemiology; Health Personnel Attitudes; Smoking Cessation; Tobacco Smoking. Minor Descriptor: Surveys. Classification: Professional Personnel Attitudes &amp;amp; Characteristics (3430). Population: Human (10); Male (30); Female (40). Location: US. Age Group: Adulthood (18 yrs &amp;amp; older) (300); Young Adulthood (18-29 yrs) (320); Thirties (30-39 yrs) (340); Middle Age (40-64 yrs) (360); Aged (65 yrs &amp;amp; older) (380). Methodology: Empirical Study; Interview; Quantitative Study. References Available: Y. Page Count: 10. Issue Publication Date: Jul, 2010. Publication History: First Posted Date: May 27, 2010; Accepted Date: Apr 2, 2010; First Submitted Date: Aug 5, 2009. Copyright Statement: All rights reserved. The Author. 2010.", "page" : "724-733", "publisher" : "Oxford University Press", "publisher-place" : "Tong, Elisa K., University of California, Davis Medical Center, 4150 V Street, Suite 2400, Sacramento, CA, US, 95817", "title" : "National survey of U.S. health professionals' smoking prevalence, cessation practices, and beliefs.", "type" : "article-journal", "volume" : "12" }, "uris" : [ "http://www.mendeley.com/documents/?uuid=129730f0-a3f6-4a43-b3db-cb3577671e43" ] }, { "id" : "ITEM-2", "itemData" : { "DOI" : "10.1111/j.1365-2702.2006.01874.x", "ISBN" : "1365-2702", "ISSN" : "09621067", "PMID" : "17419789", "abstract" : "AIMS AND OBJECTIVES: The purpose of this study was to investigate the participation and knowledge of Icelandic nurses in smoking cessation counselling and to find barriers to smoking interventions by nurses. BACKGROUND: Research has shown that clinical intervention as brief as three minutes can substantially increase smoking cessation success. Several studies have revealed that majority of nurses agree that smoking cessation counselling is within their duties. However, the percentage of nurses who report advising and/or counselling patients remains low. DESIGN AND METHODS: An anonymous mail survey of all practicing nurses in Iceland was conducted in September 2004. A self-administered questionnaire was used, consisting of 74 questions in six sections: asking about smoking behaviour, to advise, to assess/assist/arrange, children and passive smoking, other questions and demographic questions. RESULTS: Of 2453 questionnaires, 868 complete questionnaires were returned, giving a 36% response rate. While the majority of nurses 'asked' about smoking behaviour, a minority 'advised' or 'assisted' their clients with smoking cessation. However, if the clients had no smoking-related symptoms, less than half of the nurses asked about smoking behaviour. Failure to ask and advise clients about the importance of smoking cessation and assisting with smoking cessation correlated (p &lt; 0.001) with several factors, including: lack of time, insufficient knowledge or training and not considered as a part of daily duty. Nurses who smoked were less likely to advise against smoking (p &lt; 0.05). CONCLUSIONS: Nurses frequently neglect to counsel clients about smoking cessation. Common barriers to the delivery of smoking cessation interventions by nurses include insufficient education and training in smoking cessation therapy. RELEVANCE TO CLINICAL PRACTICE: The number of patients with tobacco-related illnesses is increasing worldwide. Effective smoking cessation interventions by nurses have the enormous potential of reducing smoking prevalence and improve health.", "author" : [ { "dropping-particle" : "", "family" : "Svavarsd\u00f3ttir", "given" : "Margr\u00e9t Hr\u00f6nn", "non-dropping-particle" : "", "parse-names" : false, "suffix" : "" }, { "dropping-particle" : "", "family" : "Hallgr\u00edmsd\u00f3ttir", "given" : "Guofinna", "non-dropping-particle" : "", "parse-names" : false, "suffix" : "" } ], "container-title" : "Journal of Clinical Nursing", "id" : "ITEM-2", "issue" : "10", "issued" : { "date-parts" : [ [ "2008", "5", "15" ] ] }, "note" : "From Duplicate 2 (Participation of Icelandic nurses in smoking cessation counselling - Svavarsd\u00f3ttir, Margr\u00e9t Hr\u00f6nn; Hallgr\u00edmsd\u00f3ttir, Guofinna)\n\nFrom Duplicate 2 (Participation of Icelandic nurses in smoking cessation counselling. - Svavarsd\u00f3ttir, Margr\u00e9t Hr\u00f6nn; Hallgr\u00edmsd\u00f3ttir, Guofinna)\n\nFrom Duplicate 1 (Participation of Icelandic nurses in smoking cessation counselling. - Svavarsd\u00f3ttir, Margr\u00e9t Hr\u00f6nn; Hallgr\u00edmsd\u00f3ttir, Guofinna)\n\nAccession Number: 2008-04824-011. PMID: 17419789 Partial author list: First Author &amp;amp; Affiliation: Svavarsd\u00f3ttir, Margr\u00e9t Hr\u00f6nn; University of Akureyri, Faculty of Health Sciences, Department of Nursing, Akureyri, Iceland. Other Publishers: Blackwell Publishing. Release Date: 20080519. Publication Type: Journal (0100), Peer Reviewed Journal (0110). Format Covered: Electronic. Document Type: Journal Article. Language: English. Major Descriptor: Counseling; Medical Patients; Nurses; Nursing; Smoking Cessation. Minor Descriptor: Knowledge Level; Tobacco Smoking. Classification: Drug &amp;amp; Alcohol Rehabilitation (3383). Population: Human (10); Male (30); Female (40). Location: Iceland. Age Group: Adulthood (18 yrs &amp;amp; older) (300); Young Adulthood (18-29 yrs) (320); Thirties (30-39 yrs) (340); Middle Age (40-64 yrs) (360); Aged (65 yrs &amp;amp; older) (380). Methodology: Empirical Study; Quantitative Study. References Available: Y. Page Count: 7. Issue Publication Date: May, 2008.\n\nFrom Duplicate 2 (Participation of Icelandic nurses in smoking cessation counselling. - MH, Svavarsd\u00f3ttir; Hallgr\u00edmsd\u00f3ttir, G)\n\nAccession Number: 105766302. Language: English. Entry Date: 20080718. Revision Date: 20150819. Publication Type: Journal Article; research; tables/charts. Journal Subset: Core Nursing; Europe; Nursing; Peer Reviewed; UK &amp;amp; Ireland. Grant Information: Supported by the Icelandic Nursing Association. NLM UID: 9207302.", "page" : "1335-1341", "publisher" : "Wiley-Blackwell Publishing Ltd.", "publisher-place" : "Svavarsd\u00f3ttir, Margr\u00e9t Hr\u00f6nn, University of Akureyri Faculty of Health Sciences Department of Nursing, Solborg v/Noroursloo, IS-602, Akureyri, Iceland", "title" : "Participation of Icelandic nurses in smoking cessation counselling", "type" : "article-journal", "volume" : "17" }, "uris" : [ "http://www.mendeley.com/documents/?uuid=3bc0f99c-6777-44db-ae58-4bf8aa8c0547" ] }, { "id" : "ITEM-3", "itemData" : { "DOI" : "10.1080/14622200410001676422", "ISSN" : "1462-2203", "abstract" : "Smoking among health professionals has been shown to influence smoking-related knowledge and counseling in clinical practice. The evidence regarding smoking as a risk factor has increased in the past decade. The present study was carried out in 2000 and investigated the associations between individual smoking behavior among hospital staff and (a) smoking-related knowledge, (b) attitudes toward counseling on smoking, and (c) self-reported smoking-related counseling provided by the staff. The study was based on a survey using self-administered questionnaires given to all hospital staff in a large university hospital in Denmark. Altogether, 82% of staff (2,561) returned a completed questionnaire. Analyses focused on a subsample consisting of health professionals in the clinical wards (1,429). Multivariate analyses were performed in which smoking-related knowledge, attitudes toward smoking-related counseling, smoking-related counseling practices, and self-rated qualifications for counseling were main outcome measures. Health professionals who were current smokers systematically underestimated the health consequences of smoking and differed significantly from nonsmokers in their assessments of smoking as a risk factor. Nonsmokers might overestimate smoking as a risk factor. Nonsmokers gave patients advice on smoking cessation significantly more often than did current smokers (ex-smokers, OR = 2.5, 95% CI= 1.8-3.4; never-smokers, OR = 1.5, 95% CI= 1.1-2.0). Ex-smokers and smokers felt significantly more qualified to counsel patients about smoking than did never-smokers (ex-smokers, OR = 1.8, 95% CI= 1.3-2.5; smokers, OR=1.4, 95% CI= 1.0-1.9). Individual smoking behavior among hospital staff was strongly associated with smoking-related knowledge, attitudes, and counseling practices. Lack of self-rated qualifications was a major barrier to professional counseling on smoking in a hospital framework. (PsycINFO Database Record (c) 2016 APA, all rights reserved)", "author" : [ { "dropping-particle" : "", "family" : "Willaing", "given" : "Ingrid", "non-dropping-particle" : "", "parse-names" : false, "suffix" : "" }, { "dropping-particle" : "", "family" : "Ladelund", "given" : "Steen", "non-dropping-particle" : "", "parse-names" : false, "suffix" : "" } ], "container-title" : "Nicotine &amp; Tobacco Research", "id" : "ITEM-3", "issue" : "2", "issued" : { "date-parts" : [ [ "2004", "4" ] ] }, "note" : "Accession Number: 2004-13847-019. PMID: 15203810 Partial author list: First Author &amp;amp; Affiliation: Willaing, Ingrid; Research Centre for Prevention and Health, Glostrup University Hospital, Glostrup, Denmark. Other Publishers: Oxford University Press. Release Date: 20041018. Correction Date: 20130909. Publication Type: Journal (0100), Peer Reviewed Journal (0110). Format Covered: Electronic. Document Type: Journal Article. Language: English. Major Descriptor: Counseling; Hospitals; Medical Personnel; Smoking Cessation; Tobacco Smoking. Classification: Drug &amp;amp; Alcohol Rehabilitation (3383). Population: Human (10); Male (30); Female (40). Location: Denmark. Age Group: Adulthood (18 yrs &amp;amp; older) (300); Young Adulthood (18-29 yrs) (320); Thirties (30-39 yrs) (340); Middle Age (40-64 yrs) (360); Aged (65 yrs &amp;amp; older) (380). Methodology: Empirical Study; Quantitative Study. References Available: Y. Page Count: 7. Issue Publication Date: Apr, 2004.", "page" : "369-375", "publisher" : "Taylor &amp; Francis", "publisher-place" : "Willaing, Ingrid, Research Centre for Prevention and Health, Glostrup University Hospital, DK-Nordre Ringvej 57, Building 84/85, 2600, Glostrup, Denmark", "title" : "Smoking behavior among hospital staff still influences attitudes and counseling on smoking.", "type" : "article-journal", "volume" : "6" }, "uris" : [ "http://www.mendeley.com/documents/?uuid=4bed6973-fbae-4270-a3b2-f654968f2a6f" ] } ], "mendeley" : { "formattedCitation" : "(Svavarsd\u00f3ttir and Hallgr\u00edmsd\u00f3ttir, 2008; Tong &lt;i&gt;et al.&lt;/i&gt;, 2010; Willaing and Ladelund, 2004)", "plainTextFormattedCitation" : "(Svavarsd\u00f3ttir and Hallgr\u00edmsd\u00f3ttir, 2008; Tong et al., 2010; Willaing and Ladelund, 2004)", "previouslyFormattedCitation" : "(Svavarsd\u00f3ttir and Hallgr\u00edmsd\u00f3ttir, 2008; Tong &lt;i&gt;et al.&lt;/i&gt;, 2010; Willaing and Ladelund, 2004)" }, "properties" : { "noteIndex" : 0 }, "schema" : "https://github.com/citation-style-language/schema/raw/master/csl-citation.json" }</w:instrText>
      </w:r>
      <w:r w:rsidRPr="004C743E">
        <w:rPr>
          <w:rFonts w:ascii="Times New Roman" w:hAnsi="Times New Roman" w:cs="Times New Roman"/>
        </w:rPr>
        <w:fldChar w:fldCharType="separate"/>
      </w:r>
      <w:r w:rsidRPr="004C743E">
        <w:rPr>
          <w:rFonts w:ascii="Times New Roman" w:hAnsi="Times New Roman" w:cs="Times New Roman"/>
          <w:noProof/>
        </w:rPr>
        <w:t xml:space="preserve">(Svavarsdóttir and Hallgrímsdóttir, 2008; Tong </w:t>
      </w:r>
      <w:r w:rsidRPr="009E00A8">
        <w:rPr>
          <w:rFonts w:ascii="Times New Roman" w:hAnsi="Times New Roman" w:cs="Times New Roman"/>
          <w:i/>
          <w:noProof/>
        </w:rPr>
        <w:t>et al.</w:t>
      </w:r>
      <w:r w:rsidRPr="009C5A4A">
        <w:rPr>
          <w:rFonts w:ascii="Times New Roman" w:hAnsi="Times New Roman" w:cs="Times New Roman"/>
          <w:noProof/>
        </w:rPr>
        <w:t>, 2010; Willaing and Ladelund, 2004)</w:t>
      </w:r>
      <w:r w:rsidRPr="004C743E">
        <w:rPr>
          <w:rFonts w:ascii="Times New Roman" w:hAnsi="Times New Roman" w:cs="Times New Roman"/>
        </w:rPr>
        <w:fldChar w:fldCharType="end"/>
      </w:r>
      <w:r w:rsidRPr="004C743E">
        <w:rPr>
          <w:rFonts w:ascii="Times New Roman" w:hAnsi="Times New Roman" w:cs="Times New Roman"/>
        </w:rPr>
        <w:t xml:space="preserve">, perceived resource availability </w:t>
      </w:r>
      <w:r w:rsidRPr="004C743E">
        <w:rPr>
          <w:rFonts w:ascii="Times New Roman" w:hAnsi="Times New Roman" w:cs="Times New Roman"/>
        </w:rPr>
        <w:fldChar w:fldCharType="begin" w:fldLock="1"/>
      </w:r>
      <w:r w:rsidRPr="009C5A4A">
        <w:rPr>
          <w:rFonts w:ascii="Times New Roman" w:hAnsi="Times New Roman" w:cs="Times New Roman"/>
        </w:rPr>
        <w:instrText>ADDIN CSL_CITATION { "citationItems" : [ { "id" : "ITEM-1", "itemData" : { "DOI" : "10.1002/nur.20349", "ISBN" : "0160-6891", "ISSN" : "01606891", "PMID" : "19731248", "abstract" : "Although nurses are encouraged to address patients' tobacco use, the integration of tobacco reduction into practice has not been consistent. An organizational behavior perspective was used to conceptualize hypothesized relationships among reported influencing factors (individual characteristics, role attitudes, perceived barriers, and workplace climate). Survey data collected at two Western Canadian hospitals (N = 214 nurses; 58% response) were used to test the model. The final model explained nearly 60% of variation in the nurses' tobacco reduction practice. Role attitude, perceived resource availability, co-worker's activities, and ability were the strongest contributors. Nurses' smoking status indirectly influenced practice through shaping role attitudes and perceived ability. Diverse leverage points to enhance nurses' involvement in patients' tobacco use were identified.", "author" : [ { "dropping-particle" : "", "family" : "Schultz", "given" : "Annette S H", "non-dropping-particle" : "", "parse-names" : false, "suffix" : "" }, { "dropping-particle" : "", "family" : "Hossain", "given" : "Shahadut", "non-dropping-particle" : "", "parse-names" : false, "suffix" : "" }, { "dropping-particle" : "", "family" : "Johnson", "given" : "Joy L.", "non-dropping-particle" : "", "parse-names" : false, "suffix" : "" } ], "container-title" : "Research in Nursing and Health", "id" : "ITEM-1", "issue" : "6", "issued" : { "date-parts" : [ [ "2009" ] ] }, "page" : "621-633", "title" : "Modeling influences on acute care nurses' engagement in tobacco use reduction", "type" : "article-journal", "volume" : "32" }, "uris" : [ "http://www.mendeley.com/documents/?uuid=a7a1c336-ad97-4a9c-87d1-03b8085dd1e9" ] } ], "mendeley" : { "formattedCitation" : "(Schultz &lt;i&gt;et al.&lt;/i&gt;, 2009)", "plainTextFormattedCitation" : "(Schultz et al., 2009)", "previouslyFormattedCitation" : "(Schultz &lt;i&gt;et al.&lt;/i&gt;, 2009)" }, "properties" : { "noteIndex" : 0 }, "schema" : "https://github.com/citation-style-language/schema/raw/master/csl-citation.json" }</w:instrText>
      </w:r>
      <w:r w:rsidRPr="004C743E">
        <w:rPr>
          <w:rFonts w:ascii="Times New Roman" w:hAnsi="Times New Roman" w:cs="Times New Roman"/>
        </w:rPr>
        <w:fldChar w:fldCharType="separate"/>
      </w:r>
      <w:r w:rsidRPr="004C743E">
        <w:rPr>
          <w:rFonts w:ascii="Times New Roman" w:hAnsi="Times New Roman" w:cs="Times New Roman"/>
          <w:noProof/>
        </w:rPr>
        <w:t xml:space="preserve">(Schultz </w:t>
      </w:r>
      <w:r w:rsidRPr="009E00A8">
        <w:rPr>
          <w:rFonts w:ascii="Times New Roman" w:hAnsi="Times New Roman" w:cs="Times New Roman"/>
          <w:i/>
          <w:noProof/>
        </w:rPr>
        <w:t>et al.</w:t>
      </w:r>
      <w:r w:rsidRPr="009C5A4A">
        <w:rPr>
          <w:rFonts w:ascii="Times New Roman" w:hAnsi="Times New Roman" w:cs="Times New Roman"/>
          <w:noProof/>
        </w:rPr>
        <w:t>, 2009)</w:t>
      </w:r>
      <w:r w:rsidRPr="004C743E">
        <w:rPr>
          <w:rFonts w:ascii="Times New Roman" w:hAnsi="Times New Roman" w:cs="Times New Roman"/>
        </w:rPr>
        <w:fldChar w:fldCharType="end"/>
      </w:r>
      <w:r w:rsidRPr="004C743E">
        <w:rPr>
          <w:rFonts w:ascii="Times New Roman" w:hAnsi="Times New Roman" w:cs="Times New Roman"/>
        </w:rPr>
        <w:t xml:space="preserve"> and support </w:t>
      </w:r>
      <w:r w:rsidRPr="004C743E">
        <w:rPr>
          <w:rFonts w:ascii="Times New Roman" w:hAnsi="Times New Roman" w:cs="Times New Roman"/>
        </w:rPr>
        <w:fldChar w:fldCharType="begin" w:fldLock="1"/>
      </w:r>
      <w:r w:rsidRPr="009C5A4A">
        <w:rPr>
          <w:rFonts w:ascii="Times New Roman" w:hAnsi="Times New Roman" w:cs="Times New Roman"/>
        </w:rPr>
        <w:instrText>ADDIN CSL_CITATION { "citationItems" : [ { "id" : "ITEM-1", "itemData" : { "DOI" : "10.1093/heapro/14.2.133", "ISBN" : "0957-4824", "ISSN" : "09574824", "abstract" : "This study examined smoking-related knowledge, attitudes and practices of hospital-based nurses. The specific aims were: to determine the prevalence of self-reported smoking and the characteristics of hospital nurses who smoke; to describe nurses' knowledge of the health risks of smoking and strategies which aid quitting; and to describe their attitudes to smoking and quitting and providing smoking cessation care. The sample was formed from all direct-care nurses from six large hospitals in the Hunter region of New South Wales, Australia rostered on the randomly selected data collection days over 4 months in 1991 (n = 288, 98%). Participating nurses completed an interview measuring demographic and smoking history characteristics, and knowledge of smoking-related diseases, quitting strategies and referral options (open-ended questions). A self-completed questionnaire measured attitudes about smoking, quitting and nurse provision of smoking cessation care. Twenty-two percent of nurses reported being current smokers and 21.5% reported being ex-smokers, with higher smoking rates reported by enrolled nurses compared with registered nurses. Knowledge about the health effects of smoking was high, but knowledge of more effective strategies to aid quitting and referral options as poor. Nurses had positive attitudes towards assisting patients to stop smoking (60%), but restricted this to patients who wanted to quit. Only 21% felt competent to discuss cessation with patients and identified skills training as necessary. The findings suggest that smoking rates among nurses may be lower than those reported in past decades and lower than rates among women of the same age in the general population. The findings also suggest that nurses, while perceiving a role in smoking care, require training in the provision of smoking cessation care to hospital patients, and that hospital policies and nurse education providers need to strongly support the provision of smoking cessation by providing nurses with time, access and incentive to undertake such activities.", "author" : [ { "dropping-particle" : "", "family" : "Nagle", "given" : "Amanda", "non-dropping-particle" : "", "parse-names" : false, "suffix" : "" }, { "dropping-particle" : "", "family" : "Schofield", "given" : "Margot", "non-dropping-particle" : "", "parse-names" : false, "suffix" : "" }, { "dropping-particle" : "", "family" : "Redman", "given" : "Sally", "non-dropping-particle" : "", "parse-names" : false, "suffix" : "" } ], "container-title" : "Health Promotion International", "id" : "ITEM-1", "issue" : "2", "issued" : { "date-parts" : [ [ "1999" ] ] }, "note" : "From Duplicate 1 (Australian nurses' smoking behaviour, knowledge and attitude towards providing smoking cessation care to their patients. - Nagle, Amanda; Schofield, Margot; Redman, Sally)\n\nAccession Number: 1999-05745-003. Partial author list: First Author &amp;amp; Affiliation: Nagle, Amanda; National Health Foundation, Kotara, NSW, Australia. Release Date: 19990901. Correction Date: 20130909. Publication Type: Journal (0100), Peer Reviewed Journal (0110). Format Covered: Print. Document Type: Journal Article. Language: English. Major Descriptor: Client Education; Drug Usage Attitudes; Health Knowledge; Nurses; Tobacco Smoking. Minor Descriptor: Smoking Cessation. Classification: Drug &amp;amp; Alcohol Usage (Legal) (2990); Drug &amp;amp; Alcohol Rehabilitation (3383). Population: Human (10); Male (30); Female (40). Location: Australia. Age Group: Adulthood (18 yrs &amp;amp; older) (300); Young Adulthood (18-29 yrs) (320); Thirties (30-39 yrs) (340); Middle Age (40-64 yrs) (360). Methodology: Empirical Study. Page Count: 12. Issue Publication Date: Jun, 1999.", "page" : "133-144", "title" : "Australian nurses' smoking behaviour, knowledge and attitude towards providing smoking cessation care to their patients.", "type" : "article-journal", "volume" : "14" }, "uris" : [ "http://www.mendeley.com/documents/?uuid=5d968698-da4e-4bef-835b-93089386a328" ] } ], "mendeley" : { "formattedCitation" : "(Nagle &lt;i&gt;et al.&lt;/i&gt;, 1999)", "plainTextFormattedCitation" : "(Nagle et al., 1999)", "previouslyFormattedCitation" : "(Nagle &lt;i&gt;et al.&lt;/i&gt;, 1999)" }, "properties" : { "noteIndex" : 0 }, "schema" : "https://github.com/citation-style-language/schema/raw/master/csl-citation.json" }</w:instrText>
      </w:r>
      <w:r w:rsidRPr="004C743E">
        <w:rPr>
          <w:rFonts w:ascii="Times New Roman" w:hAnsi="Times New Roman" w:cs="Times New Roman"/>
        </w:rPr>
        <w:fldChar w:fldCharType="separate"/>
      </w:r>
      <w:r w:rsidRPr="004C743E">
        <w:rPr>
          <w:rFonts w:ascii="Times New Roman" w:hAnsi="Times New Roman" w:cs="Times New Roman"/>
          <w:noProof/>
        </w:rPr>
        <w:t xml:space="preserve">(Nagle </w:t>
      </w:r>
      <w:r w:rsidRPr="009E00A8">
        <w:rPr>
          <w:rFonts w:ascii="Times New Roman" w:hAnsi="Times New Roman" w:cs="Times New Roman"/>
          <w:i/>
          <w:noProof/>
        </w:rPr>
        <w:t>et al.</w:t>
      </w:r>
      <w:r w:rsidRPr="009C5A4A">
        <w:rPr>
          <w:rFonts w:ascii="Times New Roman" w:hAnsi="Times New Roman" w:cs="Times New Roman"/>
          <w:noProof/>
        </w:rPr>
        <w:t>, 1999)</w:t>
      </w:r>
      <w:r w:rsidRPr="004C743E">
        <w:rPr>
          <w:rFonts w:ascii="Times New Roman" w:hAnsi="Times New Roman" w:cs="Times New Roman"/>
        </w:rPr>
        <w:fldChar w:fldCharType="end"/>
      </w:r>
      <w:r w:rsidRPr="004C743E">
        <w:rPr>
          <w:rFonts w:ascii="Times New Roman" w:hAnsi="Times New Roman" w:cs="Times New Roman"/>
        </w:rPr>
        <w:t xml:space="preserve"> were cited as influential where nurse</w:t>
      </w:r>
      <w:r w:rsidRPr="009E00A8">
        <w:rPr>
          <w:rFonts w:ascii="Times New Roman" w:hAnsi="Times New Roman" w:cs="Times New Roman"/>
        </w:rPr>
        <w:t>s actively promoted positive health beh</w:t>
      </w:r>
      <w:r w:rsidRPr="009C5A4A">
        <w:rPr>
          <w:rFonts w:ascii="Times New Roman" w:hAnsi="Times New Roman" w:cs="Times New Roman"/>
        </w:rPr>
        <w:t xml:space="preserve">aviours and equally workload, lack of resources, lack of time and lack of experience were cited as barriers </w:t>
      </w:r>
      <w:r w:rsidRPr="004C743E">
        <w:rPr>
          <w:rFonts w:ascii="Times New Roman" w:hAnsi="Times New Roman" w:cs="Times New Roman"/>
          <w:lang w:val="en-US"/>
        </w:rPr>
        <w:fldChar w:fldCharType="begin" w:fldLock="1"/>
      </w:r>
      <w:r w:rsidR="00B10E46">
        <w:rPr>
          <w:rFonts w:ascii="Times New Roman" w:hAnsi="Times New Roman" w:cs="Times New Roman"/>
          <w:lang w:val="en-US"/>
        </w:rPr>
        <w:instrText>ADDIN CSL_CITATION { "citationItems" : [ { "id" : "ITEM-1", "itemData" : { "DOI" : "3.0.co;2-m", "ISSN" : "0008-543X", "PMID" : "10951353", "abstract" : "BACKGROUND Tobacco use is an important risk factor in cancer, cancer recurrence, and increased treatment morbidity, but limited information is available about interventions for tobacco cessation used in oncology clinical practice. In 1996, the Agency for Health Care Policy Research (AHCPR) published the first evidence-based smoking cessation guideline for use by health professionals. Using the AHCPR guideline as a framework, the authors describe the frequency of tobacco interventions provided by oncology nurses. METHODS A questionnaire was mailed to 4000 randomly selected members of the Oncology Nursing Society in winter of 1998. Of those who were mailed questionnaires, 1508 respondents (38%) were available for analysis. RESULTS The typical respondent was female, 44 years of age, and had practiced as an oncology nurse for 12 years. Seven percent were current smokers, and 30% were former smokers. Most (86%) encountered smokers on a weekly basis, but only 10% had heard of the AHCPR guideline. The majority (64%) assessed and documented tobacco status, 38% assessed readiness to quit. Few went on to provide interventions: 36% provided counseling, 32% provided cessation advice, 24% recommended nicotine replacement, and 16% taught skills to prevent relapse. Common barriers included perceived lack of patient motivation (74%) and the nurse's lack of time (52%) and skills (53%). The majority stated that they wanted to help patients stop smoking (88%) but needed additional training (92%). CONCLUSIONS Documentation of tobacco status alone is not adequate in assisting patients with smoking cessation. Greater efforts are needed to educate oncology nurses about the range of tobacco interventions available and to facilitate their use in clinical settings.", "author" : [ { "dropping-particle" : "", "family" : "Sarna", "given" : "L", "non-dropping-particle" : "", "parse-names" : false, "suffix" : "" }, { "dropping-particle" : "", "family" : "Brown", "given" : "J K", "non-dropping-particle" : "", "parse-names" : false, "suffix" : "" }, { "dropping-particle" : "", "family" : "Lillington", "given" : "L", "non-dropping-particle" : "", "parse-names" : false, "suffix" : "" }, { "dropping-particle" : "", "family" : "Rose", "given" : "M", "non-dropping-particle" : "", "parse-names" : false, "suffix" : "" }, { "dropping-particle" : "", "family" : "Wewers", "given" : "M E", "non-dropping-particle" : "", "parse-names" : false, "suffix" : "" }, { "dropping-particle" : "", "family" : "Brecht", "given" : "M L", "non-dropping-particle" : "", "parse-names" : false, "suffix" : "" } ], "container-title" : "Cancer", "id" : "ITEM-1", "issue" : "4", "issued" : { "date-parts" : [ [ "2000", "8", "15" ] ] }, "note" : "NULL", "page" : "881-9", "title" : "Tobacco interventions by oncology nurses in clinical practice: report from a national survey.", "type" : "article-journal", "volume" : "89" }, "uris" : [ "http://www.mendeley.com/documents/?uuid=cf158a32-72d1-43d5-87c0-f763481b73fc" ] }, { "id" : "ITEM-2", "itemData" : { "DOI" : "10.1093/heapro/14.2.133", "ISBN" : "0957-4824", "ISSN" : "09574824", "abstract" : "This study examined smoking-related knowledge, attitudes and practices of hospital-based nurses. The specific aims were: to determine the prevalence of self-reported smoking and the characteristics of hospital nurses who smoke; to describe nurses' knowledge of the health risks of smoking and strategies which aid quitting; and to describe their attitudes to smoking and quitting and providing smoking cessation care. The sample was formed from all direct-care nurses from six large hospitals in the Hunter region of New South Wales, Australia rostered on the randomly selected data collection days over 4 months in 1991 (n = 288, 98%). Participating nurses completed an interview measuring demographic and smoking history characteristics, and knowledge of smoking-related diseases, quitting strategies and referral options (open-ended questions). A self-completed questionnaire measured attitudes about smoking, quitting and nurse provision of smoking cessation care. Twenty-two percent of nurses reported being current smokers and 21.5% reported being ex-smokers, with higher smoking rates reported by enrolled nurses compared with registered nurses. Knowledge about the health effects of smoking was high, but knowledge of more effective strategies to aid quitting and referral options as poor. Nurses had positive attitudes towards assisting patients to stop smoking (60%), but restricted this to patients who wanted to quit. Only 21% felt competent to discuss cessation with patients and identified skills training as necessary. The findings suggest that smoking rates among nurses may be lower than those reported in past decades and lower than rates among women of the same age in the general population. The findings also suggest that nurses, while perceiving a role in smoking care, require training in the provision of smoking cessation care to hospital patients, and that hospital policies and nurse education providers need to strongly support the provision of smoking cessation by providing nurses with time, access and incentive to undertake such activities.", "author" : [ { "dropping-particle" : "", "family" : "Nagle", "given" : "Amanda", "non-dropping-particle" : "", "parse-names" : false, "suffix" : "" }, { "dropping-particle" : "", "family" : "Schofield", "given" : "Margot", "non-dropping-particle" : "", "parse-names" : false, "suffix" : "" }, { "dropping-particle" : "", "family" : "Redman", "given" : "Sally", "non-dropping-particle" : "", "parse-names" : false, "suffix" : "" } ], "container-title" : "Health Promotion International", "id" : "ITEM-2", "issue" : "2", "issued" : { "date-parts" : [ [ "1999" ] ] }, "note" : "From Duplicate 1 (Australian nurses' smoking behaviour, knowledge and attitude towards providing smoking cessation care to their patients. - Nagle, Amanda; Schofield, Margot; Redman, Sally)\n\nAccession Number: 1999-05745-003. Partial author list: First Author &amp;amp; Affiliation: Nagle, Amanda; National Health Foundation, Kotara, NSW, Australia. Release Date: 19990901. Correction Date: 20130909. Publication Type: Journal (0100), Peer Reviewed Journal (0110). Format Covered: Print. Document Type: Journal Article. Language: English. Major Descriptor: Client Education; Drug Usage Attitudes; Health Knowledge; Nurses; Tobacco Smoking. Minor Descriptor: Smoking Cessation. Classification: Drug &amp;amp; Alcohol Usage (Legal) (2990); Drug &amp;amp; Alcohol Rehabilitation (3383). Population: Human (10); Male (30); Female (40). Location: Australia. Age Group: Adulthood (18 yrs &amp;amp; older) (300); Young Adulthood (18-29 yrs) (320); Thirties (30-39 yrs) (340); Middle Age (40-64 yrs) (360). Methodology: Empirical Study. Page Count: 12. Issue Publication Date: Jun, 1999.", "page" : "133-144", "title" : "Australian nurses' smoking behaviour, knowledge and attitude towards providing smoking cessation care to their patients.", "type" : "article-journal", "volume" : "14" }, "uris" : [ "http://www.mendeley.com/documents/?uuid=5d968698-da4e-4bef-835b-93089386a328" ] }, { "id" : "ITEM-3", "itemData" : { "DOI" : "10.1111/j.1365-2702.2006.01874.x", "ISBN" : "1365-2702", "ISSN" : "09621067", "PMID" : "17419789", "abstract" : "AIMS AND OBJECTIVES: The purpose of this study was to investigate the participation and knowledge of Icelandic nurses in smoking cessation counselling and to find barriers to smoking interventions by nurses. BACKGROUND: Research has shown that clinical intervention as brief as three minutes can substantially increase smoking cessation success. Several studies have revealed that majority of nurses agree that smoking cessation counselling is within their duties. However, the percentage of nurses who report advising and/or counselling patients remains low. DESIGN AND METHODS: An anonymous mail survey of all practicing nurses in Iceland was conducted in September 2004. A self-administered questionnaire was used, consisting of 74 questions in six sections: asking about smoking behaviour, to advise, to assess/assist/arrange, children and passive smoking, other questions and demographic questions. RESULTS: Of 2453 questionnaires, 868 complete questionnaires were returned, giving a 36% response rate. While the majority of nurses 'asked' about smoking behaviour, a minority 'advised' or 'assisted' their clients with smoking cessation. However, if the clients had no smoking-related symptoms, less than half of the nurses asked about smoking behaviour. Failure to ask and advise clients about the importance of smoking cessation and assisting with smoking cessation correlated (p &lt; 0.001) with several factors, including: lack of time, insufficient knowledge or training and not considered as a part of daily duty. Nurses who smoked were less likely to advise against smoking (p &lt; 0.05). CONCLUSIONS: Nurses frequently neglect to counsel clients about smoking cessation. Common barriers to the delivery of smoking cessation interventions by nurses include insufficient education and training in smoking cessation therapy. RELEVANCE TO CLINICAL PRACTICE: The number of patients with tobacco-related illnesses is increasing worldwide. Effective smoking cessation interventions by nurses have the enormous potential of reducing smoking prevalence and improve health.", "author" : [ { "dropping-particle" : "", "family" : "Svavarsd\u00f3ttir", "given" : "Margr\u00e9t Hr\u00f6nn", "non-dropping-particle" : "", "parse-names" : false, "suffix" : "" }, { "dropping-particle" : "", "family" : "Hallgr\u00edmsd\u00f3ttir", "given" : "Guofinna", "non-dropping-particle" : "", "parse-names" : false, "suffix" : "" } ], "container-title" : "Journal of Clinical Nursing", "id" : "ITEM-3", "issue" : "10", "issued" : { "date-parts" : [ [ "2008", "5", "15" ] ] }, "note" : "From Duplicate 2 (Participation of Icelandic nurses in smoking cessation counselling - Svavarsd\u00f3ttir, Margr\u00e9t Hr\u00f6nn; Hallgr\u00edmsd\u00f3ttir, Guofinna)\n\nFrom Duplicate 2 (Participation of Icelandic nurses in smoking cessation counselling. - Svavarsd\u00f3ttir, Margr\u00e9t Hr\u00f6nn; Hallgr\u00edmsd\u00f3ttir, Guofinna)\n\nFrom Duplicate 1 (Participation of Icelandic nurses in smoking cessation counselling. - Svavarsd\u00f3ttir, Margr\u00e9t Hr\u00f6nn; Hallgr\u00edmsd\u00f3ttir, Guofinna)\n\nAccession Number: 2008-04824-011. PMID: 17419789 Partial author list: First Author &amp;amp; Affiliation: Svavarsd\u00f3ttir, Margr\u00e9t Hr\u00f6nn; University of Akureyri, Faculty of Health Sciences, Department of Nursing, Akureyri, Iceland. Other Publishers: Blackwell Publishing. Release Date: 20080519. Publication Type: Journal (0100), Peer Reviewed Journal (0110). Format Covered: Electronic. Document Type: Journal Article. Language: English. Major Descriptor: Counseling; Medical Patients; Nurses; Nursing; Smoking Cessation. Minor Descriptor: Knowledge Level; Tobacco Smoking. Classification: Drug &amp;amp; Alcohol Rehabilitation (3383). Population: Human (10); Male (30); Female (40). Location: Iceland. Age Group: Adulthood (18 yrs &amp;amp; older) (300); Young Adulthood (18-29 yrs) (320); Thirties (30-39 yrs) (340); Middle Age (40-64 yrs) (360); Aged (65 yrs &amp;amp; older) (380). Methodology: Empirical Study; Quantitative Study. References Available: Y. Page Count: 7. Issue Publication Date: May, 2008.\n\nFrom Duplicate 2 (Participation of Icelandic nurses in smoking cessation counselling. - MH, Svavarsd\u00f3ttir; Hallgr\u00edmsd\u00f3ttir, G)\n\nAccession Number: 105766302. Language: English. Entry Date: 20080718. Revision Date: 20150819. Publication Type: Journal Article; research; tables/charts. Journal Subset: Core Nursing; Europe; Nursing; Peer Reviewed; UK &amp;amp; Ireland. Grant Information: Supported by the Icelandic Nursing Association. NLM UID: 9207302.", "page" : "1335-1341", "publisher" : "Wiley-Blackwell Publishing Ltd.", "publisher-place" : "Svavarsd\u00f3ttir, Margr\u00e9t Hr\u00f6nn, University of Akureyri Faculty of Health Sciences Department of Nursing, Solborg v/Noroursloo, IS-602, Akureyri, Iceland", "title" : "Participation of Icelandic nurses in smoking cessation counselling", "type" : "article-journal", "volume" : "17" }, "uris" : [ "http://www.mendeley.com/documents/?uuid=3bc0f99c-6777-44db-ae58-4bf8aa8c0547" ] }, { "id" : "ITEM-4", "itemData" : { "DOI" : "10.1046/j.1365-2648.2001.01909.x", "ISSN" : "0309-2402", "PMID" : "11529979", "abstract" : "UNLABELLED: AIM AND RATIONALE: The preventable nature of smoking related diseases places a major responsibility for health promotion on all health professionals. This study used a questionnaire to survey qualified nurses in Northern Ireland as to smoking prevalence and their desire to quit the habit. It also explores their knowledge base relating to smoking related diseases and their motivation to act as health promoters with patients who smoke. METHODS: A random sample (n=1074) of qualified nurses employed by the Health and Social Services Trusts, private, and voluntary organizations in the province were surveyed. RESULTS: Results show that 25.8% were smokers, 19% were ex-smokers and 55.2% were nonsmokers. Three quarters expressed a wish to stop within 6-months. Almost all smokers and half of ex-smokers had taken up the habit prior to commencing nursing. 'Addiction' and 'enjoyment' were given as the principle reasons for continued smoking. Health reasons were paramount in smokers' desire to stop smoking. CONCLUSIONS: These findings suggest that smoking prevalence among qualified nurses in no greater than that reported by females in the general Northern Ireland population. Results also indicate that those nurses who smoke were less willing to take on the role of a health promoter with patients who smoke. Implications and recommendations for practice, education and research are explored.", "author" : [ { "dropping-particle" : "", "family" : "McKenna", "given" : "Hugh", "non-dropping-particle" : "", "parse-names" : false, "suffix" : "" }, { "dropping-particle" : "", "family" : "Slater", "given" : "Paul", "non-dropping-particle" : "", "parse-names" : false, "suffix" : "" }, { "dropping-particle" : "", "family" : "McCance", "given" : "T", "non-dropping-particle" : "", "parse-names" : false, "suffix" : "" }, { "dropping-particle" : "", "family" : "Bunting", "given" : "Brendan", "non-dropping-particle" : "", "parse-names" : false, "suffix" : "" }, { "dropping-particle" : "", "family" : "Spiers", "given" : "Arlene", "non-dropping-particle" : "", "parse-names" : false, "suffix" : "" }, { "dropping-particle" : "", "family" : "McElwee", "given" : "Gerard", "non-dropping-particle" : "", "parse-names" : false, "suffix" : "" } ], "container-title" : "Journal of Advanced Nursing", "id" : "ITEM-4", "issue" : "5", "issued" : { "date-parts" : [ [ "2001", "9" ] ] }, "note" : "From Duplicate 2 (Qualified nurses' smoking prevalence: their reasons for smoking and desire to quit. - McKenna, H; Slater, P; McCance, T; Bunting, B; Spiers, A; McElwee, G)\n\nAccession Number: 107069059. Language: English. Entry Date: 20050425. Revision Date: 20151008. Publication Type: Journal Article; research; tables/charts. Journal Subset: Core Nursing; Europe; Nursing; Peer Reviewed; UK &amp;amp; Ireland. NLM UID: 7609811.", "page" : "769-75", "publisher" : "Wiley-Blackwell", "publisher-place" : "Professor, Head of School of Health Sciences, University of Ulster, Jordanstown, County Antrim, UK", "title" : "Qualified nurses' smoking prevalence: their reasons for smoking and desire to quit.", "type" : "article-journal", "volume" : "35" }, "uris" : [ "http://www.mendeley.com/documents/?uuid=779f2044-1ba9-435e-ad11-c5792259712e" ] } ], "mendeley" : { "formattedCitation" : "(H. McKenna &lt;i&gt;et al.&lt;/i&gt;, 2001; Nagle &lt;i&gt;et al.&lt;/i&gt;, 1999; Sarna &lt;i&gt;et al.&lt;/i&gt;, 2000; Svavarsd\u00f3ttir and Hallgr\u00edmsd\u00f3ttir, 2008)", "manualFormatting" : "(McKenna et al., 2001; Nagle et al., 1999; Sarna et al., 2000; Svavarsd\u00f3ttir and Hallgr\u00edmsd\u00f3ttir, 2008)", "plainTextFormattedCitation" : "(H. McKenna et al., 2001; Nagle et al., 1999; Sarna et al., 2000; Svavarsd\u00f3ttir and Hallgr\u00edmsd\u00f3ttir, 2008)", "previouslyFormattedCitation" : "(H. McKenna &lt;i&gt;et al.&lt;/i&gt;, 2001; Nagle &lt;i&gt;et al.&lt;/i&gt;, 1999; Sarna &lt;i&gt;et al.&lt;/i&gt;, 2000; Svavarsd\u00f3ttir and Hallgr\u00edmsd\u00f3ttir, 2008)" }, "properties" : { "noteIndex" : 0 }, "schema" : "https://github.com/citation-style-language/schema/raw/master/csl-citation.json" }</w:instrText>
      </w:r>
      <w:r w:rsidRPr="004C743E">
        <w:rPr>
          <w:rFonts w:ascii="Times New Roman" w:hAnsi="Times New Roman" w:cs="Times New Roman"/>
          <w:lang w:val="en-US"/>
        </w:rPr>
        <w:fldChar w:fldCharType="separate"/>
      </w:r>
      <w:r w:rsidRPr="004C743E">
        <w:rPr>
          <w:rFonts w:ascii="Times New Roman" w:hAnsi="Times New Roman" w:cs="Times New Roman"/>
          <w:noProof/>
          <w:lang w:val="en-US"/>
        </w:rPr>
        <w:t>(</w:t>
      </w:r>
      <w:r w:rsidRPr="009E00A8">
        <w:rPr>
          <w:rFonts w:ascii="Times New Roman" w:hAnsi="Times New Roman" w:cs="Times New Roman"/>
          <w:noProof/>
          <w:lang w:val="en-US"/>
        </w:rPr>
        <w:t xml:space="preserve">McKenna </w:t>
      </w:r>
      <w:r w:rsidRPr="009C5A4A">
        <w:rPr>
          <w:rFonts w:ascii="Times New Roman" w:hAnsi="Times New Roman" w:cs="Times New Roman"/>
          <w:i/>
          <w:noProof/>
          <w:lang w:val="en-US"/>
        </w:rPr>
        <w:t>et al.</w:t>
      </w:r>
      <w:r w:rsidRPr="009C5A4A">
        <w:rPr>
          <w:rFonts w:ascii="Times New Roman" w:hAnsi="Times New Roman" w:cs="Times New Roman"/>
          <w:noProof/>
          <w:lang w:val="en-US"/>
        </w:rPr>
        <w:t xml:space="preserve">, 2001; Nagle </w:t>
      </w:r>
      <w:r w:rsidRPr="009C5A4A">
        <w:rPr>
          <w:rFonts w:ascii="Times New Roman" w:hAnsi="Times New Roman" w:cs="Times New Roman"/>
          <w:i/>
          <w:noProof/>
          <w:lang w:val="en-US"/>
        </w:rPr>
        <w:t>et al.</w:t>
      </w:r>
      <w:r w:rsidRPr="009C5A4A">
        <w:rPr>
          <w:rFonts w:ascii="Times New Roman" w:hAnsi="Times New Roman" w:cs="Times New Roman"/>
          <w:noProof/>
          <w:lang w:val="en-US"/>
        </w:rPr>
        <w:t xml:space="preserve">, 1999; Sarna </w:t>
      </w:r>
      <w:r w:rsidRPr="009C5A4A">
        <w:rPr>
          <w:rFonts w:ascii="Times New Roman" w:hAnsi="Times New Roman" w:cs="Times New Roman"/>
          <w:i/>
          <w:noProof/>
          <w:lang w:val="en-US"/>
        </w:rPr>
        <w:t>et al.</w:t>
      </w:r>
      <w:r w:rsidRPr="009C5A4A">
        <w:rPr>
          <w:rFonts w:ascii="Times New Roman" w:hAnsi="Times New Roman" w:cs="Times New Roman"/>
          <w:noProof/>
          <w:lang w:val="en-US"/>
        </w:rPr>
        <w:t>, 2000; Svavarsdóttir and Hallgrímsdóttir, 2008)</w:t>
      </w:r>
      <w:r w:rsidRPr="004C743E">
        <w:rPr>
          <w:rFonts w:ascii="Times New Roman" w:hAnsi="Times New Roman" w:cs="Times New Roman"/>
          <w:lang w:val="en-US"/>
        </w:rPr>
        <w:fldChar w:fldCharType="end"/>
      </w:r>
      <w:r w:rsidRPr="004C743E">
        <w:rPr>
          <w:rFonts w:ascii="Times New Roman" w:hAnsi="Times New Roman" w:cs="Times New Roman"/>
          <w:lang w:val="en-US"/>
        </w:rPr>
        <w:t xml:space="preserve">. </w:t>
      </w:r>
    </w:p>
    <w:p w:rsidR="001F680F" w:rsidRDefault="001F680F" w:rsidP="002D5329">
      <w:pPr>
        <w:spacing w:line="480" w:lineRule="auto"/>
        <w:rPr>
          <w:rFonts w:ascii="Times New Roman" w:hAnsi="Times New Roman" w:cs="Times New Roman"/>
          <w:b/>
        </w:rPr>
      </w:pPr>
    </w:p>
    <w:p w:rsidR="001F680F" w:rsidRDefault="001F680F" w:rsidP="002D5329">
      <w:pPr>
        <w:spacing w:line="480" w:lineRule="auto"/>
        <w:rPr>
          <w:rFonts w:ascii="Times New Roman" w:hAnsi="Times New Roman" w:cs="Times New Roman"/>
          <w:b/>
        </w:rPr>
      </w:pPr>
    </w:p>
    <w:p w:rsidR="002A6400" w:rsidRPr="002A6400" w:rsidRDefault="002A6400" w:rsidP="002D5329">
      <w:pPr>
        <w:spacing w:line="480" w:lineRule="auto"/>
        <w:rPr>
          <w:rFonts w:ascii="Times New Roman" w:hAnsi="Times New Roman" w:cs="Times New Roman"/>
          <w:b/>
        </w:rPr>
      </w:pPr>
      <w:r>
        <w:rPr>
          <w:rFonts w:ascii="Times New Roman" w:hAnsi="Times New Roman" w:cs="Times New Roman"/>
          <w:b/>
        </w:rPr>
        <w:lastRenderedPageBreak/>
        <w:t>DISCUSSION</w:t>
      </w:r>
    </w:p>
    <w:p w:rsidR="002D5329" w:rsidRDefault="00F15401" w:rsidP="002D5329">
      <w:pPr>
        <w:spacing w:line="480" w:lineRule="auto"/>
        <w:rPr>
          <w:rFonts w:ascii="Times New Roman" w:hAnsi="Times New Roman" w:cs="Times New Roman"/>
        </w:rPr>
      </w:pPr>
      <w:r>
        <w:rPr>
          <w:rFonts w:ascii="Times New Roman" w:hAnsi="Times New Roman" w:cs="Times New Roman"/>
        </w:rPr>
        <w:t>Nurse</w:t>
      </w:r>
      <w:r w:rsidRPr="00F62AE0">
        <w:rPr>
          <w:rFonts w:ascii="Times New Roman" w:hAnsi="Times New Roman" w:cs="Times New Roman"/>
        </w:rPr>
        <w:t>s’ personal health behaviours and the influence of these behaviours on professional practice has been flagged as an important determinant of successful behaviour chang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Cummings", "given" : "Jane", "non-dropping-particle" : "", "parse-names" : false, "suffix" : "" } ], "id" : "ITEM-1", "issued" : { "date-parts" : [ [ "2016" ] ] }, "publisher" : "NHS England", "publisher-place" : "London, UK", "title" : "Leading change, adding value: A framework for nursing, midwifery, and care staff", "type" : "book" }, "uris" : [ "http://www.mendeley.com/documents/?uuid=3a36a405-751f-4c0f-8689-e2b1ba90c0ce" ] } ], "mendeley" : { "formattedCitation" : "(Cummings, 2016)", "manualFormatting" : "(e.g. Cummings, 2016)", "plainTextFormattedCitation" : "(Cummings, 2016)", "previouslyFormattedCitation" : "(Cummings, 2016)" }, "properties" : { "noteIndex" : 0 }, "schema" : "https://github.com/citation-style-language/schema/raw/master/csl-citation.json" }</w:instrText>
      </w:r>
      <w:r>
        <w:rPr>
          <w:rFonts w:ascii="Times New Roman" w:hAnsi="Times New Roman" w:cs="Times New Roman"/>
        </w:rPr>
        <w:fldChar w:fldCharType="separate"/>
      </w:r>
      <w:r w:rsidRPr="00D75589">
        <w:rPr>
          <w:rFonts w:ascii="Times New Roman" w:hAnsi="Times New Roman" w:cs="Times New Roman"/>
          <w:noProof/>
        </w:rPr>
        <w:t>(</w:t>
      </w:r>
      <w:r>
        <w:rPr>
          <w:rFonts w:ascii="Times New Roman" w:hAnsi="Times New Roman" w:cs="Times New Roman"/>
          <w:noProof/>
        </w:rPr>
        <w:t xml:space="preserve">e.g. </w:t>
      </w:r>
      <w:r w:rsidRPr="00D75589">
        <w:rPr>
          <w:rFonts w:ascii="Times New Roman" w:hAnsi="Times New Roman" w:cs="Times New Roman"/>
          <w:noProof/>
        </w:rPr>
        <w:t>Cummings, 2016)</w:t>
      </w:r>
      <w:r>
        <w:rPr>
          <w:rFonts w:ascii="Times New Roman" w:hAnsi="Times New Roman" w:cs="Times New Roman"/>
        </w:rPr>
        <w:fldChar w:fldCharType="end"/>
      </w:r>
      <w:r w:rsidRPr="00F62AE0">
        <w:rPr>
          <w:rFonts w:ascii="Times New Roman" w:hAnsi="Times New Roman" w:cs="Times New Roman"/>
        </w:rPr>
        <w:t>.</w:t>
      </w:r>
      <w:r w:rsidR="002D5329">
        <w:rPr>
          <w:rFonts w:ascii="Times New Roman" w:hAnsi="Times New Roman" w:cs="Times New Roman"/>
        </w:rPr>
        <w:t xml:space="preserve"> S</w:t>
      </w:r>
      <w:r w:rsidR="002D5329" w:rsidRPr="00F62AE0">
        <w:rPr>
          <w:rFonts w:ascii="Times New Roman" w:hAnsi="Times New Roman" w:cs="Times New Roman"/>
          <w:szCs w:val="22"/>
        </w:rPr>
        <w:t xml:space="preserve">tudies of the personal health behaviours of </w:t>
      </w:r>
      <w:r w:rsidR="002D5329">
        <w:rPr>
          <w:rFonts w:ascii="Times New Roman" w:hAnsi="Times New Roman" w:cs="Times New Roman"/>
          <w:szCs w:val="22"/>
        </w:rPr>
        <w:t>nurse</w:t>
      </w:r>
      <w:r w:rsidR="002D5329" w:rsidRPr="00F62AE0">
        <w:rPr>
          <w:rFonts w:ascii="Times New Roman" w:hAnsi="Times New Roman" w:cs="Times New Roman"/>
          <w:szCs w:val="22"/>
        </w:rPr>
        <w:t xml:space="preserve">s refer to their obesity or smoking as “unfortunate” given their role as public health </w:t>
      </w:r>
      <w:r w:rsidR="002D5329">
        <w:rPr>
          <w:rFonts w:ascii="Times New Roman" w:hAnsi="Times New Roman" w:cs="Times New Roman"/>
          <w:szCs w:val="22"/>
        </w:rPr>
        <w:t>role models</w:t>
      </w:r>
      <w:r w:rsidR="002D5329" w:rsidRPr="00F62AE0">
        <w:rPr>
          <w:rFonts w:ascii="Times New Roman" w:hAnsi="Times New Roman" w:cs="Times New Roman"/>
          <w:szCs w:val="22"/>
        </w:rPr>
        <w:t xml:space="preserve"> (e.g.</w:t>
      </w:r>
      <w:r w:rsidR="002D5329">
        <w:rPr>
          <w:rFonts w:ascii="Times New Roman" w:hAnsi="Times New Roman" w:cs="Times New Roman"/>
          <w:szCs w:val="22"/>
        </w:rPr>
        <w:t xml:space="preserve"> </w:t>
      </w:r>
      <w:r w:rsidR="002D5329">
        <w:rPr>
          <w:rFonts w:ascii="Times New Roman" w:hAnsi="Times New Roman" w:cs="Times New Roman"/>
          <w:szCs w:val="22"/>
        </w:rPr>
        <w:fldChar w:fldCharType="begin" w:fldLock="1"/>
      </w:r>
      <w:r w:rsidR="002D5329">
        <w:rPr>
          <w:rFonts w:ascii="Times New Roman" w:hAnsi="Times New Roman" w:cs="Times New Roman"/>
          <w:szCs w:val="22"/>
        </w:rPr>
        <w:instrText>ADDIN CSL_CITATION { "citationItems" : [ { "id" : "ITEM-1", "itemData" : { "DOI" : "10.1177/1744987106074875", "ISBN" : "1744987106", "ISSN" : "1744-9871", "author" : [ { "dropping-particle" : "", "family" : "Smith", "given" : "Derek R.", "non-dropping-particle" : "", "parse-names" : false, "suffix" : "" }, { "dropping-particle" : "", "family" : "Leggat", "given" : "Peter A.", "non-dropping-particle" : "", "parse-names" : false, "suffix" : "" } ], "container-title" : "Journal of Research in Nursing", "id" : "ITEM-1", "issue" : "2", "issued" : { "date-parts" : [ [ "2007", "3", "1" ] ] }, "page" : "165-181", "title" : "An international review of tobacco smoking research in the nursing profession, 1976-2006", "type" : "article-journal", "volume" : "12" }, "uris" : [ "http://www.mendeley.com/documents/?uuid=bc8fdb89-15c9-4baf-a89b-275500a7260b" ] } ], "mendeley" : { "formattedCitation" : "(Smith and Leggat, 2007)", "manualFormatting" : "Smith &amp; Leggat 2007)", "plainTextFormattedCitation" : "(Smith and Leggat, 2007)", "previouslyFormattedCitation" : "(Smith and Leggat, 2007)" }, "properties" : { "noteIndex" : 0 }, "schema" : "https://github.com/citation-style-language/schema/raw/master/csl-citation.json" }</w:instrText>
      </w:r>
      <w:r w:rsidR="002D5329">
        <w:rPr>
          <w:rFonts w:ascii="Times New Roman" w:hAnsi="Times New Roman" w:cs="Times New Roman"/>
          <w:szCs w:val="22"/>
        </w:rPr>
        <w:fldChar w:fldCharType="separate"/>
      </w:r>
      <w:r w:rsidR="002D5329" w:rsidRPr="00C745C4">
        <w:rPr>
          <w:rFonts w:ascii="Times New Roman" w:hAnsi="Times New Roman" w:cs="Times New Roman"/>
          <w:noProof/>
          <w:szCs w:val="22"/>
        </w:rPr>
        <w:t>Smith &amp; Leggat 2007)</w:t>
      </w:r>
      <w:r w:rsidR="002D5329">
        <w:rPr>
          <w:rFonts w:ascii="Times New Roman" w:hAnsi="Times New Roman" w:cs="Times New Roman"/>
          <w:szCs w:val="22"/>
        </w:rPr>
        <w:fldChar w:fldCharType="end"/>
      </w:r>
      <w:r w:rsidR="002D5329" w:rsidRPr="00F62AE0">
        <w:rPr>
          <w:rFonts w:ascii="Times New Roman" w:hAnsi="Times New Roman" w:cs="Times New Roman"/>
          <w:szCs w:val="22"/>
        </w:rPr>
        <w:t xml:space="preserve">. </w:t>
      </w:r>
      <w:r w:rsidR="002D5329" w:rsidRPr="00F62AE0">
        <w:rPr>
          <w:rFonts w:ascii="Times New Roman" w:hAnsi="Times New Roman" w:cs="Times New Roman"/>
        </w:rPr>
        <w:t>One reason for concern a</w:t>
      </w:r>
      <w:r w:rsidR="002D5329">
        <w:rPr>
          <w:rFonts w:ascii="Times New Roman" w:hAnsi="Times New Roman" w:cs="Times New Roman"/>
        </w:rPr>
        <w:t>bout</w:t>
      </w:r>
      <w:r w:rsidR="002D5329" w:rsidRPr="00F62AE0">
        <w:rPr>
          <w:rFonts w:ascii="Times New Roman" w:hAnsi="Times New Roman" w:cs="Times New Roman"/>
        </w:rPr>
        <w:t xml:space="preserve"> </w:t>
      </w:r>
      <w:r w:rsidR="002D5329">
        <w:rPr>
          <w:rFonts w:ascii="Times New Roman" w:hAnsi="Times New Roman" w:cs="Times New Roman"/>
        </w:rPr>
        <w:t>nurse</w:t>
      </w:r>
      <w:r w:rsidR="002D5329" w:rsidRPr="00F62AE0">
        <w:rPr>
          <w:rFonts w:ascii="Times New Roman" w:hAnsi="Times New Roman" w:cs="Times New Roman"/>
        </w:rPr>
        <w:t xml:space="preserve">s’ health behaviours is whether those who lead an unhealthy lifestyle themselves may be less likely to </w:t>
      </w:r>
      <w:r w:rsidR="002D5329">
        <w:rPr>
          <w:rFonts w:ascii="Times New Roman" w:hAnsi="Times New Roman" w:cs="Times New Roman"/>
        </w:rPr>
        <w:t>take an active role in prevention and public health</w:t>
      </w:r>
      <w:r w:rsidR="002D5329" w:rsidRPr="00F62AE0">
        <w:rPr>
          <w:rFonts w:ascii="Times New Roman" w:hAnsi="Times New Roman" w:cs="Times New Roman"/>
        </w:rPr>
        <w:t xml:space="preserve">. </w:t>
      </w:r>
      <w:r w:rsidR="002D5329">
        <w:rPr>
          <w:rFonts w:ascii="Times New Roman" w:hAnsi="Times New Roman" w:cs="Times New Roman"/>
        </w:rPr>
        <w:t>If</w:t>
      </w:r>
      <w:r w:rsidR="002A6400">
        <w:rPr>
          <w:rFonts w:ascii="Times New Roman" w:hAnsi="Times New Roman" w:cs="Times New Roman"/>
        </w:rPr>
        <w:t xml:space="preserve"> nurses are less willing </w:t>
      </w:r>
      <w:r w:rsidR="002D5329" w:rsidRPr="00F62AE0">
        <w:rPr>
          <w:rFonts w:ascii="Times New Roman" w:hAnsi="Times New Roman" w:cs="Times New Roman"/>
        </w:rPr>
        <w:t xml:space="preserve">to raise </w:t>
      </w:r>
      <w:r w:rsidR="002D5329">
        <w:rPr>
          <w:rFonts w:ascii="Times New Roman" w:hAnsi="Times New Roman" w:cs="Times New Roman"/>
        </w:rPr>
        <w:t xml:space="preserve">lifestyle </w:t>
      </w:r>
      <w:r w:rsidR="002D5329" w:rsidRPr="00F62AE0">
        <w:rPr>
          <w:rFonts w:ascii="Times New Roman" w:hAnsi="Times New Roman" w:cs="Times New Roman"/>
        </w:rPr>
        <w:t xml:space="preserve">issues with patients because they struggle to maintain a healthy lifestyle, then it is of concern given that they are the largest health care workforce and the occupational group with the most direct patient contact </w:t>
      </w:r>
      <w:r w:rsidR="002D5329" w:rsidRPr="00F62AE0">
        <w:rPr>
          <w:rFonts w:ascii="Times New Roman" w:hAnsi="Times New Roman" w:cs="Times New Roman"/>
        </w:rPr>
        <w:fldChar w:fldCharType="begin" w:fldLock="1"/>
      </w:r>
      <w:r w:rsidR="002D5329">
        <w:rPr>
          <w:rFonts w:ascii="Times New Roman" w:hAnsi="Times New Roman" w:cs="Times New Roman"/>
        </w:rPr>
        <w:instrText>ADDIN CSL_CITATION { "citationItems" : [ { "id" : "ITEM-1", "itemData" : { "author" : [ { "dropping-particle" : "", "family" : "World Health Organisation", "given" : "", "non-dropping-particle" : "", "parse-names" : false, "suffix" : "" } ], "id" : "ITEM-1", "issued" : { "date-parts" : [ [ "2014" ] ] }, "publisher-place" : "Geneva, Switzerland", "title" : "The 2014 update, Global Health Workforce Statistics", "type" : "report" }, "uris" : [ "http://www.mendeley.com/documents/?uuid=03e23b78-058c-4de8-9f5c-7c474e9b975d" ] } ], "mendeley" : { "formattedCitation" : "(World Health Organisation, 2014)", "plainTextFormattedCitation" : "(World Health Organisation, 2014)", "previouslyFormattedCitation" : "(World Health Organisation, 2014)" }, "properties" : { "noteIndex" : 0 }, "schema" : "https://github.com/citation-style-language/schema/raw/master/csl-citation.json" }</w:instrText>
      </w:r>
      <w:r w:rsidR="002D5329" w:rsidRPr="00F62AE0">
        <w:rPr>
          <w:rFonts w:ascii="Times New Roman" w:hAnsi="Times New Roman" w:cs="Times New Roman"/>
        </w:rPr>
        <w:fldChar w:fldCharType="separate"/>
      </w:r>
      <w:r w:rsidR="002D5329" w:rsidRPr="00E65F6F">
        <w:rPr>
          <w:rFonts w:ascii="Times New Roman" w:hAnsi="Times New Roman" w:cs="Times New Roman"/>
          <w:noProof/>
        </w:rPr>
        <w:t>(World Health Organisation, 2014)</w:t>
      </w:r>
      <w:r w:rsidR="002D5329" w:rsidRPr="00F62AE0">
        <w:rPr>
          <w:rFonts w:ascii="Times New Roman" w:hAnsi="Times New Roman" w:cs="Times New Roman"/>
        </w:rPr>
        <w:fldChar w:fldCharType="end"/>
      </w:r>
      <w:r w:rsidR="002D5329" w:rsidRPr="00F62AE0">
        <w:rPr>
          <w:rFonts w:ascii="Times New Roman" w:hAnsi="Times New Roman" w:cs="Times New Roman"/>
        </w:rPr>
        <w:t xml:space="preserve">. </w:t>
      </w:r>
      <w:r w:rsidR="002D5329">
        <w:rPr>
          <w:rFonts w:ascii="Times New Roman" w:hAnsi="Times New Roman" w:cs="Times New Roman"/>
        </w:rPr>
        <w:t xml:space="preserve"> </w:t>
      </w:r>
      <w:r w:rsidRPr="00F62AE0">
        <w:rPr>
          <w:rFonts w:ascii="Times New Roman" w:hAnsi="Times New Roman" w:cs="Times New Roman"/>
        </w:rPr>
        <w:t xml:space="preserve">This review has shown </w:t>
      </w:r>
      <w:r>
        <w:rPr>
          <w:rFonts w:ascii="Times New Roman" w:hAnsi="Times New Roman" w:cs="Times New Roman"/>
        </w:rPr>
        <w:t>that th</w:t>
      </w:r>
      <w:r w:rsidR="002D5329">
        <w:rPr>
          <w:rFonts w:ascii="Times New Roman" w:hAnsi="Times New Roman" w:cs="Times New Roman"/>
        </w:rPr>
        <w:t>e</w:t>
      </w:r>
      <w:r>
        <w:rPr>
          <w:rFonts w:ascii="Times New Roman" w:hAnsi="Times New Roman" w:cs="Times New Roman"/>
        </w:rPr>
        <w:t xml:space="preserve"> assertion </w:t>
      </w:r>
      <w:r w:rsidR="002D5329">
        <w:rPr>
          <w:rFonts w:ascii="Times New Roman" w:hAnsi="Times New Roman" w:cs="Times New Roman"/>
        </w:rPr>
        <w:t xml:space="preserve">that nurses should be healthy role models is not supported by </w:t>
      </w:r>
      <w:r>
        <w:rPr>
          <w:rFonts w:ascii="Times New Roman" w:hAnsi="Times New Roman" w:cs="Times New Roman"/>
        </w:rPr>
        <w:t xml:space="preserve">conclusive evidence that there is a </w:t>
      </w:r>
      <w:r w:rsidRPr="00F62AE0">
        <w:rPr>
          <w:rFonts w:ascii="Times New Roman" w:hAnsi="Times New Roman" w:cs="Times New Roman"/>
        </w:rPr>
        <w:t xml:space="preserve">relationship between </w:t>
      </w:r>
      <w:r>
        <w:rPr>
          <w:rFonts w:ascii="Times New Roman" w:hAnsi="Times New Roman" w:cs="Times New Roman"/>
        </w:rPr>
        <w:t xml:space="preserve">nurses’ </w:t>
      </w:r>
      <w:r w:rsidRPr="00F62AE0">
        <w:rPr>
          <w:rFonts w:ascii="Times New Roman" w:hAnsi="Times New Roman" w:cs="Times New Roman"/>
        </w:rPr>
        <w:t>personal health behaviour and their health promotion practice.</w:t>
      </w:r>
      <w:r>
        <w:rPr>
          <w:rFonts w:ascii="Times New Roman" w:hAnsi="Times New Roman" w:cs="Times New Roman"/>
        </w:rPr>
        <w:t xml:space="preserve"> </w:t>
      </w:r>
      <w:r w:rsidR="002D5329" w:rsidRPr="00F62AE0">
        <w:rPr>
          <w:rFonts w:ascii="Times New Roman" w:hAnsi="Times New Roman" w:cs="Times New Roman"/>
        </w:rPr>
        <w:t xml:space="preserve">There is </w:t>
      </w:r>
      <w:r w:rsidR="007F216F">
        <w:rPr>
          <w:rFonts w:ascii="Times New Roman" w:hAnsi="Times New Roman" w:cs="Times New Roman"/>
        </w:rPr>
        <w:t>too</w:t>
      </w:r>
      <w:r w:rsidR="002D5329">
        <w:rPr>
          <w:rFonts w:ascii="Times New Roman" w:hAnsi="Times New Roman" w:cs="Times New Roman"/>
        </w:rPr>
        <w:t xml:space="preserve"> </w:t>
      </w:r>
      <w:r w:rsidR="002D5329" w:rsidRPr="00F62AE0">
        <w:rPr>
          <w:rFonts w:ascii="Times New Roman" w:hAnsi="Times New Roman" w:cs="Times New Roman"/>
        </w:rPr>
        <w:t xml:space="preserve">little research on the patient response to the personal health behaviours of </w:t>
      </w:r>
      <w:r w:rsidR="002D5329">
        <w:rPr>
          <w:rFonts w:ascii="Times New Roman" w:hAnsi="Times New Roman" w:cs="Times New Roman"/>
        </w:rPr>
        <w:t>nurses</w:t>
      </w:r>
      <w:r w:rsidR="007F216F">
        <w:rPr>
          <w:rFonts w:ascii="Times New Roman" w:hAnsi="Times New Roman" w:cs="Times New Roman"/>
        </w:rPr>
        <w:t xml:space="preserve"> to confirm or refute that a </w:t>
      </w:r>
      <w:r w:rsidR="002D5329">
        <w:rPr>
          <w:rFonts w:ascii="Times New Roman" w:hAnsi="Times New Roman" w:cs="Times New Roman"/>
        </w:rPr>
        <w:t>public health message or advice from a nurse who did not appear to “practise what they preach”</w:t>
      </w:r>
      <w:r w:rsidR="007F216F">
        <w:rPr>
          <w:rFonts w:ascii="Times New Roman" w:hAnsi="Times New Roman" w:cs="Times New Roman"/>
        </w:rPr>
        <w:t xml:space="preserve"> would not be heeded</w:t>
      </w:r>
      <w:r w:rsidR="002D5329">
        <w:rPr>
          <w:rFonts w:ascii="Times New Roman" w:hAnsi="Times New Roman" w:cs="Times New Roman"/>
        </w:rPr>
        <w:t>.</w:t>
      </w:r>
    </w:p>
    <w:p w:rsidR="00F15401" w:rsidRDefault="00F15401" w:rsidP="007C6DAE">
      <w:pPr>
        <w:spacing w:line="480" w:lineRule="auto"/>
        <w:rPr>
          <w:rFonts w:ascii="Times New Roman" w:hAnsi="Times New Roman" w:cs="Times New Roman"/>
        </w:rPr>
      </w:pPr>
      <w:r>
        <w:rPr>
          <w:rFonts w:ascii="Times New Roman" w:hAnsi="Times New Roman" w:cs="Times New Roman"/>
        </w:rPr>
        <w:t xml:space="preserve">There is however some evidence that health behaviours do have </w:t>
      </w:r>
      <w:r w:rsidR="007F216F">
        <w:rPr>
          <w:rFonts w:ascii="Times New Roman" w:hAnsi="Times New Roman" w:cs="Times New Roman"/>
        </w:rPr>
        <w:t xml:space="preserve">an </w:t>
      </w:r>
      <w:r>
        <w:rPr>
          <w:rFonts w:ascii="Times New Roman" w:hAnsi="Times New Roman" w:cs="Times New Roman"/>
        </w:rPr>
        <w:t xml:space="preserve">impact. </w:t>
      </w:r>
      <w:r w:rsidR="007C6DAE">
        <w:rPr>
          <w:rFonts w:ascii="Times New Roman" w:hAnsi="Times New Roman" w:cs="Times New Roman"/>
        </w:rPr>
        <w:t>The only consistent observation across the included studies was that nurses were more likely to discuss health behaviour where they</w:t>
      </w:r>
      <w:r w:rsidR="00795A94">
        <w:rPr>
          <w:rFonts w:ascii="Times New Roman" w:hAnsi="Times New Roman" w:cs="Times New Roman"/>
        </w:rPr>
        <w:t xml:space="preserve"> perceived it to be important and warranting attention</w:t>
      </w:r>
      <w:r w:rsidR="007C6DAE">
        <w:rPr>
          <w:rFonts w:ascii="Times New Roman" w:hAnsi="Times New Roman" w:cs="Times New Roman"/>
        </w:rPr>
        <w:t xml:space="preserve">. This positive association was noted in four studies </w:t>
      </w:r>
      <w:r w:rsidR="007C6DAE">
        <w:rPr>
          <w:rFonts w:ascii="Times New Roman" w:hAnsi="Times New Roman" w:cs="Times New Roman"/>
        </w:rPr>
        <w:fldChar w:fldCharType="begin" w:fldLock="1"/>
      </w:r>
      <w:r w:rsidR="00B10E46">
        <w:rPr>
          <w:rFonts w:ascii="Times New Roman" w:hAnsi="Times New Roman" w:cs="Times New Roman"/>
        </w:rPr>
        <w:instrText>ADDIN CSL_CITATION { "citationItems" : [ { "id" : "ITEM-1", "itemData" : { "DOI" : "10.1016/S0749-3797(01)00369-5", "ISSN" : "07493797", "abstract" : "Background: Despite advances in smoking treatment, cessation rates remain stagnant, possibly a function of the lack of new channels to reach heavily addicted smokers. This cross-sectional study examined home care nurses\u2019 attitudes, beliefs, and counseling behaviors regarding counseling their home care patients who smoke. Methods: Home healthcare nurses (N=98) from the Visiting Nurse Association of Rhode Island were randomly selected to participate in a study helping home-bound medically ill smokers to quit. At baseline, nurses completed a questionnaire that assessed a constellation of cognitive factors (self-efficacy, outcome expectations, perceived effectiveness, risk perception, motivation, and perceived patient adherence) as correlates of self-reported nurse counseling behaviors. Results: Nurses with higher outcome expectations spent more time counseling their patients about quitting (p&lt;0.04). Nurses\u2019 self-efficacy was the only variable associated with consistent counseling (p&lt;0.05). While the majority of nurses \u201casked and advised\u201d their patients, a minority of nurses \u201cassisted or arranged\u201d follow-up. Perceived importance of counseling was associated with a greater likelihood of asking, advising and assisting (p&lt;0.05). None of the nurses who currently smoked (n=13) provided follow-up to their patients. Nurses who reported higher levels of both risk perception (regarding the harmful effects of smoking) and perceived effectiveness were more likely to recommend the nicotine patch. Conclusions: Attitudes and beliefs about smoking are significantly associated with nurse counseling behaviors. Helping nurses to overcome their barriers to smoking counseling may open up new channels for smoking intervention.", "author" : [ { "dropping-particle" : "", "family" : "Borrelli", "given" : "Belinda", "non-dropping-particle" : "", "parse-names" : false, "suffix" : "" }, { "dropping-particle" : "", "family" : "Hecht", "given" : "Jacklyn P.", "non-dropping-particle" : "", "parse-names" : false, "suffix" : "" }, { "dropping-particle" : "", "family" : "Papandonatos", "given" : "George D.", "non-dropping-particle" : "", "parse-names" : false, "suffix" : "" }, { "dropping-particle" : "", "family" : "Emmons", "given" : "Karen M.", "non-dropping-particle" : "", "parse-names" : false, "suffix" : "" }, { "dropping-particle" : "", "family" : "Tatewosian", "given" : "Lisa R.", "non-dropping-particle" : "", "parse-names" : false, "suffix" : "" }, { "dropping-particle" : "", "family" : "Abrams", "given" : "David B.", "non-dropping-particle" : "", "parse-names" : false, "suffix" : "" } ], "container-title" : "American Journal of Preventive Medicine", "id" : "ITEM-1", "issue" : "4", "issued" : { "date-parts" : [ [ "2001", "11" ] ] }, "note" : "From Duplicate 2 (Smoking-cessation counseling in the home: Attitudes, beliefs, and behaviors of home healthcare nurses - Borrelli, Belinda; Hecht, Jacklyn P.; Papandonatos, George D.; Emmons, Karen M.; Tatewosian, Lisa R.; Abrams, David B.)\n\nFrom Duplicate 1 (Smoking-cessation counseling in the home: Attitudes, beliefs, and behaviors of home healthcare nurses - Borrelli, Belinda; Hecht, Jacklyn P.; Papandonatos, George D.; Emmons, Karen M.; Tatewosian, Lisa R.; Abrams, David B.; Becht, Jacklyn P; Papandonatos, George D.; Emmons, Karen M.; Tatewosian, Lisa R.; Abrams, David B.)\n\nFrom Duplicate 1 (Smoking-cessation counseling in the home - Borrelli, Belinda; Becht, Jacklyn P; Papandonatos, George D; Emmons, Karen M; Tatewosian, Lisa R; Abrams, David B)\n\nAccession Number: 2001-05474-001. PMID: 11701297 Partial author list: First Author &amp;amp; Affiliation: Borrelli, Belinda; Brown Medical School, Ctrs for Behavioral &amp;amp; Preventive Medicine, The Miriam Hosp, Providence, RI, US. Release Date: 20020109. Correction Date: 20160512. Publication Type: Journal (0100), Peer Reviewed Journal (0110). Format Covered: Print. Document Type: Journal Article. Language: English. Major Descriptor: Counseling; Health Personnel Attitudes; Home Care Personnel; Nurses; Smoking Cessation. Minor Descriptor: Drug Usage Attitudes; Therapeutic Processes; Tobacco Smoking. Classification: Professional Personnel Attitudes &amp;amp; Characteristics (3430); Home Care &amp;amp; Hospice (3375). Population: Human (10); Male (30); Female (40). Location: US. Age Group: Adulthood (18 yrs &amp;amp; older) (300); Young Adulthood (18-29 yrs) (320); Thirties (30-39 yrs) (340); Middle Age (40-64 yrs) (360); Aged (65 yrs &amp;amp; older) (380); Very Old (85 yrs &amp;amp; older) (390). Methodology: Empirical Study. References Available: Y. Page Count: 6. Issue Publication Date: Nov, 2001.", "page" : "272-277", "publisher" : "Elsevier Science", "publisher-place" : "Providence, RI, United States", "title" : "Smoking-cessation counseling in the home: Attitudes, beliefs, and behaviors of home healthcare nurses", "type" : "article-journal", "volume" : "21" }, "uris" : [ "http://www.mendeley.com/documents/?uuid=c49cd68a-1417-4bce-9769-e49fcf21cb32" ] }, { "id" : "ITEM-2", "itemData" : { "DOI" : "10.1111/j.1440-172X.2011.01951.x", "ISSN" : "1440-172X", "PMID" : "21781214", "abstract" : "Recommendations by experts have been in place for &gt; 10 years encouraging every adult to participate in \u2265 30 min of daily moderate-intensity physical activity. Despite extensive research supporting the value of physical activity, only about one-third of all adults meet physical activity recommendations. Using Pender's Health Promotion Theory as the framework, this study was focused on the relationships between nurses' beliefs regarding the benefits of exercise, their exercise behaviour and their recommendation of exercise for health promotion or as part of a treatment plan. Results showed positive correlations between exercise benefits, physical activity and recommendation of exercise to patients. Nurses who believe in health promotion and embrace healthy behaviours are more likely to be positive role models and teach healthy behaviours to their patients. Recommendations for practice and future research are included.", "author" : [ { "dropping-particle" : "", "family" : "Esposito", "given" : "Eileen M", "non-dropping-particle" : "", "parse-names" : false, "suffix" : "" }, { "dropping-particle" : "", "family" : "Fitzpatrick", "given" : "Joyce J", "non-dropping-particle" : "", "parse-names" : false, "suffix" : "" } ], "container-title" : "International journal of nursing practice", "id" : "ITEM-2", "issue" : "4", "issued" : { "date-parts" : [ [ "2011", "8" ] ] }, "page" : "351-6", "title" : "Registered nurses' beliefs of the benefits of exercise, their exercise behaviour and their patient teaching regarding exercise", "type" : "article-journal", "volume" : "17" }, "uris" : [ "http://www.mendeley.com/documents/?uuid=a8968190-f9aa-4834-98af-005b40bb2f58" ] }, { "id" : "ITEM-3", "itemData" : { "DOI" : "10.1093/ntr/ntq071", "ISBN" : "1469-994X (Electronic)\\r1462-2203 (Linking)", "ISSN" : "1462-2203", "PMID" : "20507899", "abstract" : "Background: Tobacco dependence treatment efforts have focused on primary care physicians (PCPs), but evidence suggests that they are insufficient to help most smokers quit. Other health professionals also frequently encounter smokers, but their smoking prevalence, cessation practices, and beliefs are less well known. Methods: The study included 2,804 subjects from seven health professional groups: PCPs, emergency medicine physicians, psychiatrists, registered nurses, dentists, dental hygienists, and pharmacists. Outcomes included self-reported smoking status, smoking cessation practices, and beliefs. Multivariate regression was used to examine factors associated with health professionals (except pharmacists) self-reportedly performing the '5 A\u2019s': asking, advising, assessing, assisting, or arranging follow-up about tobacco. Results: Health professionals have a low smoking prevalence (&lt;6%), except nurses (13%). Many health professionals report asking (87.3%\u201399.5%) and advising (65.6%\u201394.9%) about smoking but much less assessing smokers\u2019 interest (38.7%\u2013 84.8%), assisting (16.4%\u201363.7%), and arranging follow-up (1.3%\u201323.1%). Controlling for health professional and practice demographics, factors positively associated in the multivariate analyses with self-reportedly performing multiple components of the 5 A\u2019s include awareness of the Public Health Service guidelines, having had cessation training, and believing that treatment was an important professional responsibility. Negative associations include the health professional being a current smoker, not being a PCP, being uncomfortable asking patients if they smoke, believing counseling was not an appropriate service, and reporting competing priorities. Conclusion: U.S. health professionals report not fully performing the 5 A\u2019s. The common barriers and facilitators identified may help inform strategies for increasing the involvement of all health professionals in conducting tobacco dependence treatments. (PsycINFO Database Record (c) 2016 APA, all rights reserved)", "author" : [ { "dropping-particle" : "", "family" : "Tong", "given" : "Elisa K.", "non-dropping-particle" : "", "parse-names" : false, "suffix" : "" }, { "dropping-particle" : "", "family" : "Strouse", "given" : "Richard", "non-dropping-particle" : "", "parse-names" : false, "suffix" : "" }, { "dropping-particle" : "", "family" : "Hall", "given" : "John", "non-dropping-particle" : "", "parse-names" : false, "suffix" : "" }, { "dropping-particle" : "", "family" : "Kovac", "given" : "Martha", "non-dropping-particle" : "", "parse-names" : false, "suffix" : "" }, { "dropping-particle" : "", "family" : "Schroeder", "given" : "Steven A.", "non-dropping-particle" : "", "parse-names" : false, "suffix" : "" } ], "container-title" : "Nicotine &amp; Tobacco Research", "id" : "ITEM-3", "issue" : "7", "issued" : { "date-parts" : [ [ "2010", "7" ] ] }, "note" : "From Duplicate 1 (National survey of U.S. health professionals' smoking prevalence, cessation practices, and beliefs. - Tong, Elisa K.; Strouse, Richard; Hall, John; Kovac, Martha; Schroeder, Steven A.)\n\nFrom Duplicate 1 (National survey of U.S. health professionals' smoking prevalence, cessation practices, and beliefs. - Tong, Elisa K.; Strouse, Richard; Hall, John; Kovac, Martha; Schroeder, Steven A.)\n\nFrom Duplicate 1 (National survey of U.S. health professionals' smoking prevalence, cessation practices, and beliefs. - Tong, Elisa K; Strouse, Richard; Hall, John; Kovac, Martha; Schroeder, Steven A)\n\nAccession Number: 2010-19382-005. PMID: 20507899 Partial author list: First Author &amp;amp; Affiliation: Tong, Elisa K.; Division of General Internal Medicine, University of California, Davis, CA, US. Other Publishers: Taylor &amp;amp; Francis. Release Date: 20101018. Correction Date: 20130909. Publication Type: Journal (0100), Peer Reviewed Journal (0110). Format Covered: Electronic. Document Type: Journal Article. Language: English. Major Descriptor: Drug Dependency; Epidemiology; Health Personnel Attitudes; Smoking Cessation; Tobacco Smoking. Minor Descriptor: Surveys. Classification: Professional Personnel Attitudes &amp;amp; Characteristics (3430). Population: Human (10); Male (30); Female (40). Location: US. Age Group: Adulthood (18 yrs &amp;amp; older) (300); Young Adulthood (18-29 yrs) (320); Thirties (30-39 yrs) (340); Middle Age (40-64 yrs) (360); Aged (65 yrs &amp;amp; older) (380). Methodology: Empirical Study; Interview; Quantitative Study. References Available: Y. Page Count: 10. Issue Publication Date: Jul, 2010. Publication History: First Posted Date: May 27, 2010; Accepted Date: Apr 2, 2010; First Submitted Date: Aug 5, 2009. Copyright Statement: All rights reserved. The Author. 2010.\n\nFrom Duplicate 2 (National survey of U.S. health professionals' smoking prevalence, cessation practices, and beliefs - Tong, Elisa K.; Strouse, Richard; Hall, John; Kovac, Martha; Schroeder, Steven A.)\n\nFrom Duplicate 1 (National survey of U.S. health professionals' smoking prevalence, cessation practices, and beliefs. - Tong, Elisa K.; Strouse, Richard; Hall, John; Kovac, Martha; Schroeder, Steven A.)\n\nFrom Duplicate 1 (National survey of U.S. health professionals' smoking prevalence, cessation practices, and beliefs. - Tong, Elisa K; Strouse, Richard; Hall, John; Kovac, Martha; Schroeder, Steven A)\n\nAccession Number: 2010-19382-005. PMID: 20507899 Partial author list: First Author &amp;amp; Affiliation: Tong, Elisa K.; Division of General Internal Medicine, University of California, Davis, CA, US. Other Publishers: Taylor &amp;amp; Francis. Release Date: 20101018. Correction Date: 20130909. Publication Type: Journal (0100), Peer Reviewed Journal (0110). Format Covered: Electronic. Document Type: Journal Article. Language: English. Major Descriptor: Drug Dependency; Epidemiology; Health Personnel Attitudes; Smoking Cessation; Tobacco Smoking. Minor Descriptor: Surveys. Classification: Professional Personnel Attitudes &amp;amp; Characteristics (3430). Population: Human (10); Male (30); Female (40). Location: US. Age Group: Adulthood (18 yrs &amp;amp; older) (300); Young Adulthood (18-29 yrs) (320); Thirties (30-39 yrs) (340); Middle Age (40-64 yrs) (360); Aged (65 yrs &amp;amp; older) (380). Methodology: Empirical Study; Interview; Quantitative Study. References Available: Y. Page Count: 10. Issue Publication Date: Jul, 2010. Publication History: First Posted Date: May 27, 2010; Accepted Date: Apr 2, 2010; First Submitted Date: Aug 5, 2009. Copyright Statement: All rights reserved. The Author. 2010.\n\nFrom Duplicate 2 (National survey of U.S. health professionals' smoking prevalence, cessation practices, and beliefs. - Tong, Elisa K; Strouse, Richard; Hall, John; Kovac, Martha; Schroeder, Steven A)\n\nAccession Number: 2010-19382-005. PMID: 20507899 Partial author list: First Author &amp;amp; Affiliation: Tong, Elisa K.; Division of General Internal Medicine, University of California, Davis, CA, US. Other Publishers: Taylor &amp;amp; Francis. Release Date: 20101018. Correction Date: 20130909. Publication Type: Journal (0100), Peer Reviewed Journal (0110). Format Covered: Electronic. Document Type: Journal Article. Language: English. Major Descriptor: Drug Dependency; Epidemiology; Health Personnel Attitudes; Smoking Cessation; Tobacco Smoking. Minor Descriptor: Surveys. Classification: Professional Personnel Attitudes &amp;amp; Characteristics (3430). Population: Human (10); Male (30); Female (40). Location: US. Age Group: Adulthood (18 yrs &amp;amp; older) (300); Young Adulthood (18-29 yrs) (320); Thirties (30-39 yrs) (340); Middle Age (40-64 yrs) (360); Aged (65 yrs &amp;amp; older) (380). Methodology: Empirical Study; Interview; Quantitative Study. References Available: Y. Page Count: 10. Issue Publication Date: Jul, 2010. Publication History: First Posted Date: May 27, 2010; Accepted Date: Apr 2, 2010; First Submitted Date: Aug 5, 2009. Copyright Statement: All rights reserved. The Author. 2010.", "page" : "724-733", "publisher" : "Oxford University Press", "publisher-place" : "Tong, Elisa K., University of California, Davis Medical Center, 4150 V Street, Suite 2400, Sacramento, CA, US, 95817", "title" : "National survey of U.S. health professionals' smoking prevalence, cessation practices, and beliefs.", "type" : "article-journal", "volume" : "12" }, "uris" : [ "http://www.mendeley.com/documents/?uuid=129730f0-a3f6-4a43-b3db-cb3577671e43" ] }, { "id" : "ITEM-4", "itemData" : { "DOI" : "10.1080/14622200410001676422", "ISSN" : "1462-2203", "abstract" : "Smoking among health professionals has been shown to influence smoking-related knowledge and counseling in clinical practice. The evidence regarding smoking as a risk factor has increased in the past decade. The present study was carried out in 2000 and investigated the associations between individual smoking behavior among hospital staff and (a) smoking-related knowledge, (b) attitudes toward counseling on smoking, and (c) self-reported smoking-related counseling provided by the staff. The study was based on a survey using self-administered questionnaires given to all hospital staff in a large university hospital in Denmark. Altogether, 82% of staff (2,561) returned a completed questionnaire. Analyses focused on a subsample consisting of health professionals in the clinical wards (1,429). Multivariate analyses were performed in which smoking-related knowledge, attitudes toward smoking-related counseling, smoking-related counseling practices, and self-rated qualifications for counseling were main outcome measures. Health professionals who were current smokers systematically underestimated the health consequences of smoking and differed significantly from nonsmokers in their assessments of smoking as a risk factor. Nonsmokers might overestimate smoking as a risk factor. Nonsmokers gave patients advice on smoking cessation significantly more often than did current smokers (ex-smokers, OR = 2.5, 95% CI= 1.8-3.4; never-smokers, OR = 1.5, 95% CI= 1.1-2.0). Ex-smokers and smokers felt significantly more qualified to counsel patients about smoking than did never-smokers (ex-smokers, OR = 1.8, 95% CI= 1.3-2.5; smokers, OR=1.4, 95% CI= 1.0-1.9). Individual smoking behavior among hospital staff was strongly associated with smoking-related knowledge, attitudes, and counseling practices. Lack of self-rated qualifications was a major barrier to professional counseling on smoking in a hospital framework. (PsycINFO Database Record (c) 2016 APA, all rights reserved)", "author" : [ { "dropping-particle" : "", "family" : "Willaing", "given" : "Ingrid", "non-dropping-particle" : "", "parse-names" : false, "suffix" : "" }, { "dropping-particle" : "", "family" : "Ladelund", "given" : "Steen", "non-dropping-particle" : "", "parse-names" : false, "suffix" : "" } ], "container-title" : "Nicotine &amp; Tobacco Research", "id" : "ITEM-4", "issue" : "2", "issued" : { "date-parts" : [ [ "2004", "4" ] ] }, "note" : "Accession Number: 2004-13847-019. PMID: 15203810 Partial author list: First Author &amp;amp; Affiliation: Willaing, Ingrid; Research Centre for Prevention and Health, Glostrup University Hospital, Glostrup, Denmark. Other Publishers: Oxford University Press. Release Date: 20041018. Correction Date: 20130909. Publication Type: Journal (0100), Peer Reviewed Journal (0110). Format Covered: Electronic. Document Type: Journal Article. Language: English. Major Descriptor: Counseling; Hospitals; Medical Personnel; Smoking Cessation; Tobacco Smoking. Classification: Drug &amp;amp; Alcohol Rehabilitation (3383). Population: Human (10); Male (30); Female (40). Location: Denmark. Age Group: Adulthood (18 yrs &amp;amp; older) (300); Young Adulthood (18-29 yrs) (320); Thirties (30-39 yrs) (340); Middle Age (40-64 yrs) (360); Aged (65 yrs &amp;amp; older) (380). Methodology: Empirical Study; Quantitative Study. References Available: Y. Page Count: 7. Issue Publication Date: Apr, 2004.", "page" : "369-375", "publisher" : "Taylor &amp; Francis", "publisher-place" : "Willaing, Ingrid, Research Centre for Prevention and Health, Glostrup University Hospital, DK-Nordre Ringvej 57, Building 84/85, 2600, Glostrup, Denmark", "title" : "Smoking behavior among hospital staff still influences attitudes and counseling on smoking.", "type" : "article-journal", "volume" : "6" }, "uris" : [ "http://www.mendeley.com/documents/?uuid=4bed6973-fbae-4270-a3b2-f654968f2a6f" ] } ], "mendeley" : { "formattedCitation" : "(Borrelli &lt;i&gt;et al.&lt;/i&gt;, 2001b; Esposito and Fitzpatrick, 2011; Tong &lt;i&gt;et al.&lt;/i&gt;, 2010; Willaing and Ladelund, 2004)", "plainTextFormattedCitation" : "(Borrelli et al., 2001b; Esposito and Fitzpatrick, 2011; Tong et al., 2010; Willaing and Ladelund, 2004)", "previouslyFormattedCitation" : "(Borrelli &lt;i&gt;et al.&lt;/i&gt;, 2001b; Esposito and Fitzpatrick, 2011; Tong &lt;i&gt;et al.&lt;/i&gt;, 2010; Willaing and Ladelund, 2004)" }, "properties" : { "noteIndex" : 0 }, "schema" : "https://github.com/citation-style-language/schema/raw/master/csl-citation.json" }</w:instrText>
      </w:r>
      <w:r w:rsidR="007C6DAE">
        <w:rPr>
          <w:rFonts w:ascii="Times New Roman" w:hAnsi="Times New Roman" w:cs="Times New Roman"/>
        </w:rPr>
        <w:fldChar w:fldCharType="separate"/>
      </w:r>
      <w:r w:rsidR="004314A5" w:rsidRPr="004314A5">
        <w:rPr>
          <w:rFonts w:ascii="Times New Roman" w:hAnsi="Times New Roman" w:cs="Times New Roman"/>
          <w:noProof/>
        </w:rPr>
        <w:t xml:space="preserve">(Borrelli </w:t>
      </w:r>
      <w:r w:rsidR="004314A5" w:rsidRPr="004314A5">
        <w:rPr>
          <w:rFonts w:ascii="Times New Roman" w:hAnsi="Times New Roman" w:cs="Times New Roman"/>
          <w:i/>
          <w:noProof/>
        </w:rPr>
        <w:t>et al.</w:t>
      </w:r>
      <w:r w:rsidR="004314A5" w:rsidRPr="004314A5">
        <w:rPr>
          <w:rFonts w:ascii="Times New Roman" w:hAnsi="Times New Roman" w:cs="Times New Roman"/>
          <w:noProof/>
        </w:rPr>
        <w:t xml:space="preserve">, 2001b; Esposito and Fitzpatrick, 2011; Tong </w:t>
      </w:r>
      <w:r w:rsidR="004314A5" w:rsidRPr="004314A5">
        <w:rPr>
          <w:rFonts w:ascii="Times New Roman" w:hAnsi="Times New Roman" w:cs="Times New Roman"/>
          <w:i/>
          <w:noProof/>
        </w:rPr>
        <w:t>et al.</w:t>
      </w:r>
      <w:r w:rsidR="004314A5" w:rsidRPr="004314A5">
        <w:rPr>
          <w:rFonts w:ascii="Times New Roman" w:hAnsi="Times New Roman" w:cs="Times New Roman"/>
          <w:noProof/>
        </w:rPr>
        <w:t>, 2010; Willaing and Ladelund, 2004)</w:t>
      </w:r>
      <w:r w:rsidR="007C6DAE">
        <w:rPr>
          <w:rFonts w:ascii="Times New Roman" w:hAnsi="Times New Roman" w:cs="Times New Roman"/>
        </w:rPr>
        <w:fldChar w:fldCharType="end"/>
      </w:r>
      <w:r w:rsidR="007C6DAE">
        <w:rPr>
          <w:rFonts w:ascii="Times New Roman" w:hAnsi="Times New Roman" w:cs="Times New Roman"/>
        </w:rPr>
        <w:t xml:space="preserve">. </w:t>
      </w:r>
    </w:p>
    <w:p w:rsidR="007C6DAE" w:rsidRDefault="004650DD" w:rsidP="00126621">
      <w:pPr>
        <w:spacing w:line="480" w:lineRule="auto"/>
        <w:rPr>
          <w:rFonts w:ascii="Times New Roman" w:hAnsi="Times New Roman" w:cs="Times New Roman"/>
        </w:rPr>
      </w:pPr>
      <w:r>
        <w:rPr>
          <w:rFonts w:ascii="Times New Roman" w:hAnsi="Times New Roman" w:cs="Times New Roman"/>
        </w:rPr>
        <w:t xml:space="preserve">The logic model in Figure 1 identified potential mediating factors on nurses’ intentions to engage in health promotion practice. Indeed,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742-6723.2011.01416.x", "ISSN" : "17426731", "author" : [ { "dropping-particle" : "", "family" : "Freeman", "given" : "Toby", "non-dropping-particle" : "", "parse-names" : false, "suffix" : "" }, { "dropping-particle" : "", "family" : "Roche", "given" : "Ann M", "non-dropping-particle" : "", "parse-names" : false, "suffix" : "" }, { "dropping-particle" : "", "family" : "Williamson", "given" : "Paul", "non-dropping-particle" : "", "parse-names" : false, "suffix" : "" }, { "dropping-particle" : "", "family" : "Pidd", "given" : "Ken", "non-dropping-particle" : "", "parse-names" : false, "suffix" : "" } ], "container-title" : "Emergency Medicine Australasia", "id" : "ITEM-1", "issue" : "4", "issued" : { "date-parts" : [ [ "2011", "8" ] ] }, "page" : "479-489", "title" : "Hazardous alcohol use interventions with emergency patients: Self-reported practices of nurses, and predictors of behaviour", "type" : "article-journal", "volume" : "23" }, "uris" : [ "http://www.mendeley.com/documents/?uuid=eaeaf1ff-f2f5-40ef-914b-2a5fc002aacd" ] } ], "mendeley" : { "formattedCitation" : "(Freeman &lt;i&gt;et al.&lt;/i&gt;, 2011)", "manualFormatting" : "Freeman et al. (2011)", "plainTextFormattedCitation" : "(Freeman et al., 2011)", "previouslyFormattedCitation" : "(Freeman &lt;i&gt;et al.&lt;/i&gt;, 2011)" }, "properties" : { "noteIndex" : 0 }, "schema" : "https://github.com/citation-style-language/schema/raw/master/csl-citation.json" }</w:instrText>
      </w:r>
      <w:r>
        <w:rPr>
          <w:rFonts w:ascii="Times New Roman" w:hAnsi="Times New Roman" w:cs="Times New Roman"/>
        </w:rPr>
        <w:fldChar w:fldCharType="separate"/>
      </w:r>
      <w:r w:rsidRPr="004650DD">
        <w:rPr>
          <w:rFonts w:ascii="Times New Roman" w:hAnsi="Times New Roman" w:cs="Times New Roman"/>
          <w:noProof/>
        </w:rPr>
        <w:t xml:space="preserve">Freeman </w:t>
      </w:r>
      <w:r w:rsidRPr="004650DD">
        <w:rPr>
          <w:rFonts w:ascii="Times New Roman" w:hAnsi="Times New Roman" w:cs="Times New Roman"/>
          <w:i/>
          <w:noProof/>
        </w:rPr>
        <w:t>et al.</w:t>
      </w:r>
      <w:r w:rsidRPr="004650DD">
        <w:rPr>
          <w:rFonts w:ascii="Times New Roman" w:hAnsi="Times New Roman" w:cs="Times New Roman"/>
          <w:noProof/>
        </w:rPr>
        <w:t xml:space="preserve"> </w:t>
      </w:r>
      <w:r>
        <w:rPr>
          <w:rFonts w:ascii="Times New Roman" w:hAnsi="Times New Roman" w:cs="Times New Roman"/>
          <w:noProof/>
        </w:rPr>
        <w:t>(</w:t>
      </w:r>
      <w:r w:rsidRPr="004650DD">
        <w:rPr>
          <w:rFonts w:ascii="Times New Roman" w:hAnsi="Times New Roman" w:cs="Times New Roman"/>
          <w:noProof/>
        </w:rPr>
        <w:t>2011)</w:t>
      </w:r>
      <w:r>
        <w:rPr>
          <w:rFonts w:ascii="Times New Roman" w:hAnsi="Times New Roman" w:cs="Times New Roman"/>
        </w:rPr>
        <w:fldChar w:fldCharType="end"/>
      </w:r>
      <w:r>
        <w:rPr>
          <w:rFonts w:ascii="Times New Roman" w:hAnsi="Times New Roman" w:cs="Times New Roman"/>
        </w:rPr>
        <w:t xml:space="preserve"> suggested that </w:t>
      </w:r>
      <w:r w:rsidR="002D5329">
        <w:rPr>
          <w:rFonts w:ascii="Times New Roman" w:hAnsi="Times New Roman" w:cs="Times New Roman"/>
        </w:rPr>
        <w:t xml:space="preserve">normative expectations of the people involved (e.g. patient, patient’s family, medical staff) may influence nurses’ health promotion practice, as may workplace factors such as time constraints or busyness </w:t>
      </w:r>
      <w:r w:rsidR="002D5329">
        <w:rPr>
          <w:rFonts w:ascii="Times New Roman" w:hAnsi="Times New Roman" w:cs="Times New Roman"/>
        </w:rPr>
        <w:fldChar w:fldCharType="begin" w:fldLock="1"/>
      </w:r>
      <w:r w:rsidR="002A6400">
        <w:rPr>
          <w:rFonts w:ascii="Times New Roman" w:hAnsi="Times New Roman" w:cs="Times New Roman"/>
        </w:rPr>
        <w:instrText>ADDIN CSL_CITATION { "citationItems" : [ { "id" : "ITEM-1", "itemData" : { "DOI" : "10.1111/j.1365-2702.2006.01577.x", "ISSN" : "0962-1067", "PMID" : "17335533", "abstract" : "AIM: To identify nurses' beliefs about health promotion and its delivery in routine care of people aged over 65 years.\n\nBACKGROUND: Regardless of age, health promotion interventions can enhance health and, in general, older people are motivated to take such preventive action. The National Service Framework for Older People sets the promotion of healthy living as a standard for UK National Health Service Trusts. However, the delivery of health promotion is 'haphazard'; patients aged over 65 years rarely report receiving health promotion, and reports from nurses suggest they are unsure how to deliver effective health promotion.\n\nMETHOD: A theory-based survey of all nurses working in a department specializing in the care of people aged over 65 years, 41% of questionnaires were returned.\n\nRESULTS: The majority of nurses identified examples of health promotion and 88% judged health promotion to be effective and worthwhile. Three quarters of the sample viewed health promotion as part of their role and most of the respondents were confident in their ability to provide health promotion. However, the respondents also reported that health promotion was not appropriate for all their patients and considered it an increasingly difficult task as people got older. Organizational barriers to the routine provision of health promotion were identified.\n\nCONCLUSION: Nurses working on wards for people aged over 65 years are mostly positive about integrating health promotion into their everyday work. However, for health promotion to be routinely implemented, all nursing staff need to feel confident in undertaking the task and believe it is worthwhile. Health promotion needs to be awarded greater importance by hospital management to ensure that it does not conflict with other work priorities. Until this happens the provision of health promotion in hospitals will remain sporadic and lack conviction.\n\nRELEVANCE TO CLINICAL PRACTICE: With an increasing older population nurses need to be confident and proficient at implementing health promotion to patients aged over 65 years. This survey demonstrates that nurses need more training and support to achieve this.", "author" : [ { "dropping-particle" : "", "family" : "Kelley", "given" : "Kate", "non-dropping-particle" : "", "parse-names" : false, "suffix" : "" }, { "dropping-particle" : "", "family" : "Abraham", "given" : "Charles", "non-dropping-particle" : "", "parse-names" : false, "suffix" : "" } ], "container-title" : "Journal of clinical nursing", "id" : "ITEM-1", "issue" : "3", "issued" : { "date-parts" : [ [ "2007", "3" ] ] }, "page" : "569-79", "title" : "Health promotion for people aged over 65 years in hospitals: nurses' perceptions about their role.", "type" : "article-journal", "volume" : "16" }, "uris" : [ "http://www.mendeley.com/documents/?uuid=7c0d0f74-daaf-4707-a2e9-30d1a5924d45" ] } ], "mendeley" : { "formattedCitation" : "(Kelley and Abraham, 2007)", "plainTextFormattedCitation" : "(Kelley and Abraham, 2007)", "previouslyFormattedCitation" : "(Kelley and Abraham, 2007)" }, "properties" : { "noteIndex" : 0 }, "schema" : "https://github.com/citation-style-language/schema/raw/master/csl-citation.json" }</w:instrText>
      </w:r>
      <w:r w:rsidR="002D5329">
        <w:rPr>
          <w:rFonts w:ascii="Times New Roman" w:hAnsi="Times New Roman" w:cs="Times New Roman"/>
        </w:rPr>
        <w:fldChar w:fldCharType="separate"/>
      </w:r>
      <w:r w:rsidR="002D5329" w:rsidRPr="002D5329">
        <w:rPr>
          <w:rFonts w:ascii="Times New Roman" w:hAnsi="Times New Roman" w:cs="Times New Roman"/>
          <w:noProof/>
        </w:rPr>
        <w:t>(Kelley and Abraham, 2007)</w:t>
      </w:r>
      <w:r w:rsidR="002D5329">
        <w:rPr>
          <w:rFonts w:ascii="Times New Roman" w:hAnsi="Times New Roman" w:cs="Times New Roman"/>
        </w:rPr>
        <w:fldChar w:fldCharType="end"/>
      </w:r>
      <w:r w:rsidR="002D5329">
        <w:rPr>
          <w:rFonts w:ascii="Times New Roman" w:hAnsi="Times New Roman" w:cs="Times New Roman"/>
        </w:rPr>
        <w:t xml:space="preserve">. </w:t>
      </w:r>
      <w:r w:rsidR="007F216F">
        <w:rPr>
          <w:rFonts w:ascii="Times New Roman" w:hAnsi="Times New Roman" w:cs="Times New Roman"/>
        </w:rPr>
        <w:t xml:space="preserve">This review </w:t>
      </w:r>
      <w:r w:rsidR="002A6400">
        <w:rPr>
          <w:rFonts w:ascii="Times New Roman" w:hAnsi="Times New Roman" w:cs="Times New Roman"/>
        </w:rPr>
        <w:t xml:space="preserve">bears out </w:t>
      </w:r>
      <w:r w:rsidR="00795A94">
        <w:rPr>
          <w:rFonts w:ascii="Times New Roman" w:hAnsi="Times New Roman" w:cs="Times New Roman"/>
        </w:rPr>
        <w:t xml:space="preserve">that the likelihood of a nurse engaging in health promotion practice may be </w:t>
      </w:r>
      <w:r>
        <w:rPr>
          <w:rFonts w:ascii="Times New Roman" w:hAnsi="Times New Roman" w:cs="Times New Roman"/>
        </w:rPr>
        <w:t xml:space="preserve">less influenced by any reluctance associated with personal health behaviours, and </w:t>
      </w:r>
      <w:r w:rsidR="00795A94">
        <w:rPr>
          <w:rFonts w:ascii="Times New Roman" w:hAnsi="Times New Roman" w:cs="Times New Roman"/>
        </w:rPr>
        <w:t xml:space="preserve">more influenced by </w:t>
      </w:r>
      <w:r w:rsidR="00795A94">
        <w:rPr>
          <w:rFonts w:ascii="Times New Roman" w:hAnsi="Times New Roman" w:cs="Times New Roman"/>
        </w:rPr>
        <w:lastRenderedPageBreak/>
        <w:t>professional skills and training</w:t>
      </w:r>
      <w:r>
        <w:rPr>
          <w:rFonts w:ascii="Times New Roman" w:hAnsi="Times New Roman" w:cs="Times New Roman"/>
        </w:rPr>
        <w:t xml:space="preserve">. Nurses with skills and confidence are more likely to raise the issue, irrespective of their own personal health behaviours. </w:t>
      </w:r>
      <w:r w:rsidR="002A6400">
        <w:rPr>
          <w:rFonts w:ascii="Times New Roman" w:hAnsi="Times New Roman" w:cs="Times New Roman"/>
        </w:rPr>
        <w:t>Greater a</w:t>
      </w:r>
      <w:r>
        <w:rPr>
          <w:rFonts w:ascii="Times New Roman" w:hAnsi="Times New Roman" w:cs="Times New Roman"/>
        </w:rPr>
        <w:t>wareness of the situational factors which can help or hinder conversations about behaviour change may</w:t>
      </w:r>
      <w:r w:rsidR="007F216F">
        <w:rPr>
          <w:rFonts w:ascii="Times New Roman" w:hAnsi="Times New Roman" w:cs="Times New Roman"/>
        </w:rPr>
        <w:t xml:space="preserve"> thus</w:t>
      </w:r>
      <w:r>
        <w:rPr>
          <w:rFonts w:ascii="Times New Roman" w:hAnsi="Times New Roman" w:cs="Times New Roman"/>
        </w:rPr>
        <w:t xml:space="preserve"> be a more useful focus for future nursing education and policy than a focus on nurses’ personal health behaviours. </w:t>
      </w:r>
    </w:p>
    <w:p w:rsidR="002A6400" w:rsidRDefault="002A6400" w:rsidP="002A6400">
      <w:pPr>
        <w:spacing w:line="480" w:lineRule="auto"/>
        <w:rPr>
          <w:rFonts w:ascii="Times New Roman" w:hAnsi="Times New Roman" w:cs="Times New Roman"/>
        </w:rPr>
      </w:pPr>
      <w:r w:rsidRPr="00F62AE0">
        <w:rPr>
          <w:rFonts w:ascii="Times New Roman" w:hAnsi="Times New Roman" w:cs="Times New Roman"/>
        </w:rPr>
        <w:t xml:space="preserve">Behaviour change is a complex process, and different health behaviours may present differing barriers to raising the issue for </w:t>
      </w:r>
      <w:r>
        <w:rPr>
          <w:rFonts w:ascii="Times New Roman" w:hAnsi="Times New Roman" w:cs="Times New Roman"/>
        </w:rPr>
        <w:t>nurse</w:t>
      </w:r>
      <w:r w:rsidRPr="00F62AE0">
        <w:rPr>
          <w:rFonts w:ascii="Times New Roman" w:hAnsi="Times New Roman" w:cs="Times New Roman"/>
        </w:rPr>
        <w:t>s. In England, some behaviours such as weight management or smokin</w:t>
      </w:r>
      <w:r>
        <w:rPr>
          <w:rFonts w:ascii="Times New Roman" w:hAnsi="Times New Roman" w:cs="Times New Roman"/>
        </w:rPr>
        <w:t xml:space="preserve">g have clear referral pathway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NICE", "given" : "", "non-dropping-particle" : "", "parse-names" : false, "suffix" : "" } ], "id" : "ITEM-1", "issued" : { "date-parts" : [ [ "2014" ] ] }, "publisher-place" : "London, UK", "title" : "Behaviour change: Individual approaches (Public health guidance 49)", "type" : "report" }, "uris" : [ "http://www.mendeley.com/documents/?uuid=109189d3-8fe1-4f85-8126-ce070a130b41" ] } ], "mendeley" : { "formattedCitation" : "(NICE, 2014)", "manualFormatting" : "(e.g. NICE 2014)", "plainTextFormattedCitation" : "(NICE, 2014)", "previouslyFormattedCitation" : "(NICE, 2014)" }, "properties" : { "noteIndex" : 0 }, "schema" : "https://github.com/citation-style-language/schema/raw/master/csl-citation.json" }</w:instrText>
      </w:r>
      <w:r>
        <w:rPr>
          <w:rFonts w:ascii="Times New Roman" w:hAnsi="Times New Roman" w:cs="Times New Roman"/>
        </w:rPr>
        <w:fldChar w:fldCharType="separate"/>
      </w:r>
      <w:r w:rsidRPr="00C745C4">
        <w:rPr>
          <w:rFonts w:ascii="Times New Roman" w:hAnsi="Times New Roman" w:cs="Times New Roman"/>
          <w:noProof/>
        </w:rPr>
        <w:t>(</w:t>
      </w:r>
      <w:r w:rsidRPr="00F62AE0">
        <w:rPr>
          <w:rFonts w:ascii="Times New Roman" w:hAnsi="Times New Roman" w:cs="Times New Roman"/>
          <w:noProof/>
        </w:rPr>
        <w:t>e.g.</w:t>
      </w:r>
      <w:r>
        <w:rPr>
          <w:rFonts w:ascii="Times New Roman" w:hAnsi="Times New Roman" w:cs="Times New Roman"/>
          <w:noProof/>
        </w:rPr>
        <w:t xml:space="preserve"> </w:t>
      </w:r>
      <w:r w:rsidRPr="00C745C4">
        <w:rPr>
          <w:rFonts w:ascii="Times New Roman" w:hAnsi="Times New Roman" w:cs="Times New Roman"/>
          <w:noProof/>
        </w:rPr>
        <w:t>NICE 2014)</w:t>
      </w:r>
      <w:r>
        <w:rPr>
          <w:rFonts w:ascii="Times New Roman" w:hAnsi="Times New Roman" w:cs="Times New Roman"/>
        </w:rPr>
        <w:fldChar w:fldCharType="end"/>
      </w:r>
      <w:r w:rsidRPr="00F62AE0">
        <w:rPr>
          <w:rFonts w:ascii="Times New Roman" w:hAnsi="Times New Roman" w:cs="Times New Roman"/>
        </w:rPr>
        <w:t xml:space="preserve"> and </w:t>
      </w:r>
      <w:r>
        <w:rPr>
          <w:rFonts w:ascii="Times New Roman" w:hAnsi="Times New Roman" w:cs="Times New Roman"/>
        </w:rPr>
        <w:t>nurses’ own behaviour</w:t>
      </w:r>
      <w:r w:rsidRPr="00F62AE0">
        <w:rPr>
          <w:rFonts w:ascii="Times New Roman" w:hAnsi="Times New Roman" w:cs="Times New Roman"/>
        </w:rPr>
        <w:t xml:space="preserve"> is less important as they have to routinely ask about these issues. Behaviours without clear referral mechanisms, such as physical activity, may be treated differently. </w:t>
      </w:r>
      <w:r>
        <w:rPr>
          <w:rFonts w:ascii="Times New Roman" w:hAnsi="Times New Roman" w:cs="Times New Roman"/>
        </w:rPr>
        <w:t>Nurse</w:t>
      </w:r>
      <w:r w:rsidRPr="00F62AE0">
        <w:rPr>
          <w:rFonts w:ascii="Times New Roman" w:hAnsi="Times New Roman" w:cs="Times New Roman"/>
        </w:rPr>
        <w:t>s do not have to ask about these behaviours routinely, but might be more likely to do so if they engage in the behaviour themselves</w:t>
      </w:r>
      <w:r>
        <w:rPr>
          <w:rFonts w:ascii="Times New Roman" w:hAnsi="Times New Roman" w:cs="Times New Roman"/>
        </w:rPr>
        <w:t xml:space="preserve"> </w:t>
      </w:r>
      <w:r>
        <w:rPr>
          <w:rFonts w:ascii="Times New Roman" w:hAnsi="Times New Roman" w:cs="Times New Roman"/>
        </w:rPr>
        <w:fldChar w:fldCharType="begin" w:fldLock="1"/>
      </w:r>
      <w:r w:rsidR="00B10E46">
        <w:rPr>
          <w:rFonts w:ascii="Times New Roman" w:hAnsi="Times New Roman" w:cs="Times New Roman"/>
        </w:rPr>
        <w:instrText>ADDIN CSL_CITATION { "citationItems" : [ { "id" : "ITEM-1", "itemData" : { "DOI" : "10.1136/bjsm.32.3.242", "ISBN" : "0306-3674", "ISSN" : "0306-3674", "PMID" : "9773175", "abstract" : "OBJECTIVE: To examine the promotion of physical activity by general practitioners (GPs) and practice nurses (PNs). METHODS: A questionnaire that examined the types of barriers and the levels of their influence as well as stage of change for activity promotion and for personal behaviour was mailed to 846 subjects. RESULTS: The return rate exceeded 70% in each group with a high proportion (69%) of GPs and PNs reporting that they regularly promote physical activity with their patients. GPs were less likely to regularly promote physical activity with their patients if they indicated lack of time as a barrier (odds ratio (OR) = 0.73, 95% confidence interval (CI) 0.58 to 0.93) or lack of incentives (OR = 0.74, 95% CI 0.59 to 0.94), and more likely to promote exercise if they themselves were regular exercisers (OR = 3.19, 95% CI 1.96 to 5.18). However, for PNs longer consultation times (by 1.5 to 2 minutes) had a higher likelihood of producing regular promotion of activity (OR = 1.61, 95% CI 1.02 to 1.62). For PNs personal physical activity stage was the strongest significant predictor of promotion level, but with a stronger effect (OR = 4.77, 95% CI 1.48 to 15.35) than in the GPs. CONCLUSION: The main finding is that GPs in the action or maintenance stage of changing their own physical activity are three times more likely to regularly promote the same behaviour in their patients than those in the other stages; for PNs the same difference quadruples the likelihood of them promoting physical activity. Professional readiness to change is influenced by known system barriers in GPs, and not in PNs, but is more strongly predicted by personal physical activity behaviour in both groups.", "author" : [ { "dropping-particle" : "", "family" : "McKenna", "given" : "J.", "non-dropping-particle" : "", "parse-names" : false, "suffix" : "" }, { "dropping-particle" : "", "family" : "Naylor", "given" : "P. J.", "non-dropping-particle" : "", "parse-names" : false, "suffix" : "" }, { "dropping-particle" : "", "family" : "McDowell", "given" : "N", "non-dropping-particle" : "", "parse-names" : false, "suffix" : "" } ], "container-title" : "British journal of sports medicine", "id" : "ITEM-1", "issue" : "3", "issued" : { "date-parts" : [ [ "1998", "9", "1" ] ] }, "note" : "From Duplicate 1 (Barriers to physical activity promotion by general practitioners and practice nurses. - McKenna, J.; Naylor, P. J.; McDowell, N)\n\nFrom Duplicate 1 (Barriers to physical activity promotion by general practitioners and practice nurses. - McKenna, J.; Naylor, P. J.; McDowell, N)\n\nFrom Duplicate 2 (Barriers to physical activity promotion by general practitioners and practice nurses. - McKenna, J; Naylor, P J; McDowell, N)\n\nAccession Number: 9773175. Language: English. Date Revised: 20151119. Date Created: 19981209. Date Completed: 19981209. Update Code: 20151204. Publication Type: Journal Article. Journal ID: 0432520. Publication Model: Print. Cited Medium: Print. NLM ISO Abbr: Br J Sports Med. PubMed Central ID: PMC1756103. Comment: Cites: Am Rev Respir Dis. 1983 Jun;127(6):739-46. (PMID: 6859657). Cites: Prev Med. 1997 May-Jun;26(3):382-8. (PMID: 9144763). Cites: Am J Prev Med. 1988;4(4 Suppl):27-48; discussion 49-52. (PMID: 3079141). Cites: J Fam Pract. 1992 Jan;34(1):86-91. (PMID: 1728659). Cites: Circulation. 1992 Jul;86(1):340-4. (PMID: 1617788). Cites: J Subst Abuse. 1990;2(2):217-35. (PMID: 2136111). Cites: Health Psychol. 1992;11(4):257-61. (PMID: 1396494). Cites: J Fam Pract. 1992 Oct;35(4):388-94. (PMID: 1402726). Cites: Prev Med. 1992 Nov;21(6):679-87. (PMID: 1438114). Cites: BMJ. 1993 Jul 17;307(6897):188-90. (PMID: 8343750). Cites: Fam Pract. 1993 Jun;10(2):137-51. (PMID: 8359603). Cites: Health Educ Q. 1993 Fall;20(3):431-40. (PMID: 8307765). Cites: Br J Gen Pract. 1994 May;44(382):224-8. (PMID: 8204337). Cites: Am J Health Promot. 1994 Sep-Oct;9(1):49-55. (PMID: 10147495). Cites: BMJ. 1996 Apr 13;312(7036):949-52. (PMID: 8616310). Cites: Prev Med. 1995 Nov;24(6):543-5. (PMID: 8610075). Cites: Prev Med. 1995 Nov;24(6):546-52. (PMID: 8610076). Cites: Clin J Sport Med. 1996 Apr;6(2):112-8. (PMID: 8673568). Cites: Br J Gen Pract. 1996 Mar;46(404):187-92. (PMID: 8731628). Cites: Prev Med. 1996 May-Jun;25(3):225-33. (PMID: 8780999). Cites: Fam Pract. 1997 Apr;14(2):160-76. (PMID: 9137956). Cites: Med Care. 1984 Apr;22(4):360-5. (PMID: 6717116). Linking ISSN: 03063674. Subset: IM; Date of Electronic Publication: 19980901. Current Imprints: Publication: London : BMJ Publishing Group; Original Imprints: Publication: Loughborough, Eng.\n\nFrom Duplicate 2 (Barriers to physical activity promotion by general practitioners and practice nurses. - McKenna, J.; Naylor, P. J.; McDowell, N)\n\nFrom Duplicate 2 (Barriers to physical activity promotion by general practitioners and practice nurses. - McKenna, J; Naylor, P; McDowell, N)\n\nAccession Number: 107197797. Language: English. Entry Date: 19990701. Revision Date: 20150711. Publication Type: Journal Article; research; tables/charts. Journal Subset: Allied Health; Biomedical; Double Blind Peer Reviewed; Europe; Expert Peer Reviewed; Peer Reviewed; UK &amp;amp; Ireland. NLM UID: 0432520.\n\nFrom Duplicate 1 (Factors that influence practice nurses to promote physical activity. - McDowell, N; McKenna, J; Naylor, P)\n\nAccession Number: 107296116. Language: English. Entry Date: 19981101. Revision Date: 20150711. Publication Type: Journal Article; research; tables/charts. Journal Subset: Allied Health; Biomedical; Double Blind Peer Reviewed; Europe; Expert Peer Reviewed; Peer Reviewed; UK &amp;amp; Ireland. NLM UID: 0432520.\n\nFrom Duplicate 1 (Factors that influence practice nurses to promote physical activity. - McDowell, N; McKenna, J; Naylor, P)\n\nAccession Number: 107296116. Language: English. Entry Date: 19981101. Revision Date: 20150711. Publication Type: Journal Article; research; tables/charts. Journal Subset: Allied Health; Biomedical; Double Blind Peer Reviewed; Europe; Expert Peer Reviewed; Peer Reviewed; UK &amp;amp; Ireland. NLM UID: 0432520.", "page" : "242-247", "publisher" : "BMJ Publishing Group", "publisher-place" : "Exercise and Health Research Unit, University of Bristol, 34 West Park, Bristol BS8 2LU, United Kingdom", "title" : "Barriers to physical activity promotion by general practitioners and practice nurses.", "type" : "article-journal", "volume" : "32" }, "uris" : [ "http://www.mendeley.com/documents/?uuid=70c0ca15-bd2d-4db8-8489-1681bdd926a3" ] } ], "mendeley" : { "formattedCitation" : "(J. McKenna &lt;i&gt;et al.&lt;/i&gt;, 1998)", "plainTextFormattedCitation" : "(J. McKenna et al., 1998)", "previouslyFormattedCitation" : "(J. McKenna &lt;i&gt;et al.&lt;/i&gt;, 1998)" }, "properties" : { "noteIndex" : 0 }, "schema" : "https://github.com/citation-style-language/schema/raw/master/csl-citation.json" }</w:instrText>
      </w:r>
      <w:r>
        <w:rPr>
          <w:rFonts w:ascii="Times New Roman" w:hAnsi="Times New Roman" w:cs="Times New Roman"/>
        </w:rPr>
        <w:fldChar w:fldCharType="separate"/>
      </w:r>
      <w:r w:rsidR="004314A5" w:rsidRPr="004314A5">
        <w:rPr>
          <w:rFonts w:ascii="Times New Roman" w:hAnsi="Times New Roman" w:cs="Times New Roman"/>
          <w:noProof/>
        </w:rPr>
        <w:t>(</w:t>
      </w:r>
      <w:r w:rsidR="007F216F">
        <w:rPr>
          <w:rFonts w:ascii="Times New Roman" w:hAnsi="Times New Roman" w:cs="Times New Roman"/>
          <w:noProof/>
        </w:rPr>
        <w:t>M</w:t>
      </w:r>
      <w:r w:rsidR="004314A5" w:rsidRPr="004314A5">
        <w:rPr>
          <w:rFonts w:ascii="Times New Roman" w:hAnsi="Times New Roman" w:cs="Times New Roman"/>
          <w:noProof/>
        </w:rPr>
        <w:t xml:space="preserve">cKenna </w:t>
      </w:r>
      <w:r w:rsidR="004314A5" w:rsidRPr="004314A5">
        <w:rPr>
          <w:rFonts w:ascii="Times New Roman" w:hAnsi="Times New Roman" w:cs="Times New Roman"/>
          <w:i/>
          <w:noProof/>
        </w:rPr>
        <w:t>et al.</w:t>
      </w:r>
      <w:r w:rsidR="004314A5" w:rsidRPr="004314A5">
        <w:rPr>
          <w:rFonts w:ascii="Times New Roman" w:hAnsi="Times New Roman" w:cs="Times New Roman"/>
          <w:noProof/>
        </w:rPr>
        <w:t>, 1998)</w:t>
      </w:r>
      <w:r>
        <w:rPr>
          <w:rFonts w:ascii="Times New Roman" w:hAnsi="Times New Roman" w:cs="Times New Roman"/>
        </w:rPr>
        <w:fldChar w:fldCharType="end"/>
      </w:r>
      <w:r>
        <w:rPr>
          <w:rFonts w:ascii="Times New Roman" w:hAnsi="Times New Roman" w:cs="Times New Roman"/>
        </w:rPr>
        <w:t xml:space="preserve">. </w:t>
      </w:r>
    </w:p>
    <w:p w:rsidR="002A6400" w:rsidRDefault="002A6400" w:rsidP="002A6400">
      <w:pPr>
        <w:spacing w:line="480" w:lineRule="auto"/>
        <w:rPr>
          <w:rFonts w:ascii="Times New Roman" w:hAnsi="Times New Roman" w:cs="Times New Roman"/>
        </w:rPr>
      </w:pPr>
      <w:r w:rsidRPr="00F62AE0">
        <w:rPr>
          <w:rFonts w:ascii="Times New Roman" w:hAnsi="Times New Roman" w:cs="Times New Roman"/>
        </w:rPr>
        <w:t xml:space="preserve">The assertion that </w:t>
      </w:r>
      <w:r>
        <w:rPr>
          <w:rFonts w:ascii="Times New Roman" w:hAnsi="Times New Roman" w:cs="Times New Roman"/>
        </w:rPr>
        <w:t>nurse</w:t>
      </w:r>
      <w:r w:rsidRPr="00F62AE0">
        <w:rPr>
          <w:rFonts w:ascii="Times New Roman" w:hAnsi="Times New Roman" w:cs="Times New Roman"/>
        </w:rPr>
        <w:t xml:space="preserve">s should personally practise those behaviours they wish to encourage in others has been countered with an argument that </w:t>
      </w:r>
      <w:r>
        <w:rPr>
          <w:rFonts w:ascii="Times New Roman" w:hAnsi="Times New Roman" w:cs="Times New Roman"/>
        </w:rPr>
        <w:t>the</w:t>
      </w:r>
      <w:r w:rsidRPr="00F62AE0">
        <w:rPr>
          <w:rFonts w:ascii="Times New Roman" w:hAnsi="Times New Roman" w:cs="Times New Roman"/>
        </w:rPr>
        <w:t xml:space="preserve"> shared experience of an unhealthy lifestyle may help </w:t>
      </w:r>
      <w:r>
        <w:rPr>
          <w:rFonts w:ascii="Times New Roman" w:hAnsi="Times New Roman" w:cs="Times New Roman"/>
        </w:rPr>
        <w:t>nurse</w:t>
      </w:r>
      <w:r w:rsidRPr="00F62AE0">
        <w:rPr>
          <w:rFonts w:ascii="Times New Roman" w:hAnsi="Times New Roman" w:cs="Times New Roman"/>
        </w:rPr>
        <w:t>s to better understand the difficulties of behaviour change. This view is often asserted in opinion pieces and commentaries in</w:t>
      </w:r>
      <w:r>
        <w:rPr>
          <w:rFonts w:ascii="Times New Roman" w:hAnsi="Times New Roman" w:cs="Times New Roman"/>
        </w:rPr>
        <w:t xml:space="preserve"> the</w:t>
      </w:r>
      <w:r w:rsidRPr="00F62AE0">
        <w:rPr>
          <w:rFonts w:ascii="Times New Roman" w:hAnsi="Times New Roman" w:cs="Times New Roman"/>
        </w:rPr>
        <w:t xml:space="preserve"> professional</w:t>
      </w:r>
      <w:r>
        <w:rPr>
          <w:rFonts w:ascii="Times New Roman" w:hAnsi="Times New Roman" w:cs="Times New Roman"/>
        </w:rPr>
        <w:t xml:space="preserve"> nursing</w:t>
      </w:r>
      <w:r w:rsidRPr="00F62AE0">
        <w:rPr>
          <w:rFonts w:ascii="Times New Roman" w:hAnsi="Times New Roman" w:cs="Times New Roman"/>
        </w:rPr>
        <w:t xml:space="preserve"> literature </w:t>
      </w:r>
      <w:r w:rsidRPr="00F62AE0">
        <w:rPr>
          <w:rFonts w:ascii="Times New Roman" w:hAnsi="Times New Roman" w:cs="Times New Roman"/>
        </w:rPr>
        <w:fldChar w:fldCharType="begin" w:fldLock="1"/>
      </w:r>
      <w:r>
        <w:rPr>
          <w:rFonts w:ascii="Times New Roman" w:hAnsi="Times New Roman" w:cs="Times New Roman"/>
        </w:rPr>
        <w:instrText>ADDIN CSL_CITATION { "citationItems" : [ { "id" : "ITEM-1", "itemData" : { "ISSN" : "0029-6570", "PMID" : "20461939", "abstract" : "Asking nurses to be healthy role models could spoil their relationship with patients, says Rosemary Cook.", "author" : [ { "dropping-particle" : "", "family" : "Cook", "given" : "Rosemary", "non-dropping-particle" : "", "parse-names" : false, "suffix" : "" } ], "container-title" : "Nursing Standard", "id" : "ITEM-1", "issue" : "32", "issued" : { "date-parts" : [ [ "2010" ] ] }, "page" : "26-27", "title" : "Only human, and all the better for it.", "type" : "article-journal", "volume" : "24" }, "uris" : [ "http://www.mendeley.com/documents/?uuid=6ee27d5b-cadb-4332-a44f-70bab94f3716" ] }, { "id" : "ITEM-2", "itemData" : { "abstract" : "Cannot find this article", "author" : [ { "dropping-particle" : "", "family" : "Denehy", "given" : "Janice", "non-dropping-particle" : "", "parse-names" : false, "suffix" : "" } ], "container-title" : "Journal of School Nursing", "id" : "ITEM-2", "issue" : "1", "issued" : { "date-parts" : [ [ "2008" ] ] }, "page" : "1-3", "title" : "Role Models for Healthy Lifestyles Revisted", "type" : "article-journal", "volume" : "24" }, "uris" : [ "http://www.mendeley.com/documents/?uuid=2161764e-da3a-4357-8267-47b019fc9ef1" ] } ], "mendeley" : { "formattedCitation" : "(Cook, 2010; Denehy, 2008)", "manualFormatting" : "(e.g. Cook 2010; Denehy 2008)", "plainTextFormattedCitation" : "(Cook, 2010; Denehy, 2008)", "previouslyFormattedCitation" : "(Cook, 2010; Denehy, 2008)" }, "properties" : { "noteIndex" : 0 }, "schema" : "https://github.com/citation-style-language/schema/raw/master/csl-citation.json" }</w:instrText>
      </w:r>
      <w:r w:rsidRPr="00F62AE0">
        <w:rPr>
          <w:rFonts w:ascii="Times New Roman" w:hAnsi="Times New Roman" w:cs="Times New Roman"/>
        </w:rPr>
        <w:fldChar w:fldCharType="separate"/>
      </w:r>
      <w:r w:rsidRPr="00F62AE0">
        <w:rPr>
          <w:rFonts w:ascii="Times New Roman" w:hAnsi="Times New Roman" w:cs="Times New Roman"/>
          <w:noProof/>
        </w:rPr>
        <w:t>(e.g. Cook 2010; Denehy 2008)</w:t>
      </w:r>
      <w:r w:rsidRPr="00F62AE0">
        <w:rPr>
          <w:rFonts w:ascii="Times New Roman" w:hAnsi="Times New Roman" w:cs="Times New Roman"/>
        </w:rPr>
        <w:fldChar w:fldCharType="end"/>
      </w:r>
      <w:r w:rsidRPr="00F62AE0">
        <w:rPr>
          <w:rFonts w:ascii="Times New Roman" w:hAnsi="Times New Roman" w:cs="Times New Roman"/>
        </w:rPr>
        <w:t xml:space="preserve">. </w:t>
      </w:r>
      <w:r>
        <w:rPr>
          <w:rFonts w:ascii="Times New Roman" w:hAnsi="Times New Roman" w:cs="Times New Roman"/>
        </w:rPr>
        <w:t xml:space="preserve">These interpersonal factors were included in the study logic model as potential effect moderators of nurses’ health promotion practice. </w:t>
      </w:r>
      <w:r w:rsidRPr="00F62AE0">
        <w:rPr>
          <w:rFonts w:ascii="Times New Roman" w:hAnsi="Times New Roman" w:cs="Times New Roman"/>
        </w:rPr>
        <w:t>This review found mixed evidence regarding this argument, but suggested that patients</w:t>
      </w:r>
      <w:r>
        <w:rPr>
          <w:rFonts w:ascii="Times New Roman" w:hAnsi="Times New Roman" w:cs="Times New Roman"/>
        </w:rPr>
        <w:t xml:space="preserve"> may </w:t>
      </w:r>
      <w:r w:rsidR="007F216F">
        <w:rPr>
          <w:rFonts w:ascii="Times New Roman" w:hAnsi="Times New Roman" w:cs="Times New Roman"/>
        </w:rPr>
        <w:t>have</w:t>
      </w:r>
      <w:r>
        <w:rPr>
          <w:rFonts w:ascii="Times New Roman" w:hAnsi="Times New Roman" w:cs="Times New Roman"/>
        </w:rPr>
        <w:t xml:space="preserve"> more confidence in nurse</w:t>
      </w:r>
      <w:r w:rsidR="00F83781">
        <w:rPr>
          <w:rFonts w:ascii="Times New Roman" w:hAnsi="Times New Roman" w:cs="Times New Roman"/>
        </w:rPr>
        <w:t>s who have a healthy lifestyle, a</w:t>
      </w:r>
      <w:r w:rsidR="007F216F">
        <w:rPr>
          <w:rFonts w:ascii="Times New Roman" w:hAnsi="Times New Roman" w:cs="Times New Roman"/>
        </w:rPr>
        <w:t xml:space="preserve">lthough </w:t>
      </w:r>
      <w:r w:rsidRPr="00F62AE0">
        <w:rPr>
          <w:rFonts w:ascii="Times New Roman" w:hAnsi="Times New Roman" w:cs="Times New Roman"/>
        </w:rPr>
        <w:t>it should be noted that the</w:t>
      </w:r>
      <w:r w:rsidR="00F83781">
        <w:rPr>
          <w:rFonts w:ascii="Times New Roman" w:hAnsi="Times New Roman" w:cs="Times New Roman"/>
        </w:rPr>
        <w:t>re were only two</w:t>
      </w:r>
      <w:r w:rsidRPr="00F62AE0">
        <w:rPr>
          <w:rFonts w:ascii="Times New Roman" w:hAnsi="Times New Roman" w:cs="Times New Roman"/>
        </w:rPr>
        <w:t xml:space="preserve"> studies from a patient perspective. All of those studies that asserted that unhealthy behaviours help </w:t>
      </w:r>
      <w:r>
        <w:rPr>
          <w:rFonts w:ascii="Times New Roman" w:hAnsi="Times New Roman" w:cs="Times New Roman"/>
        </w:rPr>
        <w:t>nurse</w:t>
      </w:r>
      <w:r w:rsidRPr="00F62AE0">
        <w:rPr>
          <w:rFonts w:ascii="Times New Roman" w:hAnsi="Times New Roman" w:cs="Times New Roman"/>
        </w:rPr>
        <w:t xml:space="preserve">s to better relate to patients were conducted from the point of view of the </w:t>
      </w:r>
      <w:r>
        <w:rPr>
          <w:rFonts w:ascii="Times New Roman" w:hAnsi="Times New Roman" w:cs="Times New Roman"/>
        </w:rPr>
        <w:t xml:space="preserve">nurse </w:t>
      </w:r>
      <w:r w:rsidRPr="00F62AE0">
        <w:rPr>
          <w:rFonts w:ascii="Times New Roman" w:hAnsi="Times New Roman" w:cs="Times New Roman"/>
        </w:rPr>
        <w:t>themselves</w:t>
      </w:r>
      <w:r>
        <w:rPr>
          <w:rFonts w:ascii="Times New Roman" w:hAnsi="Times New Roman" w:cs="Times New Roman"/>
        </w:rPr>
        <w:t xml:space="preserve">, and only one study asked nurses about whether they </w:t>
      </w:r>
      <w:r w:rsidR="00F83781">
        <w:rPr>
          <w:rFonts w:ascii="Times New Roman" w:hAnsi="Times New Roman" w:cs="Times New Roman"/>
        </w:rPr>
        <w:t xml:space="preserve">thought that patients </w:t>
      </w:r>
      <w:r>
        <w:rPr>
          <w:rFonts w:ascii="Times New Roman" w:hAnsi="Times New Roman" w:cs="Times New Roman"/>
        </w:rPr>
        <w:t>adhere</w:t>
      </w:r>
      <w:r w:rsidR="00F83781">
        <w:rPr>
          <w:rFonts w:ascii="Times New Roman" w:hAnsi="Times New Roman" w:cs="Times New Roman"/>
        </w:rPr>
        <w:t>d</w:t>
      </w:r>
      <w:r>
        <w:rPr>
          <w:rFonts w:ascii="Times New Roman" w:hAnsi="Times New Roman" w:cs="Times New Roman"/>
        </w:rPr>
        <w:t xml:space="preserve"> to health promotion advice given </w:t>
      </w:r>
      <w:r>
        <w:rPr>
          <w:rFonts w:ascii="Times New Roman" w:hAnsi="Times New Roman" w:cs="Times New Roman"/>
        </w:rPr>
        <w:fldChar w:fldCharType="begin" w:fldLock="1"/>
      </w:r>
      <w:r w:rsidR="00B10E46">
        <w:rPr>
          <w:rFonts w:ascii="Times New Roman" w:hAnsi="Times New Roman" w:cs="Times New Roman"/>
        </w:rPr>
        <w:instrText>ADDIN CSL_CITATION { "citationItems" : [ { "id" : "ITEM-1", "itemData" : { "DOI" : "10.1016/S0749-3797(01)00369-5", "ISSN" : "07493797", "abstract" : "Background: Despite advances in smoking treatment, cessation rates remain stagnant, possibly a function of the lack of new channels to reach heavily addicted smokers. This cross-sectional study examined home care nurses\u2019 attitudes, beliefs, and counseling behaviors regarding counseling their home care patients who smoke. Methods: Home healthcare nurses (N=98) from the Visiting Nurse Association of Rhode Island were randomly selected to participate in a study helping home-bound medically ill smokers to quit. At baseline, nurses completed a questionnaire that assessed a constellation of cognitive factors (self-efficacy, outcome expectations, perceived effectiveness, risk perception, motivation, and perceived patient adherence) as correlates of self-reported nurse counseling behaviors. Results: Nurses with higher outcome expectations spent more time counseling their patients about quitting (p&lt;0.04). Nurses\u2019 self-efficacy was the only variable associated with consistent counseling (p&lt;0.05). While the majority of nurses \u201casked and advised\u201d their patients, a minority of nurses \u201cassisted or arranged\u201d follow-up. Perceived importance of counseling was associated with a greater likelihood of asking, advising and assisting (p&lt;0.05). None of the nurses who currently smoked (n=13) provided follow-up to their patients. Nurses who reported higher levels of both risk perception (regarding the harmful effects of smoking) and perceived effectiveness were more likely to recommend the nicotine patch. Conclusions: Attitudes and beliefs about smoking are significantly associated with nurse counseling behaviors. Helping nurses to overcome their barriers to smoking counseling may open up new channels for smoking intervention.", "author" : [ { "dropping-particle" : "", "family" : "Borrelli", "given" : "Belinda", "non-dropping-particle" : "", "parse-names" : false, "suffix" : "" }, { "dropping-particle" : "", "family" : "Hecht", "given" : "Jacklyn P.", "non-dropping-particle" : "", "parse-names" : false, "suffix" : "" }, { "dropping-particle" : "", "family" : "Papandonatos", "given" : "George D.", "non-dropping-particle" : "", "parse-names" : false, "suffix" : "" }, { "dropping-particle" : "", "family" : "Emmons", "given" : "Karen M.", "non-dropping-particle" : "", "parse-names" : false, "suffix" : "" }, { "dropping-particle" : "", "family" : "Tatewosian", "given" : "Lisa R.", "non-dropping-particle" : "", "parse-names" : false, "suffix" : "" }, { "dropping-particle" : "", "family" : "Abrams", "given" : "David B.", "non-dropping-particle" : "", "parse-names" : false, "suffix" : "" } ], "container-title" : "American Journal of Preventive Medicine", "id" : "ITEM-1", "issue" : "4", "issued" : { "date-parts" : [ [ "2001", "11" ] ] }, "note" : "From Duplicate 2 (Smoking-cessation counseling in the home: Attitudes, beliefs, and behaviors of home healthcare nurses - Borrelli, Belinda; Hecht, Jacklyn P.; Papandonatos, George D.; Emmons, Karen M.; Tatewosian, Lisa R.; Abrams, David B.)\n\nFrom Duplicate 1 (Smoking-cessation counseling in the home: Attitudes, beliefs, and behaviors of home healthcare nurses - Borrelli, Belinda; Hecht, Jacklyn P.; Papandonatos, George D.; Emmons, Karen M.; Tatewosian, Lisa R.; Abrams, David B.; Becht, Jacklyn P; Papandonatos, George D.; Emmons, Karen M.; Tatewosian, Lisa R.; Abrams, David B.)\n\nFrom Duplicate 1 (Smoking-cessation counseling in the home - Borrelli, Belinda; Becht, Jacklyn P; Papandonatos, George D; Emmons, Karen M; Tatewosian, Lisa R; Abrams, David B)\n\nAccession Number: 2001-05474-001. PMID: 11701297 Partial author list: First Author &amp;amp; Affiliation: Borrelli, Belinda; Brown Medical School, Ctrs for Behavioral &amp;amp; Preventive Medicine, The Miriam Hosp, Providence, RI, US. Release Date: 20020109. Correction Date: 20160512. Publication Type: Journal (0100), Peer Reviewed Journal (0110). Format Covered: Print. Document Type: Journal Article. Language: English. Major Descriptor: Counseling; Health Personnel Attitudes; Home Care Personnel; Nurses; Smoking Cessation. Minor Descriptor: Drug Usage Attitudes; Therapeutic Processes; Tobacco Smoking. Classification: Professional Personnel Attitudes &amp;amp; Characteristics (3430); Home Care &amp;amp; Hospice (3375). Population: Human (10); Male (30); Female (40). Location: US. Age Group: Adulthood (18 yrs &amp;amp; older) (300); Young Adulthood (18-29 yrs) (320); Thirties (30-39 yrs) (340); Middle Age (40-64 yrs) (360); Aged (65 yrs &amp;amp; older) (380); Very Old (85 yrs &amp;amp; older) (390). Methodology: Empirical Study. References Available: Y. Page Count: 6. Issue Publication Date: Nov, 2001.", "page" : "272-277", "publisher" : "Elsevier Science", "publisher-place" : "Providence, RI, United States", "title" : "Smoking-cessation counseling in the home: Attitudes, beliefs, and behaviors of home healthcare nurses", "type" : "article-journal", "volume" : "21" }, "uris" : [ "http://www.mendeley.com/documents/?uuid=c49cd68a-1417-4bce-9769-e49fcf21cb32" ] } ], "mendeley" : { "formattedCitation" : "(Borrelli &lt;i&gt;et al.&lt;/i&gt;, 2001b)", "manualFormatting" : "(Borrelli et al. 2001)", "plainTextFormattedCitation" : "(Borrelli et al., 2001b)", "previouslyFormattedCitation" : "(Borrelli &lt;i&gt;et al.&lt;/i&gt;, 2001b)" }, "properties" : { "noteIndex" : 0 }, "schema" : "https://github.com/citation-style-language/schema/raw/master/csl-citation.json" }</w:instrText>
      </w:r>
      <w:r>
        <w:rPr>
          <w:rFonts w:ascii="Times New Roman" w:hAnsi="Times New Roman" w:cs="Times New Roman"/>
        </w:rPr>
        <w:fldChar w:fldCharType="separate"/>
      </w:r>
      <w:r w:rsidRPr="00FE63D8">
        <w:rPr>
          <w:rFonts w:ascii="Times New Roman" w:hAnsi="Times New Roman" w:cs="Times New Roman"/>
          <w:noProof/>
        </w:rPr>
        <w:t>(Borrelli et al. 2001)</w:t>
      </w:r>
      <w:r>
        <w:rPr>
          <w:rFonts w:ascii="Times New Roman" w:hAnsi="Times New Roman" w:cs="Times New Roman"/>
        </w:rPr>
        <w:fldChar w:fldCharType="end"/>
      </w:r>
      <w:r w:rsidRPr="00F62AE0">
        <w:rPr>
          <w:rFonts w:ascii="Times New Roman" w:hAnsi="Times New Roman" w:cs="Times New Roman"/>
        </w:rPr>
        <w:t>. The views of patients merit further investigation to better fill this gap in the research.</w:t>
      </w:r>
      <w:r w:rsidRPr="008A056B">
        <w:rPr>
          <w:rFonts w:ascii="Times New Roman" w:hAnsi="Times New Roman" w:cs="Times New Roman"/>
        </w:rPr>
        <w:t xml:space="preserve"> </w:t>
      </w:r>
    </w:p>
    <w:p w:rsidR="002A6400" w:rsidRPr="00F62AE0" w:rsidRDefault="002A6400" w:rsidP="002A6400">
      <w:pPr>
        <w:spacing w:line="480" w:lineRule="auto"/>
        <w:rPr>
          <w:rFonts w:ascii="Times New Roman" w:hAnsi="Times New Roman" w:cs="Times New Roman"/>
        </w:rPr>
      </w:pPr>
      <w:r>
        <w:rPr>
          <w:rFonts w:ascii="Times New Roman" w:hAnsi="Times New Roman" w:cs="Times New Roman"/>
        </w:rPr>
        <w:t>Both s</w:t>
      </w:r>
      <w:r w:rsidRPr="00F62AE0">
        <w:rPr>
          <w:rFonts w:ascii="Times New Roman" w:hAnsi="Times New Roman" w:cs="Times New Roman"/>
        </w:rPr>
        <w:t xml:space="preserve">ocial learning theory </w:t>
      </w:r>
      <w:r>
        <w:rPr>
          <w:rFonts w:ascii="Times New Roman" w:hAnsi="Times New Roman" w:cs="Times New Roman"/>
        </w:rPr>
        <w:t xml:space="preserve">and source credibility theory </w:t>
      </w:r>
      <w:r w:rsidRPr="00F62AE0">
        <w:rPr>
          <w:rFonts w:ascii="Times New Roman" w:hAnsi="Times New Roman" w:cs="Times New Roman"/>
        </w:rPr>
        <w:t xml:space="preserve">posit that whether a patient responds to a </w:t>
      </w:r>
      <w:r>
        <w:rPr>
          <w:rFonts w:ascii="Times New Roman" w:hAnsi="Times New Roman" w:cs="Times New Roman"/>
        </w:rPr>
        <w:t xml:space="preserve">health promotion </w:t>
      </w:r>
      <w:r w:rsidRPr="00F62AE0">
        <w:rPr>
          <w:rFonts w:ascii="Times New Roman" w:hAnsi="Times New Roman" w:cs="Times New Roman"/>
        </w:rPr>
        <w:t xml:space="preserve">message or not is influenced by </w:t>
      </w:r>
      <w:r>
        <w:rPr>
          <w:rFonts w:ascii="Times New Roman" w:hAnsi="Times New Roman" w:cs="Times New Roman"/>
        </w:rPr>
        <w:t xml:space="preserve">the behaviours and communication of the messenger. </w:t>
      </w:r>
      <w:r w:rsidRPr="00F62AE0">
        <w:rPr>
          <w:rFonts w:ascii="Times New Roman" w:hAnsi="Times New Roman" w:cs="Times New Roman"/>
        </w:rPr>
        <w:t xml:space="preserve">The assertion within </w:t>
      </w:r>
      <w:r>
        <w:rPr>
          <w:rFonts w:ascii="Times New Roman" w:hAnsi="Times New Roman" w:cs="Times New Roman"/>
        </w:rPr>
        <w:t>nursing</w:t>
      </w:r>
      <w:r w:rsidRPr="00F62AE0">
        <w:rPr>
          <w:rFonts w:ascii="Times New Roman" w:hAnsi="Times New Roman" w:cs="Times New Roman"/>
        </w:rPr>
        <w:t xml:space="preserve"> policy that role modelling healthy behaviours will encourage </w:t>
      </w:r>
      <w:r w:rsidRPr="00F62AE0">
        <w:rPr>
          <w:rFonts w:ascii="Times New Roman" w:hAnsi="Times New Roman" w:cs="Times New Roman"/>
        </w:rPr>
        <w:lastRenderedPageBreak/>
        <w:t xml:space="preserve">behaviour change in patients is based on these tenets. However, that a </w:t>
      </w:r>
      <w:r>
        <w:rPr>
          <w:rFonts w:ascii="Times New Roman" w:hAnsi="Times New Roman" w:cs="Times New Roman"/>
        </w:rPr>
        <w:t>nurse</w:t>
      </w:r>
      <w:r w:rsidRPr="00F62AE0">
        <w:rPr>
          <w:rFonts w:ascii="Times New Roman" w:hAnsi="Times New Roman" w:cs="Times New Roman"/>
        </w:rPr>
        <w:t xml:space="preserve">’s personal behaviour may directly influence behaviour change in their patients is an assumption. </w:t>
      </w:r>
      <w:r>
        <w:rPr>
          <w:rFonts w:ascii="Times New Roman" w:hAnsi="Times New Roman" w:cs="Times New Roman"/>
        </w:rPr>
        <w:t xml:space="preserve">This review suggests that by focusing solely on visible behaviour, the </w:t>
      </w:r>
      <w:r w:rsidRPr="00F62AE0">
        <w:rPr>
          <w:rFonts w:ascii="Times New Roman" w:hAnsi="Times New Roman" w:cs="Times New Roman"/>
        </w:rPr>
        <w:t>potentially important role of contextual factors such as timing and interpersonal factors such as rapport and communication within the professional-patient relationship</w:t>
      </w:r>
      <w:r>
        <w:rPr>
          <w:rFonts w:ascii="Times New Roman" w:hAnsi="Times New Roman" w:cs="Times New Roman"/>
        </w:rPr>
        <w:t xml:space="preserve"> are ignored</w:t>
      </w:r>
      <w:r w:rsidRPr="00F62AE0">
        <w:rPr>
          <w:rFonts w:ascii="Times New Roman" w:hAnsi="Times New Roman" w:cs="Times New Roman"/>
        </w:rPr>
        <w:t>. There is an absence of research into the factors mediating patients’ decisions to follow or ignore behaviour change advice.</w:t>
      </w:r>
    </w:p>
    <w:p w:rsidR="002A6400" w:rsidRPr="00F62AE0" w:rsidRDefault="002A6400" w:rsidP="002A6400">
      <w:pPr>
        <w:spacing w:line="480" w:lineRule="auto"/>
        <w:rPr>
          <w:rFonts w:ascii="Times New Roman" w:hAnsi="Times New Roman" w:cs="Times New Roman"/>
          <w:b/>
        </w:rPr>
      </w:pPr>
      <w:r w:rsidRPr="00F62AE0">
        <w:rPr>
          <w:rFonts w:ascii="Times New Roman" w:hAnsi="Times New Roman" w:cs="Times New Roman"/>
          <w:b/>
        </w:rPr>
        <w:t>Strengths and limitations</w:t>
      </w:r>
    </w:p>
    <w:p w:rsidR="002A6400" w:rsidRPr="00F62AE0" w:rsidRDefault="002A6400" w:rsidP="002A6400">
      <w:pPr>
        <w:spacing w:line="480" w:lineRule="auto"/>
        <w:rPr>
          <w:rFonts w:ascii="Times New Roman" w:hAnsi="Times New Roman" w:cs="Times New Roman"/>
        </w:rPr>
      </w:pPr>
      <w:r w:rsidRPr="00F62AE0">
        <w:rPr>
          <w:rFonts w:ascii="Times New Roman" w:hAnsi="Times New Roman" w:cs="Times New Roman"/>
        </w:rPr>
        <w:t xml:space="preserve">The strengths of this review include its well-defined review questions considering the relationship from both the </w:t>
      </w:r>
      <w:r>
        <w:rPr>
          <w:rFonts w:ascii="Times New Roman" w:hAnsi="Times New Roman" w:cs="Times New Roman"/>
        </w:rPr>
        <w:t>nurse</w:t>
      </w:r>
      <w:r w:rsidRPr="00F62AE0">
        <w:rPr>
          <w:rFonts w:ascii="Times New Roman" w:hAnsi="Times New Roman" w:cs="Times New Roman"/>
        </w:rPr>
        <w:t xml:space="preserve"> and the patient perspective. The use of clearly-defined outcomes relating to health promotion practice (raising the issue, giving advice and referral) mean that the nature of the impact of personal health behaviours can be identified. It is also the first review to gather a body of evidence on the patient response to the visible health behaviours of </w:t>
      </w:r>
      <w:r>
        <w:rPr>
          <w:rFonts w:ascii="Times New Roman" w:hAnsi="Times New Roman" w:cs="Times New Roman"/>
        </w:rPr>
        <w:t>nurse</w:t>
      </w:r>
      <w:r w:rsidRPr="00F62AE0">
        <w:rPr>
          <w:rFonts w:ascii="Times New Roman" w:hAnsi="Times New Roman" w:cs="Times New Roman"/>
        </w:rPr>
        <w:t>s.</w:t>
      </w:r>
    </w:p>
    <w:p w:rsidR="002A6400" w:rsidRPr="00F62AE0" w:rsidRDefault="002A6400" w:rsidP="002A6400">
      <w:pPr>
        <w:spacing w:line="480" w:lineRule="auto"/>
        <w:rPr>
          <w:rFonts w:ascii="Times New Roman" w:hAnsi="Times New Roman" w:cs="Times New Roman"/>
        </w:rPr>
      </w:pPr>
      <w:r w:rsidRPr="00F62AE0">
        <w:rPr>
          <w:rFonts w:ascii="Times New Roman" w:hAnsi="Times New Roman" w:cs="Times New Roman"/>
        </w:rPr>
        <w:t xml:space="preserve">The inclusion of diverse forms of evidence through taking a mixed methods approach maximised the usefulness of the review and enhanced the ability of the review to develop actionable findings that could illuminate whether </w:t>
      </w:r>
      <w:r>
        <w:rPr>
          <w:rFonts w:ascii="Times New Roman" w:hAnsi="Times New Roman" w:cs="Times New Roman"/>
        </w:rPr>
        <w:t>nurse</w:t>
      </w:r>
      <w:r w:rsidRPr="00F62AE0">
        <w:rPr>
          <w:rFonts w:ascii="Times New Roman" w:hAnsi="Times New Roman" w:cs="Times New Roman"/>
        </w:rPr>
        <w:t>s should be expected to be role models for healthy lifestyles</w:t>
      </w:r>
      <w:r w:rsidR="00F83781">
        <w:rPr>
          <w:rFonts w:ascii="Times New Roman" w:hAnsi="Times New Roman" w:cs="Times New Roman"/>
        </w:rPr>
        <w:t xml:space="preserve">. </w:t>
      </w:r>
    </w:p>
    <w:p w:rsidR="002A6400" w:rsidRDefault="002A6400" w:rsidP="002A6400">
      <w:pPr>
        <w:spacing w:line="480" w:lineRule="auto"/>
        <w:rPr>
          <w:rFonts w:ascii="Times New Roman" w:hAnsi="Times New Roman" w:cs="Times New Roman"/>
          <w:b/>
        </w:rPr>
      </w:pPr>
      <w:r w:rsidRPr="00F62AE0">
        <w:rPr>
          <w:rFonts w:ascii="Times New Roman" w:hAnsi="Times New Roman" w:cs="Times New Roman"/>
        </w:rPr>
        <w:t xml:space="preserve">The findings of this study must nevertheless be interpreted with caution. </w:t>
      </w:r>
      <w:r w:rsidRPr="00F62AE0">
        <w:rPr>
          <w:rFonts w:ascii="Times New Roman" w:hAnsi="Times New Roman" w:cs="Times New Roman"/>
          <w:lang w:val="en"/>
        </w:rPr>
        <w:t>Although health promotion practices were defined, the objectives and</w:t>
      </w:r>
      <w:r>
        <w:rPr>
          <w:rFonts w:ascii="Times New Roman" w:hAnsi="Times New Roman" w:cs="Times New Roman"/>
          <w:lang w:val="en"/>
        </w:rPr>
        <w:t xml:space="preserve"> outcome</w:t>
      </w:r>
      <w:r w:rsidRPr="00F62AE0">
        <w:rPr>
          <w:rFonts w:ascii="Times New Roman" w:hAnsi="Times New Roman" w:cs="Times New Roman"/>
          <w:lang w:val="en"/>
        </w:rPr>
        <w:t xml:space="preserve"> measures of the included studies varied greatly. It was not therefore possible to perform any meta-analysis or to improve estimates of the size of any effect on practice.</w:t>
      </w:r>
      <w:r w:rsidRPr="002A6400">
        <w:rPr>
          <w:rFonts w:ascii="Times New Roman" w:hAnsi="Times New Roman" w:cs="Times New Roman"/>
          <w:b/>
        </w:rPr>
        <w:t xml:space="preserve"> </w:t>
      </w:r>
    </w:p>
    <w:p w:rsidR="00F83781" w:rsidRDefault="002A6400" w:rsidP="002A6400">
      <w:pPr>
        <w:spacing w:line="480" w:lineRule="auto"/>
        <w:rPr>
          <w:rFonts w:ascii="Times New Roman" w:hAnsi="Times New Roman" w:cs="Times New Roman"/>
          <w:b/>
        </w:rPr>
      </w:pPr>
      <w:r w:rsidRPr="00F62AE0">
        <w:rPr>
          <w:rFonts w:ascii="Times New Roman" w:hAnsi="Times New Roman" w:cs="Times New Roman"/>
          <w:b/>
        </w:rPr>
        <w:t>CONCLUSION</w:t>
      </w:r>
    </w:p>
    <w:p w:rsidR="002A6400" w:rsidRPr="00F83781" w:rsidRDefault="00F83781" w:rsidP="002A6400">
      <w:pPr>
        <w:spacing w:line="480" w:lineRule="auto"/>
        <w:rPr>
          <w:rFonts w:ascii="Times New Roman" w:hAnsi="Times New Roman" w:cs="Times New Roman"/>
          <w:b/>
        </w:rPr>
      </w:pPr>
      <w:r>
        <w:rPr>
          <w:rFonts w:ascii="Times New Roman" w:hAnsi="Times New Roman" w:cs="Times New Roman"/>
        </w:rPr>
        <w:t>I</w:t>
      </w:r>
      <w:r w:rsidR="002A6400" w:rsidRPr="00F62AE0">
        <w:rPr>
          <w:rFonts w:ascii="Times New Roman" w:hAnsi="Times New Roman" w:cs="Times New Roman"/>
        </w:rPr>
        <w:t>t is widely assumed that nurses in particular should be healthy role models</w:t>
      </w:r>
      <w:r>
        <w:rPr>
          <w:rFonts w:ascii="Times New Roman" w:hAnsi="Times New Roman" w:cs="Times New Roman"/>
        </w:rPr>
        <w:t>, based</w:t>
      </w:r>
      <w:r w:rsidR="002A6400" w:rsidRPr="00F62AE0">
        <w:rPr>
          <w:rFonts w:ascii="Times New Roman" w:hAnsi="Times New Roman" w:cs="Times New Roman"/>
        </w:rPr>
        <w:t xml:space="preserve"> on the assumption that their health behaviours </w:t>
      </w:r>
      <w:r>
        <w:rPr>
          <w:rFonts w:ascii="Times New Roman" w:hAnsi="Times New Roman" w:cs="Times New Roman"/>
        </w:rPr>
        <w:t>influence their health promotion practice. T</w:t>
      </w:r>
      <w:r w:rsidR="002A6400" w:rsidRPr="00F62AE0">
        <w:rPr>
          <w:rFonts w:ascii="Times New Roman" w:hAnsi="Times New Roman" w:cs="Times New Roman"/>
        </w:rPr>
        <w:t>his review shows that there is incons</w:t>
      </w:r>
      <w:r w:rsidR="00D611B2">
        <w:rPr>
          <w:rFonts w:ascii="Times New Roman" w:hAnsi="Times New Roman" w:cs="Times New Roman"/>
        </w:rPr>
        <w:t>istent evidence for this claim. T</w:t>
      </w:r>
      <w:r w:rsidR="00D611B2" w:rsidRPr="00F62AE0">
        <w:rPr>
          <w:rFonts w:ascii="Times New Roman" w:hAnsi="Times New Roman" w:cs="Times New Roman"/>
        </w:rPr>
        <w:t xml:space="preserve">here is some evidence to suggest that training and having a supportive working environment also influence whether a </w:t>
      </w:r>
      <w:r w:rsidR="00D611B2">
        <w:rPr>
          <w:rFonts w:ascii="Times New Roman" w:hAnsi="Times New Roman" w:cs="Times New Roman"/>
        </w:rPr>
        <w:t>nurse</w:t>
      </w:r>
      <w:r w:rsidR="00D611B2" w:rsidRPr="00F62AE0">
        <w:rPr>
          <w:rFonts w:ascii="Times New Roman" w:hAnsi="Times New Roman" w:cs="Times New Roman"/>
        </w:rPr>
        <w:t xml:space="preserve"> engages in health promotion practice. </w:t>
      </w:r>
      <w:r w:rsidR="00D611B2">
        <w:rPr>
          <w:rFonts w:ascii="Times New Roman" w:hAnsi="Times New Roman" w:cs="Times New Roman"/>
        </w:rPr>
        <w:t xml:space="preserve">Not enough is known about patients’ responses to nurses’ health behaviours to understand whether </w:t>
      </w:r>
      <w:r w:rsidR="00D611B2">
        <w:rPr>
          <w:rFonts w:ascii="Times New Roman" w:hAnsi="Times New Roman" w:cs="Times New Roman"/>
        </w:rPr>
        <w:lastRenderedPageBreak/>
        <w:t xml:space="preserve">public health messages or advice given by a visibly unhealthy nurse may or may not be heeded by patients. </w:t>
      </w:r>
    </w:p>
    <w:p w:rsidR="004314A5" w:rsidRDefault="00B10E46" w:rsidP="002A6400">
      <w:pPr>
        <w:spacing w:line="480" w:lineRule="auto"/>
        <w:rPr>
          <w:rFonts w:ascii="Times New Roman" w:hAnsi="Times New Roman" w:cs="Times New Roman"/>
        </w:rPr>
      </w:pPr>
      <w:r>
        <w:rPr>
          <w:rFonts w:ascii="Times New Roman" w:hAnsi="Times New Roman" w:cs="Times New Roman"/>
        </w:rPr>
        <w:t>(6909 words; word limit is 7000)</w:t>
      </w:r>
    </w:p>
    <w:p w:rsidR="004314A5" w:rsidRDefault="004314A5">
      <w:pPr>
        <w:rPr>
          <w:rFonts w:ascii="Times New Roman" w:hAnsi="Times New Roman" w:cs="Times New Roman"/>
        </w:rPr>
      </w:pPr>
      <w:r>
        <w:rPr>
          <w:rFonts w:ascii="Times New Roman" w:hAnsi="Times New Roman" w:cs="Times New Roman"/>
        </w:rPr>
        <w:br w:type="page"/>
      </w:r>
    </w:p>
    <w:p w:rsidR="00B10E46" w:rsidRPr="00B10E46" w:rsidRDefault="00B10E46" w:rsidP="00B10E46">
      <w:pPr>
        <w:widowControl w:val="0"/>
        <w:autoSpaceDE w:val="0"/>
        <w:autoSpaceDN w:val="0"/>
        <w:adjustRightInd w:val="0"/>
        <w:spacing w:line="480" w:lineRule="auto"/>
        <w:rPr>
          <w:rFonts w:ascii="Times New Roman" w:hAnsi="Times New Roman" w:cs="Times New Roman"/>
          <w:b/>
        </w:rPr>
      </w:pPr>
      <w:r w:rsidRPr="00B10E46">
        <w:rPr>
          <w:rFonts w:ascii="Times New Roman" w:hAnsi="Times New Roman" w:cs="Times New Roman"/>
          <w:b/>
        </w:rPr>
        <w:lastRenderedPageBreak/>
        <w:t>REFERENCES</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Pr="00B10E46">
        <w:rPr>
          <w:rFonts w:ascii="Times New Roman" w:hAnsi="Times New Roman" w:cs="Times New Roman"/>
          <w:noProof/>
        </w:rPr>
        <w:t>Agency for Healthcare Research and Quality (2012) Five Major Steps to Intervention (The ‘5 A’s’). Rockville, MD.</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Al-Qahtani, M. F. (2015) Health-promoting lifestyle behaviors among nurses in private hospitals in Al-Khobar, Saudi Arabia., </w:t>
      </w:r>
      <w:r w:rsidRPr="00B10E46">
        <w:rPr>
          <w:rFonts w:ascii="Times New Roman" w:hAnsi="Times New Roman" w:cs="Times New Roman"/>
          <w:i/>
          <w:iCs/>
          <w:noProof/>
        </w:rPr>
        <w:t>The Journal Of The Egyptian Public Health Association</w:t>
      </w:r>
      <w:r w:rsidRPr="00B10E46">
        <w:rPr>
          <w:rFonts w:ascii="Times New Roman" w:hAnsi="Times New Roman" w:cs="Times New Roman"/>
          <w:noProof/>
        </w:rPr>
        <w:t>, 90 (1), pp. 29–34. DOI:10.1097/01.EPX.0000461325.97703.8a.</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Anderson, L. M., Petticrew, M., Rehfuess, E., Armstrong, R., Ueffing, E., Baker, P., Francis, D. and Tugwell, P. (2011) Using logic models to capture complexity in systematic reviews, </w:t>
      </w:r>
      <w:r w:rsidRPr="00B10E46">
        <w:rPr>
          <w:rFonts w:ascii="Times New Roman" w:hAnsi="Times New Roman" w:cs="Times New Roman"/>
          <w:i/>
          <w:iCs/>
          <w:noProof/>
        </w:rPr>
        <w:t>Research Synthesis Methods</w:t>
      </w:r>
      <w:r w:rsidRPr="00B10E46">
        <w:rPr>
          <w:rFonts w:ascii="Times New Roman" w:hAnsi="Times New Roman" w:cs="Times New Roman"/>
          <w:noProof/>
        </w:rPr>
        <w:t>, (2), pp. 33–42.</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Aranda, K. and McGreevy, D. (2014) Embodied empathy-in-action: overweight nurses’ experiences of their interactions with overweight patients., </w:t>
      </w:r>
      <w:r w:rsidRPr="00B10E46">
        <w:rPr>
          <w:rFonts w:ascii="Times New Roman" w:hAnsi="Times New Roman" w:cs="Times New Roman"/>
          <w:i/>
          <w:iCs/>
          <w:noProof/>
        </w:rPr>
        <w:t>Nursing Inquiry</w:t>
      </w:r>
      <w:r w:rsidRPr="00B10E46">
        <w:rPr>
          <w:rFonts w:ascii="Times New Roman" w:hAnsi="Times New Roman" w:cs="Times New Roman"/>
          <w:noProof/>
        </w:rPr>
        <w:t>, 21 (1), pp. 30–8. DOI:10.1111/nin.12015.</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Asfar, T., Al-Ali, R., Ward, K. D., Weg, M. W. Vander and Maziak, W. (2011) Are primary health care providers prepared to implement an anti-smoking program in Syria?, </w:t>
      </w:r>
      <w:r w:rsidRPr="00B10E46">
        <w:rPr>
          <w:rFonts w:ascii="Times New Roman" w:hAnsi="Times New Roman" w:cs="Times New Roman"/>
          <w:i/>
          <w:iCs/>
          <w:noProof/>
        </w:rPr>
        <w:t>Patient Education and Counseling</w:t>
      </w:r>
      <w:r w:rsidRPr="00B10E46">
        <w:rPr>
          <w:rFonts w:ascii="Times New Roman" w:hAnsi="Times New Roman" w:cs="Times New Roman"/>
          <w:noProof/>
        </w:rPr>
        <w:t>, 85 (2), pp. 201–205. DOI:10.1016/j.pec.2010.11.011.</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Azuri, J., Peled, S., Kitai, E. and Vinker, S. (2009) Smoking prevention and primary physician’s and patient’s characteristics, </w:t>
      </w:r>
      <w:r w:rsidRPr="00B10E46">
        <w:rPr>
          <w:rFonts w:ascii="Times New Roman" w:hAnsi="Times New Roman" w:cs="Times New Roman"/>
          <w:i/>
          <w:iCs/>
          <w:noProof/>
        </w:rPr>
        <w:t>American Journal of Health Behavior</w:t>
      </w:r>
      <w:r w:rsidRPr="00B10E46">
        <w:rPr>
          <w:rFonts w:ascii="Times New Roman" w:hAnsi="Times New Roman" w:cs="Times New Roman"/>
          <w:noProof/>
        </w:rPr>
        <w:t>, 33 (6), pp. 710–717.</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Bakhshi, S., Sun, F., Murrells, T. and While, A. E. (2015) Nurses ’ health behaviours and physical activity-related health-promotion practices., </w:t>
      </w:r>
      <w:r w:rsidRPr="00B10E46">
        <w:rPr>
          <w:rFonts w:ascii="Times New Roman" w:hAnsi="Times New Roman" w:cs="Times New Roman"/>
          <w:i/>
          <w:iCs/>
          <w:noProof/>
        </w:rPr>
        <w:t>British Journal of Community Nursing</w:t>
      </w:r>
      <w:r w:rsidRPr="00B10E46">
        <w:rPr>
          <w:rFonts w:ascii="Times New Roman" w:hAnsi="Times New Roman" w:cs="Times New Roman"/>
          <w:noProof/>
        </w:rPr>
        <w:t>, 20 (6), pp. 289–297.</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Ball, L., Desbrow, B. and Leveritt, M. (2014) An exploration of individuals’ preferences for nutrition care from Australian primary care health professionals., </w:t>
      </w:r>
      <w:r w:rsidRPr="00B10E46">
        <w:rPr>
          <w:rFonts w:ascii="Times New Roman" w:hAnsi="Times New Roman" w:cs="Times New Roman"/>
          <w:i/>
          <w:iCs/>
          <w:noProof/>
        </w:rPr>
        <w:t>Australian Journal of Primary Health</w:t>
      </w:r>
      <w:r w:rsidRPr="00B10E46">
        <w:rPr>
          <w:rFonts w:ascii="Times New Roman" w:hAnsi="Times New Roman" w:cs="Times New Roman"/>
          <w:noProof/>
        </w:rPr>
        <w:t>, 20 (1), pp. 113–20. DOI:10.1071/PY12127.</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Bandura, A. (1977) Self-efficacy: Toward a unifying theory of behavioral change., </w:t>
      </w:r>
      <w:r w:rsidRPr="00B10E46">
        <w:rPr>
          <w:rFonts w:ascii="Times New Roman" w:hAnsi="Times New Roman" w:cs="Times New Roman"/>
          <w:i/>
          <w:iCs/>
          <w:noProof/>
        </w:rPr>
        <w:t xml:space="preserve">Psychological </w:t>
      </w:r>
      <w:r w:rsidRPr="00B10E46">
        <w:rPr>
          <w:rFonts w:ascii="Times New Roman" w:hAnsi="Times New Roman" w:cs="Times New Roman"/>
          <w:i/>
          <w:iCs/>
          <w:noProof/>
        </w:rPr>
        <w:lastRenderedPageBreak/>
        <w:t>Review</w:t>
      </w:r>
      <w:r w:rsidRPr="00B10E46">
        <w:rPr>
          <w:rFonts w:ascii="Times New Roman" w:hAnsi="Times New Roman" w:cs="Times New Roman"/>
          <w:noProof/>
        </w:rPr>
        <w:t>, 84 (2), pp. 191–215.</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Bandura, A. (1986) </w:t>
      </w:r>
      <w:r w:rsidRPr="00B10E46">
        <w:rPr>
          <w:rFonts w:ascii="Times New Roman" w:hAnsi="Times New Roman" w:cs="Times New Roman"/>
          <w:i/>
          <w:iCs/>
          <w:noProof/>
        </w:rPr>
        <w:t>Social Foundations of Thought and Action: A Social Cognitive Theory</w:t>
      </w:r>
      <w:r w:rsidRPr="00B10E46">
        <w:rPr>
          <w:rFonts w:ascii="Times New Roman" w:hAnsi="Times New Roman" w:cs="Times New Roman"/>
          <w:noProof/>
        </w:rPr>
        <w:t>. Englewood Cliffs, NJ: Prentice-Hall.</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Bialous, S. A., Sarna, L., Wells, M., Elashoff, D., Wewers, M. E. and Froelicher, E. S. (2009) Characteristics of nurses who used the Internet-based nurses QuitNet for smoking cessation., </w:t>
      </w:r>
      <w:r w:rsidRPr="00B10E46">
        <w:rPr>
          <w:rFonts w:ascii="Times New Roman" w:hAnsi="Times New Roman" w:cs="Times New Roman"/>
          <w:i/>
          <w:iCs/>
          <w:noProof/>
        </w:rPr>
        <w:t>Public Health Nursing</w:t>
      </w:r>
      <w:r w:rsidRPr="00B10E46">
        <w:rPr>
          <w:rFonts w:ascii="Times New Roman" w:hAnsi="Times New Roman" w:cs="Times New Roman"/>
          <w:noProof/>
        </w:rPr>
        <w:t>, 26 (4), pp. 329–38. DOI:10.1111/j.1525-1446.2009.00787.x.</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Bjorklund and Fridlund (1999) Cancer patients’ experiences of nurses’ behaviour and health promotion activities: a critical incident analysis, </w:t>
      </w:r>
      <w:r w:rsidRPr="00B10E46">
        <w:rPr>
          <w:rFonts w:ascii="Times New Roman" w:hAnsi="Times New Roman" w:cs="Times New Roman"/>
          <w:i/>
          <w:iCs/>
          <w:noProof/>
        </w:rPr>
        <w:t>European Journal of Cancer Care</w:t>
      </w:r>
      <w:r w:rsidRPr="00B10E46">
        <w:rPr>
          <w:rFonts w:ascii="Times New Roman" w:hAnsi="Times New Roman" w:cs="Times New Roman"/>
          <w:noProof/>
        </w:rPr>
        <w:t>, 8 (4), pp. 204–212. DOI:10.1046/j.1365-2354.1999.00166.x.</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Blake, H. and Patterson, J. (2015) Paediatric nurses’ attitudes towards the promotion of healthy eating, </w:t>
      </w:r>
      <w:r w:rsidRPr="00B10E46">
        <w:rPr>
          <w:rFonts w:ascii="Times New Roman" w:hAnsi="Times New Roman" w:cs="Times New Roman"/>
          <w:i/>
          <w:iCs/>
          <w:noProof/>
        </w:rPr>
        <w:t>British Journal of Nursing</w:t>
      </w:r>
      <w:r w:rsidRPr="00B10E46">
        <w:rPr>
          <w:rFonts w:ascii="Times New Roman" w:hAnsi="Times New Roman" w:cs="Times New Roman"/>
          <w:noProof/>
        </w:rPr>
        <w:t>, 24 (2), pp. 108–112. DOI:10.12968/bjon.2015.24.2.108.</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Bleich, S. N., Bandara, S., Bennett, W. L., Cooper, L. A. and Gudzune, K. A. (2014) Impact of non-physician health professionals’ BMI on obesity care and beliefs., </w:t>
      </w:r>
      <w:r w:rsidRPr="00B10E46">
        <w:rPr>
          <w:rFonts w:ascii="Times New Roman" w:hAnsi="Times New Roman" w:cs="Times New Roman"/>
          <w:i/>
          <w:iCs/>
          <w:noProof/>
        </w:rPr>
        <w:t>Obesity (Silver Spring, Md.)</w:t>
      </w:r>
      <w:r w:rsidRPr="00B10E46">
        <w:rPr>
          <w:rFonts w:ascii="Times New Roman" w:hAnsi="Times New Roman" w:cs="Times New Roman"/>
          <w:noProof/>
        </w:rPr>
        <w:t>, 22 (12), pp. 2476–2480. DOI:10.1002/oby.20881.</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Borrelli, B., Hecht, J. P., Papandonatos, G. D., Emmons, K. M., Tatewosian, L. R. and Abrams, D. B. (2001) Smoking-cessation counseling in the home: Attitudes, beliefs, and behaviors of home healthcare nurses, </w:t>
      </w:r>
      <w:r w:rsidRPr="00B10E46">
        <w:rPr>
          <w:rFonts w:ascii="Times New Roman" w:hAnsi="Times New Roman" w:cs="Times New Roman"/>
          <w:i/>
          <w:iCs/>
          <w:noProof/>
        </w:rPr>
        <w:t>American Journal of Preventive Medicine</w:t>
      </w:r>
      <w:r w:rsidRPr="00B10E46">
        <w:rPr>
          <w:rFonts w:ascii="Times New Roman" w:hAnsi="Times New Roman" w:cs="Times New Roman"/>
          <w:noProof/>
        </w:rPr>
        <w:t>, 21 (4), pp. 272–277. DOI:10.1016/S0749-3797(01)00369-5.</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Borup, I. K. and Holstein, B. E. (2010) How do students who smoke and drink respond to the school nurse?, </w:t>
      </w:r>
      <w:r w:rsidRPr="00B10E46">
        <w:rPr>
          <w:rFonts w:ascii="Times New Roman" w:hAnsi="Times New Roman" w:cs="Times New Roman"/>
          <w:i/>
          <w:iCs/>
          <w:noProof/>
        </w:rPr>
        <w:t>British Journal of School Nursing</w:t>
      </w:r>
      <w:r w:rsidRPr="00B10E46">
        <w:rPr>
          <w:rFonts w:ascii="Times New Roman" w:hAnsi="Times New Roman" w:cs="Times New Roman"/>
          <w:noProof/>
        </w:rPr>
        <w:t>, 5 (3), pp. 128–133. DOI:10.12968/bjsn.2010.5.3.47458.</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Borup, I. K., Holstein, B. E., IK, B. and BE, H. (2010) Overweight children’s response to an annual health dialogue with the school nurse., </w:t>
      </w:r>
      <w:r w:rsidRPr="00B10E46">
        <w:rPr>
          <w:rFonts w:ascii="Times New Roman" w:hAnsi="Times New Roman" w:cs="Times New Roman"/>
          <w:i/>
          <w:iCs/>
          <w:noProof/>
        </w:rPr>
        <w:t>International Journal of Nursing Practice</w:t>
      </w:r>
      <w:r w:rsidRPr="00B10E46">
        <w:rPr>
          <w:rFonts w:ascii="Times New Roman" w:hAnsi="Times New Roman" w:cs="Times New Roman"/>
          <w:noProof/>
        </w:rPr>
        <w:t>, 16 (4), pp. 359–365. DOI:10.1111/j.1440-172X.2010.01852.x.</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Brown, I. and Thompson, J. (2007) Primary care nurses’ attitudes, beliefs and own body size in </w:t>
      </w:r>
      <w:r w:rsidRPr="00B10E46">
        <w:rPr>
          <w:rFonts w:ascii="Times New Roman" w:hAnsi="Times New Roman" w:cs="Times New Roman"/>
          <w:noProof/>
        </w:rPr>
        <w:lastRenderedPageBreak/>
        <w:t xml:space="preserve">relation to obesity management., </w:t>
      </w:r>
      <w:r w:rsidRPr="00B10E46">
        <w:rPr>
          <w:rFonts w:ascii="Times New Roman" w:hAnsi="Times New Roman" w:cs="Times New Roman"/>
          <w:i/>
          <w:iCs/>
          <w:noProof/>
        </w:rPr>
        <w:t>Journal of Advanced Nursing</w:t>
      </w:r>
      <w:r w:rsidRPr="00B10E46">
        <w:rPr>
          <w:rFonts w:ascii="Times New Roman" w:hAnsi="Times New Roman" w:cs="Times New Roman"/>
          <w:noProof/>
        </w:rPr>
        <w:t>, 60 (5), pp. 535–43. DOI:10.1111/j.1365-2648.2007.04450.x.</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Callaghan, P. (1999) Health beliefs and their influence on United Kingdom nurses’ health-related behaviours., </w:t>
      </w:r>
      <w:r w:rsidRPr="00B10E46">
        <w:rPr>
          <w:rFonts w:ascii="Times New Roman" w:hAnsi="Times New Roman" w:cs="Times New Roman"/>
          <w:i/>
          <w:iCs/>
          <w:noProof/>
        </w:rPr>
        <w:t>Journal of Advanced Nursing</w:t>
      </w:r>
      <w:r w:rsidRPr="00B10E46">
        <w:rPr>
          <w:rFonts w:ascii="Times New Roman" w:hAnsi="Times New Roman" w:cs="Times New Roman"/>
          <w:noProof/>
        </w:rPr>
        <w:t>, 29 (1), pp. 28–35. DOI:10.1046/j.1365-2648.1999.00834.x.</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Cook, R. (2010) Only human, and all the better for it., </w:t>
      </w:r>
      <w:r w:rsidRPr="00B10E46">
        <w:rPr>
          <w:rFonts w:ascii="Times New Roman" w:hAnsi="Times New Roman" w:cs="Times New Roman"/>
          <w:i/>
          <w:iCs/>
          <w:noProof/>
        </w:rPr>
        <w:t>Nursing Standard</w:t>
      </w:r>
      <w:r w:rsidRPr="00B10E46">
        <w:rPr>
          <w:rFonts w:ascii="Times New Roman" w:hAnsi="Times New Roman" w:cs="Times New Roman"/>
          <w:noProof/>
        </w:rPr>
        <w:t>, 24 (32), pp. 26–27.</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Cummings, J. (2016) </w:t>
      </w:r>
      <w:r w:rsidRPr="00B10E46">
        <w:rPr>
          <w:rFonts w:ascii="Times New Roman" w:hAnsi="Times New Roman" w:cs="Times New Roman"/>
          <w:i/>
          <w:iCs/>
          <w:noProof/>
        </w:rPr>
        <w:t>Leading change, adding value: A framework for nursing, midwifery, and care staff</w:t>
      </w:r>
      <w:r w:rsidRPr="00B10E46">
        <w:rPr>
          <w:rFonts w:ascii="Times New Roman" w:hAnsi="Times New Roman" w:cs="Times New Roman"/>
          <w:noProof/>
        </w:rPr>
        <w:t>. London, UK: NHS England.</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Denehy, J. (2008) Role Models for Healthy Lifestyles Revisted, </w:t>
      </w:r>
      <w:r w:rsidRPr="00B10E46">
        <w:rPr>
          <w:rFonts w:ascii="Times New Roman" w:hAnsi="Times New Roman" w:cs="Times New Roman"/>
          <w:i/>
          <w:iCs/>
          <w:noProof/>
        </w:rPr>
        <w:t>Journal of School Nursing</w:t>
      </w:r>
      <w:r w:rsidRPr="00B10E46">
        <w:rPr>
          <w:rFonts w:ascii="Times New Roman" w:hAnsi="Times New Roman" w:cs="Times New Roman"/>
          <w:noProof/>
        </w:rPr>
        <w:t>, 24 (1), pp. 1–3.</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Din, N. U., Moore, G. F., Murphy, S., Wilkinson, C. and Williams, N. H. (2015) Health professionals’ perspectives on exercise referral and physical activity promotion in primary care: Findings from a process evaluation of the National Exercise Referral Scheme in Wales., </w:t>
      </w:r>
      <w:r w:rsidRPr="00B10E46">
        <w:rPr>
          <w:rFonts w:ascii="Times New Roman" w:hAnsi="Times New Roman" w:cs="Times New Roman"/>
          <w:i/>
          <w:iCs/>
          <w:noProof/>
        </w:rPr>
        <w:t>Health Education Journal</w:t>
      </w:r>
      <w:r w:rsidRPr="00B10E46">
        <w:rPr>
          <w:rFonts w:ascii="Times New Roman" w:hAnsi="Times New Roman" w:cs="Times New Roman"/>
          <w:noProof/>
        </w:rPr>
        <w:t>, 74 (6), pp. 743–757.</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Duaso, M. J., Bakhshi, S., Mujika, A., Purssell, E. and While, A. E. (2017) Nurses smoking habits and their professional smoking cessation practices. A systematic review and meta-analysis, </w:t>
      </w:r>
      <w:r w:rsidRPr="00B10E46">
        <w:rPr>
          <w:rFonts w:ascii="Times New Roman" w:hAnsi="Times New Roman" w:cs="Times New Roman"/>
          <w:i/>
          <w:iCs/>
          <w:noProof/>
        </w:rPr>
        <w:t>International Journal of Nursing Studies</w:t>
      </w:r>
      <w:r w:rsidRPr="00B10E46">
        <w:rPr>
          <w:rFonts w:ascii="Times New Roman" w:hAnsi="Times New Roman" w:cs="Times New Roman"/>
          <w:noProof/>
        </w:rPr>
        <w:t>, 67, pp. 3–11. DOI:10.1016/j.ijnurstu.2016.10.011.</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Dwyer, T., Bradshaw, J. and Happell, B. (2009) Comparison of mental health nurses’ attitudes towards smoking and smoking behaviour., </w:t>
      </w:r>
      <w:r w:rsidRPr="00B10E46">
        <w:rPr>
          <w:rFonts w:ascii="Times New Roman" w:hAnsi="Times New Roman" w:cs="Times New Roman"/>
          <w:i/>
          <w:iCs/>
          <w:noProof/>
        </w:rPr>
        <w:t>International Journal of Mental Health Nursing</w:t>
      </w:r>
      <w:r w:rsidRPr="00B10E46">
        <w:rPr>
          <w:rFonts w:ascii="Times New Roman" w:hAnsi="Times New Roman" w:cs="Times New Roman"/>
          <w:noProof/>
        </w:rPr>
        <w:t>, 18 (6), pp. 424–33. DOI:10.1111/j.1447-0349.2009.00628.x.</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Esposito, E. M. and Fitzpatrick, J. J. (2011) Registered nurses’ beliefs of the benefits of exercise, their exercise behaviour and their patient teaching regarding exercise, </w:t>
      </w:r>
      <w:r w:rsidRPr="00B10E46">
        <w:rPr>
          <w:rFonts w:ascii="Times New Roman" w:hAnsi="Times New Roman" w:cs="Times New Roman"/>
          <w:i/>
          <w:iCs/>
          <w:noProof/>
        </w:rPr>
        <w:t>International Journal of Nursing Practice</w:t>
      </w:r>
      <w:r w:rsidRPr="00B10E46">
        <w:rPr>
          <w:rFonts w:ascii="Times New Roman" w:hAnsi="Times New Roman" w:cs="Times New Roman"/>
          <w:noProof/>
        </w:rPr>
        <w:t>, 17 (4), pp. 351–6. DOI:10.1111/j.1440-172X.2011.01951.x.</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Freeman, T., Roche, A. M., Williamson, P. and Pidd, K. (2011) Hazardous alcohol use interventions </w:t>
      </w:r>
      <w:r w:rsidRPr="00B10E46">
        <w:rPr>
          <w:rFonts w:ascii="Times New Roman" w:hAnsi="Times New Roman" w:cs="Times New Roman"/>
          <w:noProof/>
        </w:rPr>
        <w:lastRenderedPageBreak/>
        <w:t xml:space="preserve">with emergency patients: Self-reported practices of nurses, and predictors of behaviour, </w:t>
      </w:r>
      <w:r w:rsidRPr="00B10E46">
        <w:rPr>
          <w:rFonts w:ascii="Times New Roman" w:hAnsi="Times New Roman" w:cs="Times New Roman"/>
          <w:i/>
          <w:iCs/>
          <w:noProof/>
        </w:rPr>
        <w:t>Emergency Medicine Australasia</w:t>
      </w:r>
      <w:r w:rsidRPr="00B10E46">
        <w:rPr>
          <w:rFonts w:ascii="Times New Roman" w:hAnsi="Times New Roman" w:cs="Times New Roman"/>
          <w:noProof/>
        </w:rPr>
        <w:t>, 23 (4), pp. 479–489. DOI:10.1111/j.1742-6723.2011.01416.x.</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Garcia, J. T., Amankwah, E. K. and Hernandez, R. G. (2016) Assessment of Weight Bias Among Pediatric Nurses and Clinical Support Staff Toward Obese Patients and Their Caregivers., </w:t>
      </w:r>
      <w:r w:rsidRPr="00B10E46">
        <w:rPr>
          <w:rFonts w:ascii="Times New Roman" w:hAnsi="Times New Roman" w:cs="Times New Roman"/>
          <w:i/>
          <w:iCs/>
          <w:noProof/>
        </w:rPr>
        <w:t>Journal of Pediatric Nursing</w:t>
      </w:r>
      <w:r w:rsidRPr="00B10E46">
        <w:rPr>
          <w:rFonts w:ascii="Times New Roman" w:hAnsi="Times New Roman" w:cs="Times New Roman"/>
          <w:noProof/>
        </w:rPr>
        <w:t>, 31 (4), pp. e244-51. DOI:10.1016/j.pedn.2016.02.004.</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Gifford, H., Wilson, D. and Boulton, A. (2014) Māori perspectives: a deeper understanding of nursing, </w:t>
      </w:r>
      <w:r w:rsidRPr="00B10E46">
        <w:rPr>
          <w:rFonts w:ascii="Times New Roman" w:hAnsi="Times New Roman" w:cs="Times New Roman"/>
          <w:i/>
          <w:iCs/>
          <w:noProof/>
        </w:rPr>
        <w:t>Nursing Praxis in New Zealand</w:t>
      </w:r>
      <w:r w:rsidRPr="00B10E46">
        <w:rPr>
          <w:rFonts w:ascii="Times New Roman" w:hAnsi="Times New Roman" w:cs="Times New Roman"/>
          <w:noProof/>
        </w:rPr>
        <w:t>, 30 (3), pp. 35–45.</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González, S., Bennasar, M., Pericàs, J., Seguí, P. and De Pedro, J. (2009) Spanish primary health care nurses who are smokers: this influence on the therapeutic relationship., </w:t>
      </w:r>
      <w:r w:rsidRPr="00B10E46">
        <w:rPr>
          <w:rFonts w:ascii="Times New Roman" w:hAnsi="Times New Roman" w:cs="Times New Roman"/>
          <w:i/>
          <w:iCs/>
          <w:noProof/>
        </w:rPr>
        <w:t>International Nursing Review</w:t>
      </w:r>
      <w:r w:rsidRPr="00B10E46">
        <w:rPr>
          <w:rFonts w:ascii="Times New Roman" w:hAnsi="Times New Roman" w:cs="Times New Roman"/>
          <w:noProof/>
        </w:rPr>
        <w:t>, 56 (3), pp. 381–6. DOI:10.1111/j.1466-7657.2009.00719.x.</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Gujral, H., Tea, C. and Sheridan, M. (2011) Evaluation of nurse’s attitudes toward adult patients of size., </w:t>
      </w:r>
      <w:r w:rsidRPr="00B10E46">
        <w:rPr>
          <w:rFonts w:ascii="Times New Roman" w:hAnsi="Times New Roman" w:cs="Times New Roman"/>
          <w:i/>
          <w:iCs/>
          <w:noProof/>
        </w:rPr>
        <w:t>Surgery For Obesity And Related Diseases: Official Journal Of The American Society For Bariatric Surgery</w:t>
      </w:r>
      <w:r w:rsidRPr="00B10E46">
        <w:rPr>
          <w:rFonts w:ascii="Times New Roman" w:hAnsi="Times New Roman" w:cs="Times New Roman"/>
          <w:noProof/>
        </w:rPr>
        <w:t>, 7 (4), pp. 536–540. DOI:10.1016/j.soard.2011.03.008.</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Hall, S., Vogt, F. and Marteau, T. M. (2005) A short report: survey of practice nurses’ attitudes towards giving smoking cessation advice., </w:t>
      </w:r>
      <w:r w:rsidRPr="00B10E46">
        <w:rPr>
          <w:rFonts w:ascii="Times New Roman" w:hAnsi="Times New Roman" w:cs="Times New Roman"/>
          <w:i/>
          <w:iCs/>
          <w:noProof/>
        </w:rPr>
        <w:t>Family Practice</w:t>
      </w:r>
      <w:r w:rsidRPr="00B10E46">
        <w:rPr>
          <w:rFonts w:ascii="Times New Roman" w:hAnsi="Times New Roman" w:cs="Times New Roman"/>
          <w:noProof/>
        </w:rPr>
        <w:t>, 22 (6), pp. 614–616.</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Hannes, K. (2011) Chapter 4. Critical appraisal of qualitative research., in: Noyes, J., Booth, A., Hannes, K., Harden, A., Harris, J., Lewin, S., and Lockwood, C. (eds.) </w:t>
      </w:r>
      <w:r w:rsidRPr="00B10E46">
        <w:rPr>
          <w:rFonts w:ascii="Times New Roman" w:hAnsi="Times New Roman" w:cs="Times New Roman"/>
          <w:i/>
          <w:iCs/>
          <w:noProof/>
        </w:rPr>
        <w:t>Supplementary Guidance for Inclusion of Qualitative Research in Cochrane Systematic Reviews of Interventions Version 1</w:t>
      </w:r>
      <w:r w:rsidRPr="00B10E46">
        <w:rPr>
          <w:rFonts w:ascii="Times New Roman" w:hAnsi="Times New Roman" w:cs="Times New Roman"/>
          <w:noProof/>
        </w:rPr>
        <w:t>. Adelaide: Cochrane Collaboration Qualitative Methods Group,.</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Heath, J., Andrews, J., Kelley, F. and Sorrell, J. (2004) Caught in the middle: experiences of tobacco-dependent nurse practitioners., </w:t>
      </w:r>
      <w:r w:rsidRPr="00B10E46">
        <w:rPr>
          <w:rFonts w:ascii="Times New Roman" w:hAnsi="Times New Roman" w:cs="Times New Roman"/>
          <w:i/>
          <w:iCs/>
          <w:noProof/>
        </w:rPr>
        <w:t>Journal of the American Academy of Nurse Practitioners</w:t>
      </w:r>
      <w:r w:rsidRPr="00B10E46">
        <w:rPr>
          <w:rFonts w:ascii="Times New Roman" w:hAnsi="Times New Roman" w:cs="Times New Roman"/>
          <w:noProof/>
        </w:rPr>
        <w:t>, 16 (9), pp. 396–401.</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Hicks, M., McDermott, L. L., Rouhana, N., Schmidt, M., Seymour, M. W. and Sullivan, T. (2008) Nurses’ body size and public confidence in ability to provide health education., </w:t>
      </w:r>
      <w:r w:rsidRPr="00B10E46">
        <w:rPr>
          <w:rFonts w:ascii="Times New Roman" w:hAnsi="Times New Roman" w:cs="Times New Roman"/>
          <w:i/>
          <w:iCs/>
          <w:noProof/>
        </w:rPr>
        <w:t xml:space="preserve">Journal of Nursing </w:t>
      </w:r>
      <w:r w:rsidRPr="00B10E46">
        <w:rPr>
          <w:rFonts w:ascii="Times New Roman" w:hAnsi="Times New Roman" w:cs="Times New Roman"/>
          <w:i/>
          <w:iCs/>
          <w:noProof/>
        </w:rPr>
        <w:lastRenderedPageBreak/>
        <w:t>Scholarship</w:t>
      </w:r>
      <w:r w:rsidRPr="00B10E46">
        <w:rPr>
          <w:rFonts w:ascii="Times New Roman" w:hAnsi="Times New Roman" w:cs="Times New Roman"/>
          <w:noProof/>
        </w:rPr>
        <w:t>, 40 (4), pp. 349–54. DOI:10.1111/j.1547-5069.2008.00249.x.</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Hovland, C. . and Weiss, W. (1951) The influence of source credibility on communication effectiveness, </w:t>
      </w:r>
      <w:r w:rsidRPr="00B10E46">
        <w:rPr>
          <w:rFonts w:ascii="Times New Roman" w:hAnsi="Times New Roman" w:cs="Times New Roman"/>
          <w:i/>
          <w:iCs/>
          <w:noProof/>
        </w:rPr>
        <w:t>Public Opinion Quarterly</w:t>
      </w:r>
      <w:r w:rsidRPr="00B10E46">
        <w:rPr>
          <w:rFonts w:ascii="Times New Roman" w:hAnsi="Times New Roman" w:cs="Times New Roman"/>
          <w:noProof/>
        </w:rPr>
        <w:t>, 15 (4), pp. 635–50.</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International Council of Nurses (2010) </w:t>
      </w:r>
      <w:r w:rsidRPr="00B10E46">
        <w:rPr>
          <w:rFonts w:ascii="Times New Roman" w:hAnsi="Times New Roman" w:cs="Times New Roman"/>
          <w:i/>
          <w:iCs/>
          <w:noProof/>
        </w:rPr>
        <w:t>Delivering Quality, Serving Communitites: Nurses Leading Chronic Care</w:t>
      </w:r>
      <w:r w:rsidRPr="00B10E46">
        <w:rPr>
          <w:rFonts w:ascii="Times New Roman" w:hAnsi="Times New Roman" w:cs="Times New Roman"/>
          <w:noProof/>
        </w:rPr>
        <w:t>. Geneva, Switzerland: ICN.</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Jay, M., Chintapalli, S., Squires, A., Mateo, K. F., Sherman, S. E. and Kalet, A. L. (2015) Barriers and facilitators to providing primary care-based weight management services in a patient centered medical home for Veterans: a qualitative study., </w:t>
      </w:r>
      <w:r w:rsidRPr="00B10E46">
        <w:rPr>
          <w:rFonts w:ascii="Times New Roman" w:hAnsi="Times New Roman" w:cs="Times New Roman"/>
          <w:i/>
          <w:iCs/>
          <w:noProof/>
        </w:rPr>
        <w:t>BMC Family Practice</w:t>
      </w:r>
      <w:r w:rsidRPr="00B10E46">
        <w:rPr>
          <w:rFonts w:ascii="Times New Roman" w:hAnsi="Times New Roman" w:cs="Times New Roman"/>
          <w:noProof/>
        </w:rPr>
        <w:t>, 16 (1), pp. 167. DOI:10.1186/s12875-015-0383-x.</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Joanna Briggs Institute (2014a) </w:t>
      </w:r>
      <w:r w:rsidRPr="00B10E46">
        <w:rPr>
          <w:rFonts w:ascii="Times New Roman" w:hAnsi="Times New Roman" w:cs="Times New Roman"/>
          <w:i/>
          <w:iCs/>
          <w:noProof/>
        </w:rPr>
        <w:t>JBI QARI Critical Appraisal Checklist for Interpretive and Critical Research</w:t>
      </w:r>
      <w:r w:rsidRPr="00B10E46">
        <w:rPr>
          <w:rFonts w:ascii="Times New Roman" w:hAnsi="Times New Roman" w:cs="Times New Roman"/>
          <w:noProof/>
        </w:rPr>
        <w:t>. Adelaide: The Joanna Briggs Institute.</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Joanna Briggs Institute (2014b) </w:t>
      </w:r>
      <w:r w:rsidRPr="00B10E46">
        <w:rPr>
          <w:rFonts w:ascii="Times New Roman" w:hAnsi="Times New Roman" w:cs="Times New Roman"/>
          <w:i/>
          <w:iCs/>
          <w:noProof/>
        </w:rPr>
        <w:t>Joanna Briggs Institute Reviewers’ Manual</w:t>
      </w:r>
      <w:r w:rsidRPr="00B10E46">
        <w:rPr>
          <w:rFonts w:ascii="Times New Roman" w:hAnsi="Times New Roman" w:cs="Times New Roman"/>
          <w:noProof/>
        </w:rPr>
        <w:t>. Adelaide: The Joanna Briggs Institute.</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Kelley, K. and Abraham, C. (2007) Health promotion for people aged over 65 years in hospitals: nurses’ perceptions about their role., </w:t>
      </w:r>
      <w:r w:rsidRPr="00B10E46">
        <w:rPr>
          <w:rFonts w:ascii="Times New Roman" w:hAnsi="Times New Roman" w:cs="Times New Roman"/>
          <w:i/>
          <w:iCs/>
          <w:noProof/>
        </w:rPr>
        <w:t>Journal of Clinical Nursing</w:t>
      </w:r>
      <w:r w:rsidRPr="00B10E46">
        <w:rPr>
          <w:rFonts w:ascii="Times New Roman" w:hAnsi="Times New Roman" w:cs="Times New Roman"/>
          <w:noProof/>
        </w:rPr>
        <w:t>, 16 (3), pp. 569–79. DOI:10.1111/j.1365-2702.2006.01577.x.</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Kelly, M., Wills, J., Jester, R. and Speller, V. (2017) Should nurses be role models for healthy lifestyles? Results from a modified Delphi study, </w:t>
      </w:r>
      <w:r w:rsidRPr="00B10E46">
        <w:rPr>
          <w:rFonts w:ascii="Times New Roman" w:hAnsi="Times New Roman" w:cs="Times New Roman"/>
          <w:i/>
          <w:iCs/>
          <w:noProof/>
        </w:rPr>
        <w:t>Journal of Advanced Nursing</w:t>
      </w:r>
      <w:r w:rsidRPr="00B10E46">
        <w:rPr>
          <w:rFonts w:ascii="Times New Roman" w:hAnsi="Times New Roman" w:cs="Times New Roman"/>
          <w:noProof/>
        </w:rPr>
        <w:t>, 73 (3), pp. 665–678. DOI:10.1111/jan.13173.</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Kurnat-Thoma, E., El-Banna, M., Oakcrum, M. and Tyroler, J. (2017) Nurses’ health promoting lifestyle behaviors in a community hospital., </w:t>
      </w:r>
      <w:r w:rsidRPr="00B10E46">
        <w:rPr>
          <w:rFonts w:ascii="Times New Roman" w:hAnsi="Times New Roman" w:cs="Times New Roman"/>
          <w:i/>
          <w:iCs/>
          <w:noProof/>
        </w:rPr>
        <w:t>Applied Nursing Research : ANR</w:t>
      </w:r>
      <w:r w:rsidRPr="00B10E46">
        <w:rPr>
          <w:rFonts w:ascii="Times New Roman" w:hAnsi="Times New Roman" w:cs="Times New Roman"/>
          <w:noProof/>
        </w:rPr>
        <w:t>, 35, pp. 77–81. DOI:10.1016/j.apnr.2017.02.012.</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Malone, V., Ezard, N., Hodge, S., Ferguson, L., Schembri, A. and Bonevski, B. (2016) Nurse provision of support to help inpatients quit smoking., </w:t>
      </w:r>
      <w:r w:rsidRPr="00B10E46">
        <w:rPr>
          <w:rFonts w:ascii="Times New Roman" w:hAnsi="Times New Roman" w:cs="Times New Roman"/>
          <w:i/>
          <w:iCs/>
          <w:noProof/>
        </w:rPr>
        <w:t>Health Promotion Journal of Australia</w:t>
      </w:r>
      <w:r w:rsidRPr="00B10E46">
        <w:rPr>
          <w:rFonts w:ascii="Times New Roman" w:hAnsi="Times New Roman" w:cs="Times New Roman"/>
          <w:noProof/>
        </w:rPr>
        <w:t xml:space="preserve">. </w:t>
      </w:r>
      <w:r w:rsidRPr="00B10E46">
        <w:rPr>
          <w:rFonts w:ascii="Times New Roman" w:hAnsi="Times New Roman" w:cs="Times New Roman"/>
          <w:noProof/>
        </w:rPr>
        <w:lastRenderedPageBreak/>
        <w:t>DOI:10.1071/HE16082.</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McCarty, M. C., Hennrikus, D. J., Lando, H. a and Vessey, J. T. (2001) Nurses’ attitudes concerning the delivery of brief cessation advice to hospitalized smokers., </w:t>
      </w:r>
      <w:r w:rsidRPr="00B10E46">
        <w:rPr>
          <w:rFonts w:ascii="Times New Roman" w:hAnsi="Times New Roman" w:cs="Times New Roman"/>
          <w:i/>
          <w:iCs/>
          <w:noProof/>
        </w:rPr>
        <w:t>Preventive Medicine</w:t>
      </w:r>
      <w:r w:rsidRPr="00B10E46">
        <w:rPr>
          <w:rFonts w:ascii="Times New Roman" w:hAnsi="Times New Roman" w:cs="Times New Roman"/>
          <w:noProof/>
        </w:rPr>
        <w:t>, 33 (6), pp. 674–81. DOI:10.1006/pmed.2001.0944.</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McElligott, D., Siemers, S., Thomas, L. and Kohn, N. (2009) Health promotion in nurses: Is there a healthy nurse in the house?, </w:t>
      </w:r>
      <w:r w:rsidRPr="00B10E46">
        <w:rPr>
          <w:rFonts w:ascii="Times New Roman" w:hAnsi="Times New Roman" w:cs="Times New Roman"/>
          <w:i/>
          <w:iCs/>
          <w:noProof/>
        </w:rPr>
        <w:t>Applied Nursing Research</w:t>
      </w:r>
      <w:r w:rsidRPr="00B10E46">
        <w:rPr>
          <w:rFonts w:ascii="Times New Roman" w:hAnsi="Times New Roman" w:cs="Times New Roman"/>
          <w:noProof/>
        </w:rPr>
        <w:t>, 22, pp. 211–215. DOI:10.1016/j.apnr.2007.07.005.</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McKenna, H., Slater, P., McCance, T., Bunting, B., Spiers, A. and McElwee, G. (2001) Qualified nurses’ smoking prevalence: their reasons for smoking and desire to quit., </w:t>
      </w:r>
      <w:r w:rsidRPr="00B10E46">
        <w:rPr>
          <w:rFonts w:ascii="Times New Roman" w:hAnsi="Times New Roman" w:cs="Times New Roman"/>
          <w:i/>
          <w:iCs/>
          <w:noProof/>
        </w:rPr>
        <w:t>Journal of Advanced Nursing</w:t>
      </w:r>
      <w:r w:rsidRPr="00B10E46">
        <w:rPr>
          <w:rFonts w:ascii="Times New Roman" w:hAnsi="Times New Roman" w:cs="Times New Roman"/>
          <w:noProof/>
        </w:rPr>
        <w:t>, 35 (5), pp. 769–75. DOI:10.1046/j.1365-2648.2001.01909.x.</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McKenna, J., Naylor, P. J. and McDowell, N. (1998) Barriers to physical activity promotion by general practitioners and practice nurses., </w:t>
      </w:r>
      <w:r w:rsidRPr="00B10E46">
        <w:rPr>
          <w:rFonts w:ascii="Times New Roman" w:hAnsi="Times New Roman" w:cs="Times New Roman"/>
          <w:i/>
          <w:iCs/>
          <w:noProof/>
        </w:rPr>
        <w:t>British Journal of Sports Medicine</w:t>
      </w:r>
      <w:r w:rsidRPr="00B10E46">
        <w:rPr>
          <w:rFonts w:ascii="Times New Roman" w:hAnsi="Times New Roman" w:cs="Times New Roman"/>
          <w:noProof/>
        </w:rPr>
        <w:t>, 32 (3), pp. 242–247. DOI:10.1136/bjsm.32.3.242.</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Merrill, R. M., Gagon, H., Harmon, T. and Milovic, I. (2010) The importance of tobacco cessation training for nurses in Serbia., </w:t>
      </w:r>
      <w:r w:rsidRPr="00B10E46">
        <w:rPr>
          <w:rFonts w:ascii="Times New Roman" w:hAnsi="Times New Roman" w:cs="Times New Roman"/>
          <w:i/>
          <w:iCs/>
          <w:noProof/>
        </w:rPr>
        <w:t>Journal of Continuing Education in Nursing</w:t>
      </w:r>
      <w:r w:rsidRPr="00B10E46">
        <w:rPr>
          <w:rFonts w:ascii="Times New Roman" w:hAnsi="Times New Roman" w:cs="Times New Roman"/>
          <w:noProof/>
        </w:rPr>
        <w:t>, 41 (2), pp. 89–96. DOI:10.3928/00220124-20100126-05.</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Merrill, R. M., Madanat, H. and Kelley, A. T. (2010) Smoking prevalence, attitudes, and perceived smoking prevention and control responsibilities and practices among nurses in Amman, Jordan., </w:t>
      </w:r>
      <w:r w:rsidRPr="00B10E46">
        <w:rPr>
          <w:rFonts w:ascii="Times New Roman" w:hAnsi="Times New Roman" w:cs="Times New Roman"/>
          <w:i/>
          <w:iCs/>
          <w:noProof/>
        </w:rPr>
        <w:t>International Journal of Nursing Practice</w:t>
      </w:r>
      <w:r w:rsidRPr="00B10E46">
        <w:rPr>
          <w:rFonts w:ascii="Times New Roman" w:hAnsi="Times New Roman" w:cs="Times New Roman"/>
          <w:noProof/>
        </w:rPr>
        <w:t>, 16 (6), pp. 624–32. DOI:10.1111/j.1440-172X.2010.01897.x.</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Michie, S., van Stralen, M. M. and West, R. (2011) The behaviour change wheel: a new method for characterising and designing behaviour change interventions., </w:t>
      </w:r>
      <w:r w:rsidRPr="00B10E46">
        <w:rPr>
          <w:rFonts w:ascii="Times New Roman" w:hAnsi="Times New Roman" w:cs="Times New Roman"/>
          <w:i/>
          <w:iCs/>
          <w:noProof/>
        </w:rPr>
        <w:t>Implementation Science : IS</w:t>
      </w:r>
      <w:r w:rsidRPr="00B10E46">
        <w:rPr>
          <w:rFonts w:ascii="Times New Roman" w:hAnsi="Times New Roman" w:cs="Times New Roman"/>
          <w:noProof/>
        </w:rPr>
        <w:t>, 6 (1), pp. 42. DOI:10.1186/1748-5908-6-42.</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Mujika, A., Arantzamendi, M., Lopez-Dicastillo, O. and Forbes, A. (2017) Health professionals’ </w:t>
      </w:r>
      <w:r w:rsidRPr="00B10E46">
        <w:rPr>
          <w:rFonts w:ascii="Times New Roman" w:hAnsi="Times New Roman" w:cs="Times New Roman"/>
          <w:noProof/>
        </w:rPr>
        <w:lastRenderedPageBreak/>
        <w:t xml:space="preserve">personal behaviours hindering health promotion: A study of nurses who smoke., </w:t>
      </w:r>
      <w:r w:rsidRPr="00B10E46">
        <w:rPr>
          <w:rFonts w:ascii="Times New Roman" w:hAnsi="Times New Roman" w:cs="Times New Roman"/>
          <w:i/>
          <w:iCs/>
          <w:noProof/>
        </w:rPr>
        <w:t>Journal of Advanced Nursing</w:t>
      </w:r>
      <w:r w:rsidRPr="00B10E46">
        <w:rPr>
          <w:rFonts w:ascii="Times New Roman" w:hAnsi="Times New Roman" w:cs="Times New Roman"/>
          <w:noProof/>
        </w:rPr>
        <w:t>, 38 (1), pp. 42–49. DOI:10.1111/jan.13343.</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Mujika, A., Forbes, A., Canga, N., de Irala, J., Serrano, I., Gasc??, P. and Edwards, M. (2014) Motivational interviewing as a smoking cessation strategy with nurses: An exploratory randomised controlled trial, </w:t>
      </w:r>
      <w:r w:rsidRPr="00B10E46">
        <w:rPr>
          <w:rFonts w:ascii="Times New Roman" w:hAnsi="Times New Roman" w:cs="Times New Roman"/>
          <w:i/>
          <w:iCs/>
          <w:noProof/>
        </w:rPr>
        <w:t>International Journal of Nursing Studies</w:t>
      </w:r>
      <w:r w:rsidRPr="00B10E46">
        <w:rPr>
          <w:rFonts w:ascii="Times New Roman" w:hAnsi="Times New Roman" w:cs="Times New Roman"/>
          <w:noProof/>
        </w:rPr>
        <w:t>, 51 (8), pp. 1074–1082. DOI:10.1016/j.ijnurstu.2013.12.001.</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Mundt, M. H., Glass, L. K. and Michaels, C. (1995) A professional challenge: nurses and smoking., </w:t>
      </w:r>
      <w:r w:rsidRPr="00B10E46">
        <w:rPr>
          <w:rFonts w:ascii="Times New Roman" w:hAnsi="Times New Roman" w:cs="Times New Roman"/>
          <w:i/>
          <w:iCs/>
          <w:noProof/>
        </w:rPr>
        <w:t>Journal of Community Health Nursing</w:t>
      </w:r>
      <w:r w:rsidRPr="00B10E46">
        <w:rPr>
          <w:rFonts w:ascii="Times New Roman" w:hAnsi="Times New Roman" w:cs="Times New Roman"/>
          <w:noProof/>
        </w:rPr>
        <w:t>, 12 (3), pp. 139–146. DOI:10.1207/s15327655jchn1203_2.</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Nagle, A., Schofield, M. and Redman, S. (1999) Australian nurses’ smoking behaviour, knowledge and attitude towards providing smoking cessation care to their patients., </w:t>
      </w:r>
      <w:r w:rsidRPr="00B10E46">
        <w:rPr>
          <w:rFonts w:ascii="Times New Roman" w:hAnsi="Times New Roman" w:cs="Times New Roman"/>
          <w:i/>
          <w:iCs/>
          <w:noProof/>
        </w:rPr>
        <w:t>Health Promotion International</w:t>
      </w:r>
      <w:r w:rsidRPr="00B10E46">
        <w:rPr>
          <w:rFonts w:ascii="Times New Roman" w:hAnsi="Times New Roman" w:cs="Times New Roman"/>
          <w:noProof/>
        </w:rPr>
        <w:t>, 14 (2), pp. 133–144. DOI:10.1093/heapro/14.2.133.</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Naidoo, J. and Wills, J. (2016) </w:t>
      </w:r>
      <w:r w:rsidRPr="00B10E46">
        <w:rPr>
          <w:rFonts w:ascii="Times New Roman" w:hAnsi="Times New Roman" w:cs="Times New Roman"/>
          <w:i/>
          <w:iCs/>
          <w:noProof/>
        </w:rPr>
        <w:t>Foundations for health promotion</w:t>
      </w:r>
      <w:r w:rsidRPr="00B10E46">
        <w:rPr>
          <w:rFonts w:ascii="Times New Roman" w:hAnsi="Times New Roman" w:cs="Times New Roman"/>
          <w:noProof/>
        </w:rPr>
        <w:t>. 4th ed. Oxford, UK: Elsevier.</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NHS England (2016) </w:t>
      </w:r>
      <w:r w:rsidRPr="00B10E46">
        <w:rPr>
          <w:rFonts w:ascii="Times New Roman" w:hAnsi="Times New Roman" w:cs="Times New Roman"/>
          <w:i/>
          <w:iCs/>
          <w:noProof/>
        </w:rPr>
        <w:t>NHS Standard Contract 2017/18 and 2018/19 Service Conditions</w:t>
      </w:r>
      <w:r w:rsidRPr="00B10E46">
        <w:rPr>
          <w:rFonts w:ascii="Times New Roman" w:hAnsi="Times New Roman" w:cs="Times New Roman"/>
          <w:noProof/>
        </w:rPr>
        <w:t>. London, UK.</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NHS England, Care Quality Commission, Health Education England, Monitor, Public Health England and Trust Development Authority (2014) </w:t>
      </w:r>
      <w:r w:rsidRPr="00B10E46">
        <w:rPr>
          <w:rFonts w:ascii="Times New Roman" w:hAnsi="Times New Roman" w:cs="Times New Roman"/>
          <w:i/>
          <w:iCs/>
          <w:noProof/>
        </w:rPr>
        <w:t>NHS five year forward view</w:t>
      </w:r>
      <w:r w:rsidRPr="00B10E46">
        <w:rPr>
          <w:rFonts w:ascii="Times New Roman" w:hAnsi="Times New Roman" w:cs="Times New Roman"/>
          <w:noProof/>
        </w:rPr>
        <w:t>. London: NHS England.</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NICE (2014) </w:t>
      </w:r>
      <w:r w:rsidRPr="00B10E46">
        <w:rPr>
          <w:rFonts w:ascii="Times New Roman" w:hAnsi="Times New Roman" w:cs="Times New Roman"/>
          <w:i/>
          <w:iCs/>
          <w:noProof/>
        </w:rPr>
        <w:t>Behaviour change: Individual approaches (Public health guidance 49)</w:t>
      </w:r>
      <w:r w:rsidRPr="00B10E46">
        <w:rPr>
          <w:rFonts w:ascii="Times New Roman" w:hAnsi="Times New Roman" w:cs="Times New Roman"/>
          <w:noProof/>
        </w:rPr>
        <w:t>. London, UK.</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Nursing and Midwifery Council (2015) </w:t>
      </w:r>
      <w:r w:rsidRPr="00B10E46">
        <w:rPr>
          <w:rFonts w:ascii="Times New Roman" w:hAnsi="Times New Roman" w:cs="Times New Roman"/>
          <w:i/>
          <w:iCs/>
          <w:noProof/>
        </w:rPr>
        <w:t>The Code: Professional standards of practice and behaviour for nurses and midwives</w:t>
      </w:r>
      <w:r w:rsidRPr="00B10E46">
        <w:rPr>
          <w:rFonts w:ascii="Times New Roman" w:hAnsi="Times New Roman" w:cs="Times New Roman"/>
          <w:noProof/>
        </w:rPr>
        <w:t>. London, UK.</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Olive, K. E. and Ballard, J. A. (1992) Attitudes of patients toward smoking by health professionals., </w:t>
      </w:r>
      <w:r w:rsidRPr="00B10E46">
        <w:rPr>
          <w:rFonts w:ascii="Times New Roman" w:hAnsi="Times New Roman" w:cs="Times New Roman"/>
          <w:i/>
          <w:iCs/>
          <w:noProof/>
        </w:rPr>
        <w:t>Public Health Reports</w:t>
      </w:r>
      <w:r w:rsidRPr="00B10E46">
        <w:rPr>
          <w:rFonts w:ascii="Times New Roman" w:hAnsi="Times New Roman" w:cs="Times New Roman"/>
          <w:noProof/>
        </w:rPr>
        <w:t>, 107 (3), pp. 335–339.</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Pelkonen, M. and Kankkunen, P. (2001) Nurses’ competence in advising and supporting clients to cease smoking: a survey among Finnish nurses, </w:t>
      </w:r>
      <w:r w:rsidRPr="00B10E46">
        <w:rPr>
          <w:rFonts w:ascii="Times New Roman" w:hAnsi="Times New Roman" w:cs="Times New Roman"/>
          <w:i/>
          <w:iCs/>
          <w:noProof/>
        </w:rPr>
        <w:t>Journal of Clinical Nursing</w:t>
      </w:r>
      <w:r w:rsidRPr="00B10E46">
        <w:rPr>
          <w:rFonts w:ascii="Times New Roman" w:hAnsi="Times New Roman" w:cs="Times New Roman"/>
          <w:noProof/>
        </w:rPr>
        <w:t>, 10 (4), pp. 437–441. DOI:10.1046/j.1365-2702.2001.00521.x.</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lastRenderedPageBreak/>
        <w:t xml:space="preserve">Popay, J., Roberts, A., Sowden, M., Petticrew, L., Arai, N., Britten, M., Rodgers, K., Roen, K. and Duffy, S. (2006) </w:t>
      </w:r>
      <w:r w:rsidRPr="00B10E46">
        <w:rPr>
          <w:rFonts w:ascii="Times New Roman" w:hAnsi="Times New Roman" w:cs="Times New Roman"/>
          <w:i/>
          <w:iCs/>
          <w:noProof/>
        </w:rPr>
        <w:t>Guidance on the Conduct of Narrative Synthesis in Systematic Reviews: Final Report.</w:t>
      </w:r>
      <w:r w:rsidRPr="00B10E46">
        <w:rPr>
          <w:rFonts w:ascii="Times New Roman" w:hAnsi="Times New Roman" w:cs="Times New Roman"/>
          <w:noProof/>
        </w:rPr>
        <w:t xml:space="preserve"> Swindon: ESRC Methods Programme.</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Public Health England, NHS England and Health Education England (2016) </w:t>
      </w:r>
      <w:r w:rsidRPr="00B10E46">
        <w:rPr>
          <w:rFonts w:ascii="Times New Roman" w:hAnsi="Times New Roman" w:cs="Times New Roman"/>
          <w:i/>
          <w:iCs/>
          <w:noProof/>
        </w:rPr>
        <w:t>Making Every Contact Count: Consensus statement</w:t>
      </w:r>
      <w:r w:rsidRPr="00B10E46">
        <w:rPr>
          <w:rFonts w:ascii="Times New Roman" w:hAnsi="Times New Roman" w:cs="Times New Roman"/>
          <w:noProof/>
        </w:rPr>
        <w:t>. London, UK.</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Radsma, J. and Bottorff, J. L. (2009) Counteracting ambivalence: nurses who smoke and their health promotion role with patients who smoke., </w:t>
      </w:r>
      <w:r w:rsidRPr="00B10E46">
        <w:rPr>
          <w:rFonts w:ascii="Times New Roman" w:hAnsi="Times New Roman" w:cs="Times New Roman"/>
          <w:i/>
          <w:iCs/>
          <w:noProof/>
        </w:rPr>
        <w:t>Research in Nursing and Health</w:t>
      </w:r>
      <w:r w:rsidRPr="00B10E46">
        <w:rPr>
          <w:rFonts w:ascii="Times New Roman" w:hAnsi="Times New Roman" w:cs="Times New Roman"/>
          <w:noProof/>
        </w:rPr>
        <w:t>, 32 (4), pp. 443–52. DOI:10.1002/nur.20332.</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Rush, K. L., Kee, C. C. and Rice, M. (2005) Nurses as imperfect role models for health promotion., </w:t>
      </w:r>
      <w:r w:rsidRPr="00B10E46">
        <w:rPr>
          <w:rFonts w:ascii="Times New Roman" w:hAnsi="Times New Roman" w:cs="Times New Roman"/>
          <w:i/>
          <w:iCs/>
          <w:noProof/>
        </w:rPr>
        <w:t>Western Journal of Nursing Research</w:t>
      </w:r>
      <w:r w:rsidRPr="00B10E46">
        <w:rPr>
          <w:rFonts w:ascii="Times New Roman" w:hAnsi="Times New Roman" w:cs="Times New Roman"/>
          <w:noProof/>
        </w:rPr>
        <w:t>, 27 (2), pp. 166-83–7. DOI:10.1177/0193945904270082.</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Sarna, L., Bialous, S. A., Kraliková, E., Kmetova, A., Felbrová, V., Kulovaná, S., </w:t>
      </w:r>
      <w:r w:rsidRPr="00B10E46">
        <w:rPr>
          <w:rFonts w:ascii="Times New Roman" w:hAnsi="Times New Roman" w:cs="Times New Roman"/>
          <w:i/>
          <w:iCs/>
          <w:noProof/>
        </w:rPr>
        <w:t>et al.</w:t>
      </w:r>
      <w:r w:rsidRPr="00B10E46">
        <w:rPr>
          <w:rFonts w:ascii="Times New Roman" w:hAnsi="Times New Roman" w:cs="Times New Roman"/>
          <w:noProof/>
        </w:rPr>
        <w:t xml:space="preserve"> (2014) Impact of a smoking cessation educational program on nurses’ interventions., </w:t>
      </w:r>
      <w:r w:rsidRPr="00B10E46">
        <w:rPr>
          <w:rFonts w:ascii="Times New Roman" w:hAnsi="Times New Roman" w:cs="Times New Roman"/>
          <w:i/>
          <w:iCs/>
          <w:noProof/>
        </w:rPr>
        <w:t>Journal of Nursing Scholarship</w:t>
      </w:r>
      <w:r w:rsidRPr="00B10E46">
        <w:rPr>
          <w:rFonts w:ascii="Times New Roman" w:hAnsi="Times New Roman" w:cs="Times New Roman"/>
          <w:noProof/>
        </w:rPr>
        <w:t>, 46 (5), pp. 314–321. DOI:10.1111/jnu.12086.</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Sarna, L., Bialous, S. A., Králíková, E., Kmetova, A., Felbrová, V., Kulovaná, S., </w:t>
      </w:r>
      <w:r w:rsidRPr="00B10E46">
        <w:rPr>
          <w:rFonts w:ascii="Times New Roman" w:hAnsi="Times New Roman" w:cs="Times New Roman"/>
          <w:i/>
          <w:iCs/>
          <w:noProof/>
        </w:rPr>
        <w:t>et al.</w:t>
      </w:r>
      <w:r w:rsidRPr="00B10E46">
        <w:rPr>
          <w:rFonts w:ascii="Times New Roman" w:hAnsi="Times New Roman" w:cs="Times New Roman"/>
          <w:noProof/>
        </w:rPr>
        <w:t xml:space="preserve"> (2015) Tobacco Cessation Practices and Attitudes Among Nurses in the Czech Republic., </w:t>
      </w:r>
      <w:r w:rsidRPr="00B10E46">
        <w:rPr>
          <w:rFonts w:ascii="Times New Roman" w:hAnsi="Times New Roman" w:cs="Times New Roman"/>
          <w:i/>
          <w:iCs/>
          <w:noProof/>
        </w:rPr>
        <w:t>Cancer Nursing</w:t>
      </w:r>
      <w:r w:rsidRPr="00B10E46">
        <w:rPr>
          <w:rFonts w:ascii="Times New Roman" w:hAnsi="Times New Roman" w:cs="Times New Roman"/>
          <w:noProof/>
        </w:rPr>
        <w:t>, 38 (6), pp. E22–E29. DOI:10.1097/NCC.0000000000000222.</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Sarna, L., Bialous, S. A., Wells, M., Kotlerman, J., Wewers, M. E. and Froelicher, E. S. (2009) Frequency of nurses’ smoking cessation interventions: Report from a national survey, </w:t>
      </w:r>
      <w:r w:rsidRPr="00B10E46">
        <w:rPr>
          <w:rFonts w:ascii="Times New Roman" w:hAnsi="Times New Roman" w:cs="Times New Roman"/>
          <w:i/>
          <w:iCs/>
          <w:noProof/>
        </w:rPr>
        <w:t>Journal of Clinical Nursing</w:t>
      </w:r>
      <w:r w:rsidRPr="00B10E46">
        <w:rPr>
          <w:rFonts w:ascii="Times New Roman" w:hAnsi="Times New Roman" w:cs="Times New Roman"/>
          <w:noProof/>
        </w:rPr>
        <w:t>, 18 (14), pp. 2066–2077. DOI:10.1111/j.1365-2702.2009.02796.x.</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Sarna, L., Bialous, S., Ong, M., Wells, M. and Kotlerman, J. (2012) Nurses’ treatment of tobacco dependence in hospitalized smokers in three states., </w:t>
      </w:r>
      <w:r w:rsidRPr="00B10E46">
        <w:rPr>
          <w:rFonts w:ascii="Times New Roman" w:hAnsi="Times New Roman" w:cs="Times New Roman"/>
          <w:i/>
          <w:iCs/>
          <w:noProof/>
        </w:rPr>
        <w:t>Research in Nursing &amp; Health</w:t>
      </w:r>
      <w:r w:rsidRPr="00B10E46">
        <w:rPr>
          <w:rFonts w:ascii="Times New Roman" w:hAnsi="Times New Roman" w:cs="Times New Roman"/>
          <w:noProof/>
        </w:rPr>
        <w:t>, 35 (3), pp. 250–264. DOI:10.1002/nur.21476.</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Sarna, L., Brown, J. K., Lillington, L., Rose, M., Wewers, M. E. and Brecht, M. L. (2000) Tobacco interventions by oncology nurses in clinical practice: report from a national survey., </w:t>
      </w:r>
      <w:r w:rsidRPr="00B10E46">
        <w:rPr>
          <w:rFonts w:ascii="Times New Roman" w:hAnsi="Times New Roman" w:cs="Times New Roman"/>
          <w:i/>
          <w:iCs/>
          <w:noProof/>
        </w:rPr>
        <w:t>Cancer</w:t>
      </w:r>
      <w:r w:rsidRPr="00B10E46">
        <w:rPr>
          <w:rFonts w:ascii="Times New Roman" w:hAnsi="Times New Roman" w:cs="Times New Roman"/>
          <w:noProof/>
        </w:rPr>
        <w:t xml:space="preserve">, 89 (4), </w:t>
      </w:r>
      <w:r w:rsidRPr="00B10E46">
        <w:rPr>
          <w:rFonts w:ascii="Times New Roman" w:hAnsi="Times New Roman" w:cs="Times New Roman"/>
          <w:noProof/>
        </w:rPr>
        <w:lastRenderedPageBreak/>
        <w:t>pp. 881–9. DOI:3.0.co;2-m.</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Schultz, A. S. H., Hossain, S. and Johnson, J. L. (2009) Modeling influences on acute care nurses’ engagement in tobacco use reduction, </w:t>
      </w:r>
      <w:r w:rsidRPr="00B10E46">
        <w:rPr>
          <w:rFonts w:ascii="Times New Roman" w:hAnsi="Times New Roman" w:cs="Times New Roman"/>
          <w:i/>
          <w:iCs/>
          <w:noProof/>
        </w:rPr>
        <w:t>Research in Nursing and Health</w:t>
      </w:r>
      <w:r w:rsidRPr="00B10E46">
        <w:rPr>
          <w:rFonts w:ascii="Times New Roman" w:hAnsi="Times New Roman" w:cs="Times New Roman"/>
          <w:noProof/>
        </w:rPr>
        <w:t>, 32 (6), pp. 621–633. DOI:10.1002/nur.20349.</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Schultz, A. S. H., Johnson, J. L., Schultz, A. S. H., Johnson, J. L. and Bottorff, J. L. (2006) Registered Nurses ’ Perspectives on Tobacco Reduction: Views from Western Canada, </w:t>
      </w:r>
      <w:r w:rsidRPr="00B10E46">
        <w:rPr>
          <w:rFonts w:ascii="Times New Roman" w:hAnsi="Times New Roman" w:cs="Times New Roman"/>
          <w:i/>
          <w:iCs/>
          <w:noProof/>
        </w:rPr>
        <w:t>Canadian Journal of Nursing Research</w:t>
      </w:r>
      <w:r w:rsidRPr="00B10E46">
        <w:rPr>
          <w:rFonts w:ascii="Times New Roman" w:hAnsi="Times New Roman" w:cs="Times New Roman"/>
          <w:noProof/>
        </w:rPr>
        <w:t>, 38 (4), pp. 192–211.</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Slater, P., McElwee, G., Fleming, P. and McKenna, H. (2006) Nurses’ smoking behaviour related to cessation practice., </w:t>
      </w:r>
      <w:r w:rsidRPr="00B10E46">
        <w:rPr>
          <w:rFonts w:ascii="Times New Roman" w:hAnsi="Times New Roman" w:cs="Times New Roman"/>
          <w:i/>
          <w:iCs/>
          <w:noProof/>
        </w:rPr>
        <w:t>Nursing Times</w:t>
      </w:r>
      <w:r w:rsidRPr="00B10E46">
        <w:rPr>
          <w:rFonts w:ascii="Times New Roman" w:hAnsi="Times New Roman" w:cs="Times New Roman"/>
          <w:noProof/>
        </w:rPr>
        <w:t>, 102 (19), pp. 32–7.</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Smith, D. R. and Leggat, P. A. (2007) An international review of tobacco smoking research in the nursing profession, 1976-2006, </w:t>
      </w:r>
      <w:r w:rsidRPr="00B10E46">
        <w:rPr>
          <w:rFonts w:ascii="Times New Roman" w:hAnsi="Times New Roman" w:cs="Times New Roman"/>
          <w:i/>
          <w:iCs/>
          <w:noProof/>
        </w:rPr>
        <w:t>Journal of Research in Nursing</w:t>
      </w:r>
      <w:r w:rsidRPr="00B10E46">
        <w:rPr>
          <w:rFonts w:ascii="Times New Roman" w:hAnsi="Times New Roman" w:cs="Times New Roman"/>
          <w:noProof/>
        </w:rPr>
        <w:t>, 12 (2), pp. 165–181. DOI:10.1177/1744987106074875.</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Stanton, R., Reaburn, P. and Happell, B. (2015) Barriers to exercise prescription and participation in people with mental illness: The perspectives of nurses working in mental health., </w:t>
      </w:r>
      <w:r w:rsidRPr="00B10E46">
        <w:rPr>
          <w:rFonts w:ascii="Times New Roman" w:hAnsi="Times New Roman" w:cs="Times New Roman"/>
          <w:i/>
          <w:iCs/>
          <w:noProof/>
        </w:rPr>
        <w:t>Journal of Psychiatric and Mental Health Nursing</w:t>
      </w:r>
      <w:r w:rsidRPr="00B10E46">
        <w:rPr>
          <w:rFonts w:ascii="Times New Roman" w:hAnsi="Times New Roman" w:cs="Times New Roman"/>
          <w:noProof/>
        </w:rPr>
        <w:t>, 22 (6), pp. 440–448. DOI:10.1111/jpm.12205.</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Stojanović, M., Musović, D., Petrović, B., Milosević, Z., Milosavljević, I., Visnjić, A., </w:t>
      </w:r>
      <w:r w:rsidRPr="00B10E46">
        <w:rPr>
          <w:rFonts w:ascii="Times New Roman" w:hAnsi="Times New Roman" w:cs="Times New Roman"/>
          <w:i/>
          <w:iCs/>
          <w:noProof/>
        </w:rPr>
        <w:t>et al.</w:t>
      </w:r>
      <w:r w:rsidRPr="00B10E46">
        <w:rPr>
          <w:rFonts w:ascii="Times New Roman" w:hAnsi="Times New Roman" w:cs="Times New Roman"/>
          <w:noProof/>
        </w:rPr>
        <w:t xml:space="preserve"> (2013) Smoking habits, knowledge about and attitudes toward smoking among employees in health institutions in Serbia., </w:t>
      </w:r>
      <w:r w:rsidRPr="00B10E46">
        <w:rPr>
          <w:rFonts w:ascii="Times New Roman" w:hAnsi="Times New Roman" w:cs="Times New Roman"/>
          <w:i/>
          <w:iCs/>
          <w:noProof/>
        </w:rPr>
        <w:t>Vojnosanitetski Pregled</w:t>
      </w:r>
      <w:r w:rsidRPr="00B10E46">
        <w:rPr>
          <w:rFonts w:ascii="Times New Roman" w:hAnsi="Times New Roman" w:cs="Times New Roman"/>
          <w:noProof/>
        </w:rPr>
        <w:t>, 70 (5), pp. 493–500. DOI:10.2298/VSP1305493S.</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Svavarsdóttir, M. H. and Hallgrímsdóttir, G. (2008) Participation of Icelandic nurses in smoking cessation counselling, </w:t>
      </w:r>
      <w:r w:rsidRPr="00B10E46">
        <w:rPr>
          <w:rFonts w:ascii="Times New Roman" w:hAnsi="Times New Roman" w:cs="Times New Roman"/>
          <w:i/>
          <w:iCs/>
          <w:noProof/>
        </w:rPr>
        <w:t>Journal of Clinical Nursing</w:t>
      </w:r>
      <w:r w:rsidRPr="00B10E46">
        <w:rPr>
          <w:rFonts w:ascii="Times New Roman" w:hAnsi="Times New Roman" w:cs="Times New Roman"/>
          <w:noProof/>
        </w:rPr>
        <w:t>, 17 (10), pp. 1335–1341. DOI:10.1111/j.1365-2702.2006.01874.x.</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Tong, E. K., Strouse, R., Hall, J., Kovac, M. and Schroeder, S. A. (2010) National survey of U.S. health professionals’ smoking prevalence, cessation practices, and beliefs., </w:t>
      </w:r>
      <w:r w:rsidRPr="00B10E46">
        <w:rPr>
          <w:rFonts w:ascii="Times New Roman" w:hAnsi="Times New Roman" w:cs="Times New Roman"/>
          <w:i/>
          <w:iCs/>
          <w:noProof/>
        </w:rPr>
        <w:t>Nicotine &amp; Tobacco Research</w:t>
      </w:r>
      <w:r w:rsidRPr="00B10E46">
        <w:rPr>
          <w:rFonts w:ascii="Times New Roman" w:hAnsi="Times New Roman" w:cs="Times New Roman"/>
          <w:noProof/>
        </w:rPr>
        <w:t>, 12 (7), pp. 724–733. DOI:10.1093/ntr/ntq071.</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lastRenderedPageBreak/>
        <w:t xml:space="preserve">van Rossem, C., Spigt, M. G., Kleijsen, J. R., Hendricx, M., van Schayck, C. P., Kotz, D. and Kleijsen, J. R. C. (2015) Smoking cessation in primary care: Exploration of barriers and solutions in current daily practice from the perspective of smokers and healthcare professionals., </w:t>
      </w:r>
      <w:r w:rsidRPr="00B10E46">
        <w:rPr>
          <w:rFonts w:ascii="Times New Roman" w:hAnsi="Times New Roman" w:cs="Times New Roman"/>
          <w:i/>
          <w:iCs/>
          <w:noProof/>
        </w:rPr>
        <w:t>European Journal of General Practice</w:t>
      </w:r>
      <w:r w:rsidRPr="00B10E46">
        <w:rPr>
          <w:rFonts w:ascii="Times New Roman" w:hAnsi="Times New Roman" w:cs="Times New Roman"/>
          <w:noProof/>
        </w:rPr>
        <w:t>, 21 (2), pp. 111–117. DOI:10.3109/13814788.2014.990881.</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Webb, J., Hall, J., Hall, K. and Fabunmi-Alade, R. (2016) Increasing the frequency of physical activity very brief advice by nurses to cancer patients. A mixed methods feasibility study of a training intervention, </w:t>
      </w:r>
      <w:r w:rsidRPr="00B10E46">
        <w:rPr>
          <w:rFonts w:ascii="Times New Roman" w:hAnsi="Times New Roman" w:cs="Times New Roman"/>
          <w:i/>
          <w:iCs/>
          <w:noProof/>
        </w:rPr>
        <w:t>Public Health</w:t>
      </w:r>
      <w:r w:rsidRPr="00B10E46">
        <w:rPr>
          <w:rFonts w:ascii="Times New Roman" w:hAnsi="Times New Roman" w:cs="Times New Roman"/>
          <w:noProof/>
        </w:rPr>
        <w:t>, 139, pp. 121–133. DOI:10.1016/j.puhe.2016.05.015.</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Whitehead, D. (2010) Health promotion in nursing: A Derridean discourse analysis, </w:t>
      </w:r>
      <w:r w:rsidRPr="00B10E46">
        <w:rPr>
          <w:rFonts w:ascii="Times New Roman" w:hAnsi="Times New Roman" w:cs="Times New Roman"/>
          <w:i/>
          <w:iCs/>
          <w:noProof/>
        </w:rPr>
        <w:t>Health Promotion International</w:t>
      </w:r>
      <w:r w:rsidRPr="00B10E46">
        <w:rPr>
          <w:rFonts w:ascii="Times New Roman" w:hAnsi="Times New Roman" w:cs="Times New Roman"/>
          <w:noProof/>
        </w:rPr>
        <w:t>, 26 (1), pp. 117–127.</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Willaing, I. and Ladelund, S. (2004) Smoking behavior among hospital staff still influences attitudes and counseling on smoking., </w:t>
      </w:r>
      <w:r w:rsidRPr="00B10E46">
        <w:rPr>
          <w:rFonts w:ascii="Times New Roman" w:hAnsi="Times New Roman" w:cs="Times New Roman"/>
          <w:i/>
          <w:iCs/>
          <w:noProof/>
        </w:rPr>
        <w:t>Nicotine &amp; Tobacco Research</w:t>
      </w:r>
      <w:r w:rsidRPr="00B10E46">
        <w:rPr>
          <w:rFonts w:ascii="Times New Roman" w:hAnsi="Times New Roman" w:cs="Times New Roman"/>
          <w:noProof/>
        </w:rPr>
        <w:t>, 6 (2), pp. 369–375. DOI:10.1080/14622200410001676422.</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World Health Organisation (2008) </w:t>
      </w:r>
      <w:r w:rsidRPr="00B10E46">
        <w:rPr>
          <w:rFonts w:ascii="Times New Roman" w:hAnsi="Times New Roman" w:cs="Times New Roman"/>
          <w:i/>
          <w:iCs/>
          <w:noProof/>
        </w:rPr>
        <w:t>Closing the gap in a generation: Health equity through action on the social determinants of health</w:t>
      </w:r>
      <w:r w:rsidRPr="00B10E46">
        <w:rPr>
          <w:rFonts w:ascii="Times New Roman" w:hAnsi="Times New Roman" w:cs="Times New Roman"/>
          <w:noProof/>
        </w:rPr>
        <w:t>. Geneva, Switzerland.</w:t>
      </w:r>
    </w:p>
    <w:p w:rsidR="00B10E46" w:rsidRPr="00B10E46" w:rsidRDefault="00B10E46" w:rsidP="00B10E46">
      <w:pPr>
        <w:widowControl w:val="0"/>
        <w:autoSpaceDE w:val="0"/>
        <w:autoSpaceDN w:val="0"/>
        <w:adjustRightInd w:val="0"/>
        <w:spacing w:line="480" w:lineRule="auto"/>
        <w:rPr>
          <w:rFonts w:ascii="Times New Roman" w:hAnsi="Times New Roman" w:cs="Times New Roman"/>
          <w:noProof/>
        </w:rPr>
      </w:pPr>
      <w:r w:rsidRPr="00B10E46">
        <w:rPr>
          <w:rFonts w:ascii="Times New Roman" w:hAnsi="Times New Roman" w:cs="Times New Roman"/>
          <w:noProof/>
        </w:rPr>
        <w:t xml:space="preserve">World Health Organisation (2014) </w:t>
      </w:r>
      <w:r w:rsidRPr="00B10E46">
        <w:rPr>
          <w:rFonts w:ascii="Times New Roman" w:hAnsi="Times New Roman" w:cs="Times New Roman"/>
          <w:i/>
          <w:iCs/>
          <w:noProof/>
        </w:rPr>
        <w:t>The 2014 update, Global Health Workforce Statistics</w:t>
      </w:r>
      <w:r w:rsidRPr="00B10E46">
        <w:rPr>
          <w:rFonts w:ascii="Times New Roman" w:hAnsi="Times New Roman" w:cs="Times New Roman"/>
          <w:noProof/>
        </w:rPr>
        <w:t>. Geneva, Switzerland.</w:t>
      </w:r>
    </w:p>
    <w:p w:rsidR="00316D7D" w:rsidRDefault="00B10E46" w:rsidP="004314A5">
      <w:pPr>
        <w:widowControl w:val="0"/>
        <w:autoSpaceDE w:val="0"/>
        <w:autoSpaceDN w:val="0"/>
        <w:adjustRightInd w:val="0"/>
        <w:spacing w:line="480" w:lineRule="auto"/>
        <w:ind w:left="480" w:hanging="480"/>
        <w:rPr>
          <w:rFonts w:ascii="Times New Roman" w:hAnsi="Times New Roman" w:cs="Times New Roman"/>
          <w:b/>
        </w:rPr>
      </w:pPr>
      <w:r>
        <w:rPr>
          <w:rFonts w:ascii="Times New Roman" w:hAnsi="Times New Roman" w:cs="Times New Roman"/>
          <w:b/>
        </w:rPr>
        <w:fldChar w:fldCharType="end"/>
      </w:r>
    </w:p>
    <w:p w:rsidR="00316D7D" w:rsidRDefault="00316D7D">
      <w:pPr>
        <w:rPr>
          <w:rFonts w:ascii="Times New Roman" w:hAnsi="Times New Roman" w:cs="Times New Roman"/>
          <w:b/>
        </w:rPr>
      </w:pPr>
      <w:r>
        <w:rPr>
          <w:rFonts w:ascii="Times New Roman" w:hAnsi="Times New Roman" w:cs="Times New Roman"/>
          <w:b/>
        </w:rPr>
        <w:br w:type="page"/>
      </w:r>
    </w:p>
    <w:p w:rsidR="004314A5" w:rsidRPr="004314A5" w:rsidRDefault="004314A5" w:rsidP="004314A5">
      <w:pPr>
        <w:widowControl w:val="0"/>
        <w:autoSpaceDE w:val="0"/>
        <w:autoSpaceDN w:val="0"/>
        <w:adjustRightInd w:val="0"/>
        <w:spacing w:line="480" w:lineRule="auto"/>
        <w:ind w:left="480" w:hanging="480"/>
        <w:rPr>
          <w:rFonts w:ascii="Times New Roman" w:hAnsi="Times New Roman" w:cs="Times New Roman"/>
          <w:b/>
          <w:szCs w:val="22"/>
        </w:rPr>
      </w:pPr>
      <w:r>
        <w:rPr>
          <w:rFonts w:ascii="Times New Roman" w:hAnsi="Times New Roman" w:cs="Times New Roman"/>
          <w:b/>
        </w:rPr>
        <w:lastRenderedPageBreak/>
        <w:t>Supplementary File 1: Search strings used in the review</w:t>
      </w:r>
    </w:p>
    <w:p w:rsidR="004314A5" w:rsidRPr="004314A5" w:rsidRDefault="004314A5" w:rsidP="004314A5">
      <w:pPr>
        <w:pStyle w:val="Caption"/>
        <w:keepNext/>
        <w:rPr>
          <w:rFonts w:ascii="Times New Roman" w:hAnsi="Times New Roman" w:cs="Times New Roman"/>
          <w:color w:val="auto"/>
          <w:sz w:val="22"/>
          <w:szCs w:val="22"/>
        </w:rPr>
      </w:pPr>
      <w:r w:rsidRPr="004314A5">
        <w:rPr>
          <w:rFonts w:ascii="Times New Roman" w:hAnsi="Times New Roman" w:cs="Times New Roman"/>
          <w:color w:val="auto"/>
          <w:sz w:val="22"/>
          <w:szCs w:val="22"/>
        </w:rPr>
        <w:t>Table 1 Search string for MEDLINE via EBSCO for review question 1</w:t>
      </w:r>
    </w:p>
    <w:tbl>
      <w:tblPr>
        <w:tblStyle w:val="TableGrid"/>
        <w:tblW w:w="5000" w:type="pct"/>
        <w:tblLook w:val="04A0" w:firstRow="1" w:lastRow="0" w:firstColumn="1" w:lastColumn="0" w:noHBand="0" w:noVBand="1"/>
      </w:tblPr>
      <w:tblGrid>
        <w:gridCol w:w="8022"/>
        <w:gridCol w:w="1220"/>
      </w:tblGrid>
      <w:tr w:rsidR="004314A5" w:rsidRPr="004314A5" w:rsidTr="009A34BC">
        <w:tc>
          <w:tcPr>
            <w:tcW w:w="4340" w:type="pct"/>
            <w:tcBorders>
              <w:top w:val="single" w:sz="4" w:space="0" w:color="auto"/>
              <w:left w:val="single" w:sz="4" w:space="0" w:color="auto"/>
              <w:bottom w:val="single" w:sz="4" w:space="0" w:color="auto"/>
              <w:right w:val="single" w:sz="4" w:space="0" w:color="auto"/>
            </w:tcBorders>
            <w:hideMark/>
          </w:tcPr>
          <w:p w:rsidR="004314A5" w:rsidRPr="004314A5" w:rsidRDefault="004314A5" w:rsidP="004314A5">
            <w:pPr>
              <w:spacing w:line="360" w:lineRule="auto"/>
              <w:rPr>
                <w:rFonts w:ascii="Times New Roman" w:hAnsi="Times New Roman" w:cs="Times New Roman"/>
                <w:b/>
                <w:szCs w:val="22"/>
              </w:rPr>
            </w:pPr>
            <w:r w:rsidRPr="004314A5">
              <w:rPr>
                <w:rFonts w:ascii="Times New Roman" w:hAnsi="Times New Roman" w:cs="Times New Roman"/>
                <w:b/>
                <w:szCs w:val="22"/>
              </w:rPr>
              <w:t>Search 1.  The relationship between health care professionals’ personal health behaviours and their health promotion practice</w:t>
            </w:r>
          </w:p>
        </w:tc>
        <w:tc>
          <w:tcPr>
            <w:tcW w:w="660" w:type="pct"/>
            <w:tcBorders>
              <w:top w:val="single" w:sz="4" w:space="0" w:color="auto"/>
              <w:left w:val="single" w:sz="4" w:space="0" w:color="auto"/>
              <w:bottom w:val="single" w:sz="4" w:space="0" w:color="auto"/>
              <w:right w:val="single" w:sz="4" w:space="0" w:color="auto"/>
            </w:tcBorders>
            <w:hideMark/>
          </w:tcPr>
          <w:p w:rsidR="004314A5" w:rsidRPr="004314A5" w:rsidRDefault="004314A5" w:rsidP="004314A5">
            <w:pPr>
              <w:spacing w:line="360" w:lineRule="auto"/>
              <w:rPr>
                <w:rFonts w:ascii="Times New Roman" w:hAnsi="Times New Roman" w:cs="Times New Roman"/>
                <w:b/>
                <w:szCs w:val="22"/>
              </w:rPr>
            </w:pPr>
            <w:r w:rsidRPr="004314A5">
              <w:rPr>
                <w:rFonts w:ascii="Times New Roman" w:hAnsi="Times New Roman" w:cs="Times New Roman"/>
                <w:b/>
                <w:szCs w:val="22"/>
              </w:rPr>
              <w:t>Title &amp; Abstract</w:t>
            </w:r>
          </w:p>
        </w:tc>
      </w:tr>
      <w:tr w:rsidR="004314A5" w:rsidRPr="004314A5" w:rsidTr="009A34BC">
        <w:tc>
          <w:tcPr>
            <w:tcW w:w="4340" w:type="pct"/>
            <w:tcBorders>
              <w:top w:val="single" w:sz="4" w:space="0" w:color="auto"/>
              <w:left w:val="single" w:sz="4" w:space="0" w:color="auto"/>
              <w:bottom w:val="single" w:sz="4" w:space="0" w:color="auto"/>
              <w:right w:val="single" w:sz="4" w:space="0" w:color="auto"/>
            </w:tcBorders>
            <w:hideMark/>
          </w:tcPr>
          <w:p w:rsidR="004314A5" w:rsidRPr="004314A5" w:rsidRDefault="004314A5" w:rsidP="004314A5">
            <w:pPr>
              <w:pStyle w:val="ListParagraph"/>
              <w:numPr>
                <w:ilvl w:val="0"/>
                <w:numId w:val="18"/>
              </w:numPr>
              <w:spacing w:after="160" w:line="360" w:lineRule="auto"/>
              <w:rPr>
                <w:rFonts w:ascii="Times New Roman" w:hAnsi="Times New Roman" w:cs="Times New Roman"/>
                <w:szCs w:val="22"/>
              </w:rPr>
            </w:pPr>
            <w:r w:rsidRPr="004314A5">
              <w:rPr>
                <w:rFonts w:ascii="Times New Roman" w:hAnsi="Times New Roman" w:cs="Times New Roman"/>
                <w:szCs w:val="22"/>
                <w:shd w:val="clear" w:color="auto" w:fill="FFFFFF"/>
              </w:rPr>
              <w:t>nurs*</w:t>
            </w:r>
          </w:p>
        </w:tc>
        <w:tc>
          <w:tcPr>
            <w:tcW w:w="660" w:type="pct"/>
            <w:tcBorders>
              <w:top w:val="single" w:sz="4" w:space="0" w:color="auto"/>
              <w:left w:val="single" w:sz="4" w:space="0" w:color="auto"/>
              <w:bottom w:val="single" w:sz="4" w:space="0" w:color="auto"/>
              <w:right w:val="single" w:sz="4" w:space="0" w:color="auto"/>
            </w:tcBorders>
            <w:hideMark/>
          </w:tcPr>
          <w:p w:rsidR="004314A5" w:rsidRPr="004314A5" w:rsidRDefault="004314A5" w:rsidP="004314A5">
            <w:pPr>
              <w:spacing w:line="360" w:lineRule="auto"/>
              <w:rPr>
                <w:rFonts w:ascii="Times New Roman" w:hAnsi="Times New Roman" w:cs="Times New Roman"/>
                <w:szCs w:val="22"/>
              </w:rPr>
            </w:pPr>
            <w:r w:rsidRPr="004314A5">
              <w:rPr>
                <w:rFonts w:ascii="Times New Roman" w:hAnsi="Times New Roman" w:cs="Times New Roman"/>
                <w:szCs w:val="22"/>
              </w:rPr>
              <w:t>262647</w:t>
            </w:r>
          </w:p>
        </w:tc>
      </w:tr>
      <w:tr w:rsidR="004314A5" w:rsidRPr="004314A5" w:rsidTr="009A34BC">
        <w:tc>
          <w:tcPr>
            <w:tcW w:w="4340" w:type="pct"/>
            <w:tcBorders>
              <w:top w:val="single" w:sz="4" w:space="0" w:color="auto"/>
              <w:left w:val="single" w:sz="4" w:space="0" w:color="auto"/>
              <w:bottom w:val="single" w:sz="4" w:space="0" w:color="auto"/>
              <w:right w:val="single" w:sz="4" w:space="0" w:color="auto"/>
            </w:tcBorders>
            <w:hideMark/>
          </w:tcPr>
          <w:p w:rsidR="004314A5" w:rsidRPr="004314A5" w:rsidRDefault="004314A5" w:rsidP="004314A5">
            <w:pPr>
              <w:pStyle w:val="ListParagraph"/>
              <w:numPr>
                <w:ilvl w:val="0"/>
                <w:numId w:val="18"/>
              </w:numPr>
              <w:spacing w:after="160" w:line="360" w:lineRule="auto"/>
              <w:rPr>
                <w:rFonts w:ascii="Times New Roman" w:hAnsi="Times New Roman" w:cs="Times New Roman"/>
                <w:szCs w:val="22"/>
              </w:rPr>
            </w:pPr>
            <w:r w:rsidRPr="004314A5">
              <w:rPr>
                <w:rFonts w:ascii="Times New Roman" w:hAnsi="Times New Roman" w:cs="Times New Roman"/>
                <w:szCs w:val="22"/>
              </w:rPr>
              <w:t xml:space="preserve"> ("health* behavio?r*" OR  “health* habit*” OR  “health* lifestyle*” OR  “health* promot*” OR  obes* OR  "body weight*" OR  "body mass index" OR  overweight OR  “physical* *activ*” OR  exercis* OR  "physical fitness" OR  smok* OR  tobacco* OR  cigarette* OR alcohol* OR  eating OR  nutrition* OR diet* )</w:t>
            </w:r>
          </w:p>
        </w:tc>
        <w:tc>
          <w:tcPr>
            <w:tcW w:w="660" w:type="pct"/>
            <w:tcBorders>
              <w:top w:val="single" w:sz="4" w:space="0" w:color="auto"/>
              <w:left w:val="single" w:sz="4" w:space="0" w:color="auto"/>
              <w:bottom w:val="single" w:sz="4" w:space="0" w:color="auto"/>
              <w:right w:val="single" w:sz="4" w:space="0" w:color="auto"/>
            </w:tcBorders>
            <w:hideMark/>
          </w:tcPr>
          <w:p w:rsidR="004314A5" w:rsidRPr="004314A5" w:rsidRDefault="004314A5" w:rsidP="004314A5">
            <w:pPr>
              <w:spacing w:line="360" w:lineRule="auto"/>
              <w:rPr>
                <w:rFonts w:ascii="Times New Roman" w:hAnsi="Times New Roman" w:cs="Times New Roman"/>
                <w:szCs w:val="22"/>
              </w:rPr>
            </w:pPr>
            <w:r w:rsidRPr="004314A5">
              <w:rPr>
                <w:rFonts w:ascii="Times New Roman" w:hAnsi="Times New Roman" w:cs="Times New Roman"/>
                <w:szCs w:val="22"/>
              </w:rPr>
              <w:t>1516368</w:t>
            </w:r>
          </w:p>
        </w:tc>
      </w:tr>
      <w:tr w:rsidR="004314A5" w:rsidRPr="004314A5" w:rsidTr="009A34BC">
        <w:tc>
          <w:tcPr>
            <w:tcW w:w="4340" w:type="pct"/>
            <w:tcBorders>
              <w:top w:val="single" w:sz="4" w:space="0" w:color="auto"/>
              <w:left w:val="single" w:sz="4" w:space="0" w:color="auto"/>
              <w:bottom w:val="single" w:sz="4" w:space="0" w:color="auto"/>
              <w:right w:val="single" w:sz="4" w:space="0" w:color="auto"/>
            </w:tcBorders>
            <w:hideMark/>
          </w:tcPr>
          <w:p w:rsidR="004314A5" w:rsidRPr="004314A5" w:rsidRDefault="004314A5" w:rsidP="004314A5">
            <w:pPr>
              <w:pStyle w:val="ListParagraph"/>
              <w:numPr>
                <w:ilvl w:val="0"/>
                <w:numId w:val="18"/>
              </w:numPr>
              <w:spacing w:line="360" w:lineRule="auto"/>
              <w:rPr>
                <w:rFonts w:ascii="Times New Roman" w:hAnsi="Times New Roman" w:cs="Times New Roman"/>
                <w:szCs w:val="22"/>
                <w:lang w:val="en"/>
              </w:rPr>
            </w:pPr>
            <w:r w:rsidRPr="004314A5">
              <w:rPr>
                <w:rFonts w:ascii="Times New Roman" w:hAnsi="Times New Roman" w:cs="Times New Roman"/>
                <w:szCs w:val="22"/>
              </w:rPr>
              <w:t xml:space="preserve">“health promot*” OR “health education” OR “rais* the issue*” OR  referral* OR cessation OR advi* OR “weight management” OR messag* OR willing* OR perception* OR “self efficac*” OR discuss* OR attitud* OR </w:t>
            </w:r>
            <w:r w:rsidRPr="004314A5">
              <w:rPr>
                <w:rFonts w:ascii="Times New Roman" w:hAnsi="Times New Roman" w:cs="Times New Roman"/>
                <w:szCs w:val="22"/>
                <w:lang w:val="en"/>
              </w:rPr>
              <w:t>“role model*” OR confiden* OR intention* OR importan* OR credib*</w:t>
            </w:r>
          </w:p>
        </w:tc>
        <w:tc>
          <w:tcPr>
            <w:tcW w:w="660" w:type="pct"/>
            <w:tcBorders>
              <w:top w:val="single" w:sz="4" w:space="0" w:color="auto"/>
              <w:left w:val="single" w:sz="4" w:space="0" w:color="auto"/>
              <w:bottom w:val="single" w:sz="4" w:space="0" w:color="auto"/>
              <w:right w:val="single" w:sz="4" w:space="0" w:color="auto"/>
            </w:tcBorders>
            <w:hideMark/>
          </w:tcPr>
          <w:p w:rsidR="004314A5" w:rsidRPr="004314A5" w:rsidRDefault="004314A5" w:rsidP="004314A5">
            <w:pPr>
              <w:spacing w:line="360" w:lineRule="auto"/>
              <w:rPr>
                <w:rFonts w:ascii="Times New Roman" w:hAnsi="Times New Roman" w:cs="Times New Roman"/>
                <w:szCs w:val="22"/>
              </w:rPr>
            </w:pPr>
            <w:r w:rsidRPr="004314A5">
              <w:rPr>
                <w:rFonts w:ascii="Times New Roman" w:hAnsi="Times New Roman" w:cs="Times New Roman"/>
                <w:szCs w:val="22"/>
              </w:rPr>
              <w:t>3987378</w:t>
            </w:r>
          </w:p>
          <w:p w:rsidR="004314A5" w:rsidRPr="004314A5" w:rsidRDefault="004314A5" w:rsidP="004314A5">
            <w:pPr>
              <w:spacing w:line="360" w:lineRule="auto"/>
              <w:rPr>
                <w:rFonts w:ascii="Times New Roman" w:hAnsi="Times New Roman" w:cs="Times New Roman"/>
                <w:szCs w:val="22"/>
              </w:rPr>
            </w:pPr>
          </w:p>
        </w:tc>
      </w:tr>
      <w:tr w:rsidR="004314A5" w:rsidRPr="004314A5" w:rsidTr="009A34BC">
        <w:tc>
          <w:tcPr>
            <w:tcW w:w="4340" w:type="pct"/>
            <w:tcBorders>
              <w:top w:val="single" w:sz="4" w:space="0" w:color="auto"/>
              <w:left w:val="single" w:sz="4" w:space="0" w:color="auto"/>
              <w:bottom w:val="single" w:sz="4" w:space="0" w:color="auto"/>
              <w:right w:val="single" w:sz="4" w:space="0" w:color="auto"/>
            </w:tcBorders>
            <w:hideMark/>
          </w:tcPr>
          <w:p w:rsidR="004314A5" w:rsidRPr="004314A5" w:rsidRDefault="004314A5" w:rsidP="004314A5">
            <w:pPr>
              <w:pStyle w:val="ListParagraph"/>
              <w:numPr>
                <w:ilvl w:val="0"/>
                <w:numId w:val="18"/>
              </w:numPr>
              <w:spacing w:after="160" w:line="360" w:lineRule="auto"/>
              <w:rPr>
                <w:rFonts w:ascii="Times New Roman" w:hAnsi="Times New Roman" w:cs="Times New Roman"/>
                <w:szCs w:val="22"/>
              </w:rPr>
            </w:pPr>
            <w:r w:rsidRPr="004314A5">
              <w:rPr>
                <w:rFonts w:ascii="Times New Roman" w:hAnsi="Times New Roman" w:cs="Times New Roman"/>
                <w:szCs w:val="22"/>
              </w:rPr>
              <w:t>#1 n1 #2</w:t>
            </w:r>
          </w:p>
        </w:tc>
        <w:tc>
          <w:tcPr>
            <w:tcW w:w="660" w:type="pct"/>
            <w:tcBorders>
              <w:top w:val="single" w:sz="4" w:space="0" w:color="auto"/>
              <w:left w:val="single" w:sz="4" w:space="0" w:color="auto"/>
              <w:bottom w:val="single" w:sz="4" w:space="0" w:color="auto"/>
              <w:right w:val="single" w:sz="4" w:space="0" w:color="auto"/>
            </w:tcBorders>
            <w:hideMark/>
          </w:tcPr>
          <w:p w:rsidR="004314A5" w:rsidRPr="004314A5" w:rsidRDefault="004314A5" w:rsidP="004314A5">
            <w:pPr>
              <w:spacing w:line="360" w:lineRule="auto"/>
              <w:rPr>
                <w:rFonts w:ascii="Times New Roman" w:hAnsi="Times New Roman" w:cs="Times New Roman"/>
                <w:szCs w:val="22"/>
              </w:rPr>
            </w:pPr>
            <w:r w:rsidRPr="004314A5">
              <w:rPr>
                <w:rFonts w:ascii="Times New Roman" w:hAnsi="Times New Roman" w:cs="Times New Roman"/>
                <w:szCs w:val="22"/>
              </w:rPr>
              <w:t>2163</w:t>
            </w:r>
          </w:p>
        </w:tc>
      </w:tr>
      <w:tr w:rsidR="004314A5" w:rsidRPr="004314A5" w:rsidTr="009A34BC">
        <w:tc>
          <w:tcPr>
            <w:tcW w:w="4340" w:type="pct"/>
            <w:tcBorders>
              <w:top w:val="single" w:sz="4" w:space="0" w:color="auto"/>
              <w:left w:val="single" w:sz="4" w:space="0" w:color="auto"/>
              <w:bottom w:val="single" w:sz="4" w:space="0" w:color="auto"/>
              <w:right w:val="single" w:sz="4" w:space="0" w:color="auto"/>
            </w:tcBorders>
            <w:hideMark/>
          </w:tcPr>
          <w:p w:rsidR="004314A5" w:rsidRPr="004314A5" w:rsidRDefault="004314A5" w:rsidP="004314A5">
            <w:pPr>
              <w:spacing w:line="360" w:lineRule="auto"/>
              <w:rPr>
                <w:rFonts w:ascii="Times New Roman" w:hAnsi="Times New Roman" w:cs="Times New Roman"/>
                <w:szCs w:val="22"/>
              </w:rPr>
            </w:pPr>
            <w:r w:rsidRPr="004314A5">
              <w:rPr>
                <w:rFonts w:ascii="Times New Roman" w:hAnsi="Times New Roman" w:cs="Times New Roman"/>
                <w:szCs w:val="22"/>
              </w:rPr>
              <w:t>5. #3 AND #4</w:t>
            </w:r>
          </w:p>
        </w:tc>
        <w:tc>
          <w:tcPr>
            <w:tcW w:w="660" w:type="pct"/>
            <w:tcBorders>
              <w:top w:val="single" w:sz="4" w:space="0" w:color="auto"/>
              <w:left w:val="single" w:sz="4" w:space="0" w:color="auto"/>
              <w:bottom w:val="single" w:sz="4" w:space="0" w:color="auto"/>
              <w:right w:val="single" w:sz="4" w:space="0" w:color="auto"/>
            </w:tcBorders>
            <w:hideMark/>
          </w:tcPr>
          <w:p w:rsidR="004314A5" w:rsidRPr="004314A5" w:rsidRDefault="004314A5" w:rsidP="004314A5">
            <w:pPr>
              <w:spacing w:line="360" w:lineRule="auto"/>
              <w:rPr>
                <w:rFonts w:ascii="Times New Roman" w:hAnsi="Times New Roman" w:cs="Times New Roman"/>
                <w:szCs w:val="22"/>
              </w:rPr>
            </w:pPr>
            <w:r w:rsidRPr="004314A5">
              <w:rPr>
                <w:rFonts w:ascii="Times New Roman" w:hAnsi="Times New Roman" w:cs="Times New Roman"/>
                <w:szCs w:val="22"/>
              </w:rPr>
              <w:t>1180</w:t>
            </w:r>
          </w:p>
        </w:tc>
      </w:tr>
      <w:tr w:rsidR="004314A5" w:rsidRPr="004314A5" w:rsidTr="009A34BC">
        <w:tc>
          <w:tcPr>
            <w:tcW w:w="4340" w:type="pct"/>
            <w:tcBorders>
              <w:top w:val="single" w:sz="4" w:space="0" w:color="auto"/>
              <w:left w:val="single" w:sz="4" w:space="0" w:color="auto"/>
              <w:bottom w:val="single" w:sz="4" w:space="0" w:color="auto"/>
              <w:right w:val="single" w:sz="4" w:space="0" w:color="auto"/>
            </w:tcBorders>
            <w:hideMark/>
          </w:tcPr>
          <w:p w:rsidR="004314A5" w:rsidRPr="004314A5" w:rsidRDefault="004314A5" w:rsidP="004314A5">
            <w:pPr>
              <w:spacing w:line="360" w:lineRule="auto"/>
              <w:rPr>
                <w:rFonts w:ascii="Times New Roman" w:hAnsi="Times New Roman" w:cs="Times New Roman"/>
                <w:szCs w:val="22"/>
              </w:rPr>
            </w:pPr>
            <w:r w:rsidRPr="004314A5">
              <w:rPr>
                <w:rFonts w:ascii="Times New Roman" w:hAnsi="Times New Roman" w:cs="Times New Roman"/>
                <w:szCs w:val="22"/>
              </w:rPr>
              <w:t>Limit English language</w:t>
            </w:r>
          </w:p>
        </w:tc>
        <w:tc>
          <w:tcPr>
            <w:tcW w:w="660" w:type="pct"/>
            <w:tcBorders>
              <w:top w:val="single" w:sz="4" w:space="0" w:color="auto"/>
              <w:left w:val="single" w:sz="4" w:space="0" w:color="auto"/>
              <w:bottom w:val="single" w:sz="4" w:space="0" w:color="auto"/>
              <w:right w:val="single" w:sz="4" w:space="0" w:color="auto"/>
            </w:tcBorders>
            <w:hideMark/>
          </w:tcPr>
          <w:p w:rsidR="004314A5" w:rsidRPr="004314A5" w:rsidRDefault="004314A5" w:rsidP="004314A5">
            <w:pPr>
              <w:spacing w:line="360" w:lineRule="auto"/>
              <w:rPr>
                <w:rFonts w:ascii="Times New Roman" w:hAnsi="Times New Roman" w:cs="Times New Roman"/>
                <w:szCs w:val="22"/>
              </w:rPr>
            </w:pPr>
            <w:r w:rsidRPr="004314A5">
              <w:rPr>
                <w:rFonts w:ascii="Times New Roman" w:hAnsi="Times New Roman" w:cs="Times New Roman"/>
                <w:szCs w:val="22"/>
              </w:rPr>
              <w:t>1077</w:t>
            </w:r>
          </w:p>
        </w:tc>
      </w:tr>
      <w:tr w:rsidR="004314A5" w:rsidRPr="004314A5" w:rsidTr="009A34BC">
        <w:tc>
          <w:tcPr>
            <w:tcW w:w="4340" w:type="pct"/>
            <w:tcBorders>
              <w:top w:val="single" w:sz="4" w:space="0" w:color="auto"/>
              <w:left w:val="single" w:sz="4" w:space="0" w:color="auto"/>
              <w:bottom w:val="single" w:sz="4" w:space="0" w:color="auto"/>
              <w:right w:val="single" w:sz="4" w:space="0" w:color="auto"/>
            </w:tcBorders>
            <w:hideMark/>
          </w:tcPr>
          <w:p w:rsidR="004314A5" w:rsidRPr="004314A5" w:rsidRDefault="004314A5" w:rsidP="004314A5">
            <w:pPr>
              <w:spacing w:line="360" w:lineRule="auto"/>
              <w:rPr>
                <w:rFonts w:ascii="Times New Roman" w:hAnsi="Times New Roman" w:cs="Times New Roman"/>
                <w:szCs w:val="22"/>
              </w:rPr>
            </w:pPr>
            <w:r w:rsidRPr="004314A5">
              <w:rPr>
                <w:rFonts w:ascii="Times New Roman" w:hAnsi="Times New Roman" w:cs="Times New Roman"/>
                <w:szCs w:val="22"/>
              </w:rPr>
              <w:t>Exclude dissertations, magazines, guidelines</w:t>
            </w:r>
          </w:p>
        </w:tc>
        <w:tc>
          <w:tcPr>
            <w:tcW w:w="660" w:type="pct"/>
            <w:tcBorders>
              <w:top w:val="single" w:sz="4" w:space="0" w:color="auto"/>
              <w:left w:val="single" w:sz="4" w:space="0" w:color="auto"/>
              <w:bottom w:val="single" w:sz="4" w:space="0" w:color="auto"/>
              <w:right w:val="single" w:sz="4" w:space="0" w:color="auto"/>
            </w:tcBorders>
            <w:hideMark/>
          </w:tcPr>
          <w:p w:rsidR="004314A5" w:rsidRPr="004314A5" w:rsidRDefault="004314A5" w:rsidP="004314A5">
            <w:pPr>
              <w:spacing w:line="360" w:lineRule="auto"/>
              <w:rPr>
                <w:rFonts w:ascii="Times New Roman" w:hAnsi="Times New Roman" w:cs="Times New Roman"/>
                <w:szCs w:val="22"/>
              </w:rPr>
            </w:pPr>
            <w:r w:rsidRPr="004314A5">
              <w:rPr>
                <w:rFonts w:ascii="Times New Roman" w:hAnsi="Times New Roman" w:cs="Times New Roman"/>
                <w:szCs w:val="22"/>
              </w:rPr>
              <w:t>1077</w:t>
            </w:r>
          </w:p>
        </w:tc>
      </w:tr>
      <w:tr w:rsidR="004314A5" w:rsidRPr="004314A5" w:rsidTr="009A34BC">
        <w:tc>
          <w:tcPr>
            <w:tcW w:w="4340" w:type="pct"/>
            <w:tcBorders>
              <w:top w:val="single" w:sz="4" w:space="0" w:color="auto"/>
              <w:left w:val="single" w:sz="4" w:space="0" w:color="auto"/>
              <w:bottom w:val="single" w:sz="4" w:space="0" w:color="auto"/>
              <w:right w:val="single" w:sz="4" w:space="0" w:color="auto"/>
            </w:tcBorders>
            <w:hideMark/>
          </w:tcPr>
          <w:p w:rsidR="004314A5" w:rsidRPr="004314A5" w:rsidRDefault="004314A5" w:rsidP="004314A5">
            <w:pPr>
              <w:spacing w:line="360" w:lineRule="auto"/>
              <w:rPr>
                <w:rFonts w:ascii="Times New Roman" w:hAnsi="Times New Roman" w:cs="Times New Roman"/>
                <w:szCs w:val="22"/>
              </w:rPr>
            </w:pPr>
            <w:r w:rsidRPr="004314A5">
              <w:rPr>
                <w:rFonts w:ascii="Times New Roman" w:hAnsi="Times New Roman" w:cs="Times New Roman"/>
                <w:szCs w:val="22"/>
              </w:rPr>
              <w:t>Review abstracts</w:t>
            </w:r>
          </w:p>
        </w:tc>
        <w:tc>
          <w:tcPr>
            <w:tcW w:w="660" w:type="pct"/>
            <w:tcBorders>
              <w:top w:val="single" w:sz="4" w:space="0" w:color="auto"/>
              <w:left w:val="single" w:sz="4" w:space="0" w:color="auto"/>
              <w:bottom w:val="single" w:sz="4" w:space="0" w:color="auto"/>
              <w:right w:val="single" w:sz="4" w:space="0" w:color="auto"/>
            </w:tcBorders>
            <w:hideMark/>
          </w:tcPr>
          <w:p w:rsidR="004314A5" w:rsidRPr="004314A5" w:rsidRDefault="004314A5" w:rsidP="004314A5">
            <w:pPr>
              <w:spacing w:line="360" w:lineRule="auto"/>
              <w:rPr>
                <w:rFonts w:ascii="Times New Roman" w:hAnsi="Times New Roman" w:cs="Times New Roman"/>
                <w:szCs w:val="22"/>
              </w:rPr>
            </w:pPr>
            <w:r w:rsidRPr="004314A5">
              <w:rPr>
                <w:rFonts w:ascii="Times New Roman" w:hAnsi="Times New Roman" w:cs="Times New Roman"/>
                <w:szCs w:val="22"/>
              </w:rPr>
              <w:t>215</w:t>
            </w:r>
          </w:p>
        </w:tc>
      </w:tr>
      <w:tr w:rsidR="004314A5" w:rsidRPr="004314A5" w:rsidTr="009A34BC">
        <w:tc>
          <w:tcPr>
            <w:tcW w:w="4340" w:type="pct"/>
            <w:tcBorders>
              <w:top w:val="single" w:sz="4" w:space="0" w:color="auto"/>
              <w:left w:val="single" w:sz="4" w:space="0" w:color="auto"/>
              <w:bottom w:val="single" w:sz="4" w:space="0" w:color="auto"/>
              <w:right w:val="single" w:sz="4" w:space="0" w:color="auto"/>
            </w:tcBorders>
            <w:hideMark/>
          </w:tcPr>
          <w:p w:rsidR="004314A5" w:rsidRPr="004314A5" w:rsidRDefault="004314A5" w:rsidP="004314A5">
            <w:pPr>
              <w:spacing w:line="360" w:lineRule="auto"/>
              <w:rPr>
                <w:rFonts w:ascii="Times New Roman" w:hAnsi="Times New Roman" w:cs="Times New Roman"/>
                <w:szCs w:val="22"/>
              </w:rPr>
            </w:pPr>
            <w:r w:rsidRPr="004314A5">
              <w:rPr>
                <w:rFonts w:ascii="Times New Roman" w:hAnsi="Times New Roman" w:cs="Times New Roman"/>
                <w:szCs w:val="22"/>
              </w:rPr>
              <w:t>Review full text</w:t>
            </w:r>
          </w:p>
        </w:tc>
        <w:tc>
          <w:tcPr>
            <w:tcW w:w="660" w:type="pct"/>
            <w:tcBorders>
              <w:top w:val="single" w:sz="4" w:space="0" w:color="auto"/>
              <w:left w:val="single" w:sz="4" w:space="0" w:color="auto"/>
              <w:bottom w:val="single" w:sz="4" w:space="0" w:color="auto"/>
              <w:right w:val="single" w:sz="4" w:space="0" w:color="auto"/>
            </w:tcBorders>
            <w:hideMark/>
          </w:tcPr>
          <w:p w:rsidR="004314A5" w:rsidRPr="004314A5" w:rsidRDefault="004314A5" w:rsidP="004314A5">
            <w:pPr>
              <w:spacing w:line="360" w:lineRule="auto"/>
              <w:rPr>
                <w:rFonts w:ascii="Times New Roman" w:hAnsi="Times New Roman" w:cs="Times New Roman"/>
                <w:szCs w:val="22"/>
              </w:rPr>
            </w:pPr>
            <w:r w:rsidRPr="004314A5">
              <w:rPr>
                <w:rFonts w:ascii="Times New Roman" w:hAnsi="Times New Roman" w:cs="Times New Roman"/>
                <w:szCs w:val="22"/>
              </w:rPr>
              <w:t>109</w:t>
            </w:r>
          </w:p>
        </w:tc>
      </w:tr>
    </w:tbl>
    <w:p w:rsidR="004314A5" w:rsidRPr="00D64A0C" w:rsidRDefault="004314A5" w:rsidP="004314A5"/>
    <w:p w:rsidR="004314A5" w:rsidRDefault="004314A5" w:rsidP="004314A5">
      <w:pPr>
        <w:widowControl w:val="0"/>
        <w:autoSpaceDE w:val="0"/>
        <w:autoSpaceDN w:val="0"/>
        <w:adjustRightInd w:val="0"/>
        <w:spacing w:line="480" w:lineRule="auto"/>
        <w:ind w:left="480" w:hanging="480"/>
        <w:rPr>
          <w:rFonts w:ascii="Times New Roman" w:hAnsi="Times New Roman" w:cs="Times New Roman"/>
          <w:b/>
        </w:rPr>
      </w:pPr>
    </w:p>
    <w:p w:rsidR="004314A5" w:rsidRDefault="004314A5" w:rsidP="004314A5">
      <w:r>
        <w:br w:type="page"/>
      </w:r>
    </w:p>
    <w:p w:rsidR="004314A5" w:rsidRPr="004314A5" w:rsidRDefault="004314A5" w:rsidP="004314A5">
      <w:pPr>
        <w:pStyle w:val="Caption"/>
        <w:keepNext/>
        <w:rPr>
          <w:rFonts w:ascii="Times New Roman" w:hAnsi="Times New Roman" w:cs="Times New Roman"/>
          <w:color w:val="auto"/>
          <w:sz w:val="22"/>
          <w:szCs w:val="22"/>
        </w:rPr>
      </w:pPr>
      <w:r w:rsidRPr="004314A5">
        <w:rPr>
          <w:rFonts w:ascii="Times New Roman" w:hAnsi="Times New Roman" w:cs="Times New Roman"/>
          <w:color w:val="auto"/>
          <w:sz w:val="22"/>
          <w:szCs w:val="22"/>
        </w:rPr>
        <w:lastRenderedPageBreak/>
        <w:t>Table 2 Search string for MEDLINE via EBSCO for review question 2</w:t>
      </w:r>
    </w:p>
    <w:tbl>
      <w:tblPr>
        <w:tblStyle w:val="TableGrid"/>
        <w:tblW w:w="5000" w:type="pct"/>
        <w:tblLook w:val="04A0" w:firstRow="1" w:lastRow="0" w:firstColumn="1" w:lastColumn="0" w:noHBand="0" w:noVBand="1"/>
      </w:tblPr>
      <w:tblGrid>
        <w:gridCol w:w="8022"/>
        <w:gridCol w:w="1220"/>
      </w:tblGrid>
      <w:tr w:rsidR="004314A5" w:rsidRPr="004314A5" w:rsidTr="009A34BC">
        <w:tc>
          <w:tcPr>
            <w:tcW w:w="4340" w:type="pct"/>
            <w:hideMark/>
          </w:tcPr>
          <w:p w:rsidR="004314A5" w:rsidRPr="004314A5" w:rsidRDefault="004314A5" w:rsidP="004314A5">
            <w:pPr>
              <w:spacing w:line="360" w:lineRule="auto"/>
              <w:rPr>
                <w:rFonts w:ascii="Times New Roman" w:hAnsi="Times New Roman" w:cs="Times New Roman"/>
                <w:b/>
                <w:szCs w:val="22"/>
              </w:rPr>
            </w:pPr>
            <w:r w:rsidRPr="004314A5">
              <w:rPr>
                <w:rFonts w:ascii="Times New Roman" w:hAnsi="Times New Roman" w:cs="Times New Roman"/>
                <w:b/>
                <w:szCs w:val="22"/>
              </w:rPr>
              <w:t>Search 2. The relationship between health care professionals’ personal health behaviours and patients’ response to a health promotion message</w:t>
            </w:r>
          </w:p>
        </w:tc>
        <w:tc>
          <w:tcPr>
            <w:tcW w:w="660" w:type="pct"/>
            <w:hideMark/>
          </w:tcPr>
          <w:p w:rsidR="004314A5" w:rsidRPr="004314A5" w:rsidRDefault="004314A5" w:rsidP="004314A5">
            <w:pPr>
              <w:spacing w:line="360" w:lineRule="auto"/>
              <w:rPr>
                <w:rFonts w:ascii="Times New Roman" w:hAnsi="Times New Roman" w:cs="Times New Roman"/>
                <w:b/>
                <w:szCs w:val="22"/>
              </w:rPr>
            </w:pPr>
            <w:r w:rsidRPr="004314A5">
              <w:rPr>
                <w:rFonts w:ascii="Times New Roman" w:hAnsi="Times New Roman" w:cs="Times New Roman"/>
                <w:b/>
                <w:szCs w:val="22"/>
              </w:rPr>
              <w:t>Title &amp; Abstract</w:t>
            </w:r>
          </w:p>
        </w:tc>
      </w:tr>
      <w:tr w:rsidR="004314A5" w:rsidRPr="004314A5" w:rsidTr="009A34BC">
        <w:tc>
          <w:tcPr>
            <w:tcW w:w="4340" w:type="pct"/>
            <w:hideMark/>
          </w:tcPr>
          <w:p w:rsidR="004314A5" w:rsidRPr="004314A5" w:rsidRDefault="004314A5" w:rsidP="004314A5">
            <w:pPr>
              <w:pStyle w:val="ListParagraph"/>
              <w:numPr>
                <w:ilvl w:val="0"/>
                <w:numId w:val="19"/>
              </w:numPr>
              <w:spacing w:after="160" w:line="360" w:lineRule="auto"/>
              <w:rPr>
                <w:rFonts w:ascii="Times New Roman" w:hAnsi="Times New Roman" w:cs="Times New Roman"/>
                <w:szCs w:val="22"/>
              </w:rPr>
            </w:pPr>
            <w:r w:rsidRPr="004314A5">
              <w:rPr>
                <w:rFonts w:ascii="Times New Roman" w:hAnsi="Times New Roman" w:cs="Times New Roman"/>
                <w:szCs w:val="22"/>
                <w:shd w:val="clear" w:color="auto" w:fill="FFFFFF"/>
              </w:rPr>
              <w:t>nurs*</w:t>
            </w:r>
          </w:p>
        </w:tc>
        <w:tc>
          <w:tcPr>
            <w:tcW w:w="660" w:type="pct"/>
            <w:hideMark/>
          </w:tcPr>
          <w:p w:rsidR="004314A5" w:rsidRPr="004314A5" w:rsidRDefault="004314A5" w:rsidP="004314A5">
            <w:pPr>
              <w:spacing w:line="360" w:lineRule="auto"/>
              <w:rPr>
                <w:rFonts w:ascii="Times New Roman" w:hAnsi="Times New Roman" w:cs="Times New Roman"/>
                <w:szCs w:val="22"/>
              </w:rPr>
            </w:pPr>
            <w:r w:rsidRPr="004314A5">
              <w:rPr>
                <w:rFonts w:ascii="Times New Roman" w:hAnsi="Times New Roman" w:cs="Times New Roman"/>
                <w:szCs w:val="22"/>
              </w:rPr>
              <w:t>262647</w:t>
            </w:r>
          </w:p>
        </w:tc>
      </w:tr>
      <w:tr w:rsidR="004314A5" w:rsidRPr="004314A5" w:rsidTr="009A34BC">
        <w:tc>
          <w:tcPr>
            <w:tcW w:w="4340" w:type="pct"/>
            <w:hideMark/>
          </w:tcPr>
          <w:p w:rsidR="004314A5" w:rsidRPr="004314A5" w:rsidRDefault="004314A5" w:rsidP="004314A5">
            <w:pPr>
              <w:pStyle w:val="ListParagraph"/>
              <w:numPr>
                <w:ilvl w:val="0"/>
                <w:numId w:val="19"/>
              </w:numPr>
              <w:spacing w:line="360" w:lineRule="auto"/>
              <w:rPr>
                <w:rFonts w:ascii="Times New Roman" w:hAnsi="Times New Roman" w:cs="Times New Roman"/>
                <w:szCs w:val="22"/>
              </w:rPr>
            </w:pPr>
            <w:r w:rsidRPr="004314A5">
              <w:rPr>
                <w:rFonts w:ascii="Times New Roman" w:hAnsi="Times New Roman" w:cs="Times New Roman"/>
                <w:szCs w:val="22"/>
              </w:rPr>
              <w:t>("health* behavio?r*" OR  “health* habit*” OR  “health* lifestyle*” OR  “health* promot*” OR  obes* OR  "body weight*" OR  "body mass index" OR  overweight OR  “physical* *activ*” OR  exercis* OR  "physical fitness" OR  smok* OR  tobacco* OR  cigarette* OR alcohol* OR  eating OR  nutrition* OR diet* )</w:t>
            </w:r>
          </w:p>
        </w:tc>
        <w:tc>
          <w:tcPr>
            <w:tcW w:w="660" w:type="pct"/>
            <w:hideMark/>
          </w:tcPr>
          <w:p w:rsidR="004314A5" w:rsidRPr="004314A5" w:rsidRDefault="004314A5" w:rsidP="004314A5">
            <w:pPr>
              <w:spacing w:line="360" w:lineRule="auto"/>
              <w:rPr>
                <w:rFonts w:ascii="Times New Roman" w:hAnsi="Times New Roman" w:cs="Times New Roman"/>
                <w:szCs w:val="22"/>
              </w:rPr>
            </w:pPr>
            <w:r w:rsidRPr="004314A5">
              <w:rPr>
                <w:rFonts w:ascii="Times New Roman" w:hAnsi="Times New Roman" w:cs="Times New Roman"/>
                <w:szCs w:val="22"/>
              </w:rPr>
              <w:t>1516368</w:t>
            </w:r>
          </w:p>
        </w:tc>
      </w:tr>
      <w:tr w:rsidR="004314A5" w:rsidRPr="004314A5" w:rsidTr="009A34BC">
        <w:tc>
          <w:tcPr>
            <w:tcW w:w="4340" w:type="pct"/>
            <w:hideMark/>
          </w:tcPr>
          <w:p w:rsidR="004314A5" w:rsidRPr="004314A5" w:rsidRDefault="004314A5" w:rsidP="004314A5">
            <w:pPr>
              <w:pStyle w:val="ListParagraph"/>
              <w:numPr>
                <w:ilvl w:val="0"/>
                <w:numId w:val="19"/>
              </w:numPr>
              <w:spacing w:line="360" w:lineRule="auto"/>
              <w:rPr>
                <w:rFonts w:ascii="Times New Roman" w:hAnsi="Times New Roman" w:cs="Times New Roman"/>
                <w:szCs w:val="22"/>
                <w:lang w:val="en"/>
              </w:rPr>
            </w:pPr>
            <w:r w:rsidRPr="004314A5">
              <w:rPr>
                <w:rFonts w:ascii="Times New Roman" w:hAnsi="Times New Roman" w:cs="Times New Roman"/>
                <w:szCs w:val="22"/>
              </w:rPr>
              <w:t>(patient* OR client*) N1 (Credib* OR  believ* OR confiden* OR trust* OR impact* OR follow* OR complian* OR willing* OR listen* OR  attend* OR  accept* OR recepti* OR exemplar* OR  "role model*"</w:t>
            </w:r>
            <w:r w:rsidRPr="004314A5">
              <w:rPr>
                <w:rFonts w:ascii="Times New Roman" w:hAnsi="Times New Roman" w:cs="Times New Roman"/>
                <w:szCs w:val="22"/>
                <w:lang w:val="en"/>
              </w:rPr>
              <w:t>)</w:t>
            </w:r>
          </w:p>
        </w:tc>
        <w:tc>
          <w:tcPr>
            <w:tcW w:w="660" w:type="pct"/>
            <w:hideMark/>
          </w:tcPr>
          <w:p w:rsidR="004314A5" w:rsidRPr="004314A5" w:rsidRDefault="004314A5" w:rsidP="004314A5">
            <w:pPr>
              <w:spacing w:line="360" w:lineRule="auto"/>
              <w:rPr>
                <w:rFonts w:ascii="Times New Roman" w:hAnsi="Times New Roman" w:cs="Times New Roman"/>
                <w:szCs w:val="22"/>
              </w:rPr>
            </w:pPr>
            <w:r w:rsidRPr="004314A5">
              <w:rPr>
                <w:rFonts w:ascii="Times New Roman" w:hAnsi="Times New Roman" w:cs="Times New Roman"/>
                <w:szCs w:val="22"/>
              </w:rPr>
              <w:t>154774</w:t>
            </w:r>
          </w:p>
        </w:tc>
      </w:tr>
      <w:tr w:rsidR="004314A5" w:rsidRPr="004314A5" w:rsidTr="009A34BC">
        <w:tc>
          <w:tcPr>
            <w:tcW w:w="4340" w:type="pct"/>
            <w:hideMark/>
          </w:tcPr>
          <w:p w:rsidR="004314A5" w:rsidRPr="004314A5" w:rsidRDefault="004314A5" w:rsidP="004314A5">
            <w:pPr>
              <w:pStyle w:val="ListParagraph"/>
              <w:numPr>
                <w:ilvl w:val="0"/>
                <w:numId w:val="19"/>
              </w:numPr>
              <w:spacing w:after="160" w:line="360" w:lineRule="auto"/>
              <w:rPr>
                <w:rFonts w:ascii="Times New Roman" w:hAnsi="Times New Roman" w:cs="Times New Roman"/>
                <w:szCs w:val="22"/>
              </w:rPr>
            </w:pPr>
            <w:r w:rsidRPr="004314A5">
              <w:rPr>
                <w:rFonts w:ascii="Times New Roman" w:hAnsi="Times New Roman" w:cs="Times New Roman"/>
                <w:szCs w:val="22"/>
              </w:rPr>
              <w:t xml:space="preserve">#1 N1 #2 </w:t>
            </w:r>
          </w:p>
        </w:tc>
        <w:tc>
          <w:tcPr>
            <w:tcW w:w="660" w:type="pct"/>
            <w:hideMark/>
          </w:tcPr>
          <w:p w:rsidR="004314A5" w:rsidRPr="004314A5" w:rsidRDefault="004314A5" w:rsidP="004314A5">
            <w:pPr>
              <w:spacing w:line="360" w:lineRule="auto"/>
              <w:rPr>
                <w:rFonts w:ascii="Times New Roman" w:hAnsi="Times New Roman" w:cs="Times New Roman"/>
                <w:szCs w:val="22"/>
              </w:rPr>
            </w:pPr>
            <w:r w:rsidRPr="004314A5">
              <w:rPr>
                <w:rFonts w:ascii="Times New Roman" w:hAnsi="Times New Roman" w:cs="Times New Roman"/>
                <w:szCs w:val="22"/>
              </w:rPr>
              <w:t>2163</w:t>
            </w:r>
          </w:p>
        </w:tc>
      </w:tr>
      <w:tr w:rsidR="004314A5" w:rsidRPr="004314A5" w:rsidTr="009A34BC">
        <w:tc>
          <w:tcPr>
            <w:tcW w:w="4340" w:type="pct"/>
            <w:hideMark/>
          </w:tcPr>
          <w:p w:rsidR="004314A5" w:rsidRPr="004314A5" w:rsidRDefault="004314A5" w:rsidP="004314A5">
            <w:pPr>
              <w:pStyle w:val="ListParagraph"/>
              <w:numPr>
                <w:ilvl w:val="0"/>
                <w:numId w:val="19"/>
              </w:numPr>
              <w:spacing w:after="160" w:line="360" w:lineRule="auto"/>
              <w:rPr>
                <w:rFonts w:ascii="Times New Roman" w:hAnsi="Times New Roman" w:cs="Times New Roman"/>
                <w:szCs w:val="22"/>
              </w:rPr>
            </w:pPr>
            <w:r w:rsidRPr="004314A5">
              <w:rPr>
                <w:rFonts w:ascii="Times New Roman" w:hAnsi="Times New Roman" w:cs="Times New Roman"/>
                <w:szCs w:val="22"/>
              </w:rPr>
              <w:t>#3 AND #4</w:t>
            </w:r>
          </w:p>
        </w:tc>
        <w:tc>
          <w:tcPr>
            <w:tcW w:w="660" w:type="pct"/>
            <w:hideMark/>
          </w:tcPr>
          <w:p w:rsidR="004314A5" w:rsidRPr="004314A5" w:rsidRDefault="004314A5" w:rsidP="004314A5">
            <w:pPr>
              <w:spacing w:line="360" w:lineRule="auto"/>
              <w:rPr>
                <w:rFonts w:ascii="Times New Roman" w:hAnsi="Times New Roman" w:cs="Times New Roman"/>
                <w:szCs w:val="22"/>
              </w:rPr>
            </w:pPr>
            <w:r w:rsidRPr="004314A5">
              <w:rPr>
                <w:rFonts w:ascii="Times New Roman" w:hAnsi="Times New Roman" w:cs="Times New Roman"/>
                <w:szCs w:val="22"/>
              </w:rPr>
              <w:t>73</w:t>
            </w:r>
          </w:p>
        </w:tc>
      </w:tr>
      <w:tr w:rsidR="004314A5" w:rsidRPr="004314A5" w:rsidTr="009A34BC">
        <w:tc>
          <w:tcPr>
            <w:tcW w:w="4340" w:type="pct"/>
            <w:hideMark/>
          </w:tcPr>
          <w:p w:rsidR="004314A5" w:rsidRPr="004314A5" w:rsidRDefault="004314A5" w:rsidP="004314A5">
            <w:pPr>
              <w:spacing w:line="360" w:lineRule="auto"/>
              <w:rPr>
                <w:rFonts w:ascii="Times New Roman" w:hAnsi="Times New Roman" w:cs="Times New Roman"/>
                <w:szCs w:val="22"/>
              </w:rPr>
            </w:pPr>
            <w:r w:rsidRPr="004314A5">
              <w:rPr>
                <w:rFonts w:ascii="Times New Roman" w:hAnsi="Times New Roman" w:cs="Times New Roman"/>
                <w:szCs w:val="22"/>
              </w:rPr>
              <w:t>Limit English language</w:t>
            </w:r>
          </w:p>
        </w:tc>
        <w:tc>
          <w:tcPr>
            <w:tcW w:w="660" w:type="pct"/>
            <w:hideMark/>
          </w:tcPr>
          <w:p w:rsidR="004314A5" w:rsidRPr="004314A5" w:rsidRDefault="004314A5" w:rsidP="004314A5">
            <w:pPr>
              <w:spacing w:line="360" w:lineRule="auto"/>
              <w:rPr>
                <w:rFonts w:ascii="Times New Roman" w:hAnsi="Times New Roman" w:cs="Times New Roman"/>
                <w:szCs w:val="22"/>
              </w:rPr>
            </w:pPr>
            <w:r w:rsidRPr="004314A5">
              <w:rPr>
                <w:rFonts w:ascii="Times New Roman" w:hAnsi="Times New Roman" w:cs="Times New Roman"/>
                <w:szCs w:val="22"/>
              </w:rPr>
              <w:t>64</w:t>
            </w:r>
          </w:p>
        </w:tc>
      </w:tr>
      <w:tr w:rsidR="004314A5" w:rsidRPr="004314A5" w:rsidTr="009A34BC">
        <w:tc>
          <w:tcPr>
            <w:tcW w:w="4340" w:type="pct"/>
            <w:hideMark/>
          </w:tcPr>
          <w:p w:rsidR="004314A5" w:rsidRPr="004314A5" w:rsidRDefault="004314A5" w:rsidP="004314A5">
            <w:pPr>
              <w:spacing w:line="360" w:lineRule="auto"/>
              <w:rPr>
                <w:rFonts w:ascii="Times New Roman" w:hAnsi="Times New Roman" w:cs="Times New Roman"/>
                <w:szCs w:val="22"/>
              </w:rPr>
            </w:pPr>
            <w:r w:rsidRPr="004314A5">
              <w:rPr>
                <w:rFonts w:ascii="Times New Roman" w:hAnsi="Times New Roman" w:cs="Times New Roman"/>
                <w:szCs w:val="22"/>
              </w:rPr>
              <w:t>Exclude dissertations, magazines, guidelines</w:t>
            </w:r>
          </w:p>
        </w:tc>
        <w:tc>
          <w:tcPr>
            <w:tcW w:w="660" w:type="pct"/>
            <w:hideMark/>
          </w:tcPr>
          <w:p w:rsidR="004314A5" w:rsidRPr="004314A5" w:rsidRDefault="004314A5" w:rsidP="004314A5">
            <w:pPr>
              <w:spacing w:line="360" w:lineRule="auto"/>
              <w:rPr>
                <w:rFonts w:ascii="Times New Roman" w:hAnsi="Times New Roman" w:cs="Times New Roman"/>
                <w:szCs w:val="22"/>
              </w:rPr>
            </w:pPr>
            <w:r w:rsidRPr="004314A5">
              <w:rPr>
                <w:rFonts w:ascii="Times New Roman" w:hAnsi="Times New Roman" w:cs="Times New Roman"/>
                <w:szCs w:val="22"/>
              </w:rPr>
              <w:t>64</w:t>
            </w:r>
          </w:p>
        </w:tc>
      </w:tr>
      <w:tr w:rsidR="004314A5" w:rsidRPr="004314A5" w:rsidTr="009A34BC">
        <w:tc>
          <w:tcPr>
            <w:tcW w:w="4340" w:type="pct"/>
            <w:hideMark/>
          </w:tcPr>
          <w:p w:rsidR="004314A5" w:rsidRPr="004314A5" w:rsidRDefault="004314A5" w:rsidP="004314A5">
            <w:pPr>
              <w:spacing w:line="360" w:lineRule="auto"/>
              <w:rPr>
                <w:rFonts w:ascii="Times New Roman" w:hAnsi="Times New Roman" w:cs="Times New Roman"/>
                <w:szCs w:val="22"/>
              </w:rPr>
            </w:pPr>
            <w:r w:rsidRPr="004314A5">
              <w:rPr>
                <w:rFonts w:ascii="Times New Roman" w:hAnsi="Times New Roman" w:cs="Times New Roman"/>
                <w:szCs w:val="22"/>
              </w:rPr>
              <w:t>Review abstracts</w:t>
            </w:r>
          </w:p>
        </w:tc>
        <w:tc>
          <w:tcPr>
            <w:tcW w:w="660" w:type="pct"/>
            <w:hideMark/>
          </w:tcPr>
          <w:p w:rsidR="004314A5" w:rsidRPr="004314A5" w:rsidRDefault="004314A5" w:rsidP="004314A5">
            <w:pPr>
              <w:spacing w:line="360" w:lineRule="auto"/>
              <w:rPr>
                <w:rFonts w:ascii="Times New Roman" w:hAnsi="Times New Roman" w:cs="Times New Roman"/>
                <w:szCs w:val="22"/>
              </w:rPr>
            </w:pPr>
            <w:r w:rsidRPr="004314A5">
              <w:rPr>
                <w:rFonts w:ascii="Times New Roman" w:hAnsi="Times New Roman" w:cs="Times New Roman"/>
                <w:szCs w:val="22"/>
              </w:rPr>
              <w:t>64</w:t>
            </w:r>
          </w:p>
        </w:tc>
      </w:tr>
      <w:tr w:rsidR="004314A5" w:rsidRPr="004314A5" w:rsidTr="009A34BC">
        <w:tc>
          <w:tcPr>
            <w:tcW w:w="4340" w:type="pct"/>
            <w:hideMark/>
          </w:tcPr>
          <w:p w:rsidR="004314A5" w:rsidRPr="004314A5" w:rsidRDefault="004314A5" w:rsidP="004314A5">
            <w:pPr>
              <w:spacing w:line="360" w:lineRule="auto"/>
              <w:rPr>
                <w:rFonts w:ascii="Times New Roman" w:hAnsi="Times New Roman" w:cs="Times New Roman"/>
                <w:szCs w:val="22"/>
              </w:rPr>
            </w:pPr>
            <w:r w:rsidRPr="004314A5">
              <w:rPr>
                <w:rFonts w:ascii="Times New Roman" w:hAnsi="Times New Roman" w:cs="Times New Roman"/>
                <w:szCs w:val="22"/>
              </w:rPr>
              <w:t>Review full text</w:t>
            </w:r>
          </w:p>
        </w:tc>
        <w:tc>
          <w:tcPr>
            <w:tcW w:w="660" w:type="pct"/>
            <w:hideMark/>
          </w:tcPr>
          <w:p w:rsidR="004314A5" w:rsidRPr="004314A5" w:rsidRDefault="004314A5" w:rsidP="004314A5">
            <w:pPr>
              <w:spacing w:line="360" w:lineRule="auto"/>
              <w:rPr>
                <w:rFonts w:ascii="Times New Roman" w:hAnsi="Times New Roman" w:cs="Times New Roman"/>
                <w:szCs w:val="22"/>
              </w:rPr>
            </w:pPr>
            <w:r w:rsidRPr="004314A5">
              <w:rPr>
                <w:rFonts w:ascii="Times New Roman" w:hAnsi="Times New Roman" w:cs="Times New Roman"/>
                <w:szCs w:val="22"/>
              </w:rPr>
              <w:t>8</w:t>
            </w:r>
          </w:p>
        </w:tc>
      </w:tr>
    </w:tbl>
    <w:p w:rsidR="004314A5" w:rsidRDefault="004314A5" w:rsidP="004314A5">
      <w:pPr>
        <w:widowControl w:val="0"/>
        <w:autoSpaceDE w:val="0"/>
        <w:autoSpaceDN w:val="0"/>
        <w:adjustRightInd w:val="0"/>
        <w:spacing w:line="480" w:lineRule="auto"/>
        <w:ind w:left="480" w:hanging="480"/>
        <w:rPr>
          <w:rFonts w:ascii="Times New Roman" w:hAnsi="Times New Roman" w:cs="Times New Roman"/>
          <w:b/>
        </w:rPr>
      </w:pPr>
    </w:p>
    <w:p w:rsidR="004314A5" w:rsidRDefault="004314A5" w:rsidP="004314A5">
      <w:pPr>
        <w:rPr>
          <w:rFonts w:ascii="Times New Roman" w:hAnsi="Times New Roman" w:cs="Times New Roman"/>
          <w:b/>
        </w:rPr>
      </w:pPr>
      <w:r>
        <w:rPr>
          <w:rFonts w:ascii="Times New Roman" w:hAnsi="Times New Roman" w:cs="Times New Roman"/>
          <w:b/>
        </w:rPr>
        <w:br w:type="page"/>
      </w:r>
    </w:p>
    <w:p w:rsidR="004314A5" w:rsidRDefault="004314A5" w:rsidP="002A6400">
      <w:pPr>
        <w:spacing w:line="480" w:lineRule="auto"/>
        <w:rPr>
          <w:rFonts w:ascii="Times New Roman" w:hAnsi="Times New Roman" w:cs="Times New Roman"/>
        </w:rPr>
      </w:pPr>
    </w:p>
    <w:p w:rsidR="002A6400" w:rsidRPr="002A6400" w:rsidRDefault="002A6400" w:rsidP="002A6400">
      <w:pPr>
        <w:spacing w:line="480" w:lineRule="auto"/>
        <w:rPr>
          <w:rFonts w:ascii="Times New Roman" w:hAnsi="Times New Roman" w:cs="Times New Roman"/>
        </w:rPr>
      </w:pPr>
    </w:p>
    <w:p w:rsidR="002A6400" w:rsidRPr="002A6400" w:rsidRDefault="002A6400" w:rsidP="002A6400">
      <w:pPr>
        <w:spacing w:line="480" w:lineRule="auto"/>
        <w:rPr>
          <w:rFonts w:ascii="Times New Roman" w:hAnsi="Times New Roman" w:cs="Times New Roman"/>
          <w:lang w:val="en"/>
        </w:rPr>
      </w:pPr>
    </w:p>
    <w:p w:rsidR="002A6400" w:rsidRDefault="002A6400" w:rsidP="00126621">
      <w:pPr>
        <w:spacing w:line="480" w:lineRule="auto"/>
        <w:rPr>
          <w:rFonts w:ascii="Times New Roman" w:hAnsi="Times New Roman" w:cs="Times New Roman"/>
        </w:rPr>
      </w:pPr>
    </w:p>
    <w:p w:rsidR="002D5329" w:rsidRDefault="002D5329" w:rsidP="00126621">
      <w:pPr>
        <w:spacing w:line="480" w:lineRule="auto"/>
        <w:rPr>
          <w:rFonts w:ascii="Times New Roman" w:hAnsi="Times New Roman" w:cs="Times New Roman"/>
        </w:rPr>
      </w:pPr>
    </w:p>
    <w:p w:rsidR="002D5329" w:rsidRDefault="002D5329" w:rsidP="00126621">
      <w:pPr>
        <w:spacing w:line="480" w:lineRule="auto"/>
        <w:rPr>
          <w:rFonts w:ascii="Times New Roman" w:hAnsi="Times New Roman" w:cs="Times New Roman"/>
        </w:rPr>
      </w:pPr>
    </w:p>
    <w:p w:rsidR="00CC52E8" w:rsidRPr="00126621" w:rsidRDefault="00CC52E8" w:rsidP="00126621"/>
    <w:sectPr w:rsidR="00CC52E8" w:rsidRPr="00126621" w:rsidSect="00FB070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5EC9" w:rsidRDefault="00E25EC9" w:rsidP="00B217E6">
      <w:pPr>
        <w:spacing w:after="0" w:line="240" w:lineRule="auto"/>
      </w:pPr>
      <w:r>
        <w:separator/>
      </w:r>
    </w:p>
  </w:endnote>
  <w:endnote w:type="continuationSeparator" w:id="0">
    <w:p w:rsidR="00E25EC9" w:rsidRDefault="00E25EC9" w:rsidP="00B217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8053545"/>
      <w:docPartObj>
        <w:docPartGallery w:val="Page Numbers (Bottom of Page)"/>
        <w:docPartUnique/>
      </w:docPartObj>
    </w:sdtPr>
    <w:sdtEndPr>
      <w:rPr>
        <w:noProof/>
      </w:rPr>
    </w:sdtEndPr>
    <w:sdtContent>
      <w:p w:rsidR="00E25EC9" w:rsidRDefault="00E25EC9">
        <w:pPr>
          <w:pStyle w:val="Footer"/>
          <w:jc w:val="right"/>
        </w:pPr>
        <w:r>
          <w:fldChar w:fldCharType="begin"/>
        </w:r>
        <w:r>
          <w:instrText xml:space="preserve"> PAGE   \* MERGEFORMAT </w:instrText>
        </w:r>
        <w:r>
          <w:fldChar w:fldCharType="separate"/>
        </w:r>
        <w:r w:rsidR="00E80559">
          <w:rPr>
            <w:noProof/>
          </w:rPr>
          <w:t>1</w:t>
        </w:r>
        <w:r>
          <w:rPr>
            <w:noProof/>
          </w:rPr>
          <w:fldChar w:fldCharType="end"/>
        </w:r>
      </w:p>
    </w:sdtContent>
  </w:sdt>
  <w:p w:rsidR="00E25EC9" w:rsidRDefault="00E25E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5EC9" w:rsidRDefault="00E25EC9" w:rsidP="00B217E6">
      <w:pPr>
        <w:spacing w:after="0" w:line="240" w:lineRule="auto"/>
      </w:pPr>
      <w:r>
        <w:separator/>
      </w:r>
    </w:p>
  </w:footnote>
  <w:footnote w:type="continuationSeparator" w:id="0">
    <w:p w:rsidR="00E25EC9" w:rsidRDefault="00E25EC9" w:rsidP="00B217E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E1C45"/>
    <w:multiLevelType w:val="hybridMultilevel"/>
    <w:tmpl w:val="81DEB09A"/>
    <w:lvl w:ilvl="0" w:tplc="08090015">
      <w:start w:val="1"/>
      <w:numFmt w:val="upp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4555645"/>
    <w:multiLevelType w:val="hybridMultilevel"/>
    <w:tmpl w:val="6282A74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ED7575C"/>
    <w:multiLevelType w:val="hybridMultilevel"/>
    <w:tmpl w:val="2E42F76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250B6125"/>
    <w:multiLevelType w:val="hybridMultilevel"/>
    <w:tmpl w:val="0828435E"/>
    <w:lvl w:ilvl="0" w:tplc="67606F0A">
      <w:start w:val="1"/>
      <w:numFmt w:val="decimal"/>
      <w:lvlText w:val="%1."/>
      <w:lvlJc w:val="left"/>
      <w:pPr>
        <w:ind w:left="36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5F574B2"/>
    <w:multiLevelType w:val="hybridMultilevel"/>
    <w:tmpl w:val="5C50D2F2"/>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70B7D11"/>
    <w:multiLevelType w:val="hybridMultilevel"/>
    <w:tmpl w:val="38E639AC"/>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6">
    <w:nsid w:val="2C18592F"/>
    <w:multiLevelType w:val="hybridMultilevel"/>
    <w:tmpl w:val="E44499D0"/>
    <w:lvl w:ilvl="0" w:tplc="67606F0A">
      <w:start w:val="1"/>
      <w:numFmt w:val="decimal"/>
      <w:lvlText w:val="%1."/>
      <w:lvlJc w:val="left"/>
      <w:pPr>
        <w:ind w:left="360" w:hanging="360"/>
      </w:pPr>
      <w:rPr>
        <w:rFonts w:hint="default"/>
        <w:b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nsid w:val="2CBB2F0D"/>
    <w:multiLevelType w:val="hybridMultilevel"/>
    <w:tmpl w:val="6778F566"/>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07D689E"/>
    <w:multiLevelType w:val="hybridMultilevel"/>
    <w:tmpl w:val="1C2C1994"/>
    <w:lvl w:ilvl="0" w:tplc="04090001">
      <w:start w:val="1"/>
      <w:numFmt w:val="bullet"/>
      <w:lvlText w:val=""/>
      <w:lvlJc w:val="left"/>
      <w:pPr>
        <w:ind w:left="360" w:hanging="360"/>
      </w:pPr>
      <w:rPr>
        <w:rFonts w:ascii="Symbol" w:hAnsi="Symbol" w:hint="default"/>
      </w:rPr>
    </w:lvl>
    <w:lvl w:ilvl="1" w:tplc="08090001">
      <w:start w:val="1"/>
      <w:numFmt w:val="bullet"/>
      <w:lvlText w:val=""/>
      <w:lvlJc w:val="left"/>
      <w:pPr>
        <w:ind w:left="360" w:hanging="360"/>
      </w:pPr>
      <w:rPr>
        <w:rFonts w:ascii="Symbol" w:hAnsi="Symbol" w:hint="default"/>
      </w:rPr>
    </w:lvl>
    <w:lvl w:ilvl="2" w:tplc="04090005">
      <w:start w:val="1"/>
      <w:numFmt w:val="bullet"/>
      <w:lvlText w:val=""/>
      <w:lvlJc w:val="left"/>
      <w:pPr>
        <w:ind w:left="927"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DF356E6"/>
    <w:multiLevelType w:val="multilevel"/>
    <w:tmpl w:val="F39063B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nsid w:val="51E179B8"/>
    <w:multiLevelType w:val="hybridMultilevel"/>
    <w:tmpl w:val="98E87DC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9740B5E"/>
    <w:multiLevelType w:val="hybridMultilevel"/>
    <w:tmpl w:val="8E027460"/>
    <w:lvl w:ilvl="0" w:tplc="F6A25C2C">
      <w:start w:val="1"/>
      <w:numFmt w:val="decimal"/>
      <w:lvlText w:val="%1."/>
      <w:lvlJc w:val="left"/>
      <w:pPr>
        <w:ind w:left="720" w:hanging="360"/>
      </w:pPr>
      <w:rPr>
        <w:rFonts w:ascii="Calibri" w:hAnsi="Calibri" w:cs="Arial"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8D33F00"/>
    <w:multiLevelType w:val="multilevel"/>
    <w:tmpl w:val="2D3A4FF2"/>
    <w:lvl w:ilvl="0">
      <w:start w:val="2"/>
      <w:numFmt w:val="decimal"/>
      <w:pStyle w:val="Heading1"/>
      <w:lvlText w:val="%1."/>
      <w:lvlJc w:val="left"/>
      <w:pPr>
        <w:ind w:left="720" w:hanging="720"/>
      </w:pPr>
      <w:rPr>
        <w:rFonts w:ascii="Times New Roman" w:hAnsi="Times New Roman" w:hint="default"/>
        <w:b/>
        <w:i w:val="0"/>
        <w:sz w:val="32"/>
      </w:rPr>
    </w:lvl>
    <w:lvl w:ilvl="1">
      <w:start w:val="1"/>
      <w:numFmt w:val="decimal"/>
      <w:pStyle w:val="Heading2"/>
      <w:lvlText w:val="%1.%2."/>
      <w:lvlJc w:val="left"/>
      <w:pPr>
        <w:ind w:left="720" w:hanging="720"/>
      </w:pPr>
      <w:rPr>
        <w:rFonts w:ascii="Times New Roman" w:hAnsi="Times New Roman" w:hint="default"/>
        <w:b/>
        <w:i w:val="0"/>
        <w:sz w:val="24"/>
      </w:rPr>
    </w:lvl>
    <w:lvl w:ilvl="2">
      <w:start w:val="1"/>
      <w:numFmt w:val="decimal"/>
      <w:pStyle w:val="Heading3"/>
      <w:lvlText w:val="%1.%2.%3."/>
      <w:lvlJc w:val="left"/>
      <w:pPr>
        <w:ind w:left="720" w:hanging="720"/>
      </w:pPr>
      <w:rPr>
        <w:rFonts w:ascii="Times New Roman" w:hAnsi="Times New Roman" w:hint="default"/>
        <w:b/>
        <w:i/>
        <w:sz w:val="24"/>
      </w:rPr>
    </w:lvl>
    <w:lvl w:ilvl="3">
      <w:start w:val="1"/>
      <w:numFmt w:val="decimal"/>
      <w:pStyle w:val="Heading4"/>
      <w:lvlText w:val="%1.%2.%3.%4."/>
      <w:lvlJc w:val="left"/>
      <w:pPr>
        <w:ind w:left="1080" w:hanging="1080"/>
      </w:pPr>
      <w:rPr>
        <w:rFonts w:ascii="Times New Roman" w:hAnsi="Times New Roman" w:hint="default"/>
        <w:b/>
        <w:i w:val="0"/>
        <w:sz w:val="22"/>
      </w:rPr>
    </w:lvl>
    <w:lvl w:ilvl="4">
      <w:start w:val="1"/>
      <w:numFmt w:val="decimal"/>
      <w:lvlText w:val="%1.%2.%3.%4.%5."/>
      <w:lvlJc w:val="left"/>
      <w:pPr>
        <w:ind w:left="4423" w:hanging="4423"/>
      </w:pPr>
      <w:rPr>
        <w:rFonts w:ascii="Times New Roman" w:hAnsi="Times New Roman" w:hint="default"/>
        <w:b w:val="0"/>
        <w:i/>
        <w:sz w:val="22"/>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3">
    <w:nsid w:val="75593127"/>
    <w:multiLevelType w:val="hybridMultilevel"/>
    <w:tmpl w:val="7A464208"/>
    <w:lvl w:ilvl="0" w:tplc="E7A2EEEC">
      <w:start w:val="224"/>
      <w:numFmt w:val="bullet"/>
      <w:lvlText w:val="-"/>
      <w:lvlJc w:val="left"/>
      <w:pPr>
        <w:ind w:left="360" w:hanging="360"/>
      </w:pPr>
      <w:rPr>
        <w:rFonts w:ascii="Times New Roman" w:eastAsiaTheme="minorHAns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76375CCA"/>
    <w:multiLevelType w:val="hybridMultilevel"/>
    <w:tmpl w:val="E1EEEADC"/>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num w:numId="1">
    <w:abstractNumId w:val="12"/>
  </w:num>
  <w:num w:numId="2">
    <w:abstractNumId w:val="12"/>
  </w:num>
  <w:num w:numId="3">
    <w:abstractNumId w:val="12"/>
  </w:num>
  <w:num w:numId="4">
    <w:abstractNumId w:val="12"/>
  </w:num>
  <w:num w:numId="5">
    <w:abstractNumId w:val="12"/>
  </w:num>
  <w:num w:numId="6">
    <w:abstractNumId w:val="9"/>
  </w:num>
  <w:num w:numId="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2"/>
  </w:num>
  <w:num w:numId="10">
    <w:abstractNumId w:val="0"/>
  </w:num>
  <w:num w:numId="11">
    <w:abstractNumId w:val="5"/>
  </w:num>
  <w:num w:numId="12">
    <w:abstractNumId w:val="8"/>
  </w:num>
  <w:num w:numId="13">
    <w:abstractNumId w:val="11"/>
  </w:num>
  <w:num w:numId="14">
    <w:abstractNumId w:val="10"/>
  </w:num>
  <w:num w:numId="15">
    <w:abstractNumId w:val="1"/>
  </w:num>
  <w:num w:numId="16">
    <w:abstractNumId w:val="4"/>
  </w:num>
  <w:num w:numId="17">
    <w:abstractNumId w:val="13"/>
  </w:num>
  <w:num w:numId="18">
    <w:abstractNumId w:val="3"/>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04B1"/>
    <w:rsid w:val="00002422"/>
    <w:rsid w:val="00002D93"/>
    <w:rsid w:val="0000698E"/>
    <w:rsid w:val="00064B2D"/>
    <w:rsid w:val="00085D5D"/>
    <w:rsid w:val="00086E3C"/>
    <w:rsid w:val="000952E4"/>
    <w:rsid w:val="000A5DFB"/>
    <w:rsid w:val="000B57BE"/>
    <w:rsid w:val="000F5731"/>
    <w:rsid w:val="00126621"/>
    <w:rsid w:val="00150D1E"/>
    <w:rsid w:val="0019155E"/>
    <w:rsid w:val="001F680F"/>
    <w:rsid w:val="002378D1"/>
    <w:rsid w:val="00245457"/>
    <w:rsid w:val="00251C45"/>
    <w:rsid w:val="002A16D1"/>
    <w:rsid w:val="002A6400"/>
    <w:rsid w:val="002B7B3F"/>
    <w:rsid w:val="002D16E4"/>
    <w:rsid w:val="002D5329"/>
    <w:rsid w:val="002E6855"/>
    <w:rsid w:val="00316D7D"/>
    <w:rsid w:val="0038491F"/>
    <w:rsid w:val="003E4361"/>
    <w:rsid w:val="003E49B7"/>
    <w:rsid w:val="003F646A"/>
    <w:rsid w:val="004314A5"/>
    <w:rsid w:val="00455369"/>
    <w:rsid w:val="004650DD"/>
    <w:rsid w:val="0048009D"/>
    <w:rsid w:val="00487147"/>
    <w:rsid w:val="004D31C4"/>
    <w:rsid w:val="004E15F5"/>
    <w:rsid w:val="004E49ED"/>
    <w:rsid w:val="0052149C"/>
    <w:rsid w:val="00541419"/>
    <w:rsid w:val="0056319B"/>
    <w:rsid w:val="005947C9"/>
    <w:rsid w:val="005B405F"/>
    <w:rsid w:val="005D0066"/>
    <w:rsid w:val="005E059F"/>
    <w:rsid w:val="005F5B11"/>
    <w:rsid w:val="006129A5"/>
    <w:rsid w:val="00614DB9"/>
    <w:rsid w:val="006462C2"/>
    <w:rsid w:val="00666963"/>
    <w:rsid w:val="007754FF"/>
    <w:rsid w:val="00787BDC"/>
    <w:rsid w:val="00795A94"/>
    <w:rsid w:val="007B0D7B"/>
    <w:rsid w:val="007B7D4E"/>
    <w:rsid w:val="007C6DAE"/>
    <w:rsid w:val="007F216F"/>
    <w:rsid w:val="007F3C51"/>
    <w:rsid w:val="00803E41"/>
    <w:rsid w:val="00813FE7"/>
    <w:rsid w:val="008452DA"/>
    <w:rsid w:val="0084772C"/>
    <w:rsid w:val="008753E6"/>
    <w:rsid w:val="00884646"/>
    <w:rsid w:val="00976A44"/>
    <w:rsid w:val="009901EB"/>
    <w:rsid w:val="009A34BC"/>
    <w:rsid w:val="009F15A5"/>
    <w:rsid w:val="00A0056C"/>
    <w:rsid w:val="00A03ED1"/>
    <w:rsid w:val="00A557B4"/>
    <w:rsid w:val="00A67381"/>
    <w:rsid w:val="00AD5575"/>
    <w:rsid w:val="00B10E46"/>
    <w:rsid w:val="00B17367"/>
    <w:rsid w:val="00B17638"/>
    <w:rsid w:val="00B217E6"/>
    <w:rsid w:val="00BA2634"/>
    <w:rsid w:val="00BD2A3E"/>
    <w:rsid w:val="00BD630A"/>
    <w:rsid w:val="00C10014"/>
    <w:rsid w:val="00C117AA"/>
    <w:rsid w:val="00C804B1"/>
    <w:rsid w:val="00C80D1E"/>
    <w:rsid w:val="00CB3D45"/>
    <w:rsid w:val="00CC52E8"/>
    <w:rsid w:val="00D24F27"/>
    <w:rsid w:val="00D278A2"/>
    <w:rsid w:val="00D318E9"/>
    <w:rsid w:val="00D611B2"/>
    <w:rsid w:val="00D85337"/>
    <w:rsid w:val="00D8651E"/>
    <w:rsid w:val="00D911C4"/>
    <w:rsid w:val="00DB009A"/>
    <w:rsid w:val="00DB17C1"/>
    <w:rsid w:val="00E25EC9"/>
    <w:rsid w:val="00E65F6A"/>
    <w:rsid w:val="00E70C72"/>
    <w:rsid w:val="00E80559"/>
    <w:rsid w:val="00EA7970"/>
    <w:rsid w:val="00EE183D"/>
    <w:rsid w:val="00EE4D69"/>
    <w:rsid w:val="00F15401"/>
    <w:rsid w:val="00F83781"/>
    <w:rsid w:val="00FB0701"/>
    <w:rsid w:val="00FD6B85"/>
    <w:rsid w:val="00FF654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colormenu v:ext="edit" strokecolor="none"/>
    </o:shapedefaults>
    <o:shapelayout v:ext="edit">
      <o:idmap v:ext="edit" data="1"/>
      <o:regrouptable v:ext="edit">
        <o:entry new="1" old="0"/>
      </o:regrouptable>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Arial"/>
        <w:sz w:val="24"/>
        <w:szCs w:val="24"/>
        <w:lang w:val="en-GB"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6621"/>
    <w:rPr>
      <w:rFonts w:asciiTheme="minorHAnsi" w:eastAsiaTheme="minorHAnsi" w:hAnsiTheme="minorHAnsi"/>
      <w:sz w:val="22"/>
      <w:lang w:eastAsia="en-US"/>
    </w:rPr>
  </w:style>
  <w:style w:type="paragraph" w:styleId="Heading1">
    <w:name w:val="heading 1"/>
    <w:basedOn w:val="Normal"/>
    <w:next w:val="Normal"/>
    <w:link w:val="Heading1Char"/>
    <w:uiPriority w:val="9"/>
    <w:qFormat/>
    <w:rsid w:val="00A0056C"/>
    <w:pPr>
      <w:keepNext/>
      <w:keepLines/>
      <w:numPr>
        <w:numId w:val="5"/>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0056C"/>
    <w:pPr>
      <w:keepNext/>
      <w:keepLines/>
      <w:numPr>
        <w:ilvl w:val="1"/>
        <w:numId w:val="5"/>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0056C"/>
    <w:pPr>
      <w:keepNext/>
      <w:keepLines/>
      <w:numPr>
        <w:ilvl w:val="2"/>
        <w:numId w:val="5"/>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0056C"/>
    <w:pPr>
      <w:keepNext/>
      <w:keepLines/>
      <w:numPr>
        <w:ilvl w:val="3"/>
        <w:numId w:val="5"/>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A0056C"/>
    <w:pPr>
      <w:keepNext/>
      <w:keepLines/>
      <w:numPr>
        <w:ilvl w:val="4"/>
        <w:numId w:val="6"/>
      </w:numPr>
      <w:spacing w:before="200" w:after="0"/>
      <w:ind w:left="4423" w:hanging="4423"/>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Quote1">
    <w:name w:val="Quote1"/>
    <w:basedOn w:val="Normal"/>
    <w:link w:val="Quote1Char"/>
    <w:qFormat/>
    <w:rsid w:val="00A0056C"/>
    <w:rPr>
      <w:rFonts w:asciiTheme="majorHAnsi" w:hAnsiTheme="majorHAnsi"/>
      <w:i/>
      <w:sz w:val="23"/>
      <w:szCs w:val="23"/>
    </w:rPr>
  </w:style>
  <w:style w:type="character" w:customStyle="1" w:styleId="Quote1Char">
    <w:name w:val="Quote1 Char"/>
    <w:basedOn w:val="DefaultParagraphFont"/>
    <w:link w:val="Quote1"/>
    <w:rsid w:val="00A0056C"/>
    <w:rPr>
      <w:rFonts w:asciiTheme="majorHAnsi" w:eastAsiaTheme="minorHAnsi" w:hAnsiTheme="majorHAnsi"/>
      <w:i/>
      <w:sz w:val="23"/>
      <w:szCs w:val="23"/>
      <w:lang w:eastAsia="en-US"/>
    </w:rPr>
  </w:style>
  <w:style w:type="character" w:customStyle="1" w:styleId="Heading1Char">
    <w:name w:val="Heading 1 Char"/>
    <w:basedOn w:val="DefaultParagraphFont"/>
    <w:link w:val="Heading1"/>
    <w:uiPriority w:val="9"/>
    <w:rsid w:val="00A0056C"/>
    <w:rPr>
      <w:rFonts w:asciiTheme="majorHAnsi" w:eastAsiaTheme="majorEastAsia" w:hAnsiTheme="majorHAnsi" w:cstheme="majorBidi"/>
      <w:b/>
      <w:bCs/>
      <w:color w:val="365F91" w:themeColor="accent1" w:themeShade="BF"/>
      <w:sz w:val="28"/>
      <w:szCs w:val="28"/>
      <w:lang w:eastAsia="en-US"/>
    </w:rPr>
  </w:style>
  <w:style w:type="character" w:customStyle="1" w:styleId="Heading2Char">
    <w:name w:val="Heading 2 Char"/>
    <w:basedOn w:val="DefaultParagraphFont"/>
    <w:link w:val="Heading2"/>
    <w:uiPriority w:val="9"/>
    <w:rsid w:val="00A0056C"/>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rsid w:val="00A0056C"/>
    <w:rPr>
      <w:rFonts w:asciiTheme="majorHAnsi" w:eastAsiaTheme="majorEastAsia" w:hAnsiTheme="majorHAnsi" w:cstheme="majorBidi"/>
      <w:b/>
      <w:bCs/>
      <w:color w:val="4F81BD" w:themeColor="accent1"/>
      <w:sz w:val="22"/>
      <w:lang w:eastAsia="en-US"/>
    </w:rPr>
  </w:style>
  <w:style w:type="character" w:customStyle="1" w:styleId="Heading4Char">
    <w:name w:val="Heading 4 Char"/>
    <w:basedOn w:val="DefaultParagraphFont"/>
    <w:link w:val="Heading4"/>
    <w:uiPriority w:val="9"/>
    <w:rsid w:val="00A0056C"/>
    <w:rPr>
      <w:rFonts w:asciiTheme="majorHAnsi" w:eastAsiaTheme="majorEastAsia" w:hAnsiTheme="majorHAnsi" w:cstheme="majorBidi"/>
      <w:b/>
      <w:bCs/>
      <w:i/>
      <w:iCs/>
      <w:color w:val="4F81BD" w:themeColor="accent1"/>
      <w:sz w:val="22"/>
      <w:lang w:eastAsia="en-US"/>
    </w:rPr>
  </w:style>
  <w:style w:type="character" w:customStyle="1" w:styleId="Heading5Char">
    <w:name w:val="Heading 5 Char"/>
    <w:basedOn w:val="DefaultParagraphFont"/>
    <w:link w:val="Heading5"/>
    <w:uiPriority w:val="9"/>
    <w:rsid w:val="00A0056C"/>
    <w:rPr>
      <w:rFonts w:asciiTheme="majorHAnsi" w:eastAsiaTheme="majorEastAsia" w:hAnsiTheme="majorHAnsi" w:cstheme="majorBidi"/>
      <w:color w:val="243F60" w:themeColor="accent1" w:themeShade="7F"/>
      <w:sz w:val="22"/>
      <w:lang w:eastAsia="en-US"/>
    </w:rPr>
  </w:style>
  <w:style w:type="paragraph" w:styleId="Caption">
    <w:name w:val="caption"/>
    <w:basedOn w:val="Normal"/>
    <w:next w:val="Normal"/>
    <w:uiPriority w:val="35"/>
    <w:unhideWhenUsed/>
    <w:qFormat/>
    <w:rsid w:val="00A0056C"/>
    <w:pPr>
      <w:spacing w:line="240" w:lineRule="auto"/>
    </w:pPr>
    <w:rPr>
      <w:b/>
      <w:bCs/>
      <w:color w:val="4F81BD" w:themeColor="accent1"/>
      <w:sz w:val="18"/>
      <w:szCs w:val="18"/>
    </w:rPr>
  </w:style>
  <w:style w:type="paragraph" w:styleId="ListParagraph">
    <w:name w:val="List Paragraph"/>
    <w:basedOn w:val="Normal"/>
    <w:uiPriority w:val="34"/>
    <w:qFormat/>
    <w:rsid w:val="00A0056C"/>
    <w:pPr>
      <w:ind w:left="720"/>
      <w:contextualSpacing/>
    </w:pPr>
  </w:style>
  <w:style w:type="table" w:styleId="TableGrid">
    <w:name w:val="Table Grid"/>
    <w:basedOn w:val="TableNormal"/>
    <w:uiPriority w:val="59"/>
    <w:rsid w:val="002A64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67381"/>
    <w:rPr>
      <w:sz w:val="18"/>
      <w:szCs w:val="18"/>
    </w:rPr>
  </w:style>
  <w:style w:type="paragraph" w:styleId="CommentText">
    <w:name w:val="annotation text"/>
    <w:basedOn w:val="Normal"/>
    <w:link w:val="CommentTextChar"/>
    <w:uiPriority w:val="99"/>
    <w:semiHidden/>
    <w:unhideWhenUsed/>
    <w:rsid w:val="00A67381"/>
    <w:pPr>
      <w:spacing w:line="240" w:lineRule="auto"/>
    </w:pPr>
    <w:rPr>
      <w:sz w:val="24"/>
    </w:rPr>
  </w:style>
  <w:style w:type="character" w:customStyle="1" w:styleId="CommentTextChar">
    <w:name w:val="Comment Text Char"/>
    <w:basedOn w:val="DefaultParagraphFont"/>
    <w:link w:val="CommentText"/>
    <w:uiPriority w:val="99"/>
    <w:semiHidden/>
    <w:rsid w:val="00A67381"/>
    <w:rPr>
      <w:rFonts w:asciiTheme="minorHAnsi" w:eastAsiaTheme="minorHAnsi" w:hAnsiTheme="minorHAnsi"/>
      <w:lang w:eastAsia="en-US"/>
    </w:rPr>
  </w:style>
  <w:style w:type="paragraph" w:styleId="BalloonText">
    <w:name w:val="Balloon Text"/>
    <w:basedOn w:val="Normal"/>
    <w:link w:val="BalloonTextChar"/>
    <w:uiPriority w:val="99"/>
    <w:semiHidden/>
    <w:unhideWhenUsed/>
    <w:rsid w:val="00A673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381"/>
    <w:rPr>
      <w:rFonts w:ascii="Tahoma" w:eastAsiaTheme="minorHAnsi" w:hAnsi="Tahoma" w:cs="Tahoma"/>
      <w:sz w:val="16"/>
      <w:szCs w:val="16"/>
      <w:lang w:eastAsia="en-US"/>
    </w:rPr>
  </w:style>
  <w:style w:type="paragraph" w:styleId="Header">
    <w:name w:val="header"/>
    <w:basedOn w:val="Normal"/>
    <w:link w:val="HeaderChar"/>
    <w:uiPriority w:val="99"/>
    <w:unhideWhenUsed/>
    <w:rsid w:val="00B217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17E6"/>
    <w:rPr>
      <w:rFonts w:asciiTheme="minorHAnsi" w:eastAsiaTheme="minorHAnsi" w:hAnsiTheme="minorHAnsi"/>
      <w:sz w:val="22"/>
      <w:lang w:eastAsia="en-US"/>
    </w:rPr>
  </w:style>
  <w:style w:type="paragraph" w:styleId="Footer">
    <w:name w:val="footer"/>
    <w:basedOn w:val="Normal"/>
    <w:link w:val="FooterChar"/>
    <w:uiPriority w:val="99"/>
    <w:unhideWhenUsed/>
    <w:rsid w:val="00B217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17E6"/>
    <w:rPr>
      <w:rFonts w:asciiTheme="minorHAnsi" w:eastAsiaTheme="minorHAnsi" w:hAnsiTheme="minorHAnsi"/>
      <w:sz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Arial"/>
        <w:sz w:val="24"/>
        <w:szCs w:val="24"/>
        <w:lang w:val="en-GB"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6621"/>
    <w:rPr>
      <w:rFonts w:asciiTheme="minorHAnsi" w:eastAsiaTheme="minorHAnsi" w:hAnsiTheme="minorHAnsi"/>
      <w:sz w:val="22"/>
      <w:lang w:eastAsia="en-US"/>
    </w:rPr>
  </w:style>
  <w:style w:type="paragraph" w:styleId="Heading1">
    <w:name w:val="heading 1"/>
    <w:basedOn w:val="Normal"/>
    <w:next w:val="Normal"/>
    <w:link w:val="Heading1Char"/>
    <w:uiPriority w:val="9"/>
    <w:qFormat/>
    <w:rsid w:val="00A0056C"/>
    <w:pPr>
      <w:keepNext/>
      <w:keepLines/>
      <w:numPr>
        <w:numId w:val="5"/>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0056C"/>
    <w:pPr>
      <w:keepNext/>
      <w:keepLines/>
      <w:numPr>
        <w:ilvl w:val="1"/>
        <w:numId w:val="5"/>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0056C"/>
    <w:pPr>
      <w:keepNext/>
      <w:keepLines/>
      <w:numPr>
        <w:ilvl w:val="2"/>
        <w:numId w:val="5"/>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0056C"/>
    <w:pPr>
      <w:keepNext/>
      <w:keepLines/>
      <w:numPr>
        <w:ilvl w:val="3"/>
        <w:numId w:val="5"/>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A0056C"/>
    <w:pPr>
      <w:keepNext/>
      <w:keepLines/>
      <w:numPr>
        <w:ilvl w:val="4"/>
        <w:numId w:val="6"/>
      </w:numPr>
      <w:spacing w:before="200" w:after="0"/>
      <w:ind w:left="4423" w:hanging="4423"/>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Quote1">
    <w:name w:val="Quote1"/>
    <w:basedOn w:val="Normal"/>
    <w:link w:val="Quote1Char"/>
    <w:qFormat/>
    <w:rsid w:val="00A0056C"/>
    <w:rPr>
      <w:rFonts w:asciiTheme="majorHAnsi" w:hAnsiTheme="majorHAnsi"/>
      <w:i/>
      <w:sz w:val="23"/>
      <w:szCs w:val="23"/>
    </w:rPr>
  </w:style>
  <w:style w:type="character" w:customStyle="1" w:styleId="Quote1Char">
    <w:name w:val="Quote1 Char"/>
    <w:basedOn w:val="DefaultParagraphFont"/>
    <w:link w:val="Quote1"/>
    <w:rsid w:val="00A0056C"/>
    <w:rPr>
      <w:rFonts w:asciiTheme="majorHAnsi" w:eastAsiaTheme="minorHAnsi" w:hAnsiTheme="majorHAnsi"/>
      <w:i/>
      <w:sz w:val="23"/>
      <w:szCs w:val="23"/>
      <w:lang w:eastAsia="en-US"/>
    </w:rPr>
  </w:style>
  <w:style w:type="character" w:customStyle="1" w:styleId="Heading1Char">
    <w:name w:val="Heading 1 Char"/>
    <w:basedOn w:val="DefaultParagraphFont"/>
    <w:link w:val="Heading1"/>
    <w:uiPriority w:val="9"/>
    <w:rsid w:val="00A0056C"/>
    <w:rPr>
      <w:rFonts w:asciiTheme="majorHAnsi" w:eastAsiaTheme="majorEastAsia" w:hAnsiTheme="majorHAnsi" w:cstheme="majorBidi"/>
      <w:b/>
      <w:bCs/>
      <w:color w:val="365F91" w:themeColor="accent1" w:themeShade="BF"/>
      <w:sz w:val="28"/>
      <w:szCs w:val="28"/>
      <w:lang w:eastAsia="en-US"/>
    </w:rPr>
  </w:style>
  <w:style w:type="character" w:customStyle="1" w:styleId="Heading2Char">
    <w:name w:val="Heading 2 Char"/>
    <w:basedOn w:val="DefaultParagraphFont"/>
    <w:link w:val="Heading2"/>
    <w:uiPriority w:val="9"/>
    <w:rsid w:val="00A0056C"/>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rsid w:val="00A0056C"/>
    <w:rPr>
      <w:rFonts w:asciiTheme="majorHAnsi" w:eastAsiaTheme="majorEastAsia" w:hAnsiTheme="majorHAnsi" w:cstheme="majorBidi"/>
      <w:b/>
      <w:bCs/>
      <w:color w:val="4F81BD" w:themeColor="accent1"/>
      <w:sz w:val="22"/>
      <w:lang w:eastAsia="en-US"/>
    </w:rPr>
  </w:style>
  <w:style w:type="character" w:customStyle="1" w:styleId="Heading4Char">
    <w:name w:val="Heading 4 Char"/>
    <w:basedOn w:val="DefaultParagraphFont"/>
    <w:link w:val="Heading4"/>
    <w:uiPriority w:val="9"/>
    <w:rsid w:val="00A0056C"/>
    <w:rPr>
      <w:rFonts w:asciiTheme="majorHAnsi" w:eastAsiaTheme="majorEastAsia" w:hAnsiTheme="majorHAnsi" w:cstheme="majorBidi"/>
      <w:b/>
      <w:bCs/>
      <w:i/>
      <w:iCs/>
      <w:color w:val="4F81BD" w:themeColor="accent1"/>
      <w:sz w:val="22"/>
      <w:lang w:eastAsia="en-US"/>
    </w:rPr>
  </w:style>
  <w:style w:type="character" w:customStyle="1" w:styleId="Heading5Char">
    <w:name w:val="Heading 5 Char"/>
    <w:basedOn w:val="DefaultParagraphFont"/>
    <w:link w:val="Heading5"/>
    <w:uiPriority w:val="9"/>
    <w:rsid w:val="00A0056C"/>
    <w:rPr>
      <w:rFonts w:asciiTheme="majorHAnsi" w:eastAsiaTheme="majorEastAsia" w:hAnsiTheme="majorHAnsi" w:cstheme="majorBidi"/>
      <w:color w:val="243F60" w:themeColor="accent1" w:themeShade="7F"/>
      <w:sz w:val="22"/>
      <w:lang w:eastAsia="en-US"/>
    </w:rPr>
  </w:style>
  <w:style w:type="paragraph" w:styleId="Caption">
    <w:name w:val="caption"/>
    <w:basedOn w:val="Normal"/>
    <w:next w:val="Normal"/>
    <w:uiPriority w:val="35"/>
    <w:unhideWhenUsed/>
    <w:qFormat/>
    <w:rsid w:val="00A0056C"/>
    <w:pPr>
      <w:spacing w:line="240" w:lineRule="auto"/>
    </w:pPr>
    <w:rPr>
      <w:b/>
      <w:bCs/>
      <w:color w:val="4F81BD" w:themeColor="accent1"/>
      <w:sz w:val="18"/>
      <w:szCs w:val="18"/>
    </w:rPr>
  </w:style>
  <w:style w:type="paragraph" w:styleId="ListParagraph">
    <w:name w:val="List Paragraph"/>
    <w:basedOn w:val="Normal"/>
    <w:uiPriority w:val="34"/>
    <w:qFormat/>
    <w:rsid w:val="00A0056C"/>
    <w:pPr>
      <w:ind w:left="720"/>
      <w:contextualSpacing/>
    </w:pPr>
  </w:style>
  <w:style w:type="table" w:styleId="TableGrid">
    <w:name w:val="Table Grid"/>
    <w:basedOn w:val="TableNormal"/>
    <w:uiPriority w:val="59"/>
    <w:rsid w:val="002A64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67381"/>
    <w:rPr>
      <w:sz w:val="18"/>
      <w:szCs w:val="18"/>
    </w:rPr>
  </w:style>
  <w:style w:type="paragraph" w:styleId="CommentText">
    <w:name w:val="annotation text"/>
    <w:basedOn w:val="Normal"/>
    <w:link w:val="CommentTextChar"/>
    <w:uiPriority w:val="99"/>
    <w:semiHidden/>
    <w:unhideWhenUsed/>
    <w:rsid w:val="00A67381"/>
    <w:pPr>
      <w:spacing w:line="240" w:lineRule="auto"/>
    </w:pPr>
    <w:rPr>
      <w:sz w:val="24"/>
    </w:rPr>
  </w:style>
  <w:style w:type="character" w:customStyle="1" w:styleId="CommentTextChar">
    <w:name w:val="Comment Text Char"/>
    <w:basedOn w:val="DefaultParagraphFont"/>
    <w:link w:val="CommentText"/>
    <w:uiPriority w:val="99"/>
    <w:semiHidden/>
    <w:rsid w:val="00A67381"/>
    <w:rPr>
      <w:rFonts w:asciiTheme="minorHAnsi" w:eastAsiaTheme="minorHAnsi" w:hAnsiTheme="minorHAnsi"/>
      <w:lang w:eastAsia="en-US"/>
    </w:rPr>
  </w:style>
  <w:style w:type="paragraph" w:styleId="BalloonText">
    <w:name w:val="Balloon Text"/>
    <w:basedOn w:val="Normal"/>
    <w:link w:val="BalloonTextChar"/>
    <w:uiPriority w:val="99"/>
    <w:semiHidden/>
    <w:unhideWhenUsed/>
    <w:rsid w:val="00A673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381"/>
    <w:rPr>
      <w:rFonts w:ascii="Tahoma" w:eastAsiaTheme="minorHAnsi" w:hAnsi="Tahoma" w:cs="Tahoma"/>
      <w:sz w:val="16"/>
      <w:szCs w:val="16"/>
      <w:lang w:eastAsia="en-US"/>
    </w:rPr>
  </w:style>
  <w:style w:type="paragraph" w:styleId="Header">
    <w:name w:val="header"/>
    <w:basedOn w:val="Normal"/>
    <w:link w:val="HeaderChar"/>
    <w:uiPriority w:val="99"/>
    <w:unhideWhenUsed/>
    <w:rsid w:val="00B217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17E6"/>
    <w:rPr>
      <w:rFonts w:asciiTheme="minorHAnsi" w:eastAsiaTheme="minorHAnsi" w:hAnsiTheme="minorHAnsi"/>
      <w:sz w:val="22"/>
      <w:lang w:eastAsia="en-US"/>
    </w:rPr>
  </w:style>
  <w:style w:type="paragraph" w:styleId="Footer">
    <w:name w:val="footer"/>
    <w:basedOn w:val="Normal"/>
    <w:link w:val="FooterChar"/>
    <w:uiPriority w:val="99"/>
    <w:unhideWhenUsed/>
    <w:rsid w:val="00B217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17E6"/>
    <w:rPr>
      <w:rFonts w:asciiTheme="minorHAnsi" w:eastAsiaTheme="minorHAnsi" w:hAnsiTheme="minorHAnsi"/>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952CC502-1342-4421-A2B7-16C99202AC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1</Pages>
  <Words>103994</Words>
  <Characters>592768</Characters>
  <Application>Microsoft Office Word</Application>
  <DocSecurity>4</DocSecurity>
  <Lines>4939</Lines>
  <Paragraphs>1390</Paragraphs>
  <ScaleCrop>false</ScaleCrop>
  <HeadingPairs>
    <vt:vector size="2" baseType="variant">
      <vt:variant>
        <vt:lpstr>Title</vt:lpstr>
      </vt:variant>
      <vt:variant>
        <vt:i4>1</vt:i4>
      </vt:variant>
    </vt:vector>
  </HeadingPairs>
  <TitlesOfParts>
    <vt:vector size="1" baseType="lpstr">
      <vt:lpstr/>
    </vt:vector>
  </TitlesOfParts>
  <Company>London Southbank University</Company>
  <LinksUpToDate>false</LinksUpToDate>
  <CharactersWithSpaces>6953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m11</dc:creator>
  <cp:lastModifiedBy>Wills, Jane</cp:lastModifiedBy>
  <cp:revision>2</cp:revision>
  <cp:lastPrinted>2017-06-26T18:20:00Z</cp:lastPrinted>
  <dcterms:created xsi:type="dcterms:W3CDTF">2017-09-04T12:18:00Z</dcterms:created>
  <dcterms:modified xsi:type="dcterms:W3CDTF">2017-09-04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chicago-note-bibliography</vt:lpwstr>
  </property>
  <property fmtid="{D5CDD505-2E9C-101B-9397-08002B2CF9AE}" pid="7" name="Mendeley Recent Style Name 2_1">
    <vt:lpwstr>Chicago Manual of Style 16th edition (note)</vt:lpwstr>
  </property>
  <property fmtid="{D5CDD505-2E9C-101B-9397-08002B2CF9AE}" pid="8" name="Mendeley Recent Style Id 3_1">
    <vt:lpwstr>http://www.zotero.org/styles/chicago-annotated-bibliography</vt:lpwstr>
  </property>
  <property fmtid="{D5CDD505-2E9C-101B-9397-08002B2CF9AE}" pid="9" name="Mendeley Recent Style Name 3_1">
    <vt:lpwstr>Chicago Manual of Style 16th edition (note, annotated bibliograph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harvard-london-south-bank-university</vt:lpwstr>
  </property>
  <property fmtid="{D5CDD505-2E9C-101B-9397-08002B2CF9AE}" pid="15" name="Mendeley Recent Style Name 6_1">
    <vt:lpwstr>London South Bank University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author-date</vt:lpwstr>
  </property>
  <property fmtid="{D5CDD505-2E9C-101B-9397-08002B2CF9AE}" pid="21" name="Mendeley Recent Style Name 9_1">
    <vt:lpwstr>Turabian Style (author-date)</vt:lpwstr>
  </property>
  <property fmtid="{D5CDD505-2E9C-101B-9397-08002B2CF9AE}" pid="22" name="Mendeley Document_1">
    <vt:lpwstr>True</vt:lpwstr>
  </property>
  <property fmtid="{D5CDD505-2E9C-101B-9397-08002B2CF9AE}" pid="23" name="Mendeley Unique User Id_1">
    <vt:lpwstr>6e8c55ac-11b2-37e5-9f52-e480a4fe6dfd</vt:lpwstr>
  </property>
  <property fmtid="{D5CDD505-2E9C-101B-9397-08002B2CF9AE}" pid="24" name="Mendeley Citation Style_1">
    <vt:lpwstr>http://www.zotero.org/styles/harvard-london-south-bank-university</vt:lpwstr>
  </property>
</Properties>
</file>